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523162" w14:textId="77777777" w:rsidR="00F1485C" w:rsidRDefault="00F1485C" w:rsidP="00F1485C">
      <w:pPr>
        <w:jc w:val="center"/>
        <w:rPr>
          <w:lang w:val="es-EC"/>
        </w:rPr>
      </w:pPr>
      <w:bookmarkStart w:id="0" w:name="_Hlk78731403"/>
      <w:r w:rsidRPr="00660E02">
        <w:rPr>
          <w:noProof/>
          <w:lang w:val="es-EC" w:eastAsia="es-EC"/>
        </w:rPr>
        <w:drawing>
          <wp:inline distT="0" distB="0" distL="0" distR="0" wp14:anchorId="2F56A18A" wp14:editId="297FEDAC">
            <wp:extent cx="2056271" cy="1455467"/>
            <wp:effectExtent l="0" t="0" r="1270" b="0"/>
            <wp:docPr id="2" name="Imagen 2" descr="D:\respaldo dell\Documentos\Nuevos trabajos\descar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spaldo dell\Documentos\Nuevos trabajos\descarg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81435" cy="1473278"/>
                    </a:xfrm>
                    <a:prstGeom prst="rect">
                      <a:avLst/>
                    </a:prstGeom>
                    <a:noFill/>
                    <a:ln>
                      <a:noFill/>
                    </a:ln>
                  </pic:spPr>
                </pic:pic>
              </a:graphicData>
            </a:graphic>
          </wp:inline>
        </w:drawing>
      </w:r>
    </w:p>
    <w:p w14:paraId="153D5F83" w14:textId="77777777" w:rsidR="00F1485C" w:rsidRPr="00AB5489" w:rsidRDefault="00F1485C" w:rsidP="00F1485C">
      <w:pPr>
        <w:jc w:val="center"/>
        <w:rPr>
          <w:b/>
          <w:bCs/>
          <w:sz w:val="28"/>
          <w:szCs w:val="28"/>
          <w:lang w:val="es-EC"/>
        </w:rPr>
      </w:pPr>
      <w:r w:rsidRPr="00AB5489">
        <w:rPr>
          <w:b/>
          <w:bCs/>
          <w:sz w:val="28"/>
          <w:szCs w:val="28"/>
          <w:lang w:val="es-EC"/>
        </w:rPr>
        <w:t>UNIVERSIDAD SAN GREGORIO DE PORTOVIEJO</w:t>
      </w:r>
    </w:p>
    <w:p w14:paraId="6E85CF12" w14:textId="77777777" w:rsidR="00F1485C" w:rsidRDefault="00F1485C" w:rsidP="00F1485C">
      <w:pPr>
        <w:jc w:val="center"/>
        <w:rPr>
          <w:b/>
          <w:bCs/>
          <w:lang w:val="es-EC"/>
        </w:rPr>
      </w:pPr>
    </w:p>
    <w:p w14:paraId="1E65E55E" w14:textId="77777777" w:rsidR="00F1485C" w:rsidRDefault="00F1485C" w:rsidP="00F1485C">
      <w:pPr>
        <w:jc w:val="center"/>
        <w:rPr>
          <w:b/>
          <w:bCs/>
          <w:lang w:val="es-EC"/>
        </w:rPr>
      </w:pPr>
    </w:p>
    <w:p w14:paraId="461D1C7E" w14:textId="77777777" w:rsidR="00F1485C" w:rsidRDefault="00F1485C" w:rsidP="00F1485C">
      <w:pPr>
        <w:jc w:val="center"/>
        <w:rPr>
          <w:b/>
          <w:bCs/>
          <w:lang w:val="es-EC"/>
        </w:rPr>
      </w:pPr>
    </w:p>
    <w:p w14:paraId="19506B15" w14:textId="3C7419B5" w:rsidR="00F1485C" w:rsidRDefault="00BD3086" w:rsidP="00F1485C">
      <w:pPr>
        <w:jc w:val="center"/>
        <w:rPr>
          <w:b/>
          <w:bCs/>
          <w:sz w:val="28"/>
          <w:szCs w:val="28"/>
          <w:lang w:val="es-EC"/>
        </w:rPr>
      </w:pPr>
      <w:r w:rsidRPr="00BD3086">
        <w:rPr>
          <w:b/>
          <w:bCs/>
          <w:sz w:val="28"/>
          <w:szCs w:val="28"/>
          <w:lang w:val="es-EC"/>
        </w:rPr>
        <w:t>Alteraciones clínicas en la salud del personal expuesto a radiaciones ionizantes en los hospitales</w:t>
      </w:r>
    </w:p>
    <w:p w14:paraId="3D28BC60" w14:textId="77777777" w:rsidR="00F1485C" w:rsidRDefault="00F1485C" w:rsidP="00F1485C">
      <w:pPr>
        <w:jc w:val="center"/>
        <w:rPr>
          <w:b/>
          <w:bCs/>
          <w:sz w:val="28"/>
          <w:szCs w:val="28"/>
          <w:lang w:val="es-EC"/>
        </w:rPr>
      </w:pPr>
    </w:p>
    <w:p w14:paraId="5ECF8E1B" w14:textId="77777777" w:rsidR="00F1485C" w:rsidRDefault="00F1485C" w:rsidP="00F1485C">
      <w:pPr>
        <w:jc w:val="center"/>
        <w:rPr>
          <w:b/>
          <w:bCs/>
          <w:sz w:val="28"/>
          <w:szCs w:val="28"/>
          <w:lang w:val="es-EC"/>
        </w:rPr>
      </w:pPr>
      <w:r>
        <w:rPr>
          <w:b/>
          <w:bCs/>
          <w:sz w:val="28"/>
          <w:szCs w:val="28"/>
          <w:lang w:val="es-EC"/>
        </w:rPr>
        <w:t>Autora:</w:t>
      </w:r>
    </w:p>
    <w:p w14:paraId="5B8B9CD7" w14:textId="60F125E9" w:rsidR="00F1485C" w:rsidRPr="00AB5489" w:rsidRDefault="00F1485C" w:rsidP="00F1485C">
      <w:pPr>
        <w:jc w:val="center"/>
        <w:rPr>
          <w:b/>
          <w:bCs/>
          <w:sz w:val="28"/>
          <w:szCs w:val="28"/>
          <w:lang w:val="es-EC"/>
        </w:rPr>
      </w:pPr>
      <w:r>
        <w:rPr>
          <w:b/>
          <w:bCs/>
          <w:sz w:val="28"/>
          <w:szCs w:val="28"/>
          <w:lang w:val="es-EC"/>
        </w:rPr>
        <w:t xml:space="preserve">Lic. </w:t>
      </w:r>
      <w:r w:rsidR="000B2EA9" w:rsidRPr="000B2EA9">
        <w:rPr>
          <w:b/>
          <w:bCs/>
          <w:sz w:val="28"/>
          <w:szCs w:val="28"/>
          <w:lang w:val="es-EC"/>
        </w:rPr>
        <w:t>Valeria Patricia Ávila Carrillo</w:t>
      </w:r>
    </w:p>
    <w:p w14:paraId="160CC7B0" w14:textId="77777777" w:rsidR="00F1485C" w:rsidRDefault="00F1485C" w:rsidP="00F1485C">
      <w:pPr>
        <w:rPr>
          <w:lang w:val="es-EC"/>
        </w:rPr>
      </w:pPr>
    </w:p>
    <w:p w14:paraId="03556DC7" w14:textId="77777777" w:rsidR="00F1485C" w:rsidRDefault="00F1485C" w:rsidP="00F1485C">
      <w:pPr>
        <w:jc w:val="center"/>
        <w:rPr>
          <w:lang w:val="es-EC"/>
        </w:rPr>
      </w:pPr>
      <w:r w:rsidRPr="00AB5489">
        <w:rPr>
          <w:lang w:val="es-EC"/>
        </w:rPr>
        <w:t>Artículo de Revisión Sistemática Exploratoria presentado como requisito para la</w:t>
      </w:r>
      <w:r>
        <w:rPr>
          <w:lang w:val="es-EC"/>
        </w:rPr>
        <w:t xml:space="preserve"> </w:t>
      </w:r>
      <w:r w:rsidRPr="00AB5489">
        <w:rPr>
          <w:lang w:val="es-EC"/>
        </w:rPr>
        <w:t>obtención del título de Magister en Seguridad y Salud Ocupacional</w:t>
      </w:r>
    </w:p>
    <w:p w14:paraId="7F611FAA" w14:textId="77777777" w:rsidR="00F1485C" w:rsidRDefault="00F1485C" w:rsidP="00F1485C">
      <w:pPr>
        <w:jc w:val="center"/>
        <w:rPr>
          <w:lang w:val="es-EC"/>
        </w:rPr>
      </w:pPr>
    </w:p>
    <w:p w14:paraId="4C08BBB0" w14:textId="3EC66551" w:rsidR="00F1485C" w:rsidRDefault="00F1485C" w:rsidP="00F1485C">
      <w:pPr>
        <w:jc w:val="center"/>
        <w:rPr>
          <w:lang w:val="es-EC"/>
        </w:rPr>
      </w:pPr>
      <w:r>
        <w:rPr>
          <w:lang w:val="es-EC"/>
        </w:rPr>
        <w:t>Portoviejo, a</w:t>
      </w:r>
      <w:r w:rsidR="000B2EA9">
        <w:rPr>
          <w:lang w:val="es-EC"/>
        </w:rPr>
        <w:t>gosto</w:t>
      </w:r>
      <w:r>
        <w:rPr>
          <w:lang w:val="es-EC"/>
        </w:rPr>
        <w:t xml:space="preserve"> de 2021</w:t>
      </w:r>
    </w:p>
    <w:p w14:paraId="06153452" w14:textId="77777777" w:rsidR="00F1485C" w:rsidRDefault="00F1485C" w:rsidP="00F1485C">
      <w:pPr>
        <w:rPr>
          <w:lang w:val="es-EC"/>
        </w:rPr>
      </w:pPr>
    </w:p>
    <w:p w14:paraId="7684D80C" w14:textId="77777777" w:rsidR="00F1485C" w:rsidRDefault="00F1485C" w:rsidP="00F1485C">
      <w:pPr>
        <w:rPr>
          <w:lang w:val="es-EC"/>
        </w:rPr>
      </w:pPr>
    </w:p>
    <w:p w14:paraId="61612F48" w14:textId="77777777" w:rsidR="00F1485C" w:rsidRDefault="00F1485C" w:rsidP="00F1485C">
      <w:pPr>
        <w:jc w:val="center"/>
        <w:rPr>
          <w:lang w:val="es-EC"/>
        </w:rPr>
      </w:pPr>
      <w:r w:rsidRPr="00660E02">
        <w:rPr>
          <w:noProof/>
          <w:lang w:val="es-EC" w:eastAsia="es-EC"/>
        </w:rPr>
        <w:lastRenderedPageBreak/>
        <w:drawing>
          <wp:inline distT="0" distB="0" distL="0" distR="0" wp14:anchorId="2BCD9E5A" wp14:editId="0A40A563">
            <wp:extent cx="2056271" cy="1455467"/>
            <wp:effectExtent l="0" t="0" r="1270" b="0"/>
            <wp:docPr id="1" name="Imagen 1" descr="D:\respaldo dell\Documentos\Nuevos trabajos\descar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spaldo dell\Documentos\Nuevos trabajos\descarg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81435" cy="1473278"/>
                    </a:xfrm>
                    <a:prstGeom prst="rect">
                      <a:avLst/>
                    </a:prstGeom>
                    <a:noFill/>
                    <a:ln>
                      <a:noFill/>
                    </a:ln>
                  </pic:spPr>
                </pic:pic>
              </a:graphicData>
            </a:graphic>
          </wp:inline>
        </w:drawing>
      </w:r>
    </w:p>
    <w:p w14:paraId="685FBEC9" w14:textId="77777777" w:rsidR="00F1485C" w:rsidRPr="00AB5489" w:rsidRDefault="00F1485C" w:rsidP="00F1485C">
      <w:pPr>
        <w:jc w:val="center"/>
        <w:rPr>
          <w:b/>
          <w:bCs/>
          <w:sz w:val="28"/>
          <w:szCs w:val="28"/>
          <w:lang w:val="es-EC"/>
        </w:rPr>
      </w:pPr>
      <w:r w:rsidRPr="00AB5489">
        <w:rPr>
          <w:b/>
          <w:bCs/>
          <w:sz w:val="28"/>
          <w:szCs w:val="28"/>
          <w:lang w:val="es-EC"/>
        </w:rPr>
        <w:t>UNIVERSIDAD SAN GREGORIO DE PORTOVIEJO</w:t>
      </w:r>
    </w:p>
    <w:p w14:paraId="3C2718DC" w14:textId="77777777" w:rsidR="00F1485C" w:rsidRDefault="00F1485C" w:rsidP="00F1485C">
      <w:pPr>
        <w:jc w:val="center"/>
        <w:rPr>
          <w:b/>
          <w:bCs/>
          <w:lang w:val="es-EC"/>
        </w:rPr>
      </w:pPr>
    </w:p>
    <w:p w14:paraId="42F182B8" w14:textId="77777777" w:rsidR="00F1485C" w:rsidRPr="00AB5489" w:rsidRDefault="00F1485C" w:rsidP="00F1485C">
      <w:pPr>
        <w:jc w:val="center"/>
        <w:rPr>
          <w:b/>
          <w:bCs/>
          <w:sz w:val="28"/>
          <w:szCs w:val="28"/>
          <w:lang w:val="es-EC"/>
        </w:rPr>
      </w:pPr>
      <w:r w:rsidRPr="00AB5489">
        <w:rPr>
          <w:b/>
          <w:bCs/>
          <w:sz w:val="28"/>
          <w:szCs w:val="28"/>
          <w:lang w:val="es-EC"/>
        </w:rPr>
        <w:t>DIRECCIÓN DE POSGRADOS</w:t>
      </w:r>
    </w:p>
    <w:p w14:paraId="46309BAB" w14:textId="77777777" w:rsidR="00F1485C" w:rsidRDefault="00F1485C" w:rsidP="00F1485C">
      <w:pPr>
        <w:jc w:val="center"/>
        <w:rPr>
          <w:b/>
          <w:bCs/>
          <w:lang w:val="es-EC"/>
        </w:rPr>
      </w:pPr>
    </w:p>
    <w:p w14:paraId="5238D159" w14:textId="60376CE8" w:rsidR="00F1485C" w:rsidRDefault="00BD3086" w:rsidP="00F1485C">
      <w:pPr>
        <w:jc w:val="center"/>
        <w:rPr>
          <w:b/>
          <w:bCs/>
          <w:sz w:val="28"/>
          <w:szCs w:val="28"/>
          <w:lang w:val="es-EC"/>
        </w:rPr>
      </w:pPr>
      <w:r w:rsidRPr="00BD3086">
        <w:rPr>
          <w:b/>
          <w:bCs/>
          <w:sz w:val="28"/>
          <w:szCs w:val="28"/>
          <w:lang w:val="es-EC"/>
        </w:rPr>
        <w:t>Alteraciones clínicas en la salud del personal expuesto a radiaciones ionizantes en los hospitales</w:t>
      </w:r>
    </w:p>
    <w:p w14:paraId="68C42736" w14:textId="77777777" w:rsidR="00F1485C" w:rsidRDefault="00F1485C" w:rsidP="00F1485C">
      <w:pPr>
        <w:jc w:val="center"/>
        <w:rPr>
          <w:b/>
          <w:bCs/>
          <w:sz w:val="28"/>
          <w:szCs w:val="28"/>
          <w:lang w:val="es-EC"/>
        </w:rPr>
      </w:pPr>
    </w:p>
    <w:p w14:paraId="48212154" w14:textId="77777777" w:rsidR="00F1485C" w:rsidRDefault="00F1485C" w:rsidP="00F1485C">
      <w:pPr>
        <w:jc w:val="center"/>
        <w:rPr>
          <w:b/>
          <w:bCs/>
          <w:sz w:val="28"/>
          <w:szCs w:val="28"/>
          <w:lang w:val="es-EC"/>
        </w:rPr>
      </w:pPr>
      <w:r>
        <w:rPr>
          <w:b/>
          <w:bCs/>
          <w:sz w:val="28"/>
          <w:szCs w:val="28"/>
          <w:lang w:val="es-EC"/>
        </w:rPr>
        <w:t>Autora:</w:t>
      </w:r>
    </w:p>
    <w:p w14:paraId="3A085DC5" w14:textId="3EE78506" w:rsidR="00F1485C" w:rsidRPr="00AB5489" w:rsidRDefault="00F1485C" w:rsidP="00F1485C">
      <w:pPr>
        <w:jc w:val="center"/>
        <w:rPr>
          <w:b/>
          <w:bCs/>
          <w:sz w:val="28"/>
          <w:szCs w:val="28"/>
          <w:lang w:val="es-EC"/>
        </w:rPr>
      </w:pPr>
      <w:r>
        <w:rPr>
          <w:b/>
          <w:bCs/>
          <w:sz w:val="28"/>
          <w:szCs w:val="28"/>
          <w:lang w:val="es-EC"/>
        </w:rPr>
        <w:t xml:space="preserve">Lic. </w:t>
      </w:r>
      <w:r w:rsidR="000B2EA9" w:rsidRPr="000B2EA9">
        <w:rPr>
          <w:b/>
          <w:bCs/>
          <w:sz w:val="28"/>
          <w:szCs w:val="28"/>
          <w:lang w:val="es-EC"/>
        </w:rPr>
        <w:t>Valeria Patricia Ávila Carrillo</w:t>
      </w:r>
    </w:p>
    <w:p w14:paraId="6E0228A1" w14:textId="77777777" w:rsidR="00F1485C" w:rsidRDefault="00F1485C" w:rsidP="00F1485C">
      <w:pPr>
        <w:rPr>
          <w:lang w:val="es-EC"/>
        </w:rPr>
      </w:pPr>
    </w:p>
    <w:p w14:paraId="63DD8F10" w14:textId="77777777" w:rsidR="00F1485C" w:rsidRDefault="00F1485C" w:rsidP="00F1485C">
      <w:pPr>
        <w:jc w:val="center"/>
        <w:rPr>
          <w:lang w:val="es-EC"/>
        </w:rPr>
      </w:pPr>
      <w:r w:rsidRPr="00AB5489">
        <w:rPr>
          <w:lang w:val="es-EC"/>
        </w:rPr>
        <w:t>Artículo de Revisión Sistemática Exploratoria presentado como requisito para la</w:t>
      </w:r>
      <w:r>
        <w:rPr>
          <w:lang w:val="es-EC"/>
        </w:rPr>
        <w:t xml:space="preserve"> </w:t>
      </w:r>
      <w:r w:rsidRPr="00AB5489">
        <w:rPr>
          <w:lang w:val="es-EC"/>
        </w:rPr>
        <w:t>obtención del título de Magister en Seguridad y Salud Ocupacional</w:t>
      </w:r>
    </w:p>
    <w:p w14:paraId="45C64C47" w14:textId="77777777" w:rsidR="00F1485C" w:rsidRDefault="00F1485C" w:rsidP="00F1485C">
      <w:pPr>
        <w:jc w:val="center"/>
        <w:rPr>
          <w:lang w:val="es-EC"/>
        </w:rPr>
      </w:pPr>
    </w:p>
    <w:p w14:paraId="6369161C" w14:textId="61D6A02F" w:rsidR="00F1485C" w:rsidRDefault="00F1485C" w:rsidP="00F1485C">
      <w:pPr>
        <w:jc w:val="center"/>
        <w:rPr>
          <w:lang w:val="es-EC"/>
        </w:rPr>
      </w:pPr>
      <w:r>
        <w:rPr>
          <w:lang w:val="es-EC"/>
        </w:rPr>
        <w:t>Portoviejo, a</w:t>
      </w:r>
      <w:r w:rsidR="00C40B27">
        <w:rPr>
          <w:lang w:val="es-EC"/>
        </w:rPr>
        <w:t>gosto</w:t>
      </w:r>
      <w:r>
        <w:rPr>
          <w:lang w:val="es-EC"/>
        </w:rPr>
        <w:t xml:space="preserve"> de 2021</w:t>
      </w:r>
    </w:p>
    <w:p w14:paraId="5182139A" w14:textId="77777777" w:rsidR="00F1485C" w:rsidRDefault="00F1485C" w:rsidP="00F1485C">
      <w:pPr>
        <w:rPr>
          <w:lang w:val="es-EC"/>
        </w:rPr>
      </w:pPr>
    </w:p>
    <w:p w14:paraId="0636D636" w14:textId="4959DFD1" w:rsidR="00F1485C" w:rsidRDefault="00F1485C" w:rsidP="00F1485C">
      <w:pPr>
        <w:rPr>
          <w:lang w:val="es-EC"/>
        </w:rPr>
      </w:pPr>
    </w:p>
    <w:p w14:paraId="17EC1F1C" w14:textId="77777777" w:rsidR="00BD3086" w:rsidRDefault="00BD3086" w:rsidP="00F1485C">
      <w:pPr>
        <w:rPr>
          <w:lang w:val="es-EC"/>
        </w:rPr>
      </w:pPr>
    </w:p>
    <w:p w14:paraId="00C4923D" w14:textId="77777777" w:rsidR="00F1485C" w:rsidRPr="002624D8" w:rsidRDefault="00F1485C" w:rsidP="00F1485C">
      <w:pPr>
        <w:rPr>
          <w:lang w:val="es-EC"/>
        </w:rPr>
      </w:pPr>
      <w:r>
        <w:rPr>
          <w:rFonts w:cs="Arial"/>
          <w:lang w:val="es-EC"/>
        </w:rPr>
        <w:lastRenderedPageBreak/>
        <w:t>©</w:t>
      </w:r>
      <w:r w:rsidRPr="002624D8">
        <w:rPr>
          <w:lang w:val="es-EC"/>
        </w:rPr>
        <w:t xml:space="preserve"> </w:t>
      </w:r>
      <w:r w:rsidRPr="002624D8">
        <w:rPr>
          <w:b/>
          <w:bCs/>
          <w:lang w:val="es-EC"/>
        </w:rPr>
        <w:t>Derechos de autor</w:t>
      </w:r>
      <w:r w:rsidRPr="002624D8">
        <w:rPr>
          <w:lang w:val="es-EC"/>
        </w:rPr>
        <w:t>: Según la actual Ley de Propiedad Intelectual, Art. 5:</w:t>
      </w:r>
    </w:p>
    <w:p w14:paraId="102ADF9E" w14:textId="77777777" w:rsidR="00F1485C" w:rsidRPr="002624D8" w:rsidRDefault="00F1485C" w:rsidP="00F1485C">
      <w:pPr>
        <w:ind w:left="720" w:right="720"/>
        <w:rPr>
          <w:lang w:val="es-EC"/>
        </w:rPr>
      </w:pPr>
      <w:r w:rsidRPr="002624D8">
        <w:rPr>
          <w:lang w:val="es-EC"/>
        </w:rPr>
        <w:t>“el derecho de autor nace y se protege por el solo hecho de la creación de la obra,</w:t>
      </w:r>
      <w:r>
        <w:rPr>
          <w:lang w:val="es-EC"/>
        </w:rPr>
        <w:t xml:space="preserve"> </w:t>
      </w:r>
      <w:r w:rsidRPr="002624D8">
        <w:rPr>
          <w:lang w:val="es-EC"/>
        </w:rPr>
        <w:t>independientemente de su mérito, destino o modo de expresión... El reconocimiento de</w:t>
      </w:r>
      <w:r>
        <w:rPr>
          <w:lang w:val="es-EC"/>
        </w:rPr>
        <w:t xml:space="preserve"> </w:t>
      </w:r>
      <w:r w:rsidRPr="002624D8">
        <w:rPr>
          <w:lang w:val="es-EC"/>
        </w:rPr>
        <w:t>los derechos de autor y de los derechos conexos no está sometido a registro, depósito, ni</w:t>
      </w:r>
      <w:r>
        <w:rPr>
          <w:lang w:val="es-EC"/>
        </w:rPr>
        <w:t xml:space="preserve"> </w:t>
      </w:r>
      <w:r w:rsidRPr="002624D8">
        <w:rPr>
          <w:lang w:val="es-EC"/>
        </w:rPr>
        <w:t>al cumplimiento de formalidad alguna.” (Ecuador. Ley de Propiedad Intelectual, Art. 5)</w:t>
      </w:r>
    </w:p>
    <w:p w14:paraId="57D15F61" w14:textId="77777777" w:rsidR="00F1485C" w:rsidRDefault="00F1485C" w:rsidP="00F1485C">
      <w:pPr>
        <w:rPr>
          <w:lang w:val="es-EC"/>
        </w:rPr>
      </w:pPr>
      <w:r w:rsidRPr="002624D8">
        <w:rPr>
          <w:lang w:val="es-EC"/>
        </w:rPr>
        <w:t>Inscribir el derecho de autor es opcional y si el estudiante lo decide debe inscribir los derechos</w:t>
      </w:r>
      <w:r>
        <w:rPr>
          <w:lang w:val="es-EC"/>
        </w:rPr>
        <w:t xml:space="preserve"> </w:t>
      </w:r>
      <w:r w:rsidRPr="002624D8">
        <w:rPr>
          <w:lang w:val="es-EC"/>
        </w:rPr>
        <w:t>de autor en el Instituto Ecuatoriano de Propiedad Intelectual (IEPI). Si lo va a hacer</w:t>
      </w:r>
      <w:r>
        <w:rPr>
          <w:lang w:val="es-EC"/>
        </w:rPr>
        <w:t xml:space="preserve"> </w:t>
      </w:r>
      <w:r w:rsidRPr="002624D8">
        <w:rPr>
          <w:lang w:val="es-EC"/>
        </w:rPr>
        <w:t>internacionalmente debe tomar en cuenta las normas internacionales para microfilmado.</w:t>
      </w:r>
    </w:p>
    <w:p w14:paraId="1644ED50" w14:textId="77777777" w:rsidR="00F1485C" w:rsidRDefault="00F1485C" w:rsidP="00F1485C">
      <w:pPr>
        <w:rPr>
          <w:lang w:val="es-EC"/>
        </w:rPr>
      </w:pPr>
    </w:p>
    <w:p w14:paraId="6D50C26B" w14:textId="77777777" w:rsidR="00F1485C" w:rsidRDefault="00F1485C" w:rsidP="00F1485C">
      <w:pPr>
        <w:rPr>
          <w:lang w:val="es-EC"/>
        </w:rPr>
      </w:pPr>
    </w:p>
    <w:p w14:paraId="4E3F7117" w14:textId="77777777" w:rsidR="00F1485C" w:rsidRDefault="00F1485C" w:rsidP="00F1485C">
      <w:pPr>
        <w:rPr>
          <w:lang w:val="es-EC"/>
        </w:rPr>
      </w:pPr>
    </w:p>
    <w:p w14:paraId="72E260AF" w14:textId="77777777" w:rsidR="00F1485C" w:rsidRDefault="00F1485C" w:rsidP="00F1485C">
      <w:pPr>
        <w:rPr>
          <w:lang w:val="es-EC"/>
        </w:rPr>
      </w:pPr>
    </w:p>
    <w:p w14:paraId="71A417E7" w14:textId="77777777" w:rsidR="00F1485C" w:rsidRDefault="00F1485C" w:rsidP="00F1485C">
      <w:pPr>
        <w:rPr>
          <w:lang w:val="es-EC"/>
        </w:rPr>
      </w:pPr>
    </w:p>
    <w:p w14:paraId="3F35DC59" w14:textId="77777777" w:rsidR="00F1485C" w:rsidRDefault="00F1485C" w:rsidP="00F1485C">
      <w:pPr>
        <w:rPr>
          <w:lang w:val="es-EC"/>
        </w:rPr>
      </w:pPr>
    </w:p>
    <w:p w14:paraId="10531DAC" w14:textId="77777777" w:rsidR="00F1485C" w:rsidRDefault="00F1485C" w:rsidP="00F1485C">
      <w:pPr>
        <w:rPr>
          <w:lang w:val="es-EC"/>
        </w:rPr>
      </w:pPr>
    </w:p>
    <w:p w14:paraId="5FA61311" w14:textId="77777777" w:rsidR="00F1485C" w:rsidRDefault="00F1485C" w:rsidP="00F1485C">
      <w:pPr>
        <w:rPr>
          <w:lang w:val="es-EC"/>
        </w:rPr>
      </w:pPr>
    </w:p>
    <w:p w14:paraId="01366D3D" w14:textId="77777777" w:rsidR="00F1485C" w:rsidRDefault="00F1485C" w:rsidP="00F1485C">
      <w:pPr>
        <w:rPr>
          <w:lang w:val="es-EC"/>
        </w:rPr>
      </w:pPr>
    </w:p>
    <w:p w14:paraId="20096C84" w14:textId="77777777" w:rsidR="00F1485C" w:rsidRDefault="00F1485C" w:rsidP="00F1485C">
      <w:pPr>
        <w:rPr>
          <w:lang w:val="es-EC"/>
        </w:rPr>
      </w:pPr>
    </w:p>
    <w:p w14:paraId="2494D601" w14:textId="77777777" w:rsidR="00F1485C" w:rsidRDefault="00F1485C" w:rsidP="00F1485C">
      <w:pPr>
        <w:rPr>
          <w:lang w:val="es-EC"/>
        </w:rPr>
      </w:pPr>
    </w:p>
    <w:p w14:paraId="7CE29F5E" w14:textId="77777777" w:rsidR="00F1485C" w:rsidRDefault="00F1485C" w:rsidP="00F1485C">
      <w:pPr>
        <w:rPr>
          <w:lang w:val="es-EC"/>
        </w:rPr>
      </w:pPr>
    </w:p>
    <w:p w14:paraId="1D08C7C8" w14:textId="77777777" w:rsidR="00F1485C" w:rsidRDefault="00F1485C" w:rsidP="00F1485C">
      <w:pPr>
        <w:rPr>
          <w:lang w:val="es-EC"/>
        </w:rPr>
      </w:pPr>
    </w:p>
    <w:p w14:paraId="74E511CE" w14:textId="77777777" w:rsidR="00F1485C" w:rsidRPr="002624D8" w:rsidRDefault="00F1485C" w:rsidP="00F1485C">
      <w:pPr>
        <w:jc w:val="center"/>
        <w:rPr>
          <w:b/>
          <w:bCs/>
          <w:szCs w:val="24"/>
          <w:lang w:val="es-EC"/>
        </w:rPr>
      </w:pPr>
      <w:r w:rsidRPr="002624D8">
        <w:rPr>
          <w:b/>
          <w:bCs/>
          <w:szCs w:val="24"/>
          <w:lang w:val="es-EC"/>
        </w:rPr>
        <w:lastRenderedPageBreak/>
        <w:t>UNIVERSIDAD SAN GREGORIO DE PORTOVIEJO</w:t>
      </w:r>
    </w:p>
    <w:p w14:paraId="12E8F6FD" w14:textId="77777777" w:rsidR="00F1485C" w:rsidRPr="002624D8" w:rsidRDefault="00F1485C" w:rsidP="00F1485C">
      <w:pPr>
        <w:jc w:val="center"/>
        <w:rPr>
          <w:b/>
          <w:bCs/>
          <w:szCs w:val="24"/>
          <w:lang w:val="es-EC"/>
        </w:rPr>
      </w:pPr>
      <w:r w:rsidRPr="002624D8">
        <w:rPr>
          <w:b/>
          <w:bCs/>
          <w:szCs w:val="24"/>
          <w:lang w:val="es-EC"/>
        </w:rPr>
        <w:t>DIRECCIÓN DE POSGRADOS</w:t>
      </w:r>
    </w:p>
    <w:p w14:paraId="0E57F1CC" w14:textId="77777777" w:rsidR="00F1485C" w:rsidRPr="002624D8" w:rsidRDefault="00F1485C" w:rsidP="00F1485C">
      <w:pPr>
        <w:jc w:val="center"/>
        <w:rPr>
          <w:b/>
          <w:bCs/>
          <w:szCs w:val="24"/>
          <w:lang w:val="es-EC"/>
        </w:rPr>
      </w:pPr>
      <w:r>
        <w:rPr>
          <w:b/>
          <w:bCs/>
          <w:szCs w:val="24"/>
          <w:lang w:val="es-EC"/>
        </w:rPr>
        <w:t>HOJA DE APROBACIÓN DEL PROYECTO DE INVESTIGACIÓN</w:t>
      </w:r>
    </w:p>
    <w:p w14:paraId="68291299" w14:textId="6EFC7E42" w:rsidR="00F1485C" w:rsidRPr="002624D8" w:rsidRDefault="00BD3086" w:rsidP="00BD3086">
      <w:pPr>
        <w:jc w:val="center"/>
        <w:rPr>
          <w:lang w:val="es-EC"/>
        </w:rPr>
      </w:pPr>
      <w:r w:rsidRPr="00BD3086">
        <w:rPr>
          <w:b/>
          <w:bCs/>
          <w:szCs w:val="24"/>
          <w:lang w:val="es-EC"/>
        </w:rPr>
        <w:t>Alteraciones clínicas en la salud del personal expuesto a radiaciones ionizantes en los hospitales</w:t>
      </w:r>
    </w:p>
    <w:p w14:paraId="0ABB6295" w14:textId="77777777" w:rsidR="00F1485C" w:rsidRDefault="00F1485C" w:rsidP="00F1485C">
      <w:pPr>
        <w:jc w:val="center"/>
        <w:rPr>
          <w:b/>
          <w:bCs/>
          <w:sz w:val="28"/>
          <w:szCs w:val="28"/>
          <w:lang w:val="es-EC"/>
        </w:rPr>
      </w:pPr>
      <w:r>
        <w:rPr>
          <w:b/>
          <w:bCs/>
          <w:sz w:val="28"/>
          <w:szCs w:val="28"/>
          <w:lang w:val="es-EC"/>
        </w:rPr>
        <w:t>Autora:</w:t>
      </w:r>
    </w:p>
    <w:p w14:paraId="51C1B04A" w14:textId="53341845" w:rsidR="00F1485C" w:rsidRPr="00AB5489" w:rsidRDefault="00F1485C" w:rsidP="00F1485C">
      <w:pPr>
        <w:jc w:val="center"/>
        <w:rPr>
          <w:b/>
          <w:bCs/>
          <w:sz w:val="28"/>
          <w:szCs w:val="28"/>
          <w:lang w:val="es-EC"/>
        </w:rPr>
      </w:pPr>
      <w:r>
        <w:rPr>
          <w:b/>
          <w:bCs/>
          <w:sz w:val="28"/>
          <w:szCs w:val="28"/>
          <w:lang w:val="es-EC"/>
        </w:rPr>
        <w:t xml:space="preserve">Lic. </w:t>
      </w:r>
      <w:r w:rsidR="000B2EA9" w:rsidRPr="000B2EA9">
        <w:rPr>
          <w:b/>
          <w:bCs/>
          <w:sz w:val="28"/>
          <w:szCs w:val="28"/>
          <w:lang w:val="es-EC"/>
        </w:rPr>
        <w:t>Valeria Patricia Ávila Carrill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1485C" w14:paraId="60F1B62A" w14:textId="77777777" w:rsidTr="00AA1F0B">
        <w:tc>
          <w:tcPr>
            <w:tcW w:w="4247" w:type="dxa"/>
          </w:tcPr>
          <w:p w14:paraId="0E94EFA3" w14:textId="77777777" w:rsidR="00F1485C" w:rsidRDefault="00F1485C" w:rsidP="00AA1F0B">
            <w:pPr>
              <w:spacing w:after="0" w:line="240" w:lineRule="auto"/>
              <w:rPr>
                <w:lang w:val="es-EC"/>
              </w:rPr>
            </w:pPr>
            <w:r w:rsidRPr="002624D8">
              <w:rPr>
                <w:lang w:val="es-EC"/>
              </w:rPr>
              <w:t xml:space="preserve">Eugenio </w:t>
            </w:r>
            <w:proofErr w:type="spellStart"/>
            <w:r w:rsidRPr="002624D8">
              <w:rPr>
                <w:lang w:val="es-EC"/>
              </w:rPr>
              <w:t>Radam</w:t>
            </w:r>
            <w:r>
              <w:rPr>
                <w:lang w:val="es-EC"/>
              </w:rPr>
              <w:t>é</w:t>
            </w:r>
            <w:r w:rsidRPr="002624D8">
              <w:rPr>
                <w:lang w:val="es-EC"/>
              </w:rPr>
              <w:t>s</w:t>
            </w:r>
            <w:proofErr w:type="spellEnd"/>
            <w:r w:rsidRPr="002624D8">
              <w:rPr>
                <w:lang w:val="es-EC"/>
              </w:rPr>
              <w:t xml:space="preserve"> </w:t>
            </w:r>
            <w:proofErr w:type="spellStart"/>
            <w:r w:rsidRPr="002624D8">
              <w:rPr>
                <w:lang w:val="es-EC"/>
              </w:rPr>
              <w:t>Borroto</w:t>
            </w:r>
            <w:proofErr w:type="spellEnd"/>
            <w:r w:rsidRPr="002624D8">
              <w:rPr>
                <w:lang w:val="es-EC"/>
              </w:rPr>
              <w:t>, Dr. PhD.</w:t>
            </w:r>
          </w:p>
          <w:p w14:paraId="02B9F126" w14:textId="77777777" w:rsidR="00F1485C" w:rsidRDefault="00F1485C" w:rsidP="00AA1F0B">
            <w:pPr>
              <w:spacing w:after="0" w:line="240" w:lineRule="auto"/>
              <w:rPr>
                <w:lang w:val="es-EC"/>
              </w:rPr>
            </w:pPr>
            <w:r w:rsidRPr="002624D8">
              <w:rPr>
                <w:lang w:val="es-EC"/>
              </w:rPr>
              <w:t>Director de Postgrado</w:t>
            </w:r>
          </w:p>
          <w:p w14:paraId="3264E35F" w14:textId="77777777" w:rsidR="00F1485C" w:rsidRDefault="00F1485C" w:rsidP="00AA1F0B">
            <w:pPr>
              <w:spacing w:after="0" w:line="240" w:lineRule="auto"/>
              <w:rPr>
                <w:lang w:val="es-EC"/>
              </w:rPr>
            </w:pPr>
          </w:p>
        </w:tc>
        <w:tc>
          <w:tcPr>
            <w:tcW w:w="4247" w:type="dxa"/>
          </w:tcPr>
          <w:p w14:paraId="63737F90" w14:textId="77777777" w:rsidR="00F1485C" w:rsidRDefault="00F1485C" w:rsidP="00AA1F0B">
            <w:pPr>
              <w:spacing w:after="0" w:line="240" w:lineRule="auto"/>
              <w:jc w:val="center"/>
              <w:rPr>
                <w:lang w:val="es-EC"/>
              </w:rPr>
            </w:pPr>
            <w:r>
              <w:rPr>
                <w:lang w:val="es-EC"/>
              </w:rPr>
              <w:t>_______________________</w:t>
            </w:r>
          </w:p>
        </w:tc>
      </w:tr>
      <w:tr w:rsidR="00F1485C" w14:paraId="68A7B15B" w14:textId="77777777" w:rsidTr="00AA1F0B">
        <w:tc>
          <w:tcPr>
            <w:tcW w:w="4247" w:type="dxa"/>
          </w:tcPr>
          <w:p w14:paraId="33E656F4" w14:textId="77777777" w:rsidR="00F1485C" w:rsidRPr="002624D8" w:rsidRDefault="00F1485C" w:rsidP="00AA1F0B">
            <w:pPr>
              <w:spacing w:after="0" w:line="240" w:lineRule="auto"/>
              <w:rPr>
                <w:lang w:val="es-EC"/>
              </w:rPr>
            </w:pPr>
            <w:r w:rsidRPr="002624D8">
              <w:rPr>
                <w:lang w:val="es-EC"/>
              </w:rPr>
              <w:t>Luis Vásquez Zamora, Dr. PhD.</w:t>
            </w:r>
          </w:p>
          <w:p w14:paraId="26A2A57C" w14:textId="77777777" w:rsidR="00F1485C" w:rsidRPr="002624D8" w:rsidRDefault="00F1485C" w:rsidP="00AA1F0B">
            <w:pPr>
              <w:spacing w:after="0" w:line="240" w:lineRule="auto"/>
              <w:rPr>
                <w:lang w:val="es-EC"/>
              </w:rPr>
            </w:pPr>
            <w:r w:rsidRPr="002624D8">
              <w:rPr>
                <w:lang w:val="es-EC"/>
              </w:rPr>
              <w:t>Coordinador Académico Maestría en</w:t>
            </w:r>
          </w:p>
          <w:p w14:paraId="48B34D87" w14:textId="77777777" w:rsidR="00F1485C" w:rsidRDefault="00F1485C" w:rsidP="00AA1F0B">
            <w:pPr>
              <w:spacing w:after="0" w:line="240" w:lineRule="auto"/>
              <w:rPr>
                <w:lang w:val="es-EC"/>
              </w:rPr>
            </w:pPr>
            <w:r w:rsidRPr="002624D8">
              <w:rPr>
                <w:lang w:val="es-EC"/>
              </w:rPr>
              <w:t>Seguridad y Salud Ocupacional</w:t>
            </w:r>
          </w:p>
          <w:p w14:paraId="21B218D3" w14:textId="77777777" w:rsidR="00F1485C" w:rsidRDefault="00F1485C" w:rsidP="00AA1F0B">
            <w:pPr>
              <w:spacing w:after="0" w:line="240" w:lineRule="auto"/>
              <w:rPr>
                <w:lang w:val="es-EC"/>
              </w:rPr>
            </w:pPr>
          </w:p>
        </w:tc>
        <w:tc>
          <w:tcPr>
            <w:tcW w:w="4247" w:type="dxa"/>
          </w:tcPr>
          <w:p w14:paraId="486F15E4" w14:textId="77777777" w:rsidR="00F1485C" w:rsidRDefault="00F1485C" w:rsidP="00AA1F0B">
            <w:pPr>
              <w:spacing w:after="0" w:line="240" w:lineRule="auto"/>
              <w:jc w:val="center"/>
              <w:rPr>
                <w:lang w:val="es-EC"/>
              </w:rPr>
            </w:pPr>
            <w:r>
              <w:rPr>
                <w:lang w:val="es-EC"/>
              </w:rPr>
              <w:t>_______________________</w:t>
            </w:r>
          </w:p>
        </w:tc>
      </w:tr>
      <w:tr w:rsidR="00F1485C" w14:paraId="714C1DE8" w14:textId="77777777" w:rsidTr="00AA1F0B">
        <w:tc>
          <w:tcPr>
            <w:tcW w:w="4247" w:type="dxa"/>
          </w:tcPr>
          <w:p w14:paraId="044BCE9F" w14:textId="77777777" w:rsidR="00F1485C" w:rsidRPr="002624D8" w:rsidRDefault="00F1485C" w:rsidP="00AA1F0B">
            <w:pPr>
              <w:spacing w:after="0" w:line="240" w:lineRule="auto"/>
              <w:rPr>
                <w:lang w:val="es-EC"/>
              </w:rPr>
            </w:pPr>
            <w:r w:rsidRPr="002624D8">
              <w:rPr>
                <w:lang w:val="es-EC"/>
              </w:rPr>
              <w:t>Janeth Salvador Moreno, Dra. PhD</w:t>
            </w:r>
          </w:p>
          <w:p w14:paraId="6B426614" w14:textId="77777777" w:rsidR="00F1485C" w:rsidRPr="002624D8" w:rsidRDefault="00F1485C" w:rsidP="00AA1F0B">
            <w:pPr>
              <w:spacing w:after="0" w:line="240" w:lineRule="auto"/>
              <w:rPr>
                <w:lang w:val="es-EC"/>
              </w:rPr>
            </w:pPr>
            <w:r w:rsidRPr="002624D8">
              <w:rPr>
                <w:lang w:val="es-EC"/>
              </w:rPr>
              <w:t>Directora en Maestría en Seguridad y</w:t>
            </w:r>
          </w:p>
          <w:p w14:paraId="6D52EF92" w14:textId="77777777" w:rsidR="00F1485C" w:rsidRDefault="00F1485C" w:rsidP="00AA1F0B">
            <w:pPr>
              <w:spacing w:after="0" w:line="240" w:lineRule="auto"/>
              <w:rPr>
                <w:lang w:val="es-EC"/>
              </w:rPr>
            </w:pPr>
            <w:r w:rsidRPr="002624D8">
              <w:rPr>
                <w:lang w:val="es-EC"/>
              </w:rPr>
              <w:t>Salud Ocupacional</w:t>
            </w:r>
          </w:p>
          <w:p w14:paraId="21BD99DE" w14:textId="77777777" w:rsidR="00F1485C" w:rsidRDefault="00F1485C" w:rsidP="00AA1F0B">
            <w:pPr>
              <w:spacing w:after="0" w:line="240" w:lineRule="auto"/>
              <w:rPr>
                <w:lang w:val="es-EC"/>
              </w:rPr>
            </w:pPr>
          </w:p>
        </w:tc>
        <w:tc>
          <w:tcPr>
            <w:tcW w:w="4247" w:type="dxa"/>
          </w:tcPr>
          <w:p w14:paraId="01C4ADCC" w14:textId="77777777" w:rsidR="00F1485C" w:rsidRDefault="00F1485C" w:rsidP="00AA1F0B">
            <w:pPr>
              <w:spacing w:after="0" w:line="240" w:lineRule="auto"/>
              <w:jc w:val="center"/>
              <w:rPr>
                <w:lang w:val="es-EC"/>
              </w:rPr>
            </w:pPr>
            <w:r>
              <w:rPr>
                <w:lang w:val="es-EC"/>
              </w:rPr>
              <w:t>_______________________</w:t>
            </w:r>
          </w:p>
        </w:tc>
      </w:tr>
    </w:tbl>
    <w:p w14:paraId="10245355" w14:textId="77777777" w:rsidR="00F1485C" w:rsidRDefault="00F1485C" w:rsidP="00F1485C">
      <w:pPr>
        <w:rPr>
          <w:lang w:val="es-EC"/>
        </w:rPr>
      </w:pPr>
    </w:p>
    <w:p w14:paraId="5C9DACA2" w14:textId="77777777" w:rsidR="00F1485C" w:rsidRDefault="00F1485C" w:rsidP="00F1485C">
      <w:pPr>
        <w:rPr>
          <w:lang w:val="es-EC"/>
        </w:rPr>
      </w:pPr>
    </w:p>
    <w:p w14:paraId="27F4AB01" w14:textId="70FB0ACD" w:rsidR="00F1485C" w:rsidRPr="002624D8" w:rsidRDefault="00F1485C" w:rsidP="00F1485C">
      <w:pPr>
        <w:jc w:val="center"/>
        <w:rPr>
          <w:lang w:val="es-EC"/>
        </w:rPr>
      </w:pPr>
      <w:r w:rsidRPr="002624D8">
        <w:rPr>
          <w:lang w:val="es-EC"/>
        </w:rPr>
        <w:t xml:space="preserve">Portoviejo, </w:t>
      </w:r>
      <w:r w:rsidR="00C40B27">
        <w:rPr>
          <w:lang w:val="es-EC"/>
        </w:rPr>
        <w:t>agosto</w:t>
      </w:r>
      <w:r>
        <w:rPr>
          <w:lang w:val="es-EC"/>
        </w:rPr>
        <w:t xml:space="preserve"> de</w:t>
      </w:r>
      <w:r w:rsidRPr="002624D8">
        <w:rPr>
          <w:lang w:val="es-EC"/>
        </w:rPr>
        <w:t xml:space="preserve"> 2021</w:t>
      </w:r>
    </w:p>
    <w:p w14:paraId="70510B45" w14:textId="77777777" w:rsidR="00F1485C" w:rsidRPr="002624D8" w:rsidRDefault="00F1485C" w:rsidP="00F1485C">
      <w:pPr>
        <w:rPr>
          <w:lang w:val="es-EC"/>
        </w:rPr>
      </w:pPr>
    </w:p>
    <w:p w14:paraId="702A41F6" w14:textId="77777777" w:rsidR="00F1485C" w:rsidRDefault="00F1485C" w:rsidP="00F1485C">
      <w:pPr>
        <w:rPr>
          <w:lang w:val="es-EC"/>
        </w:rPr>
      </w:pPr>
    </w:p>
    <w:p w14:paraId="203169CA" w14:textId="77777777" w:rsidR="00F1485C" w:rsidRDefault="00F1485C" w:rsidP="00F1485C">
      <w:pPr>
        <w:rPr>
          <w:lang w:val="es-EC"/>
        </w:rPr>
      </w:pPr>
    </w:p>
    <w:p w14:paraId="22B421C2" w14:textId="77777777" w:rsidR="00F1485C" w:rsidRDefault="00F1485C" w:rsidP="00F1485C">
      <w:pPr>
        <w:rPr>
          <w:lang w:val="es-EC"/>
        </w:rPr>
      </w:pPr>
    </w:p>
    <w:p w14:paraId="737FCBDE" w14:textId="67849113" w:rsidR="00F1485C" w:rsidRDefault="00F1485C" w:rsidP="00F1485C">
      <w:pPr>
        <w:rPr>
          <w:lang w:val="es-EC"/>
        </w:rPr>
      </w:pPr>
    </w:p>
    <w:p w14:paraId="63BE83B5" w14:textId="77777777" w:rsidR="00BD3086" w:rsidRDefault="00BD3086" w:rsidP="00F1485C">
      <w:pPr>
        <w:rPr>
          <w:lang w:val="es-EC"/>
        </w:rPr>
      </w:pPr>
    </w:p>
    <w:p w14:paraId="08BCECED" w14:textId="77777777" w:rsidR="00F1485C" w:rsidRDefault="00F1485C" w:rsidP="00F1485C">
      <w:pPr>
        <w:rPr>
          <w:lang w:val="es-EC"/>
        </w:rPr>
      </w:pPr>
    </w:p>
    <w:p w14:paraId="52D9FB84" w14:textId="77777777" w:rsidR="00F1485C" w:rsidRPr="00F54F9F" w:rsidRDefault="00F1485C" w:rsidP="00F1485C">
      <w:pPr>
        <w:jc w:val="center"/>
        <w:rPr>
          <w:b/>
          <w:bCs/>
          <w:lang w:val="es-EC"/>
        </w:rPr>
      </w:pPr>
      <w:r w:rsidRPr="00F54F9F">
        <w:rPr>
          <w:b/>
          <w:bCs/>
          <w:lang w:val="es-EC"/>
        </w:rPr>
        <w:lastRenderedPageBreak/>
        <w:t>ÍNDICE DE CONTENIDO</w:t>
      </w:r>
    </w:p>
    <w:bookmarkEnd w:id="0" w:displacedByCustomXml="next"/>
    <w:sdt>
      <w:sdtPr>
        <w:rPr>
          <w:rFonts w:ascii="Arial" w:eastAsiaTheme="minorHAnsi" w:hAnsi="Arial" w:cstheme="minorBidi"/>
          <w:color w:val="auto"/>
          <w:sz w:val="24"/>
          <w:szCs w:val="22"/>
          <w:lang w:val="es-ES"/>
        </w:rPr>
        <w:id w:val="136077683"/>
        <w:docPartObj>
          <w:docPartGallery w:val="Table of Contents"/>
          <w:docPartUnique/>
        </w:docPartObj>
      </w:sdtPr>
      <w:sdtEndPr>
        <w:rPr>
          <w:b/>
          <w:bCs/>
        </w:rPr>
      </w:sdtEndPr>
      <w:sdtContent>
        <w:p w14:paraId="143CA8A4" w14:textId="641EB805" w:rsidR="00595C05" w:rsidRDefault="00595C05">
          <w:pPr>
            <w:pStyle w:val="TtulodeTDC"/>
          </w:pPr>
        </w:p>
        <w:p w14:paraId="38AC46A7" w14:textId="466727A1" w:rsidR="00C47631" w:rsidRDefault="00595C05">
          <w:pPr>
            <w:pStyle w:val="TDC1"/>
            <w:tabs>
              <w:tab w:val="right" w:leader="dot" w:pos="8493"/>
            </w:tabs>
            <w:rPr>
              <w:rFonts w:asciiTheme="minorHAnsi" w:eastAsiaTheme="minorEastAsia" w:hAnsiTheme="minorHAnsi"/>
              <w:noProof/>
              <w:sz w:val="22"/>
              <w:lang w:val="es-EC" w:eastAsia="es-EC"/>
            </w:rPr>
          </w:pPr>
          <w:r>
            <w:fldChar w:fldCharType="begin"/>
          </w:r>
          <w:r>
            <w:instrText xml:space="preserve"> TOC \o "1-3" \h \z \u </w:instrText>
          </w:r>
          <w:r>
            <w:fldChar w:fldCharType="separate"/>
          </w:r>
          <w:hyperlink w:anchor="_Toc79421782" w:history="1">
            <w:r w:rsidR="00C47631" w:rsidRPr="00EE3AD4">
              <w:rPr>
                <w:rStyle w:val="Hipervnculo"/>
                <w:noProof/>
              </w:rPr>
              <w:t>CERTIFICACIÓN INICIAL DE APROBACIÓN DEL TUTOR</w:t>
            </w:r>
            <w:r w:rsidR="00C47631">
              <w:rPr>
                <w:noProof/>
                <w:webHidden/>
              </w:rPr>
              <w:tab/>
            </w:r>
            <w:r w:rsidR="00C47631">
              <w:rPr>
                <w:noProof/>
                <w:webHidden/>
              </w:rPr>
              <w:fldChar w:fldCharType="begin"/>
            </w:r>
            <w:r w:rsidR="00C47631">
              <w:rPr>
                <w:noProof/>
                <w:webHidden/>
              </w:rPr>
              <w:instrText xml:space="preserve"> PAGEREF _Toc79421782 \h </w:instrText>
            </w:r>
            <w:r w:rsidR="00C47631">
              <w:rPr>
                <w:noProof/>
                <w:webHidden/>
              </w:rPr>
            </w:r>
            <w:r w:rsidR="00C47631">
              <w:rPr>
                <w:noProof/>
                <w:webHidden/>
              </w:rPr>
              <w:fldChar w:fldCharType="separate"/>
            </w:r>
            <w:r w:rsidR="00C44F94">
              <w:rPr>
                <w:noProof/>
                <w:webHidden/>
              </w:rPr>
              <w:t>6</w:t>
            </w:r>
            <w:r w:rsidR="00C47631">
              <w:rPr>
                <w:noProof/>
                <w:webHidden/>
              </w:rPr>
              <w:fldChar w:fldCharType="end"/>
            </w:r>
          </w:hyperlink>
        </w:p>
        <w:p w14:paraId="441F413F" w14:textId="0AB833D5" w:rsidR="00C47631" w:rsidRDefault="00E562C0">
          <w:pPr>
            <w:pStyle w:val="TDC1"/>
            <w:tabs>
              <w:tab w:val="right" w:leader="dot" w:pos="8493"/>
            </w:tabs>
            <w:rPr>
              <w:rFonts w:asciiTheme="minorHAnsi" w:eastAsiaTheme="minorEastAsia" w:hAnsiTheme="minorHAnsi"/>
              <w:noProof/>
              <w:sz w:val="22"/>
              <w:lang w:val="es-EC" w:eastAsia="es-EC"/>
            </w:rPr>
          </w:pPr>
          <w:hyperlink w:anchor="_Toc79421783" w:history="1">
            <w:r w:rsidR="00C47631" w:rsidRPr="00EE3AD4">
              <w:rPr>
                <w:rStyle w:val="Hipervnculo"/>
                <w:noProof/>
              </w:rPr>
              <w:t>CONTROL DE TUTORÍAS</w:t>
            </w:r>
            <w:r w:rsidR="00C47631">
              <w:rPr>
                <w:noProof/>
                <w:webHidden/>
              </w:rPr>
              <w:tab/>
            </w:r>
            <w:r w:rsidR="00C47631">
              <w:rPr>
                <w:noProof/>
                <w:webHidden/>
              </w:rPr>
              <w:fldChar w:fldCharType="begin"/>
            </w:r>
            <w:r w:rsidR="00C47631">
              <w:rPr>
                <w:noProof/>
                <w:webHidden/>
              </w:rPr>
              <w:instrText xml:space="preserve"> PAGEREF _Toc79421783 \h </w:instrText>
            </w:r>
            <w:r w:rsidR="00C47631">
              <w:rPr>
                <w:noProof/>
                <w:webHidden/>
              </w:rPr>
            </w:r>
            <w:r w:rsidR="00C47631">
              <w:rPr>
                <w:noProof/>
                <w:webHidden/>
              </w:rPr>
              <w:fldChar w:fldCharType="separate"/>
            </w:r>
            <w:r w:rsidR="00C44F94">
              <w:rPr>
                <w:noProof/>
                <w:webHidden/>
              </w:rPr>
              <w:t>7</w:t>
            </w:r>
            <w:r w:rsidR="00C47631">
              <w:rPr>
                <w:noProof/>
                <w:webHidden/>
              </w:rPr>
              <w:fldChar w:fldCharType="end"/>
            </w:r>
          </w:hyperlink>
        </w:p>
        <w:p w14:paraId="7E16D9C9" w14:textId="74A75B77" w:rsidR="00C47631" w:rsidRDefault="00E562C0">
          <w:pPr>
            <w:pStyle w:val="TDC1"/>
            <w:tabs>
              <w:tab w:val="right" w:leader="dot" w:pos="8493"/>
            </w:tabs>
            <w:rPr>
              <w:rFonts w:asciiTheme="minorHAnsi" w:eastAsiaTheme="minorEastAsia" w:hAnsiTheme="minorHAnsi"/>
              <w:noProof/>
              <w:sz w:val="22"/>
              <w:lang w:val="es-EC" w:eastAsia="es-EC"/>
            </w:rPr>
          </w:pPr>
          <w:hyperlink w:anchor="_Toc79421784" w:history="1">
            <w:r w:rsidR="00C47631" w:rsidRPr="00EE3AD4">
              <w:rPr>
                <w:rStyle w:val="Hipervnculo"/>
                <w:noProof/>
              </w:rPr>
              <w:t>ARTÍCULO</w:t>
            </w:r>
            <w:r w:rsidR="00C47631">
              <w:rPr>
                <w:noProof/>
                <w:webHidden/>
              </w:rPr>
              <w:tab/>
            </w:r>
            <w:r w:rsidR="00C47631">
              <w:rPr>
                <w:noProof/>
                <w:webHidden/>
              </w:rPr>
              <w:fldChar w:fldCharType="begin"/>
            </w:r>
            <w:r w:rsidR="00C47631">
              <w:rPr>
                <w:noProof/>
                <w:webHidden/>
              </w:rPr>
              <w:instrText xml:space="preserve"> PAGEREF _Toc79421784 \h </w:instrText>
            </w:r>
            <w:r w:rsidR="00C47631">
              <w:rPr>
                <w:noProof/>
                <w:webHidden/>
              </w:rPr>
            </w:r>
            <w:r w:rsidR="00C47631">
              <w:rPr>
                <w:noProof/>
                <w:webHidden/>
              </w:rPr>
              <w:fldChar w:fldCharType="separate"/>
            </w:r>
            <w:r w:rsidR="00C44F94">
              <w:rPr>
                <w:noProof/>
                <w:webHidden/>
              </w:rPr>
              <w:t>8</w:t>
            </w:r>
            <w:r w:rsidR="00C47631">
              <w:rPr>
                <w:noProof/>
                <w:webHidden/>
              </w:rPr>
              <w:fldChar w:fldCharType="end"/>
            </w:r>
          </w:hyperlink>
        </w:p>
        <w:p w14:paraId="4DADF44C" w14:textId="5F387E8B" w:rsidR="00C47631" w:rsidRDefault="00E562C0">
          <w:pPr>
            <w:pStyle w:val="TDC1"/>
            <w:tabs>
              <w:tab w:val="right" w:leader="dot" w:pos="8493"/>
            </w:tabs>
            <w:rPr>
              <w:rFonts w:asciiTheme="minorHAnsi" w:eastAsiaTheme="minorEastAsia" w:hAnsiTheme="minorHAnsi"/>
              <w:noProof/>
              <w:sz w:val="22"/>
              <w:lang w:val="es-EC" w:eastAsia="es-EC"/>
            </w:rPr>
          </w:pPr>
          <w:hyperlink w:anchor="_Toc79421785" w:history="1">
            <w:r w:rsidR="00C47631" w:rsidRPr="00EE3AD4">
              <w:rPr>
                <w:rStyle w:val="Hipervnculo"/>
                <w:noProof/>
              </w:rPr>
              <w:t>Alteraciones clínicas en la salud del personal expuesto a radiaciones ionizantes en los hospitales</w:t>
            </w:r>
            <w:r w:rsidR="00C47631">
              <w:rPr>
                <w:noProof/>
                <w:webHidden/>
              </w:rPr>
              <w:tab/>
            </w:r>
            <w:r w:rsidR="00C47631">
              <w:rPr>
                <w:noProof/>
                <w:webHidden/>
              </w:rPr>
              <w:fldChar w:fldCharType="begin"/>
            </w:r>
            <w:r w:rsidR="00C47631">
              <w:rPr>
                <w:noProof/>
                <w:webHidden/>
              </w:rPr>
              <w:instrText xml:space="preserve"> PAGEREF _Toc79421785 \h </w:instrText>
            </w:r>
            <w:r w:rsidR="00C47631">
              <w:rPr>
                <w:noProof/>
                <w:webHidden/>
              </w:rPr>
            </w:r>
            <w:r w:rsidR="00C47631">
              <w:rPr>
                <w:noProof/>
                <w:webHidden/>
              </w:rPr>
              <w:fldChar w:fldCharType="separate"/>
            </w:r>
            <w:r w:rsidR="00C44F94">
              <w:rPr>
                <w:noProof/>
                <w:webHidden/>
              </w:rPr>
              <w:t>9</w:t>
            </w:r>
            <w:r w:rsidR="00C47631">
              <w:rPr>
                <w:noProof/>
                <w:webHidden/>
              </w:rPr>
              <w:fldChar w:fldCharType="end"/>
            </w:r>
          </w:hyperlink>
        </w:p>
        <w:p w14:paraId="2581E040" w14:textId="6D6A9EA1" w:rsidR="00C47631" w:rsidRDefault="00E562C0">
          <w:pPr>
            <w:pStyle w:val="TDC2"/>
            <w:tabs>
              <w:tab w:val="right" w:leader="dot" w:pos="8493"/>
            </w:tabs>
            <w:rPr>
              <w:rFonts w:asciiTheme="minorHAnsi" w:eastAsiaTheme="minorEastAsia" w:hAnsiTheme="minorHAnsi"/>
              <w:noProof/>
              <w:sz w:val="22"/>
              <w:lang w:val="es-EC" w:eastAsia="es-EC"/>
            </w:rPr>
          </w:pPr>
          <w:hyperlink w:anchor="_Toc79421786" w:history="1">
            <w:r w:rsidR="00C47631" w:rsidRPr="00EE3AD4">
              <w:rPr>
                <w:rStyle w:val="Hipervnculo"/>
                <w:noProof/>
              </w:rPr>
              <w:t>Resumen</w:t>
            </w:r>
            <w:r w:rsidR="00C47631">
              <w:rPr>
                <w:noProof/>
                <w:webHidden/>
              </w:rPr>
              <w:tab/>
            </w:r>
            <w:r w:rsidR="00C47631">
              <w:rPr>
                <w:noProof/>
                <w:webHidden/>
              </w:rPr>
              <w:fldChar w:fldCharType="begin"/>
            </w:r>
            <w:r w:rsidR="00C47631">
              <w:rPr>
                <w:noProof/>
                <w:webHidden/>
              </w:rPr>
              <w:instrText xml:space="preserve"> PAGEREF _Toc79421786 \h </w:instrText>
            </w:r>
            <w:r w:rsidR="00C47631">
              <w:rPr>
                <w:noProof/>
                <w:webHidden/>
              </w:rPr>
            </w:r>
            <w:r w:rsidR="00C47631">
              <w:rPr>
                <w:noProof/>
                <w:webHidden/>
              </w:rPr>
              <w:fldChar w:fldCharType="separate"/>
            </w:r>
            <w:r w:rsidR="00C44F94">
              <w:rPr>
                <w:noProof/>
                <w:webHidden/>
              </w:rPr>
              <w:t>9</w:t>
            </w:r>
            <w:r w:rsidR="00C47631">
              <w:rPr>
                <w:noProof/>
                <w:webHidden/>
              </w:rPr>
              <w:fldChar w:fldCharType="end"/>
            </w:r>
          </w:hyperlink>
        </w:p>
        <w:p w14:paraId="0284CC86" w14:textId="5F5E647D" w:rsidR="00C47631" w:rsidRDefault="00E562C0">
          <w:pPr>
            <w:pStyle w:val="TDC2"/>
            <w:tabs>
              <w:tab w:val="right" w:leader="dot" w:pos="8493"/>
            </w:tabs>
            <w:rPr>
              <w:rFonts w:asciiTheme="minorHAnsi" w:eastAsiaTheme="minorEastAsia" w:hAnsiTheme="minorHAnsi"/>
              <w:noProof/>
              <w:sz w:val="22"/>
              <w:lang w:val="es-EC" w:eastAsia="es-EC"/>
            </w:rPr>
          </w:pPr>
          <w:hyperlink w:anchor="_Toc79421787" w:history="1">
            <w:r w:rsidR="00C47631" w:rsidRPr="00EE3AD4">
              <w:rPr>
                <w:rStyle w:val="Hipervnculo"/>
                <w:noProof/>
              </w:rPr>
              <w:t>Abstract</w:t>
            </w:r>
            <w:r w:rsidR="00C47631">
              <w:rPr>
                <w:noProof/>
                <w:webHidden/>
              </w:rPr>
              <w:tab/>
            </w:r>
            <w:r w:rsidR="00C47631">
              <w:rPr>
                <w:noProof/>
                <w:webHidden/>
              </w:rPr>
              <w:fldChar w:fldCharType="begin"/>
            </w:r>
            <w:r w:rsidR="00C47631">
              <w:rPr>
                <w:noProof/>
                <w:webHidden/>
              </w:rPr>
              <w:instrText xml:space="preserve"> PAGEREF _Toc79421787 \h </w:instrText>
            </w:r>
            <w:r w:rsidR="00C47631">
              <w:rPr>
                <w:noProof/>
                <w:webHidden/>
              </w:rPr>
            </w:r>
            <w:r w:rsidR="00C47631">
              <w:rPr>
                <w:noProof/>
                <w:webHidden/>
              </w:rPr>
              <w:fldChar w:fldCharType="separate"/>
            </w:r>
            <w:r w:rsidR="00C44F94">
              <w:rPr>
                <w:noProof/>
                <w:webHidden/>
              </w:rPr>
              <w:t>9</w:t>
            </w:r>
            <w:r w:rsidR="00C47631">
              <w:rPr>
                <w:noProof/>
                <w:webHidden/>
              </w:rPr>
              <w:fldChar w:fldCharType="end"/>
            </w:r>
          </w:hyperlink>
        </w:p>
        <w:p w14:paraId="3BA6D8EB" w14:textId="070723F2" w:rsidR="00C47631" w:rsidRDefault="00E562C0">
          <w:pPr>
            <w:pStyle w:val="TDC2"/>
            <w:tabs>
              <w:tab w:val="right" w:leader="dot" w:pos="8493"/>
            </w:tabs>
            <w:rPr>
              <w:rFonts w:asciiTheme="minorHAnsi" w:eastAsiaTheme="minorEastAsia" w:hAnsiTheme="minorHAnsi"/>
              <w:noProof/>
              <w:sz w:val="22"/>
              <w:lang w:val="es-EC" w:eastAsia="es-EC"/>
            </w:rPr>
          </w:pPr>
          <w:hyperlink w:anchor="_Toc79421788" w:history="1">
            <w:r w:rsidR="00C47631" w:rsidRPr="00EE3AD4">
              <w:rPr>
                <w:rStyle w:val="Hipervnculo"/>
                <w:noProof/>
              </w:rPr>
              <w:t>Introducción</w:t>
            </w:r>
            <w:r w:rsidR="00C47631">
              <w:rPr>
                <w:noProof/>
                <w:webHidden/>
              </w:rPr>
              <w:tab/>
            </w:r>
            <w:r w:rsidR="00C47631">
              <w:rPr>
                <w:noProof/>
                <w:webHidden/>
              </w:rPr>
              <w:fldChar w:fldCharType="begin"/>
            </w:r>
            <w:r w:rsidR="00C47631">
              <w:rPr>
                <w:noProof/>
                <w:webHidden/>
              </w:rPr>
              <w:instrText xml:space="preserve"> PAGEREF _Toc79421788 \h </w:instrText>
            </w:r>
            <w:r w:rsidR="00C47631">
              <w:rPr>
                <w:noProof/>
                <w:webHidden/>
              </w:rPr>
            </w:r>
            <w:r w:rsidR="00C47631">
              <w:rPr>
                <w:noProof/>
                <w:webHidden/>
              </w:rPr>
              <w:fldChar w:fldCharType="separate"/>
            </w:r>
            <w:r w:rsidR="00C44F94">
              <w:rPr>
                <w:noProof/>
                <w:webHidden/>
              </w:rPr>
              <w:t>10</w:t>
            </w:r>
            <w:r w:rsidR="00C47631">
              <w:rPr>
                <w:noProof/>
                <w:webHidden/>
              </w:rPr>
              <w:fldChar w:fldCharType="end"/>
            </w:r>
          </w:hyperlink>
        </w:p>
        <w:p w14:paraId="0ADC779C" w14:textId="0FF94C8C" w:rsidR="00C47631" w:rsidRDefault="00E562C0">
          <w:pPr>
            <w:pStyle w:val="TDC2"/>
            <w:tabs>
              <w:tab w:val="right" w:leader="dot" w:pos="8493"/>
            </w:tabs>
            <w:rPr>
              <w:rFonts w:asciiTheme="minorHAnsi" w:eastAsiaTheme="minorEastAsia" w:hAnsiTheme="minorHAnsi"/>
              <w:noProof/>
              <w:sz w:val="22"/>
              <w:lang w:val="es-EC" w:eastAsia="es-EC"/>
            </w:rPr>
          </w:pPr>
          <w:hyperlink w:anchor="_Toc79421789" w:history="1">
            <w:r w:rsidR="00C47631" w:rsidRPr="00EE3AD4">
              <w:rPr>
                <w:rStyle w:val="Hipervnculo"/>
                <w:noProof/>
              </w:rPr>
              <w:t>Metodología</w:t>
            </w:r>
            <w:r w:rsidR="00C47631">
              <w:rPr>
                <w:noProof/>
                <w:webHidden/>
              </w:rPr>
              <w:tab/>
            </w:r>
            <w:r w:rsidR="00C47631">
              <w:rPr>
                <w:noProof/>
                <w:webHidden/>
              </w:rPr>
              <w:fldChar w:fldCharType="begin"/>
            </w:r>
            <w:r w:rsidR="00C47631">
              <w:rPr>
                <w:noProof/>
                <w:webHidden/>
              </w:rPr>
              <w:instrText xml:space="preserve"> PAGEREF _Toc79421789 \h </w:instrText>
            </w:r>
            <w:r w:rsidR="00C47631">
              <w:rPr>
                <w:noProof/>
                <w:webHidden/>
              </w:rPr>
            </w:r>
            <w:r w:rsidR="00C47631">
              <w:rPr>
                <w:noProof/>
                <w:webHidden/>
              </w:rPr>
              <w:fldChar w:fldCharType="separate"/>
            </w:r>
            <w:r w:rsidR="00C44F94">
              <w:rPr>
                <w:noProof/>
                <w:webHidden/>
              </w:rPr>
              <w:t>12</w:t>
            </w:r>
            <w:r w:rsidR="00C47631">
              <w:rPr>
                <w:noProof/>
                <w:webHidden/>
              </w:rPr>
              <w:fldChar w:fldCharType="end"/>
            </w:r>
          </w:hyperlink>
        </w:p>
        <w:p w14:paraId="46E543AF" w14:textId="4E62ADBE" w:rsidR="00C47631" w:rsidRDefault="00E562C0">
          <w:pPr>
            <w:pStyle w:val="TDC2"/>
            <w:tabs>
              <w:tab w:val="right" w:leader="dot" w:pos="8493"/>
            </w:tabs>
            <w:rPr>
              <w:rFonts w:asciiTheme="minorHAnsi" w:eastAsiaTheme="minorEastAsia" w:hAnsiTheme="minorHAnsi"/>
              <w:noProof/>
              <w:sz w:val="22"/>
              <w:lang w:val="es-EC" w:eastAsia="es-EC"/>
            </w:rPr>
          </w:pPr>
          <w:hyperlink w:anchor="_Toc79421790" w:history="1">
            <w:r w:rsidR="00C47631" w:rsidRPr="00EE3AD4">
              <w:rPr>
                <w:rStyle w:val="Hipervnculo"/>
                <w:noProof/>
              </w:rPr>
              <w:t>Resultados y Discusión</w:t>
            </w:r>
            <w:r w:rsidR="00C47631">
              <w:rPr>
                <w:noProof/>
                <w:webHidden/>
              </w:rPr>
              <w:tab/>
            </w:r>
            <w:r w:rsidR="00C47631">
              <w:rPr>
                <w:noProof/>
                <w:webHidden/>
              </w:rPr>
              <w:fldChar w:fldCharType="begin"/>
            </w:r>
            <w:r w:rsidR="00C47631">
              <w:rPr>
                <w:noProof/>
                <w:webHidden/>
              </w:rPr>
              <w:instrText xml:space="preserve"> PAGEREF _Toc79421790 \h </w:instrText>
            </w:r>
            <w:r w:rsidR="00C47631">
              <w:rPr>
                <w:noProof/>
                <w:webHidden/>
              </w:rPr>
            </w:r>
            <w:r w:rsidR="00C47631">
              <w:rPr>
                <w:noProof/>
                <w:webHidden/>
              </w:rPr>
              <w:fldChar w:fldCharType="separate"/>
            </w:r>
            <w:r w:rsidR="00C44F94">
              <w:rPr>
                <w:noProof/>
                <w:webHidden/>
              </w:rPr>
              <w:t>13</w:t>
            </w:r>
            <w:r w:rsidR="00C47631">
              <w:rPr>
                <w:noProof/>
                <w:webHidden/>
              </w:rPr>
              <w:fldChar w:fldCharType="end"/>
            </w:r>
          </w:hyperlink>
        </w:p>
        <w:p w14:paraId="64626A43" w14:textId="63CC2289" w:rsidR="00C47631" w:rsidRDefault="00E562C0">
          <w:pPr>
            <w:pStyle w:val="TDC2"/>
            <w:tabs>
              <w:tab w:val="right" w:leader="dot" w:pos="8493"/>
            </w:tabs>
            <w:rPr>
              <w:rFonts w:asciiTheme="minorHAnsi" w:eastAsiaTheme="minorEastAsia" w:hAnsiTheme="minorHAnsi"/>
              <w:noProof/>
              <w:sz w:val="22"/>
              <w:lang w:val="es-EC" w:eastAsia="es-EC"/>
            </w:rPr>
          </w:pPr>
          <w:hyperlink w:anchor="_Toc79421791" w:history="1">
            <w:r w:rsidR="00C47631" w:rsidRPr="00EE3AD4">
              <w:rPr>
                <w:rStyle w:val="Hipervnculo"/>
                <w:noProof/>
              </w:rPr>
              <w:t>Conclusiones</w:t>
            </w:r>
            <w:r w:rsidR="00C47631">
              <w:rPr>
                <w:noProof/>
                <w:webHidden/>
              </w:rPr>
              <w:tab/>
            </w:r>
            <w:r w:rsidR="00C47631">
              <w:rPr>
                <w:noProof/>
                <w:webHidden/>
              </w:rPr>
              <w:fldChar w:fldCharType="begin"/>
            </w:r>
            <w:r w:rsidR="00C47631">
              <w:rPr>
                <w:noProof/>
                <w:webHidden/>
              </w:rPr>
              <w:instrText xml:space="preserve"> PAGEREF _Toc79421791 \h </w:instrText>
            </w:r>
            <w:r w:rsidR="00C47631">
              <w:rPr>
                <w:noProof/>
                <w:webHidden/>
              </w:rPr>
            </w:r>
            <w:r w:rsidR="00C47631">
              <w:rPr>
                <w:noProof/>
                <w:webHidden/>
              </w:rPr>
              <w:fldChar w:fldCharType="separate"/>
            </w:r>
            <w:r w:rsidR="00C44F94">
              <w:rPr>
                <w:noProof/>
                <w:webHidden/>
              </w:rPr>
              <w:t>19</w:t>
            </w:r>
            <w:r w:rsidR="00C47631">
              <w:rPr>
                <w:noProof/>
                <w:webHidden/>
              </w:rPr>
              <w:fldChar w:fldCharType="end"/>
            </w:r>
          </w:hyperlink>
        </w:p>
        <w:p w14:paraId="2E937671" w14:textId="6818D518" w:rsidR="00C47631" w:rsidRDefault="00E562C0">
          <w:pPr>
            <w:pStyle w:val="TDC2"/>
            <w:tabs>
              <w:tab w:val="right" w:leader="dot" w:pos="8493"/>
            </w:tabs>
            <w:rPr>
              <w:rFonts w:asciiTheme="minorHAnsi" w:eastAsiaTheme="minorEastAsia" w:hAnsiTheme="minorHAnsi"/>
              <w:noProof/>
              <w:sz w:val="22"/>
              <w:lang w:val="es-EC" w:eastAsia="es-EC"/>
            </w:rPr>
          </w:pPr>
          <w:hyperlink w:anchor="_Toc79421792" w:history="1">
            <w:r w:rsidR="00C47631" w:rsidRPr="00EE3AD4">
              <w:rPr>
                <w:rStyle w:val="Hipervnculo"/>
                <w:noProof/>
              </w:rPr>
              <w:t>Referencias Bibliográficas</w:t>
            </w:r>
            <w:r w:rsidR="00C47631">
              <w:rPr>
                <w:noProof/>
                <w:webHidden/>
              </w:rPr>
              <w:tab/>
            </w:r>
            <w:r w:rsidR="00C47631">
              <w:rPr>
                <w:noProof/>
                <w:webHidden/>
              </w:rPr>
              <w:fldChar w:fldCharType="begin"/>
            </w:r>
            <w:r w:rsidR="00C47631">
              <w:rPr>
                <w:noProof/>
                <w:webHidden/>
              </w:rPr>
              <w:instrText xml:space="preserve"> PAGEREF _Toc79421792 \h </w:instrText>
            </w:r>
            <w:r w:rsidR="00C47631">
              <w:rPr>
                <w:noProof/>
                <w:webHidden/>
              </w:rPr>
            </w:r>
            <w:r w:rsidR="00C47631">
              <w:rPr>
                <w:noProof/>
                <w:webHidden/>
              </w:rPr>
              <w:fldChar w:fldCharType="separate"/>
            </w:r>
            <w:r w:rsidR="00C44F94">
              <w:rPr>
                <w:noProof/>
                <w:webHidden/>
              </w:rPr>
              <w:t>21</w:t>
            </w:r>
            <w:r w:rsidR="00C47631">
              <w:rPr>
                <w:noProof/>
                <w:webHidden/>
              </w:rPr>
              <w:fldChar w:fldCharType="end"/>
            </w:r>
          </w:hyperlink>
        </w:p>
        <w:p w14:paraId="6A338851" w14:textId="2420D0C0" w:rsidR="00C47631" w:rsidRDefault="00E562C0">
          <w:pPr>
            <w:pStyle w:val="TDC1"/>
            <w:tabs>
              <w:tab w:val="right" w:leader="dot" w:pos="8493"/>
            </w:tabs>
            <w:rPr>
              <w:rFonts w:asciiTheme="minorHAnsi" w:eastAsiaTheme="minorEastAsia" w:hAnsiTheme="minorHAnsi"/>
              <w:noProof/>
              <w:sz w:val="22"/>
              <w:lang w:val="es-EC" w:eastAsia="es-EC"/>
            </w:rPr>
          </w:pPr>
          <w:hyperlink w:anchor="_Toc79421793" w:history="1">
            <w:r w:rsidR="00C47631" w:rsidRPr="00EE3AD4">
              <w:rPr>
                <w:rStyle w:val="Hipervnculo"/>
                <w:noProof/>
              </w:rPr>
              <w:t>SOPORTE DE LA INVESTIGACIÓN</w:t>
            </w:r>
            <w:r w:rsidR="00C47631">
              <w:rPr>
                <w:noProof/>
                <w:webHidden/>
              </w:rPr>
              <w:tab/>
            </w:r>
            <w:r w:rsidR="00C47631">
              <w:rPr>
                <w:noProof/>
                <w:webHidden/>
              </w:rPr>
              <w:fldChar w:fldCharType="begin"/>
            </w:r>
            <w:r w:rsidR="00C47631">
              <w:rPr>
                <w:noProof/>
                <w:webHidden/>
              </w:rPr>
              <w:instrText xml:space="preserve"> PAGEREF _Toc79421793 \h </w:instrText>
            </w:r>
            <w:r w:rsidR="00C47631">
              <w:rPr>
                <w:noProof/>
                <w:webHidden/>
              </w:rPr>
            </w:r>
            <w:r w:rsidR="00C47631">
              <w:rPr>
                <w:noProof/>
                <w:webHidden/>
              </w:rPr>
              <w:fldChar w:fldCharType="separate"/>
            </w:r>
            <w:r w:rsidR="00C44F94">
              <w:rPr>
                <w:noProof/>
                <w:webHidden/>
              </w:rPr>
              <w:t>26</w:t>
            </w:r>
            <w:r w:rsidR="00C47631">
              <w:rPr>
                <w:noProof/>
                <w:webHidden/>
              </w:rPr>
              <w:fldChar w:fldCharType="end"/>
            </w:r>
          </w:hyperlink>
        </w:p>
        <w:p w14:paraId="56017F44" w14:textId="717D647E" w:rsidR="00C47631" w:rsidRDefault="00E562C0">
          <w:pPr>
            <w:pStyle w:val="TDC1"/>
            <w:tabs>
              <w:tab w:val="right" w:leader="dot" w:pos="8493"/>
            </w:tabs>
            <w:rPr>
              <w:rFonts w:asciiTheme="minorHAnsi" w:eastAsiaTheme="minorEastAsia" w:hAnsiTheme="minorHAnsi"/>
              <w:noProof/>
              <w:sz w:val="22"/>
              <w:lang w:val="es-EC" w:eastAsia="es-EC"/>
            </w:rPr>
          </w:pPr>
          <w:hyperlink w:anchor="_Toc79421794" w:history="1">
            <w:r w:rsidR="00C47631" w:rsidRPr="00EE3AD4">
              <w:rPr>
                <w:rStyle w:val="Hipervnculo"/>
                <w:noProof/>
              </w:rPr>
              <w:t>CAPÍTULO I. INTRODUCCIÓN</w:t>
            </w:r>
            <w:r w:rsidR="00C47631">
              <w:rPr>
                <w:noProof/>
                <w:webHidden/>
              </w:rPr>
              <w:tab/>
            </w:r>
            <w:r w:rsidR="00C47631">
              <w:rPr>
                <w:noProof/>
                <w:webHidden/>
              </w:rPr>
              <w:fldChar w:fldCharType="begin"/>
            </w:r>
            <w:r w:rsidR="00C47631">
              <w:rPr>
                <w:noProof/>
                <w:webHidden/>
              </w:rPr>
              <w:instrText xml:space="preserve"> PAGEREF _Toc79421794 \h </w:instrText>
            </w:r>
            <w:r w:rsidR="00C47631">
              <w:rPr>
                <w:noProof/>
                <w:webHidden/>
              </w:rPr>
            </w:r>
            <w:r w:rsidR="00C47631">
              <w:rPr>
                <w:noProof/>
                <w:webHidden/>
              </w:rPr>
              <w:fldChar w:fldCharType="separate"/>
            </w:r>
            <w:r w:rsidR="00C44F94">
              <w:rPr>
                <w:noProof/>
                <w:webHidden/>
              </w:rPr>
              <w:t>27</w:t>
            </w:r>
            <w:r w:rsidR="00C47631">
              <w:rPr>
                <w:noProof/>
                <w:webHidden/>
              </w:rPr>
              <w:fldChar w:fldCharType="end"/>
            </w:r>
          </w:hyperlink>
        </w:p>
        <w:p w14:paraId="127C2681" w14:textId="4D627FE2" w:rsidR="00C47631" w:rsidRDefault="00E562C0">
          <w:pPr>
            <w:pStyle w:val="TDC2"/>
            <w:tabs>
              <w:tab w:val="left" w:pos="880"/>
              <w:tab w:val="right" w:leader="dot" w:pos="8493"/>
            </w:tabs>
            <w:rPr>
              <w:rFonts w:asciiTheme="minorHAnsi" w:eastAsiaTheme="minorEastAsia" w:hAnsiTheme="minorHAnsi"/>
              <w:noProof/>
              <w:sz w:val="22"/>
              <w:lang w:val="es-EC" w:eastAsia="es-EC"/>
            </w:rPr>
          </w:pPr>
          <w:hyperlink w:anchor="_Toc79421795" w:history="1">
            <w:r w:rsidR="00C47631" w:rsidRPr="00EE3AD4">
              <w:rPr>
                <w:rStyle w:val="Hipervnculo"/>
                <w:noProof/>
              </w:rPr>
              <w:t>1.1.</w:t>
            </w:r>
            <w:r w:rsidR="00C47631">
              <w:rPr>
                <w:rFonts w:asciiTheme="minorHAnsi" w:eastAsiaTheme="minorEastAsia" w:hAnsiTheme="minorHAnsi"/>
                <w:noProof/>
                <w:sz w:val="22"/>
                <w:lang w:val="es-EC" w:eastAsia="es-EC"/>
              </w:rPr>
              <w:tab/>
            </w:r>
            <w:r w:rsidR="00C47631" w:rsidRPr="00EE3AD4">
              <w:rPr>
                <w:rStyle w:val="Hipervnculo"/>
                <w:noProof/>
              </w:rPr>
              <w:t>Planteamiento del problema</w:t>
            </w:r>
            <w:r w:rsidR="00C47631">
              <w:rPr>
                <w:noProof/>
                <w:webHidden/>
              </w:rPr>
              <w:tab/>
            </w:r>
            <w:r w:rsidR="00C47631">
              <w:rPr>
                <w:noProof/>
                <w:webHidden/>
              </w:rPr>
              <w:fldChar w:fldCharType="begin"/>
            </w:r>
            <w:r w:rsidR="00C47631">
              <w:rPr>
                <w:noProof/>
                <w:webHidden/>
              </w:rPr>
              <w:instrText xml:space="preserve"> PAGEREF _Toc79421795 \h </w:instrText>
            </w:r>
            <w:r w:rsidR="00C47631">
              <w:rPr>
                <w:noProof/>
                <w:webHidden/>
              </w:rPr>
            </w:r>
            <w:r w:rsidR="00C47631">
              <w:rPr>
                <w:noProof/>
                <w:webHidden/>
              </w:rPr>
              <w:fldChar w:fldCharType="separate"/>
            </w:r>
            <w:r w:rsidR="00C44F94">
              <w:rPr>
                <w:noProof/>
                <w:webHidden/>
              </w:rPr>
              <w:t>27</w:t>
            </w:r>
            <w:r w:rsidR="00C47631">
              <w:rPr>
                <w:noProof/>
                <w:webHidden/>
              </w:rPr>
              <w:fldChar w:fldCharType="end"/>
            </w:r>
          </w:hyperlink>
        </w:p>
        <w:p w14:paraId="3FDDCB53" w14:textId="749C69BB" w:rsidR="00C47631" w:rsidRDefault="00E562C0">
          <w:pPr>
            <w:pStyle w:val="TDC2"/>
            <w:tabs>
              <w:tab w:val="left" w:pos="880"/>
              <w:tab w:val="right" w:leader="dot" w:pos="8493"/>
            </w:tabs>
            <w:rPr>
              <w:rFonts w:asciiTheme="minorHAnsi" w:eastAsiaTheme="minorEastAsia" w:hAnsiTheme="minorHAnsi"/>
              <w:noProof/>
              <w:sz w:val="22"/>
              <w:lang w:val="es-EC" w:eastAsia="es-EC"/>
            </w:rPr>
          </w:pPr>
          <w:hyperlink w:anchor="_Toc79421796" w:history="1">
            <w:r w:rsidR="00C47631" w:rsidRPr="00EE3AD4">
              <w:rPr>
                <w:rStyle w:val="Hipervnculo"/>
                <w:noProof/>
              </w:rPr>
              <w:t>1.2.</w:t>
            </w:r>
            <w:r w:rsidR="00C47631">
              <w:rPr>
                <w:rFonts w:asciiTheme="minorHAnsi" w:eastAsiaTheme="minorEastAsia" w:hAnsiTheme="minorHAnsi"/>
                <w:noProof/>
                <w:sz w:val="22"/>
                <w:lang w:val="es-EC" w:eastAsia="es-EC"/>
              </w:rPr>
              <w:tab/>
            </w:r>
            <w:r w:rsidR="00C47631" w:rsidRPr="00EE3AD4">
              <w:rPr>
                <w:rStyle w:val="Hipervnculo"/>
                <w:noProof/>
              </w:rPr>
              <w:t>Formulación del problema</w:t>
            </w:r>
            <w:r w:rsidR="00C47631">
              <w:rPr>
                <w:noProof/>
                <w:webHidden/>
              </w:rPr>
              <w:tab/>
            </w:r>
            <w:r w:rsidR="00C47631">
              <w:rPr>
                <w:noProof/>
                <w:webHidden/>
              </w:rPr>
              <w:fldChar w:fldCharType="begin"/>
            </w:r>
            <w:r w:rsidR="00C47631">
              <w:rPr>
                <w:noProof/>
                <w:webHidden/>
              </w:rPr>
              <w:instrText xml:space="preserve"> PAGEREF _Toc79421796 \h </w:instrText>
            </w:r>
            <w:r w:rsidR="00C47631">
              <w:rPr>
                <w:noProof/>
                <w:webHidden/>
              </w:rPr>
            </w:r>
            <w:r w:rsidR="00C47631">
              <w:rPr>
                <w:noProof/>
                <w:webHidden/>
              </w:rPr>
              <w:fldChar w:fldCharType="separate"/>
            </w:r>
            <w:r w:rsidR="00C44F94">
              <w:rPr>
                <w:noProof/>
                <w:webHidden/>
              </w:rPr>
              <w:t>29</w:t>
            </w:r>
            <w:r w:rsidR="00C47631">
              <w:rPr>
                <w:noProof/>
                <w:webHidden/>
              </w:rPr>
              <w:fldChar w:fldCharType="end"/>
            </w:r>
          </w:hyperlink>
        </w:p>
        <w:p w14:paraId="3ACE0C4A" w14:textId="12EF7D4B" w:rsidR="00C47631" w:rsidRDefault="00E562C0">
          <w:pPr>
            <w:pStyle w:val="TDC2"/>
            <w:tabs>
              <w:tab w:val="left" w:pos="880"/>
              <w:tab w:val="right" w:leader="dot" w:pos="8493"/>
            </w:tabs>
            <w:rPr>
              <w:rFonts w:asciiTheme="minorHAnsi" w:eastAsiaTheme="minorEastAsia" w:hAnsiTheme="minorHAnsi"/>
              <w:noProof/>
              <w:sz w:val="22"/>
              <w:lang w:val="es-EC" w:eastAsia="es-EC"/>
            </w:rPr>
          </w:pPr>
          <w:hyperlink w:anchor="_Toc79421797" w:history="1">
            <w:r w:rsidR="00C47631" w:rsidRPr="00EE3AD4">
              <w:rPr>
                <w:rStyle w:val="Hipervnculo"/>
                <w:noProof/>
              </w:rPr>
              <w:t>1.3.</w:t>
            </w:r>
            <w:r w:rsidR="00C47631">
              <w:rPr>
                <w:rFonts w:asciiTheme="minorHAnsi" w:eastAsiaTheme="minorEastAsia" w:hAnsiTheme="minorHAnsi"/>
                <w:noProof/>
                <w:sz w:val="22"/>
                <w:lang w:val="es-EC" w:eastAsia="es-EC"/>
              </w:rPr>
              <w:tab/>
            </w:r>
            <w:r w:rsidR="00C47631" w:rsidRPr="00EE3AD4">
              <w:rPr>
                <w:rStyle w:val="Hipervnculo"/>
                <w:noProof/>
              </w:rPr>
              <w:t>Objetivo de la investigación</w:t>
            </w:r>
            <w:r w:rsidR="00C47631">
              <w:rPr>
                <w:noProof/>
                <w:webHidden/>
              </w:rPr>
              <w:tab/>
            </w:r>
            <w:r w:rsidR="00C47631">
              <w:rPr>
                <w:noProof/>
                <w:webHidden/>
              </w:rPr>
              <w:fldChar w:fldCharType="begin"/>
            </w:r>
            <w:r w:rsidR="00C47631">
              <w:rPr>
                <w:noProof/>
                <w:webHidden/>
              </w:rPr>
              <w:instrText xml:space="preserve"> PAGEREF _Toc79421797 \h </w:instrText>
            </w:r>
            <w:r w:rsidR="00C47631">
              <w:rPr>
                <w:noProof/>
                <w:webHidden/>
              </w:rPr>
            </w:r>
            <w:r w:rsidR="00C47631">
              <w:rPr>
                <w:noProof/>
                <w:webHidden/>
              </w:rPr>
              <w:fldChar w:fldCharType="separate"/>
            </w:r>
            <w:r w:rsidR="00C44F94">
              <w:rPr>
                <w:noProof/>
                <w:webHidden/>
              </w:rPr>
              <w:t>29</w:t>
            </w:r>
            <w:r w:rsidR="00C47631">
              <w:rPr>
                <w:noProof/>
                <w:webHidden/>
              </w:rPr>
              <w:fldChar w:fldCharType="end"/>
            </w:r>
          </w:hyperlink>
        </w:p>
        <w:p w14:paraId="0DBA4442" w14:textId="0210990E" w:rsidR="00C47631" w:rsidRDefault="00E562C0">
          <w:pPr>
            <w:pStyle w:val="TDC1"/>
            <w:tabs>
              <w:tab w:val="right" w:leader="dot" w:pos="8493"/>
            </w:tabs>
            <w:rPr>
              <w:rFonts w:asciiTheme="minorHAnsi" w:eastAsiaTheme="minorEastAsia" w:hAnsiTheme="minorHAnsi"/>
              <w:noProof/>
              <w:sz w:val="22"/>
              <w:lang w:val="es-EC" w:eastAsia="es-EC"/>
            </w:rPr>
          </w:pPr>
          <w:hyperlink w:anchor="_Toc79421798" w:history="1">
            <w:r w:rsidR="00C47631" w:rsidRPr="00EE3AD4">
              <w:rPr>
                <w:rStyle w:val="Hipervnculo"/>
                <w:noProof/>
              </w:rPr>
              <w:t>CAPÍTULO II. MATERIALES Y MÉTODOS</w:t>
            </w:r>
            <w:r w:rsidR="00C47631">
              <w:rPr>
                <w:noProof/>
                <w:webHidden/>
              </w:rPr>
              <w:tab/>
            </w:r>
            <w:r w:rsidR="00C47631">
              <w:rPr>
                <w:noProof/>
                <w:webHidden/>
              </w:rPr>
              <w:fldChar w:fldCharType="begin"/>
            </w:r>
            <w:r w:rsidR="00C47631">
              <w:rPr>
                <w:noProof/>
                <w:webHidden/>
              </w:rPr>
              <w:instrText xml:space="preserve"> PAGEREF _Toc79421798 \h </w:instrText>
            </w:r>
            <w:r w:rsidR="00C47631">
              <w:rPr>
                <w:noProof/>
                <w:webHidden/>
              </w:rPr>
            </w:r>
            <w:r w:rsidR="00C47631">
              <w:rPr>
                <w:noProof/>
                <w:webHidden/>
              </w:rPr>
              <w:fldChar w:fldCharType="separate"/>
            </w:r>
            <w:r w:rsidR="00C44F94">
              <w:rPr>
                <w:noProof/>
                <w:webHidden/>
              </w:rPr>
              <w:t>30</w:t>
            </w:r>
            <w:r w:rsidR="00C47631">
              <w:rPr>
                <w:noProof/>
                <w:webHidden/>
              </w:rPr>
              <w:fldChar w:fldCharType="end"/>
            </w:r>
          </w:hyperlink>
        </w:p>
        <w:p w14:paraId="3DD9557E" w14:textId="01E3C04E" w:rsidR="00C47631" w:rsidRDefault="00E562C0">
          <w:pPr>
            <w:pStyle w:val="TDC2"/>
            <w:tabs>
              <w:tab w:val="right" w:leader="dot" w:pos="8493"/>
            </w:tabs>
            <w:rPr>
              <w:rFonts w:asciiTheme="minorHAnsi" w:eastAsiaTheme="minorEastAsia" w:hAnsiTheme="minorHAnsi"/>
              <w:noProof/>
              <w:sz w:val="22"/>
              <w:lang w:val="es-EC" w:eastAsia="es-EC"/>
            </w:rPr>
          </w:pPr>
          <w:hyperlink w:anchor="_Toc79421799" w:history="1">
            <w:r w:rsidR="00C47631" w:rsidRPr="00EE3AD4">
              <w:rPr>
                <w:rStyle w:val="Hipervnculo"/>
                <w:noProof/>
              </w:rPr>
              <w:t>2.1. Diseño del estudio: Revisión sistemática exploratoria</w:t>
            </w:r>
            <w:r w:rsidR="00C47631">
              <w:rPr>
                <w:noProof/>
                <w:webHidden/>
              </w:rPr>
              <w:tab/>
            </w:r>
            <w:r w:rsidR="00C47631">
              <w:rPr>
                <w:noProof/>
                <w:webHidden/>
              </w:rPr>
              <w:fldChar w:fldCharType="begin"/>
            </w:r>
            <w:r w:rsidR="00C47631">
              <w:rPr>
                <w:noProof/>
                <w:webHidden/>
              </w:rPr>
              <w:instrText xml:space="preserve"> PAGEREF _Toc79421799 \h </w:instrText>
            </w:r>
            <w:r w:rsidR="00C47631">
              <w:rPr>
                <w:noProof/>
                <w:webHidden/>
              </w:rPr>
            </w:r>
            <w:r w:rsidR="00C47631">
              <w:rPr>
                <w:noProof/>
                <w:webHidden/>
              </w:rPr>
              <w:fldChar w:fldCharType="separate"/>
            </w:r>
            <w:r w:rsidR="00C44F94">
              <w:rPr>
                <w:noProof/>
                <w:webHidden/>
              </w:rPr>
              <w:t>30</w:t>
            </w:r>
            <w:r w:rsidR="00C47631">
              <w:rPr>
                <w:noProof/>
                <w:webHidden/>
              </w:rPr>
              <w:fldChar w:fldCharType="end"/>
            </w:r>
          </w:hyperlink>
        </w:p>
        <w:p w14:paraId="55B1A17B" w14:textId="003A5060" w:rsidR="00C47631" w:rsidRDefault="00E562C0">
          <w:pPr>
            <w:pStyle w:val="TDC2"/>
            <w:tabs>
              <w:tab w:val="right" w:leader="dot" w:pos="8493"/>
            </w:tabs>
            <w:rPr>
              <w:rFonts w:asciiTheme="minorHAnsi" w:eastAsiaTheme="minorEastAsia" w:hAnsiTheme="minorHAnsi"/>
              <w:noProof/>
              <w:sz w:val="22"/>
              <w:lang w:val="es-EC" w:eastAsia="es-EC"/>
            </w:rPr>
          </w:pPr>
          <w:hyperlink w:anchor="_Toc79421800" w:history="1">
            <w:r w:rsidR="00C47631" w:rsidRPr="00EE3AD4">
              <w:rPr>
                <w:rStyle w:val="Hipervnculo"/>
                <w:noProof/>
              </w:rPr>
              <w:t>2.2. Procedimiento de recolección de datos</w:t>
            </w:r>
            <w:r w:rsidR="00C47631">
              <w:rPr>
                <w:noProof/>
                <w:webHidden/>
              </w:rPr>
              <w:tab/>
            </w:r>
            <w:r w:rsidR="00C47631">
              <w:rPr>
                <w:noProof/>
                <w:webHidden/>
              </w:rPr>
              <w:fldChar w:fldCharType="begin"/>
            </w:r>
            <w:r w:rsidR="00C47631">
              <w:rPr>
                <w:noProof/>
                <w:webHidden/>
              </w:rPr>
              <w:instrText xml:space="preserve"> PAGEREF _Toc79421800 \h </w:instrText>
            </w:r>
            <w:r w:rsidR="00C47631">
              <w:rPr>
                <w:noProof/>
                <w:webHidden/>
              </w:rPr>
            </w:r>
            <w:r w:rsidR="00C47631">
              <w:rPr>
                <w:noProof/>
                <w:webHidden/>
              </w:rPr>
              <w:fldChar w:fldCharType="separate"/>
            </w:r>
            <w:r w:rsidR="00C44F94">
              <w:rPr>
                <w:noProof/>
                <w:webHidden/>
              </w:rPr>
              <w:t>30</w:t>
            </w:r>
            <w:r w:rsidR="00C47631">
              <w:rPr>
                <w:noProof/>
                <w:webHidden/>
              </w:rPr>
              <w:fldChar w:fldCharType="end"/>
            </w:r>
          </w:hyperlink>
        </w:p>
        <w:p w14:paraId="1A8CDC4E" w14:textId="36CDB158" w:rsidR="00C47631" w:rsidRDefault="00E562C0">
          <w:pPr>
            <w:pStyle w:val="TDC2"/>
            <w:tabs>
              <w:tab w:val="right" w:leader="dot" w:pos="8493"/>
            </w:tabs>
            <w:rPr>
              <w:rFonts w:asciiTheme="minorHAnsi" w:eastAsiaTheme="minorEastAsia" w:hAnsiTheme="minorHAnsi"/>
              <w:noProof/>
              <w:sz w:val="22"/>
              <w:lang w:val="es-EC" w:eastAsia="es-EC"/>
            </w:rPr>
          </w:pPr>
          <w:hyperlink w:anchor="_Toc79421801" w:history="1">
            <w:r w:rsidR="00C47631" w:rsidRPr="00EE3AD4">
              <w:rPr>
                <w:rStyle w:val="Hipervnculo"/>
                <w:noProof/>
              </w:rPr>
              <w:t>2.3. Análisis de los datos</w:t>
            </w:r>
            <w:r w:rsidR="00C47631">
              <w:rPr>
                <w:noProof/>
                <w:webHidden/>
              </w:rPr>
              <w:tab/>
            </w:r>
            <w:r w:rsidR="00C47631">
              <w:rPr>
                <w:noProof/>
                <w:webHidden/>
              </w:rPr>
              <w:fldChar w:fldCharType="begin"/>
            </w:r>
            <w:r w:rsidR="00C47631">
              <w:rPr>
                <w:noProof/>
                <w:webHidden/>
              </w:rPr>
              <w:instrText xml:space="preserve"> PAGEREF _Toc79421801 \h </w:instrText>
            </w:r>
            <w:r w:rsidR="00C47631">
              <w:rPr>
                <w:noProof/>
                <w:webHidden/>
              </w:rPr>
            </w:r>
            <w:r w:rsidR="00C47631">
              <w:rPr>
                <w:noProof/>
                <w:webHidden/>
              </w:rPr>
              <w:fldChar w:fldCharType="separate"/>
            </w:r>
            <w:r w:rsidR="00C44F94">
              <w:rPr>
                <w:noProof/>
                <w:webHidden/>
              </w:rPr>
              <w:t>31</w:t>
            </w:r>
            <w:r w:rsidR="00C47631">
              <w:rPr>
                <w:noProof/>
                <w:webHidden/>
              </w:rPr>
              <w:fldChar w:fldCharType="end"/>
            </w:r>
          </w:hyperlink>
        </w:p>
        <w:p w14:paraId="28EC500A" w14:textId="3ABC7673" w:rsidR="00C47631" w:rsidRDefault="00E562C0">
          <w:pPr>
            <w:pStyle w:val="TDC1"/>
            <w:tabs>
              <w:tab w:val="right" w:leader="dot" w:pos="8493"/>
            </w:tabs>
            <w:rPr>
              <w:rFonts w:asciiTheme="minorHAnsi" w:eastAsiaTheme="minorEastAsia" w:hAnsiTheme="minorHAnsi"/>
              <w:noProof/>
              <w:sz w:val="22"/>
              <w:lang w:val="es-EC" w:eastAsia="es-EC"/>
            </w:rPr>
          </w:pPr>
          <w:hyperlink w:anchor="_Toc79421802" w:history="1">
            <w:r w:rsidR="00C47631" w:rsidRPr="00EE3AD4">
              <w:rPr>
                <w:rStyle w:val="Hipervnculo"/>
                <w:noProof/>
              </w:rPr>
              <w:t>CAPÍTULO III. RESULTADOS Y DISCUSIÓN</w:t>
            </w:r>
            <w:r w:rsidR="00C47631">
              <w:rPr>
                <w:noProof/>
                <w:webHidden/>
              </w:rPr>
              <w:tab/>
            </w:r>
            <w:r w:rsidR="00C47631">
              <w:rPr>
                <w:noProof/>
                <w:webHidden/>
              </w:rPr>
              <w:fldChar w:fldCharType="begin"/>
            </w:r>
            <w:r w:rsidR="00C47631">
              <w:rPr>
                <w:noProof/>
                <w:webHidden/>
              </w:rPr>
              <w:instrText xml:space="preserve"> PAGEREF _Toc79421802 \h </w:instrText>
            </w:r>
            <w:r w:rsidR="00C47631">
              <w:rPr>
                <w:noProof/>
                <w:webHidden/>
              </w:rPr>
            </w:r>
            <w:r w:rsidR="00C47631">
              <w:rPr>
                <w:noProof/>
                <w:webHidden/>
              </w:rPr>
              <w:fldChar w:fldCharType="separate"/>
            </w:r>
            <w:r w:rsidR="00C44F94">
              <w:rPr>
                <w:noProof/>
                <w:webHidden/>
              </w:rPr>
              <w:t>32</w:t>
            </w:r>
            <w:r w:rsidR="00C47631">
              <w:rPr>
                <w:noProof/>
                <w:webHidden/>
              </w:rPr>
              <w:fldChar w:fldCharType="end"/>
            </w:r>
          </w:hyperlink>
        </w:p>
        <w:p w14:paraId="0CC74FDA" w14:textId="18A32195" w:rsidR="00C47631" w:rsidRDefault="00E562C0">
          <w:pPr>
            <w:pStyle w:val="TDC1"/>
            <w:tabs>
              <w:tab w:val="right" w:leader="dot" w:pos="8493"/>
            </w:tabs>
            <w:rPr>
              <w:rFonts w:asciiTheme="minorHAnsi" w:eastAsiaTheme="minorEastAsia" w:hAnsiTheme="minorHAnsi"/>
              <w:noProof/>
              <w:sz w:val="22"/>
              <w:lang w:val="es-EC" w:eastAsia="es-EC"/>
            </w:rPr>
          </w:pPr>
          <w:hyperlink w:anchor="_Toc79421803" w:history="1">
            <w:r w:rsidR="00C47631" w:rsidRPr="00EE3AD4">
              <w:rPr>
                <w:rStyle w:val="Hipervnculo"/>
                <w:noProof/>
              </w:rPr>
              <w:t>CONCLUSIONES</w:t>
            </w:r>
            <w:r w:rsidR="00C47631">
              <w:rPr>
                <w:noProof/>
                <w:webHidden/>
              </w:rPr>
              <w:tab/>
            </w:r>
            <w:r w:rsidR="00C47631">
              <w:rPr>
                <w:noProof/>
                <w:webHidden/>
              </w:rPr>
              <w:fldChar w:fldCharType="begin"/>
            </w:r>
            <w:r w:rsidR="00C47631">
              <w:rPr>
                <w:noProof/>
                <w:webHidden/>
              </w:rPr>
              <w:instrText xml:space="preserve"> PAGEREF _Toc79421803 \h </w:instrText>
            </w:r>
            <w:r w:rsidR="00C47631">
              <w:rPr>
                <w:noProof/>
                <w:webHidden/>
              </w:rPr>
            </w:r>
            <w:r w:rsidR="00C47631">
              <w:rPr>
                <w:noProof/>
                <w:webHidden/>
              </w:rPr>
              <w:fldChar w:fldCharType="separate"/>
            </w:r>
            <w:r w:rsidR="00C44F94">
              <w:rPr>
                <w:noProof/>
                <w:webHidden/>
              </w:rPr>
              <w:t>39</w:t>
            </w:r>
            <w:r w:rsidR="00C47631">
              <w:rPr>
                <w:noProof/>
                <w:webHidden/>
              </w:rPr>
              <w:fldChar w:fldCharType="end"/>
            </w:r>
          </w:hyperlink>
        </w:p>
        <w:p w14:paraId="554F04DB" w14:textId="32426356" w:rsidR="00C47631" w:rsidRDefault="00E562C0">
          <w:pPr>
            <w:pStyle w:val="TDC2"/>
            <w:tabs>
              <w:tab w:val="right" w:leader="dot" w:pos="8493"/>
            </w:tabs>
            <w:rPr>
              <w:rFonts w:asciiTheme="minorHAnsi" w:eastAsiaTheme="minorEastAsia" w:hAnsiTheme="minorHAnsi"/>
              <w:noProof/>
              <w:sz w:val="22"/>
              <w:lang w:val="es-EC" w:eastAsia="es-EC"/>
            </w:rPr>
          </w:pPr>
          <w:hyperlink w:anchor="_Toc79421804" w:history="1">
            <w:r w:rsidR="00C47631" w:rsidRPr="00EE3AD4">
              <w:rPr>
                <w:rStyle w:val="Hipervnculo"/>
                <w:noProof/>
              </w:rPr>
              <w:t>Resumen de los artículos</w:t>
            </w:r>
            <w:r w:rsidR="00C47631">
              <w:rPr>
                <w:noProof/>
                <w:webHidden/>
              </w:rPr>
              <w:tab/>
            </w:r>
            <w:r w:rsidR="00C47631">
              <w:rPr>
                <w:noProof/>
                <w:webHidden/>
              </w:rPr>
              <w:fldChar w:fldCharType="begin"/>
            </w:r>
            <w:r w:rsidR="00C47631">
              <w:rPr>
                <w:noProof/>
                <w:webHidden/>
              </w:rPr>
              <w:instrText xml:space="preserve"> PAGEREF _Toc79421804 \h </w:instrText>
            </w:r>
            <w:r w:rsidR="00C47631">
              <w:rPr>
                <w:noProof/>
                <w:webHidden/>
              </w:rPr>
            </w:r>
            <w:r w:rsidR="00C47631">
              <w:rPr>
                <w:noProof/>
                <w:webHidden/>
              </w:rPr>
              <w:fldChar w:fldCharType="separate"/>
            </w:r>
            <w:r w:rsidR="00C44F94">
              <w:rPr>
                <w:noProof/>
                <w:webHidden/>
              </w:rPr>
              <w:t>40</w:t>
            </w:r>
            <w:r w:rsidR="00C47631">
              <w:rPr>
                <w:noProof/>
                <w:webHidden/>
              </w:rPr>
              <w:fldChar w:fldCharType="end"/>
            </w:r>
          </w:hyperlink>
        </w:p>
        <w:p w14:paraId="761E4B4E" w14:textId="537A3B45" w:rsidR="00595C05" w:rsidRDefault="00595C05">
          <w:r>
            <w:rPr>
              <w:b/>
              <w:bCs/>
              <w:lang w:val="es-ES"/>
            </w:rPr>
            <w:fldChar w:fldCharType="end"/>
          </w:r>
        </w:p>
      </w:sdtContent>
    </w:sdt>
    <w:p w14:paraId="07529F67" w14:textId="77777777" w:rsidR="00F1485C" w:rsidRPr="00256E38" w:rsidRDefault="00F1485C" w:rsidP="00F1485C">
      <w:pPr>
        <w:pStyle w:val="Ttulo1"/>
      </w:pPr>
      <w:bookmarkStart w:id="1" w:name="_Toc69097045"/>
      <w:bookmarkStart w:id="2" w:name="_Toc79421782"/>
      <w:bookmarkStart w:id="3" w:name="_Hlk78731802"/>
      <w:r w:rsidRPr="00256E38">
        <w:lastRenderedPageBreak/>
        <w:t>CERTIFICACIÓN INICIAL DE APROBACIÓN DEL TUTOR</w:t>
      </w:r>
      <w:bookmarkEnd w:id="1"/>
      <w:bookmarkEnd w:id="2"/>
    </w:p>
    <w:bookmarkEnd w:id="3"/>
    <w:p w14:paraId="07B9EC6B" w14:textId="77777777" w:rsidR="00F1485C" w:rsidRDefault="00F1485C" w:rsidP="00F1485C">
      <w:pPr>
        <w:rPr>
          <w:lang w:val="es-EC"/>
        </w:rPr>
      </w:pPr>
    </w:p>
    <w:p w14:paraId="02AF689E" w14:textId="64D0391E" w:rsidR="00F1485C" w:rsidRDefault="00F1485C" w:rsidP="00F1485C">
      <w:pPr>
        <w:rPr>
          <w:lang w:val="es-EC"/>
        </w:rPr>
      </w:pPr>
      <w:bookmarkStart w:id="4" w:name="_Hlk78731832"/>
      <w:r w:rsidRPr="00F54F9F">
        <w:rPr>
          <w:lang w:val="es-EC"/>
        </w:rPr>
        <w:t xml:space="preserve">En mi calidad de tutor del/la estudiante </w:t>
      </w:r>
      <w:r w:rsidR="00C40B27">
        <w:rPr>
          <w:lang w:val="es-EC"/>
        </w:rPr>
        <w:t>Valeria Patricia Ávila Carrillo</w:t>
      </w:r>
      <w:r w:rsidRPr="00F54F9F">
        <w:rPr>
          <w:lang w:val="es-EC"/>
        </w:rPr>
        <w:t xml:space="preserve">, que cursa estudios en el programa de cuarto nivel: Maestría en Seguridad y Salud Ocupacional, dictado en la Facultad de Postgrado de la USGP. </w:t>
      </w:r>
    </w:p>
    <w:p w14:paraId="1E4D1B2A" w14:textId="77777777" w:rsidR="00F1485C" w:rsidRDefault="00F1485C" w:rsidP="00F1485C">
      <w:pPr>
        <w:rPr>
          <w:lang w:val="es-EC"/>
        </w:rPr>
      </w:pPr>
    </w:p>
    <w:p w14:paraId="0F17E2B8" w14:textId="77777777" w:rsidR="00F1485C" w:rsidRDefault="00F1485C" w:rsidP="00F1485C">
      <w:pPr>
        <w:jc w:val="center"/>
        <w:rPr>
          <w:b/>
          <w:bCs/>
          <w:lang w:val="es-EC"/>
        </w:rPr>
      </w:pPr>
      <w:r w:rsidRPr="00F54F9F">
        <w:rPr>
          <w:b/>
          <w:bCs/>
          <w:lang w:val="es-EC"/>
        </w:rPr>
        <w:t>CERTIFICO:</w:t>
      </w:r>
    </w:p>
    <w:p w14:paraId="226169C3" w14:textId="77777777" w:rsidR="00F1485C" w:rsidRPr="00F54F9F" w:rsidRDefault="00F1485C" w:rsidP="00F1485C">
      <w:pPr>
        <w:jc w:val="center"/>
        <w:rPr>
          <w:b/>
          <w:bCs/>
          <w:lang w:val="es-EC"/>
        </w:rPr>
      </w:pPr>
    </w:p>
    <w:p w14:paraId="0E232B2B" w14:textId="3D38ECF2" w:rsidR="00F1485C" w:rsidRDefault="00F1485C" w:rsidP="00F1485C">
      <w:pPr>
        <w:rPr>
          <w:lang w:val="es-EC"/>
        </w:rPr>
      </w:pPr>
      <w:r w:rsidRPr="00F54F9F">
        <w:rPr>
          <w:lang w:val="es-EC"/>
        </w:rPr>
        <w:t xml:space="preserve">Que he analizado el informe del trabajo científico con el título: </w:t>
      </w:r>
      <w:r w:rsidR="00BD3086" w:rsidRPr="00BD3086">
        <w:rPr>
          <w:lang w:val="es-EC"/>
        </w:rPr>
        <w:t>Alteraciones clínicas en la salud del personal expuesto a radiaciones ionizantes en los hospitales</w:t>
      </w:r>
      <w:r w:rsidRPr="00F54F9F">
        <w:rPr>
          <w:lang w:val="es-EC"/>
        </w:rPr>
        <w:t xml:space="preserve">, presentado por el/la estudiante de postgrado </w:t>
      </w:r>
      <w:r w:rsidR="000B2EA9">
        <w:rPr>
          <w:lang w:val="es-EC"/>
        </w:rPr>
        <w:t>Valeria Patricia Ávila Carrillo</w:t>
      </w:r>
      <w:r w:rsidRPr="00F54F9F">
        <w:rPr>
          <w:lang w:val="es-EC"/>
        </w:rPr>
        <w:t>, con cédula de ciudadanía No.</w:t>
      </w:r>
      <w:r w:rsidR="00C40B27" w:rsidRPr="00C40B27">
        <w:rPr>
          <w:lang w:val="es-EC"/>
        </w:rPr>
        <w:t xml:space="preserve"> 1314741818</w:t>
      </w:r>
      <w:r w:rsidRPr="00F54F9F">
        <w:rPr>
          <w:lang w:val="es-EC"/>
        </w:rPr>
        <w:t>, como requisito previo para optar por el Grado Académico de Magister en Seguridad y Salud Ocupacional y considero que dicho trabajo investigativo reúne los requisitos y méritos suficientes necesarios de carácter académico y científico, por lo que lo apruebo.</w:t>
      </w:r>
    </w:p>
    <w:p w14:paraId="763BD57A" w14:textId="77777777" w:rsidR="00F1485C" w:rsidRDefault="00F1485C" w:rsidP="00F1485C">
      <w:pPr>
        <w:rPr>
          <w:lang w:val="es-EC"/>
        </w:rPr>
      </w:pPr>
    </w:p>
    <w:p w14:paraId="05FEF04A" w14:textId="77777777" w:rsidR="00F1485C" w:rsidRDefault="00F1485C" w:rsidP="00F1485C">
      <w:pPr>
        <w:rPr>
          <w:lang w:val="es-EC"/>
        </w:rPr>
      </w:pPr>
    </w:p>
    <w:p w14:paraId="205506F3" w14:textId="121FD21D" w:rsidR="00F1485C" w:rsidRDefault="003755D0" w:rsidP="003755D0">
      <w:pPr>
        <w:jc w:val="center"/>
        <w:rPr>
          <w:lang w:val="es-EC"/>
        </w:rPr>
      </w:pPr>
      <w:r>
        <w:rPr>
          <w:noProof/>
          <w:lang w:val="es-EC" w:eastAsia="es-EC"/>
        </w:rPr>
        <w:drawing>
          <wp:inline distT="0" distB="0" distL="0" distR="0" wp14:anchorId="2BB51DF0" wp14:editId="3D30BF18">
            <wp:extent cx="640080" cy="377825"/>
            <wp:effectExtent l="0" t="0" r="7620" b="31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7825"/>
                    </a:xfrm>
                    <a:prstGeom prst="rect">
                      <a:avLst/>
                    </a:prstGeom>
                    <a:noFill/>
                  </pic:spPr>
                </pic:pic>
              </a:graphicData>
            </a:graphic>
          </wp:inline>
        </w:drawing>
      </w:r>
    </w:p>
    <w:p w14:paraId="478430C1" w14:textId="77777777" w:rsidR="00F462C3" w:rsidRDefault="00F462C3" w:rsidP="00F1485C">
      <w:pPr>
        <w:jc w:val="center"/>
        <w:rPr>
          <w:lang w:val="es-EC"/>
        </w:rPr>
      </w:pPr>
      <w:r w:rsidRPr="00F462C3">
        <w:rPr>
          <w:lang w:val="es-EC"/>
        </w:rPr>
        <w:t xml:space="preserve">Eugenio </w:t>
      </w:r>
      <w:proofErr w:type="spellStart"/>
      <w:r w:rsidRPr="00F462C3">
        <w:rPr>
          <w:lang w:val="es-EC"/>
        </w:rPr>
        <w:t>Radamés</w:t>
      </w:r>
      <w:proofErr w:type="spellEnd"/>
      <w:r w:rsidRPr="00F462C3">
        <w:rPr>
          <w:lang w:val="es-EC"/>
        </w:rPr>
        <w:t xml:space="preserve"> </w:t>
      </w:r>
      <w:proofErr w:type="spellStart"/>
      <w:r w:rsidRPr="00F462C3">
        <w:rPr>
          <w:lang w:val="es-EC"/>
        </w:rPr>
        <w:t>Borroto</w:t>
      </w:r>
      <w:proofErr w:type="spellEnd"/>
      <w:r w:rsidRPr="00F462C3">
        <w:rPr>
          <w:lang w:val="es-EC"/>
        </w:rPr>
        <w:t>, Dr. PhD</w:t>
      </w:r>
      <w:r>
        <w:rPr>
          <w:lang w:val="es-EC"/>
        </w:rPr>
        <w:t>.</w:t>
      </w:r>
    </w:p>
    <w:p w14:paraId="6A3C88BD" w14:textId="354F43E4" w:rsidR="00F1485C" w:rsidRDefault="00F1485C" w:rsidP="00F1485C">
      <w:pPr>
        <w:jc w:val="center"/>
        <w:rPr>
          <w:lang w:val="es-EC"/>
        </w:rPr>
      </w:pPr>
      <w:r>
        <w:rPr>
          <w:lang w:val="es-EC"/>
        </w:rPr>
        <w:t xml:space="preserve">Portoviejo, </w:t>
      </w:r>
      <w:r w:rsidR="00C40B27">
        <w:rPr>
          <w:lang w:val="es-EC"/>
        </w:rPr>
        <w:t>2</w:t>
      </w:r>
      <w:r>
        <w:rPr>
          <w:lang w:val="es-EC"/>
        </w:rPr>
        <w:t xml:space="preserve"> de </w:t>
      </w:r>
      <w:r w:rsidR="00C40B27">
        <w:rPr>
          <w:lang w:val="es-EC"/>
        </w:rPr>
        <w:t>agosto</w:t>
      </w:r>
      <w:r>
        <w:rPr>
          <w:lang w:val="es-EC"/>
        </w:rPr>
        <w:t xml:space="preserve"> de 2021</w:t>
      </w:r>
    </w:p>
    <w:bookmarkEnd w:id="4"/>
    <w:p w14:paraId="35A76879" w14:textId="5AC3905E" w:rsidR="009511A9" w:rsidRPr="00C40B27" w:rsidRDefault="009511A9">
      <w:pPr>
        <w:rPr>
          <w:lang w:val="es-EC"/>
        </w:rPr>
      </w:pPr>
    </w:p>
    <w:p w14:paraId="1B86526C" w14:textId="0B14BEC5" w:rsidR="00F1485C" w:rsidRPr="00C40B27" w:rsidRDefault="00F1485C">
      <w:pPr>
        <w:rPr>
          <w:lang w:val="es-EC"/>
        </w:rPr>
      </w:pPr>
    </w:p>
    <w:p w14:paraId="35E7549F" w14:textId="06A6356D" w:rsidR="00F1485C" w:rsidRPr="00C40B27" w:rsidRDefault="00F1485C">
      <w:pPr>
        <w:rPr>
          <w:lang w:val="es-EC"/>
        </w:rPr>
      </w:pPr>
    </w:p>
    <w:p w14:paraId="23CA8956" w14:textId="77777777" w:rsidR="00F1485C" w:rsidRPr="00256E38" w:rsidRDefault="00F1485C" w:rsidP="00F1485C">
      <w:pPr>
        <w:spacing w:after="0"/>
        <w:jc w:val="center"/>
        <w:rPr>
          <w:b/>
          <w:bCs/>
          <w:lang w:val="es-EC"/>
        </w:rPr>
      </w:pPr>
      <w:bookmarkStart w:id="5" w:name="_Hlk78732470"/>
      <w:r w:rsidRPr="00256E38">
        <w:rPr>
          <w:b/>
          <w:bCs/>
          <w:lang w:val="es-EC"/>
        </w:rPr>
        <w:lastRenderedPageBreak/>
        <w:t xml:space="preserve">UNIVERSIDAD SAN GREGORIO DE PORTOVIEJO </w:t>
      </w:r>
    </w:p>
    <w:p w14:paraId="2C037E69" w14:textId="77777777" w:rsidR="00F1485C" w:rsidRPr="00256E38" w:rsidRDefault="00F1485C" w:rsidP="00F1485C">
      <w:pPr>
        <w:spacing w:after="0"/>
        <w:jc w:val="center"/>
        <w:rPr>
          <w:b/>
          <w:bCs/>
          <w:lang w:val="es-EC"/>
        </w:rPr>
      </w:pPr>
      <w:r w:rsidRPr="00256E38">
        <w:rPr>
          <w:b/>
          <w:bCs/>
          <w:lang w:val="es-EC"/>
        </w:rPr>
        <w:t xml:space="preserve">POSTGRADO – USGP </w:t>
      </w:r>
    </w:p>
    <w:p w14:paraId="1D1557A4" w14:textId="77777777" w:rsidR="00F1485C" w:rsidRPr="00BD687B" w:rsidRDefault="00F1485C" w:rsidP="00F1485C">
      <w:pPr>
        <w:pStyle w:val="Ttulo1"/>
      </w:pPr>
      <w:bookmarkStart w:id="6" w:name="_Toc69097046"/>
      <w:bookmarkStart w:id="7" w:name="_Toc79421783"/>
      <w:r w:rsidRPr="00256E38">
        <w:t>CONTROL DE TUTORÍAS</w:t>
      </w:r>
      <w:bookmarkEnd w:id="6"/>
      <w:bookmarkEnd w:id="7"/>
    </w:p>
    <w:p w14:paraId="56CFEBB8" w14:textId="5BA03357" w:rsidR="00F1485C" w:rsidRDefault="00F1485C" w:rsidP="00F1485C">
      <w:pPr>
        <w:rPr>
          <w:lang w:val="es-EC"/>
        </w:rPr>
      </w:pPr>
      <w:r w:rsidRPr="00BD687B">
        <w:rPr>
          <w:b/>
          <w:bCs/>
          <w:lang w:val="es-EC"/>
        </w:rPr>
        <w:t>Alumna</w:t>
      </w:r>
      <w:r>
        <w:rPr>
          <w:lang w:val="es-EC"/>
        </w:rPr>
        <w:t xml:space="preserve">: </w:t>
      </w:r>
      <w:bookmarkStart w:id="8" w:name="_Hlk78737593"/>
      <w:r w:rsidR="000B2EA9">
        <w:rPr>
          <w:lang w:val="es-EC"/>
        </w:rPr>
        <w:t>Valeria Patricia Ávila Carrillo</w:t>
      </w:r>
      <w:bookmarkEnd w:id="8"/>
      <w:r>
        <w:rPr>
          <w:lang w:val="es-EC"/>
        </w:rPr>
        <w:t xml:space="preserve">     </w:t>
      </w:r>
      <w:r w:rsidRPr="00BD687B">
        <w:rPr>
          <w:b/>
          <w:bCs/>
          <w:lang w:val="es-EC"/>
        </w:rPr>
        <w:t>Fecha de entrega</w:t>
      </w:r>
      <w:r>
        <w:rPr>
          <w:lang w:val="es-EC"/>
        </w:rPr>
        <w:t xml:space="preserve">: </w:t>
      </w:r>
      <w:r w:rsidRPr="00EB7F22">
        <w:rPr>
          <w:lang w:val="es-EC"/>
        </w:rPr>
        <w:t>2 de agosto de 2021</w:t>
      </w:r>
    </w:p>
    <w:p w14:paraId="0192D414" w14:textId="2E4688E7" w:rsidR="00F1485C" w:rsidRDefault="00F1485C" w:rsidP="00F1485C">
      <w:pPr>
        <w:rPr>
          <w:lang w:val="es-EC"/>
        </w:rPr>
      </w:pPr>
      <w:r w:rsidRPr="002E2E08">
        <w:rPr>
          <w:b/>
          <w:bCs/>
          <w:lang w:val="es-EC"/>
        </w:rPr>
        <w:t>Tema</w:t>
      </w:r>
      <w:r>
        <w:rPr>
          <w:lang w:val="es-EC"/>
        </w:rPr>
        <w:t xml:space="preserve">: </w:t>
      </w:r>
      <w:r w:rsidR="00BD3086" w:rsidRPr="00BD3086">
        <w:rPr>
          <w:lang w:val="es-EC"/>
        </w:rPr>
        <w:t>Alteraciones clínicas en la salud del personal expuesto a radiaciones ionizantes en los hospitales</w:t>
      </w:r>
    </w:p>
    <w:tbl>
      <w:tblPr>
        <w:tblW w:w="8491" w:type="dxa"/>
        <w:tblInd w:w="-25" w:type="dxa"/>
        <w:tblCellMar>
          <w:left w:w="70" w:type="dxa"/>
          <w:right w:w="70" w:type="dxa"/>
        </w:tblCellMar>
        <w:tblLook w:val="04A0" w:firstRow="1" w:lastRow="0" w:firstColumn="1" w:lastColumn="0" w:noHBand="0" w:noVBand="1"/>
      </w:tblPr>
      <w:tblGrid>
        <w:gridCol w:w="986"/>
        <w:gridCol w:w="857"/>
        <w:gridCol w:w="848"/>
        <w:gridCol w:w="2229"/>
        <w:gridCol w:w="1585"/>
        <w:gridCol w:w="1986"/>
      </w:tblGrid>
      <w:tr w:rsidR="00F1485C" w:rsidRPr="00EB7F22" w14:paraId="4FC9B470" w14:textId="77777777" w:rsidTr="00BE7874">
        <w:trPr>
          <w:trHeight w:val="309"/>
        </w:trPr>
        <w:tc>
          <w:tcPr>
            <w:tcW w:w="986" w:type="dxa"/>
            <w:vMerge w:val="restart"/>
            <w:tcBorders>
              <w:top w:val="single" w:sz="8" w:space="0" w:color="auto"/>
              <w:left w:val="single" w:sz="8" w:space="0" w:color="auto"/>
              <w:bottom w:val="single" w:sz="8" w:space="0" w:color="000000"/>
              <w:right w:val="nil"/>
            </w:tcBorders>
            <w:shd w:val="clear" w:color="auto" w:fill="auto"/>
            <w:noWrap/>
            <w:vAlign w:val="center"/>
            <w:hideMark/>
          </w:tcPr>
          <w:bookmarkEnd w:id="5"/>
          <w:p w14:paraId="1575ADF8" w14:textId="77777777" w:rsidR="00F1485C" w:rsidRPr="00EB7F22" w:rsidRDefault="00F1485C" w:rsidP="00AA1F0B">
            <w:pPr>
              <w:spacing w:after="0" w:line="240" w:lineRule="auto"/>
              <w:jc w:val="center"/>
              <w:rPr>
                <w:rFonts w:eastAsia="Times New Roman" w:cs="Arial"/>
                <w:b/>
                <w:bCs/>
                <w:sz w:val="16"/>
                <w:szCs w:val="20"/>
                <w:lang w:val="es-EC" w:eastAsia="es-MX"/>
              </w:rPr>
            </w:pPr>
            <w:r w:rsidRPr="00EB7F22">
              <w:rPr>
                <w:rFonts w:eastAsia="Times New Roman" w:cs="Arial"/>
                <w:b/>
                <w:bCs/>
                <w:sz w:val="16"/>
                <w:szCs w:val="20"/>
                <w:lang w:val="es-EC" w:eastAsia="es-MX"/>
              </w:rPr>
              <w:t>FECHA</w:t>
            </w:r>
          </w:p>
        </w:tc>
        <w:tc>
          <w:tcPr>
            <w:tcW w:w="857" w:type="dxa"/>
            <w:vMerge w:val="restart"/>
            <w:tcBorders>
              <w:top w:val="single" w:sz="8" w:space="0" w:color="auto"/>
              <w:left w:val="single" w:sz="4" w:space="0" w:color="auto"/>
              <w:bottom w:val="single" w:sz="8" w:space="0" w:color="000000"/>
              <w:right w:val="nil"/>
            </w:tcBorders>
            <w:shd w:val="clear" w:color="auto" w:fill="auto"/>
            <w:noWrap/>
            <w:vAlign w:val="center"/>
            <w:hideMark/>
          </w:tcPr>
          <w:p w14:paraId="5E9FB91E" w14:textId="77777777" w:rsidR="00F1485C" w:rsidRPr="00EB7F22" w:rsidRDefault="00F1485C" w:rsidP="00AA1F0B">
            <w:pPr>
              <w:spacing w:after="0" w:line="240" w:lineRule="auto"/>
              <w:jc w:val="center"/>
              <w:rPr>
                <w:rFonts w:eastAsia="Times New Roman" w:cs="Arial"/>
                <w:b/>
                <w:bCs/>
                <w:sz w:val="16"/>
                <w:szCs w:val="20"/>
                <w:lang w:val="es-EC" w:eastAsia="es-MX"/>
              </w:rPr>
            </w:pPr>
            <w:r w:rsidRPr="00EB7F22">
              <w:rPr>
                <w:rFonts w:eastAsia="Times New Roman" w:cs="Arial"/>
                <w:b/>
                <w:bCs/>
                <w:sz w:val="16"/>
                <w:szCs w:val="20"/>
                <w:lang w:val="es-EC" w:eastAsia="es-MX"/>
              </w:rPr>
              <w:t>LUGAR</w:t>
            </w:r>
          </w:p>
        </w:tc>
        <w:tc>
          <w:tcPr>
            <w:tcW w:w="848"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308D8C51" w14:textId="77777777" w:rsidR="00F1485C" w:rsidRPr="00EB7F22" w:rsidRDefault="00F1485C" w:rsidP="00AA1F0B">
            <w:pPr>
              <w:spacing w:after="0" w:line="240" w:lineRule="auto"/>
              <w:jc w:val="center"/>
              <w:rPr>
                <w:rFonts w:eastAsia="Times New Roman" w:cs="Arial"/>
                <w:b/>
                <w:bCs/>
                <w:sz w:val="16"/>
                <w:szCs w:val="20"/>
                <w:lang w:val="es-EC" w:eastAsia="es-MX"/>
              </w:rPr>
            </w:pPr>
            <w:r w:rsidRPr="00EB7F22">
              <w:rPr>
                <w:rFonts w:eastAsia="Times New Roman" w:cs="Arial"/>
                <w:b/>
                <w:bCs/>
                <w:sz w:val="16"/>
                <w:szCs w:val="20"/>
                <w:lang w:val="es-EC" w:eastAsia="es-MX"/>
              </w:rPr>
              <w:t># DE SESIÓN</w:t>
            </w:r>
          </w:p>
        </w:tc>
        <w:tc>
          <w:tcPr>
            <w:tcW w:w="2229" w:type="dxa"/>
            <w:vMerge w:val="restart"/>
            <w:tcBorders>
              <w:top w:val="single" w:sz="8" w:space="0" w:color="auto"/>
              <w:left w:val="single" w:sz="4" w:space="0" w:color="auto"/>
              <w:bottom w:val="single" w:sz="8" w:space="0" w:color="000000"/>
              <w:right w:val="nil"/>
            </w:tcBorders>
            <w:shd w:val="clear" w:color="auto" w:fill="auto"/>
            <w:noWrap/>
            <w:vAlign w:val="center"/>
            <w:hideMark/>
          </w:tcPr>
          <w:p w14:paraId="414CBFCA" w14:textId="77777777" w:rsidR="00F1485C" w:rsidRPr="00EB7F22" w:rsidRDefault="00F1485C" w:rsidP="00AA1F0B">
            <w:pPr>
              <w:spacing w:after="0" w:line="240" w:lineRule="auto"/>
              <w:jc w:val="center"/>
              <w:rPr>
                <w:rFonts w:eastAsia="Times New Roman" w:cs="Arial"/>
                <w:b/>
                <w:bCs/>
                <w:sz w:val="20"/>
                <w:szCs w:val="20"/>
                <w:lang w:val="es-EC" w:eastAsia="es-MX"/>
              </w:rPr>
            </w:pPr>
            <w:r w:rsidRPr="00EB7F22">
              <w:rPr>
                <w:rFonts w:eastAsia="Times New Roman" w:cs="Arial"/>
                <w:b/>
                <w:bCs/>
                <w:sz w:val="20"/>
                <w:szCs w:val="20"/>
                <w:lang w:val="es-EC" w:eastAsia="es-MX"/>
              </w:rPr>
              <w:t>COMENTARIOS</w:t>
            </w:r>
          </w:p>
        </w:tc>
        <w:tc>
          <w:tcPr>
            <w:tcW w:w="3571"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38668359" w14:textId="77777777" w:rsidR="00F1485C" w:rsidRPr="00EB7F22" w:rsidRDefault="00F1485C" w:rsidP="00AA1F0B">
            <w:pPr>
              <w:spacing w:after="0" w:line="240" w:lineRule="auto"/>
              <w:jc w:val="center"/>
              <w:rPr>
                <w:rFonts w:eastAsia="Times New Roman" w:cs="Arial"/>
                <w:b/>
                <w:bCs/>
                <w:sz w:val="18"/>
                <w:szCs w:val="18"/>
                <w:lang w:val="es-EC" w:eastAsia="es-MX"/>
              </w:rPr>
            </w:pPr>
            <w:r w:rsidRPr="00EB7F22">
              <w:rPr>
                <w:rFonts w:eastAsia="Times New Roman" w:cs="Arial"/>
                <w:b/>
                <w:bCs/>
                <w:sz w:val="18"/>
                <w:szCs w:val="18"/>
                <w:lang w:val="es-EC" w:eastAsia="es-MX"/>
              </w:rPr>
              <w:t>FIRMAS</w:t>
            </w:r>
          </w:p>
        </w:tc>
      </w:tr>
      <w:tr w:rsidR="00F1485C" w:rsidRPr="00EB7F22" w14:paraId="7EA5393C" w14:textId="77777777" w:rsidTr="00BE7874">
        <w:trPr>
          <w:trHeight w:val="309"/>
        </w:trPr>
        <w:tc>
          <w:tcPr>
            <w:tcW w:w="986" w:type="dxa"/>
            <w:vMerge/>
            <w:tcBorders>
              <w:top w:val="single" w:sz="8" w:space="0" w:color="auto"/>
              <w:left w:val="single" w:sz="8" w:space="0" w:color="auto"/>
              <w:bottom w:val="single" w:sz="8" w:space="0" w:color="000000"/>
              <w:right w:val="nil"/>
            </w:tcBorders>
            <w:vAlign w:val="center"/>
            <w:hideMark/>
          </w:tcPr>
          <w:p w14:paraId="081C14FE" w14:textId="77777777" w:rsidR="00F1485C" w:rsidRPr="00EB7F22" w:rsidRDefault="00F1485C" w:rsidP="00AA1F0B">
            <w:pPr>
              <w:spacing w:after="0" w:line="240" w:lineRule="auto"/>
              <w:rPr>
                <w:rFonts w:eastAsia="Times New Roman" w:cs="Arial"/>
                <w:b/>
                <w:bCs/>
                <w:sz w:val="20"/>
                <w:szCs w:val="20"/>
                <w:lang w:val="es-EC" w:eastAsia="es-MX"/>
              </w:rPr>
            </w:pPr>
          </w:p>
        </w:tc>
        <w:tc>
          <w:tcPr>
            <w:tcW w:w="857" w:type="dxa"/>
            <w:vMerge/>
            <w:tcBorders>
              <w:top w:val="single" w:sz="8" w:space="0" w:color="auto"/>
              <w:left w:val="single" w:sz="4" w:space="0" w:color="auto"/>
              <w:bottom w:val="single" w:sz="8" w:space="0" w:color="000000"/>
              <w:right w:val="nil"/>
            </w:tcBorders>
            <w:vAlign w:val="center"/>
            <w:hideMark/>
          </w:tcPr>
          <w:p w14:paraId="385E01C1" w14:textId="77777777" w:rsidR="00F1485C" w:rsidRPr="00EB7F22" w:rsidRDefault="00F1485C" w:rsidP="00AA1F0B">
            <w:pPr>
              <w:spacing w:after="0" w:line="240" w:lineRule="auto"/>
              <w:rPr>
                <w:rFonts w:eastAsia="Times New Roman" w:cs="Arial"/>
                <w:b/>
                <w:bCs/>
                <w:sz w:val="20"/>
                <w:szCs w:val="20"/>
                <w:lang w:val="es-EC" w:eastAsia="es-MX"/>
              </w:rPr>
            </w:pPr>
          </w:p>
        </w:tc>
        <w:tc>
          <w:tcPr>
            <w:tcW w:w="848" w:type="dxa"/>
            <w:vMerge/>
            <w:tcBorders>
              <w:top w:val="single" w:sz="8" w:space="0" w:color="auto"/>
              <w:left w:val="single" w:sz="4" w:space="0" w:color="auto"/>
              <w:bottom w:val="single" w:sz="8" w:space="0" w:color="000000"/>
              <w:right w:val="single" w:sz="4" w:space="0" w:color="auto"/>
            </w:tcBorders>
            <w:vAlign w:val="center"/>
            <w:hideMark/>
          </w:tcPr>
          <w:p w14:paraId="09762CC6"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single" w:sz="8" w:space="0" w:color="auto"/>
              <w:left w:val="single" w:sz="4" w:space="0" w:color="auto"/>
              <w:bottom w:val="single" w:sz="8" w:space="0" w:color="000000"/>
              <w:right w:val="nil"/>
            </w:tcBorders>
            <w:vAlign w:val="center"/>
            <w:hideMark/>
          </w:tcPr>
          <w:p w14:paraId="15A04B60" w14:textId="77777777" w:rsidR="00F1485C" w:rsidRPr="00EB7F22" w:rsidRDefault="00F1485C" w:rsidP="00AA1F0B">
            <w:pPr>
              <w:spacing w:after="0" w:line="240" w:lineRule="auto"/>
              <w:rPr>
                <w:rFonts w:eastAsia="Times New Roman" w:cs="Arial"/>
                <w:b/>
                <w:bCs/>
                <w:sz w:val="20"/>
                <w:szCs w:val="20"/>
                <w:lang w:val="es-EC" w:eastAsia="es-MX"/>
              </w:rPr>
            </w:pPr>
          </w:p>
        </w:tc>
        <w:tc>
          <w:tcPr>
            <w:tcW w:w="1585" w:type="dxa"/>
            <w:tcBorders>
              <w:top w:val="nil"/>
              <w:left w:val="single" w:sz="8" w:space="0" w:color="auto"/>
              <w:bottom w:val="single" w:sz="8" w:space="0" w:color="auto"/>
              <w:right w:val="single" w:sz="8" w:space="0" w:color="auto"/>
            </w:tcBorders>
            <w:shd w:val="clear" w:color="auto" w:fill="auto"/>
            <w:vAlign w:val="center"/>
            <w:hideMark/>
          </w:tcPr>
          <w:p w14:paraId="41785221" w14:textId="77777777" w:rsidR="00F1485C" w:rsidRPr="00EB7F22" w:rsidRDefault="00F1485C" w:rsidP="00AA1F0B">
            <w:pPr>
              <w:spacing w:after="0" w:line="240" w:lineRule="auto"/>
              <w:jc w:val="center"/>
              <w:rPr>
                <w:rFonts w:eastAsia="Times New Roman" w:cs="Arial"/>
                <w:b/>
                <w:bCs/>
                <w:sz w:val="18"/>
                <w:szCs w:val="18"/>
                <w:lang w:val="es-EC" w:eastAsia="es-MX"/>
              </w:rPr>
            </w:pPr>
            <w:r w:rsidRPr="00EB7F22">
              <w:rPr>
                <w:rFonts w:eastAsia="Times New Roman" w:cs="Arial"/>
                <w:b/>
                <w:bCs/>
                <w:sz w:val="18"/>
                <w:szCs w:val="18"/>
                <w:lang w:val="es-EC" w:eastAsia="es-MX"/>
              </w:rPr>
              <w:t>EGRESADO</w:t>
            </w:r>
          </w:p>
        </w:tc>
        <w:tc>
          <w:tcPr>
            <w:tcW w:w="1986" w:type="dxa"/>
            <w:tcBorders>
              <w:top w:val="nil"/>
              <w:left w:val="nil"/>
              <w:bottom w:val="single" w:sz="8" w:space="0" w:color="auto"/>
              <w:right w:val="single" w:sz="8" w:space="0" w:color="auto"/>
            </w:tcBorders>
            <w:shd w:val="clear" w:color="auto" w:fill="auto"/>
            <w:vAlign w:val="center"/>
            <w:hideMark/>
          </w:tcPr>
          <w:p w14:paraId="3FF394EE" w14:textId="77777777" w:rsidR="00F1485C" w:rsidRPr="00EB7F22" w:rsidRDefault="00F1485C" w:rsidP="00AA1F0B">
            <w:pPr>
              <w:spacing w:after="0" w:line="240" w:lineRule="auto"/>
              <w:jc w:val="center"/>
              <w:rPr>
                <w:rFonts w:eastAsia="Times New Roman" w:cs="Arial"/>
                <w:b/>
                <w:bCs/>
                <w:sz w:val="18"/>
                <w:szCs w:val="18"/>
                <w:lang w:val="es-EC" w:eastAsia="es-MX"/>
              </w:rPr>
            </w:pPr>
            <w:r w:rsidRPr="00EB7F22">
              <w:rPr>
                <w:rFonts w:eastAsia="Times New Roman" w:cs="Arial"/>
                <w:b/>
                <w:bCs/>
                <w:sz w:val="18"/>
                <w:szCs w:val="18"/>
                <w:lang w:val="es-EC" w:eastAsia="es-MX"/>
              </w:rPr>
              <w:t>TUTOR</w:t>
            </w:r>
          </w:p>
        </w:tc>
      </w:tr>
      <w:tr w:rsidR="00F1485C" w:rsidRPr="003755D0" w14:paraId="13665C17" w14:textId="77777777" w:rsidTr="00BE7874">
        <w:trPr>
          <w:trHeight w:val="184"/>
        </w:trPr>
        <w:tc>
          <w:tcPr>
            <w:tcW w:w="986" w:type="dxa"/>
            <w:vMerge w:val="restart"/>
            <w:tcBorders>
              <w:top w:val="nil"/>
              <w:left w:val="single" w:sz="4" w:space="0" w:color="auto"/>
              <w:bottom w:val="single" w:sz="4" w:space="0" w:color="969696"/>
              <w:right w:val="single" w:sz="4" w:space="0" w:color="969696"/>
            </w:tcBorders>
            <w:shd w:val="clear" w:color="auto" w:fill="auto"/>
            <w:noWrap/>
            <w:vAlign w:val="center"/>
            <w:hideMark/>
          </w:tcPr>
          <w:p w14:paraId="2391BDA4" w14:textId="77777777" w:rsidR="00F1485C" w:rsidRPr="00EB7F22" w:rsidRDefault="00F1485C" w:rsidP="00AA1F0B">
            <w:pPr>
              <w:spacing w:after="0" w:line="240" w:lineRule="auto"/>
              <w:jc w:val="center"/>
              <w:rPr>
                <w:rFonts w:eastAsia="Times New Roman" w:cs="Arial"/>
                <w:sz w:val="16"/>
                <w:szCs w:val="16"/>
                <w:lang w:val="es-EC" w:eastAsia="es-MX"/>
              </w:rPr>
            </w:pPr>
            <w:r w:rsidRPr="00EB7F22">
              <w:rPr>
                <w:rFonts w:eastAsia="Times New Roman" w:cs="Arial"/>
                <w:sz w:val="16"/>
                <w:szCs w:val="16"/>
                <w:lang w:val="es-EC" w:eastAsia="es-MX"/>
              </w:rPr>
              <w:t>04/06/2021</w:t>
            </w:r>
          </w:p>
        </w:tc>
        <w:tc>
          <w:tcPr>
            <w:tcW w:w="857" w:type="dxa"/>
            <w:vMerge w:val="restart"/>
            <w:tcBorders>
              <w:top w:val="nil"/>
              <w:left w:val="single" w:sz="4" w:space="0" w:color="969696"/>
              <w:bottom w:val="single" w:sz="4" w:space="0" w:color="969696"/>
              <w:right w:val="single" w:sz="4" w:space="0" w:color="969696"/>
            </w:tcBorders>
            <w:shd w:val="clear" w:color="auto" w:fill="auto"/>
            <w:vAlign w:val="center"/>
            <w:hideMark/>
          </w:tcPr>
          <w:p w14:paraId="29250662" w14:textId="77777777" w:rsidR="00F1485C" w:rsidRPr="00EB7F22" w:rsidRDefault="00F1485C" w:rsidP="00AA1F0B">
            <w:pPr>
              <w:spacing w:after="0" w:line="240" w:lineRule="auto"/>
              <w:jc w:val="center"/>
              <w:rPr>
                <w:rFonts w:eastAsia="Times New Roman" w:cs="Arial"/>
                <w:sz w:val="16"/>
                <w:szCs w:val="20"/>
                <w:lang w:val="es-EC" w:eastAsia="es-MX"/>
              </w:rPr>
            </w:pPr>
            <w:r w:rsidRPr="00EB7F22">
              <w:rPr>
                <w:rFonts w:eastAsia="Times New Roman" w:cs="Arial"/>
                <w:sz w:val="16"/>
                <w:szCs w:val="20"/>
                <w:lang w:val="es-EC" w:eastAsia="es-MX"/>
              </w:rPr>
              <w:t>USGP</w:t>
            </w:r>
          </w:p>
        </w:tc>
        <w:tc>
          <w:tcPr>
            <w:tcW w:w="848" w:type="dxa"/>
            <w:vMerge w:val="restart"/>
            <w:tcBorders>
              <w:top w:val="nil"/>
              <w:left w:val="single" w:sz="4" w:space="0" w:color="969696"/>
              <w:bottom w:val="single" w:sz="4" w:space="0" w:color="969696"/>
              <w:right w:val="single" w:sz="4" w:space="0" w:color="969696"/>
            </w:tcBorders>
            <w:shd w:val="clear" w:color="auto" w:fill="auto"/>
            <w:vAlign w:val="center"/>
            <w:hideMark/>
          </w:tcPr>
          <w:p w14:paraId="0C72B439" w14:textId="77777777" w:rsidR="00F1485C" w:rsidRPr="00EB7F22" w:rsidRDefault="00F1485C" w:rsidP="00AA1F0B">
            <w:pPr>
              <w:spacing w:after="0" w:line="240" w:lineRule="auto"/>
              <w:jc w:val="center"/>
              <w:rPr>
                <w:rFonts w:eastAsia="Times New Roman" w:cs="Arial"/>
                <w:b/>
                <w:bCs/>
                <w:sz w:val="20"/>
                <w:szCs w:val="20"/>
                <w:lang w:val="es-EC" w:eastAsia="es-MX"/>
              </w:rPr>
            </w:pPr>
            <w:r w:rsidRPr="00EB7F22">
              <w:rPr>
                <w:rFonts w:eastAsia="Times New Roman" w:cs="Arial"/>
                <w:b/>
                <w:bCs/>
                <w:sz w:val="20"/>
                <w:szCs w:val="20"/>
                <w:lang w:val="es-EC" w:eastAsia="es-MX"/>
              </w:rPr>
              <w:t>1ra.</w:t>
            </w:r>
          </w:p>
        </w:tc>
        <w:tc>
          <w:tcPr>
            <w:tcW w:w="2229" w:type="dxa"/>
            <w:vMerge w:val="restart"/>
            <w:tcBorders>
              <w:top w:val="nil"/>
              <w:left w:val="single" w:sz="4" w:space="0" w:color="969696"/>
              <w:bottom w:val="single" w:sz="4" w:space="0" w:color="969696"/>
              <w:right w:val="single" w:sz="4" w:space="0" w:color="969696"/>
            </w:tcBorders>
            <w:shd w:val="clear" w:color="auto" w:fill="auto"/>
            <w:vAlign w:val="center"/>
            <w:hideMark/>
          </w:tcPr>
          <w:p w14:paraId="2778A149" w14:textId="77777777"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20"/>
                <w:szCs w:val="20"/>
                <w:lang w:val="es-EC" w:eastAsia="es-MX"/>
              </w:rPr>
              <w:t>Se conversó para conocer el tema y definir las palabras claves.</w:t>
            </w:r>
          </w:p>
        </w:tc>
        <w:tc>
          <w:tcPr>
            <w:tcW w:w="1585" w:type="dxa"/>
            <w:vMerge w:val="restart"/>
            <w:tcBorders>
              <w:top w:val="nil"/>
              <w:left w:val="single" w:sz="4" w:space="0" w:color="969696"/>
              <w:bottom w:val="single" w:sz="4" w:space="0" w:color="969696"/>
              <w:right w:val="single" w:sz="4" w:space="0" w:color="969696"/>
            </w:tcBorders>
            <w:shd w:val="clear" w:color="auto" w:fill="auto"/>
            <w:noWrap/>
            <w:vAlign w:val="center"/>
            <w:hideMark/>
          </w:tcPr>
          <w:p w14:paraId="59D0384C" w14:textId="7A98F17C" w:rsidR="00F1485C" w:rsidRPr="00EB7F22" w:rsidRDefault="00F1485C" w:rsidP="00AA1F0B">
            <w:pPr>
              <w:spacing w:after="0" w:line="240" w:lineRule="auto"/>
              <w:jc w:val="center"/>
              <w:rPr>
                <w:rFonts w:eastAsia="Times New Roman" w:cs="Arial"/>
                <w:sz w:val="16"/>
                <w:szCs w:val="16"/>
                <w:lang w:val="es-EC" w:eastAsia="es-MX"/>
              </w:rPr>
            </w:pPr>
            <w:r w:rsidRPr="00EB7F22">
              <w:rPr>
                <w:rFonts w:eastAsia="Times New Roman" w:cs="Arial"/>
                <w:sz w:val="16"/>
                <w:szCs w:val="16"/>
                <w:lang w:val="es-EC" w:eastAsia="es-MX"/>
              </w:rPr>
              <w:t> </w:t>
            </w:r>
            <w:r w:rsidR="003755D0">
              <w:rPr>
                <w:rFonts w:eastAsia="Times New Roman" w:cs="Arial"/>
                <w:noProof/>
                <w:sz w:val="16"/>
                <w:szCs w:val="16"/>
                <w:lang w:val="es-EC" w:eastAsia="es-EC"/>
              </w:rPr>
              <w:drawing>
                <wp:inline distT="0" distB="0" distL="0" distR="0" wp14:anchorId="4BD418CB" wp14:editId="53B5A572">
                  <wp:extent cx="725170" cy="469265"/>
                  <wp:effectExtent l="0" t="0" r="0" b="698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5170" cy="469265"/>
                          </a:xfrm>
                          <a:prstGeom prst="rect">
                            <a:avLst/>
                          </a:prstGeom>
                          <a:noFill/>
                        </pic:spPr>
                      </pic:pic>
                    </a:graphicData>
                  </a:graphic>
                </wp:inline>
              </w:drawing>
            </w:r>
          </w:p>
        </w:tc>
        <w:tc>
          <w:tcPr>
            <w:tcW w:w="1986" w:type="dxa"/>
            <w:vMerge w:val="restart"/>
            <w:tcBorders>
              <w:top w:val="nil"/>
              <w:left w:val="single" w:sz="4" w:space="0" w:color="969696"/>
              <w:bottom w:val="single" w:sz="4" w:space="0" w:color="969696"/>
              <w:right w:val="single" w:sz="4" w:space="0" w:color="auto"/>
            </w:tcBorders>
            <w:shd w:val="clear" w:color="auto" w:fill="auto"/>
            <w:noWrap/>
            <w:vAlign w:val="center"/>
            <w:hideMark/>
          </w:tcPr>
          <w:p w14:paraId="240CA017" w14:textId="55C86D2B" w:rsidR="00F1485C" w:rsidRPr="00EB7F22" w:rsidRDefault="003755D0" w:rsidP="00AA1F0B">
            <w:pPr>
              <w:spacing w:after="0" w:line="240" w:lineRule="auto"/>
              <w:jc w:val="center"/>
              <w:rPr>
                <w:rFonts w:eastAsia="Times New Roman" w:cs="Arial"/>
                <w:sz w:val="16"/>
                <w:szCs w:val="16"/>
                <w:lang w:val="es-EC" w:eastAsia="es-MX"/>
              </w:rPr>
            </w:pPr>
            <w:r>
              <w:rPr>
                <w:rFonts w:eastAsia="Times New Roman" w:cs="Arial"/>
                <w:noProof/>
                <w:sz w:val="16"/>
                <w:szCs w:val="16"/>
                <w:lang w:val="es-EC" w:eastAsia="es-EC"/>
              </w:rPr>
              <w:drawing>
                <wp:inline distT="0" distB="0" distL="0" distR="0" wp14:anchorId="6F354863" wp14:editId="4A165505">
                  <wp:extent cx="640080" cy="377825"/>
                  <wp:effectExtent l="0" t="0" r="762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7825"/>
                          </a:xfrm>
                          <a:prstGeom prst="rect">
                            <a:avLst/>
                          </a:prstGeom>
                          <a:noFill/>
                        </pic:spPr>
                      </pic:pic>
                    </a:graphicData>
                  </a:graphic>
                </wp:inline>
              </w:drawing>
            </w:r>
          </w:p>
        </w:tc>
      </w:tr>
      <w:tr w:rsidR="00F1485C" w:rsidRPr="003755D0" w14:paraId="1D904131"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58E787A4"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454B7BA4"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7BD30CFB"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6AA5E12F"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78BCA668"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7848D7EB"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19A25A76"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4221C127"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23FBD288"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0EC86B53"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39CA004E"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157A902C"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19F9A7AD"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385D6AAF"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047526B4"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1D5A85F5"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34D1D52E"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70EC22FE"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2E076FF2"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6E5E728D"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64CC4000" w14:textId="77777777" w:rsidTr="00BE7874">
        <w:trPr>
          <w:trHeight w:val="184"/>
        </w:trPr>
        <w:tc>
          <w:tcPr>
            <w:tcW w:w="986" w:type="dxa"/>
            <w:vMerge w:val="restart"/>
            <w:tcBorders>
              <w:top w:val="nil"/>
              <w:left w:val="single" w:sz="4" w:space="0" w:color="auto"/>
              <w:bottom w:val="single" w:sz="4" w:space="0" w:color="969696"/>
              <w:right w:val="single" w:sz="4" w:space="0" w:color="969696"/>
            </w:tcBorders>
            <w:shd w:val="clear" w:color="auto" w:fill="auto"/>
            <w:noWrap/>
            <w:vAlign w:val="center"/>
            <w:hideMark/>
          </w:tcPr>
          <w:p w14:paraId="72D27EEF" w14:textId="77777777" w:rsidR="00F1485C" w:rsidRPr="00EB7F22" w:rsidRDefault="00F1485C" w:rsidP="00AA1F0B">
            <w:pPr>
              <w:spacing w:after="0" w:line="240" w:lineRule="auto"/>
              <w:jc w:val="center"/>
              <w:rPr>
                <w:rFonts w:eastAsia="Times New Roman" w:cs="Arial"/>
                <w:sz w:val="16"/>
                <w:szCs w:val="16"/>
                <w:lang w:val="es-EC" w:eastAsia="es-MX"/>
              </w:rPr>
            </w:pPr>
            <w:r w:rsidRPr="00EB7F22">
              <w:rPr>
                <w:rFonts w:eastAsia="Times New Roman" w:cs="Arial"/>
                <w:sz w:val="16"/>
                <w:szCs w:val="16"/>
                <w:lang w:val="es-EC" w:eastAsia="es-MX"/>
              </w:rPr>
              <w:t>11/06/2021 </w:t>
            </w:r>
          </w:p>
        </w:tc>
        <w:tc>
          <w:tcPr>
            <w:tcW w:w="857" w:type="dxa"/>
            <w:vMerge w:val="restart"/>
            <w:tcBorders>
              <w:top w:val="nil"/>
              <w:left w:val="single" w:sz="4" w:space="0" w:color="969696"/>
              <w:bottom w:val="single" w:sz="4" w:space="0" w:color="969696"/>
              <w:right w:val="single" w:sz="4" w:space="0" w:color="969696"/>
            </w:tcBorders>
            <w:shd w:val="clear" w:color="auto" w:fill="auto"/>
            <w:vAlign w:val="center"/>
            <w:hideMark/>
          </w:tcPr>
          <w:p w14:paraId="105C7BFB" w14:textId="77777777" w:rsidR="00F1485C" w:rsidRPr="00EB7F22" w:rsidRDefault="00F1485C" w:rsidP="00AA1F0B">
            <w:pPr>
              <w:spacing w:after="0" w:line="240" w:lineRule="auto"/>
              <w:jc w:val="center"/>
              <w:rPr>
                <w:rFonts w:eastAsia="Times New Roman" w:cs="Arial"/>
                <w:sz w:val="16"/>
                <w:szCs w:val="20"/>
                <w:lang w:val="es-EC" w:eastAsia="es-MX"/>
              </w:rPr>
            </w:pPr>
            <w:r w:rsidRPr="00EB7F22">
              <w:rPr>
                <w:rFonts w:eastAsia="Times New Roman" w:cs="Arial"/>
                <w:sz w:val="16"/>
                <w:szCs w:val="20"/>
                <w:lang w:val="es-EC" w:eastAsia="es-MX"/>
              </w:rPr>
              <w:t>USGP</w:t>
            </w:r>
          </w:p>
        </w:tc>
        <w:tc>
          <w:tcPr>
            <w:tcW w:w="848" w:type="dxa"/>
            <w:vMerge w:val="restart"/>
            <w:tcBorders>
              <w:top w:val="nil"/>
              <w:left w:val="single" w:sz="4" w:space="0" w:color="969696"/>
              <w:bottom w:val="single" w:sz="4" w:space="0" w:color="969696"/>
              <w:right w:val="single" w:sz="4" w:space="0" w:color="969696"/>
            </w:tcBorders>
            <w:shd w:val="clear" w:color="auto" w:fill="auto"/>
            <w:vAlign w:val="center"/>
            <w:hideMark/>
          </w:tcPr>
          <w:p w14:paraId="470D080D" w14:textId="77777777" w:rsidR="00F1485C" w:rsidRPr="00EB7F22" w:rsidRDefault="00F1485C" w:rsidP="00AA1F0B">
            <w:pPr>
              <w:spacing w:after="0" w:line="240" w:lineRule="auto"/>
              <w:jc w:val="center"/>
              <w:rPr>
                <w:rFonts w:eastAsia="Times New Roman" w:cs="Arial"/>
                <w:b/>
                <w:bCs/>
                <w:sz w:val="20"/>
                <w:szCs w:val="20"/>
                <w:lang w:val="es-EC" w:eastAsia="es-MX"/>
              </w:rPr>
            </w:pPr>
            <w:r w:rsidRPr="00EB7F22">
              <w:rPr>
                <w:rFonts w:eastAsia="Times New Roman" w:cs="Arial"/>
                <w:b/>
                <w:bCs/>
                <w:sz w:val="20"/>
                <w:szCs w:val="20"/>
                <w:lang w:val="es-EC" w:eastAsia="es-MX"/>
              </w:rPr>
              <w:t>2da.</w:t>
            </w:r>
          </w:p>
        </w:tc>
        <w:tc>
          <w:tcPr>
            <w:tcW w:w="2229" w:type="dxa"/>
            <w:vMerge w:val="restart"/>
            <w:tcBorders>
              <w:top w:val="nil"/>
              <w:left w:val="single" w:sz="4" w:space="0" w:color="969696"/>
              <w:bottom w:val="single" w:sz="4" w:space="0" w:color="969696"/>
              <w:right w:val="single" w:sz="4" w:space="0" w:color="969696"/>
            </w:tcBorders>
            <w:shd w:val="clear" w:color="auto" w:fill="auto"/>
            <w:vAlign w:val="center"/>
            <w:hideMark/>
          </w:tcPr>
          <w:p w14:paraId="59FAB995" w14:textId="0D732F52"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20"/>
                <w:szCs w:val="20"/>
                <w:lang w:val="es-EC" w:eastAsia="es-MX"/>
              </w:rPr>
              <w:t>Se inició con la elaboración de la introducción</w:t>
            </w:r>
            <w:r w:rsidR="00BE7874">
              <w:rPr>
                <w:rFonts w:eastAsia="Times New Roman" w:cs="Arial"/>
                <w:sz w:val="20"/>
                <w:szCs w:val="20"/>
                <w:lang w:val="es-EC" w:eastAsia="es-MX"/>
              </w:rPr>
              <w:t>, metodología</w:t>
            </w:r>
            <w:r w:rsidRPr="00EB7F22">
              <w:rPr>
                <w:rFonts w:eastAsia="Times New Roman" w:cs="Arial"/>
                <w:sz w:val="20"/>
                <w:szCs w:val="20"/>
                <w:lang w:val="es-EC" w:eastAsia="es-MX"/>
              </w:rPr>
              <w:t xml:space="preserve"> y correcciones</w:t>
            </w:r>
          </w:p>
        </w:tc>
        <w:tc>
          <w:tcPr>
            <w:tcW w:w="1585" w:type="dxa"/>
            <w:vMerge w:val="restart"/>
            <w:tcBorders>
              <w:top w:val="nil"/>
              <w:left w:val="single" w:sz="4" w:space="0" w:color="969696"/>
              <w:bottom w:val="single" w:sz="4" w:space="0" w:color="969696"/>
              <w:right w:val="single" w:sz="4" w:space="0" w:color="969696"/>
            </w:tcBorders>
            <w:shd w:val="clear" w:color="auto" w:fill="auto"/>
            <w:noWrap/>
            <w:vAlign w:val="bottom"/>
            <w:hideMark/>
          </w:tcPr>
          <w:p w14:paraId="02AE6153" w14:textId="4D7B42AF" w:rsidR="00F1485C" w:rsidRPr="00EB7F22" w:rsidRDefault="003755D0" w:rsidP="00AA1F0B">
            <w:pPr>
              <w:spacing w:after="0" w:line="240" w:lineRule="auto"/>
              <w:jc w:val="center"/>
              <w:rPr>
                <w:rFonts w:eastAsia="Times New Roman" w:cs="Arial"/>
                <w:sz w:val="20"/>
                <w:szCs w:val="20"/>
                <w:lang w:val="es-EC" w:eastAsia="es-MX"/>
              </w:rPr>
            </w:pPr>
            <w:r>
              <w:rPr>
                <w:rFonts w:eastAsia="Times New Roman" w:cs="Arial"/>
                <w:noProof/>
                <w:sz w:val="20"/>
                <w:szCs w:val="20"/>
                <w:lang w:val="es-EC" w:eastAsia="es-EC"/>
              </w:rPr>
              <w:drawing>
                <wp:inline distT="0" distB="0" distL="0" distR="0" wp14:anchorId="12B95639" wp14:editId="0C3AF951">
                  <wp:extent cx="725170" cy="469265"/>
                  <wp:effectExtent l="0" t="0" r="0" b="698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5170" cy="469265"/>
                          </a:xfrm>
                          <a:prstGeom prst="rect">
                            <a:avLst/>
                          </a:prstGeom>
                          <a:noFill/>
                        </pic:spPr>
                      </pic:pic>
                    </a:graphicData>
                  </a:graphic>
                </wp:inline>
              </w:drawing>
            </w:r>
            <w:r w:rsidR="00F1485C" w:rsidRPr="00EB7F22">
              <w:rPr>
                <w:rFonts w:eastAsia="Times New Roman" w:cs="Arial"/>
                <w:sz w:val="20"/>
                <w:szCs w:val="20"/>
                <w:lang w:val="es-EC" w:eastAsia="es-MX"/>
              </w:rPr>
              <w:t> </w:t>
            </w:r>
          </w:p>
        </w:tc>
        <w:tc>
          <w:tcPr>
            <w:tcW w:w="1986" w:type="dxa"/>
            <w:vMerge w:val="restart"/>
            <w:tcBorders>
              <w:top w:val="nil"/>
              <w:left w:val="single" w:sz="4" w:space="0" w:color="969696"/>
              <w:bottom w:val="single" w:sz="4" w:space="0" w:color="969696"/>
              <w:right w:val="single" w:sz="4" w:space="0" w:color="auto"/>
            </w:tcBorders>
            <w:shd w:val="clear" w:color="auto" w:fill="auto"/>
            <w:noWrap/>
            <w:vAlign w:val="bottom"/>
            <w:hideMark/>
          </w:tcPr>
          <w:p w14:paraId="76D8589C" w14:textId="05227C1B" w:rsidR="00F1485C" w:rsidRPr="00EB7F22" w:rsidRDefault="00F1485C" w:rsidP="00AA1F0B">
            <w:pPr>
              <w:spacing w:after="0" w:line="240" w:lineRule="auto"/>
              <w:jc w:val="center"/>
              <w:rPr>
                <w:rFonts w:eastAsia="Times New Roman" w:cs="Arial"/>
                <w:sz w:val="20"/>
                <w:szCs w:val="20"/>
                <w:lang w:val="es-EC" w:eastAsia="es-MX"/>
              </w:rPr>
            </w:pPr>
            <w:r w:rsidRPr="00EB7F22">
              <w:rPr>
                <w:rFonts w:eastAsia="Times New Roman" w:cs="Arial"/>
                <w:sz w:val="20"/>
                <w:szCs w:val="20"/>
                <w:lang w:val="es-EC" w:eastAsia="es-MX"/>
              </w:rPr>
              <w:t> </w:t>
            </w:r>
            <w:r w:rsidR="003755D0">
              <w:rPr>
                <w:rFonts w:eastAsia="Times New Roman" w:cs="Arial"/>
                <w:noProof/>
                <w:sz w:val="20"/>
                <w:szCs w:val="20"/>
                <w:lang w:val="es-EC" w:eastAsia="es-EC"/>
              </w:rPr>
              <w:drawing>
                <wp:inline distT="0" distB="0" distL="0" distR="0" wp14:anchorId="36367F08" wp14:editId="529DA728">
                  <wp:extent cx="640080" cy="377825"/>
                  <wp:effectExtent l="0" t="0" r="7620" b="317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7825"/>
                          </a:xfrm>
                          <a:prstGeom prst="rect">
                            <a:avLst/>
                          </a:prstGeom>
                          <a:noFill/>
                        </pic:spPr>
                      </pic:pic>
                    </a:graphicData>
                  </a:graphic>
                </wp:inline>
              </w:drawing>
            </w:r>
          </w:p>
        </w:tc>
      </w:tr>
      <w:tr w:rsidR="00F1485C" w:rsidRPr="003755D0" w14:paraId="3FAEC4BB"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0AC01CFD"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0724D959"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2BB2F118"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0AD7DD52"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16523DBA" w14:textId="77777777" w:rsidR="00F1485C" w:rsidRPr="00EB7F22" w:rsidRDefault="00F1485C" w:rsidP="00AA1F0B">
            <w:pPr>
              <w:spacing w:after="0" w:line="240" w:lineRule="auto"/>
              <w:rPr>
                <w:rFonts w:eastAsia="Times New Roman" w:cs="Arial"/>
                <w:sz w:val="20"/>
                <w:szCs w:val="20"/>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6C16BF1E" w14:textId="77777777" w:rsidR="00F1485C" w:rsidRPr="00EB7F22" w:rsidRDefault="00F1485C" w:rsidP="00AA1F0B">
            <w:pPr>
              <w:spacing w:after="0" w:line="240" w:lineRule="auto"/>
              <w:rPr>
                <w:rFonts w:eastAsia="Times New Roman" w:cs="Arial"/>
                <w:sz w:val="20"/>
                <w:szCs w:val="20"/>
                <w:lang w:val="es-EC" w:eastAsia="es-MX"/>
              </w:rPr>
            </w:pPr>
          </w:p>
        </w:tc>
      </w:tr>
      <w:tr w:rsidR="00F1485C" w:rsidRPr="003755D0" w14:paraId="4D22B5D6"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2EBE03E4"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4AA80005"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2A159084"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1855E37C"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3204C31F" w14:textId="77777777" w:rsidR="00F1485C" w:rsidRPr="00EB7F22" w:rsidRDefault="00F1485C" w:rsidP="00AA1F0B">
            <w:pPr>
              <w:spacing w:after="0" w:line="240" w:lineRule="auto"/>
              <w:rPr>
                <w:rFonts w:eastAsia="Times New Roman" w:cs="Arial"/>
                <w:sz w:val="20"/>
                <w:szCs w:val="20"/>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7BBE4324" w14:textId="77777777" w:rsidR="00F1485C" w:rsidRPr="00EB7F22" w:rsidRDefault="00F1485C" w:rsidP="00AA1F0B">
            <w:pPr>
              <w:spacing w:after="0" w:line="240" w:lineRule="auto"/>
              <w:rPr>
                <w:rFonts w:eastAsia="Times New Roman" w:cs="Arial"/>
                <w:sz w:val="20"/>
                <w:szCs w:val="20"/>
                <w:lang w:val="es-EC" w:eastAsia="es-MX"/>
              </w:rPr>
            </w:pPr>
          </w:p>
        </w:tc>
      </w:tr>
      <w:tr w:rsidR="00F1485C" w:rsidRPr="003755D0" w14:paraId="55B48014"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47A6B306"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612ED6AD"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5CEEA175"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49B4F3F3"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3DFF8114" w14:textId="77777777" w:rsidR="00F1485C" w:rsidRPr="00EB7F22" w:rsidRDefault="00F1485C" w:rsidP="00AA1F0B">
            <w:pPr>
              <w:spacing w:after="0" w:line="240" w:lineRule="auto"/>
              <w:rPr>
                <w:rFonts w:eastAsia="Times New Roman" w:cs="Arial"/>
                <w:sz w:val="20"/>
                <w:szCs w:val="20"/>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0E07A0E7" w14:textId="77777777" w:rsidR="00F1485C" w:rsidRPr="00EB7F22" w:rsidRDefault="00F1485C" w:rsidP="00AA1F0B">
            <w:pPr>
              <w:spacing w:after="0" w:line="240" w:lineRule="auto"/>
              <w:rPr>
                <w:rFonts w:eastAsia="Times New Roman" w:cs="Arial"/>
                <w:sz w:val="20"/>
                <w:szCs w:val="20"/>
                <w:lang w:val="es-EC" w:eastAsia="es-MX"/>
              </w:rPr>
            </w:pPr>
          </w:p>
        </w:tc>
      </w:tr>
      <w:tr w:rsidR="00F1485C" w:rsidRPr="003755D0" w14:paraId="4CB2C899"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62703D51"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06ED382D"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5590D177"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2FC0A822"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0CFEFB65" w14:textId="77777777" w:rsidR="00F1485C" w:rsidRPr="00EB7F22" w:rsidRDefault="00F1485C" w:rsidP="00AA1F0B">
            <w:pPr>
              <w:spacing w:after="0" w:line="240" w:lineRule="auto"/>
              <w:rPr>
                <w:rFonts w:eastAsia="Times New Roman" w:cs="Arial"/>
                <w:sz w:val="20"/>
                <w:szCs w:val="20"/>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2CFEF968" w14:textId="77777777" w:rsidR="00F1485C" w:rsidRPr="00EB7F22" w:rsidRDefault="00F1485C" w:rsidP="00AA1F0B">
            <w:pPr>
              <w:spacing w:after="0" w:line="240" w:lineRule="auto"/>
              <w:rPr>
                <w:rFonts w:eastAsia="Times New Roman" w:cs="Arial"/>
                <w:sz w:val="20"/>
                <w:szCs w:val="20"/>
                <w:lang w:val="es-EC" w:eastAsia="es-MX"/>
              </w:rPr>
            </w:pPr>
          </w:p>
        </w:tc>
      </w:tr>
      <w:tr w:rsidR="00F1485C" w:rsidRPr="003755D0" w14:paraId="6B478C75"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01C669CE"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33D5BD9B"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29D7BEE0"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54C26081"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3FFD197E" w14:textId="77777777" w:rsidR="00F1485C" w:rsidRPr="00EB7F22" w:rsidRDefault="00F1485C" w:rsidP="00AA1F0B">
            <w:pPr>
              <w:spacing w:after="0" w:line="240" w:lineRule="auto"/>
              <w:rPr>
                <w:rFonts w:eastAsia="Times New Roman" w:cs="Arial"/>
                <w:sz w:val="20"/>
                <w:szCs w:val="20"/>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6BC7CE70" w14:textId="77777777" w:rsidR="00F1485C" w:rsidRPr="00EB7F22" w:rsidRDefault="00F1485C" w:rsidP="00AA1F0B">
            <w:pPr>
              <w:spacing w:after="0" w:line="240" w:lineRule="auto"/>
              <w:rPr>
                <w:rFonts w:eastAsia="Times New Roman" w:cs="Arial"/>
                <w:sz w:val="20"/>
                <w:szCs w:val="20"/>
                <w:lang w:val="es-EC" w:eastAsia="es-MX"/>
              </w:rPr>
            </w:pPr>
          </w:p>
        </w:tc>
      </w:tr>
      <w:tr w:rsidR="00F1485C" w:rsidRPr="003755D0" w14:paraId="59436A16"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32E44264"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79D3C0BB"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4B95ADEF"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483E8829"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21FA5AAC" w14:textId="77777777" w:rsidR="00F1485C" w:rsidRPr="00EB7F22" w:rsidRDefault="00F1485C" w:rsidP="00AA1F0B">
            <w:pPr>
              <w:spacing w:after="0" w:line="240" w:lineRule="auto"/>
              <w:rPr>
                <w:rFonts w:eastAsia="Times New Roman" w:cs="Arial"/>
                <w:sz w:val="20"/>
                <w:szCs w:val="20"/>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1C7540CB" w14:textId="77777777" w:rsidR="00F1485C" w:rsidRPr="00EB7F22" w:rsidRDefault="00F1485C" w:rsidP="00AA1F0B">
            <w:pPr>
              <w:spacing w:after="0" w:line="240" w:lineRule="auto"/>
              <w:rPr>
                <w:rFonts w:eastAsia="Times New Roman" w:cs="Arial"/>
                <w:sz w:val="20"/>
                <w:szCs w:val="20"/>
                <w:lang w:val="es-EC" w:eastAsia="es-MX"/>
              </w:rPr>
            </w:pPr>
          </w:p>
        </w:tc>
      </w:tr>
      <w:tr w:rsidR="00F1485C" w:rsidRPr="003755D0" w14:paraId="3A16533A"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3830E7F5"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473F7C71"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6995DE1B"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35769098"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2095E871"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32030CFF"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009E1656"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0583A194"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25DA6583"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467515A7"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14CC70F3"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0215E67C"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1D37CC1C"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0F521FAD"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4BCB8249"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59520854"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3B1673B4"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67619D86"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26E5156B"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3D736763"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662EDB43"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431BB7DC"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19695D9F"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7A396969"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078DDA62"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67FF912E"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527178A9"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18A476B9"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2E9E7A73"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10CC50D7"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09461164"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6015CF2A"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3FB9740C"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48A5B884"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04013538"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786B57B8"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491116BE"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2FA25C41"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02B9EC4E"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31AB12C6"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0AFC16BE"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37E7C1E9" w14:textId="77777777" w:rsidTr="00BE7874">
        <w:trPr>
          <w:trHeight w:val="184"/>
        </w:trPr>
        <w:tc>
          <w:tcPr>
            <w:tcW w:w="986" w:type="dxa"/>
            <w:vMerge w:val="restart"/>
            <w:tcBorders>
              <w:top w:val="nil"/>
              <w:left w:val="single" w:sz="4" w:space="0" w:color="auto"/>
              <w:bottom w:val="single" w:sz="4" w:space="0" w:color="969696"/>
              <w:right w:val="single" w:sz="4" w:space="0" w:color="969696"/>
            </w:tcBorders>
            <w:shd w:val="clear" w:color="auto" w:fill="auto"/>
            <w:noWrap/>
            <w:vAlign w:val="center"/>
            <w:hideMark/>
          </w:tcPr>
          <w:p w14:paraId="3D634FAE" w14:textId="77777777" w:rsidR="00F1485C" w:rsidRPr="00EB7F22" w:rsidRDefault="00F1485C" w:rsidP="00AA1F0B">
            <w:pPr>
              <w:spacing w:after="0" w:line="240" w:lineRule="auto"/>
              <w:jc w:val="center"/>
              <w:rPr>
                <w:rFonts w:eastAsia="Times New Roman" w:cs="Arial"/>
                <w:sz w:val="16"/>
                <w:szCs w:val="16"/>
                <w:lang w:val="es-EC" w:eastAsia="es-MX"/>
              </w:rPr>
            </w:pPr>
            <w:r w:rsidRPr="00EB7F22">
              <w:rPr>
                <w:rFonts w:eastAsia="Times New Roman" w:cs="Arial"/>
                <w:sz w:val="16"/>
                <w:szCs w:val="16"/>
                <w:lang w:val="es-EC" w:eastAsia="es-MX"/>
              </w:rPr>
              <w:t> 02/07/2021</w:t>
            </w:r>
          </w:p>
        </w:tc>
        <w:tc>
          <w:tcPr>
            <w:tcW w:w="857" w:type="dxa"/>
            <w:vMerge w:val="restart"/>
            <w:tcBorders>
              <w:top w:val="nil"/>
              <w:left w:val="single" w:sz="4" w:space="0" w:color="969696"/>
              <w:bottom w:val="single" w:sz="4" w:space="0" w:color="969696"/>
              <w:right w:val="single" w:sz="4" w:space="0" w:color="969696"/>
            </w:tcBorders>
            <w:shd w:val="clear" w:color="auto" w:fill="auto"/>
            <w:vAlign w:val="center"/>
            <w:hideMark/>
          </w:tcPr>
          <w:p w14:paraId="25F491BE" w14:textId="77777777" w:rsidR="00F1485C" w:rsidRPr="00EB7F22" w:rsidRDefault="00F1485C" w:rsidP="00AA1F0B">
            <w:pPr>
              <w:spacing w:after="0" w:line="240" w:lineRule="auto"/>
              <w:jc w:val="center"/>
              <w:rPr>
                <w:rFonts w:eastAsia="Times New Roman" w:cs="Arial"/>
                <w:sz w:val="16"/>
                <w:szCs w:val="20"/>
                <w:lang w:val="es-EC" w:eastAsia="es-MX"/>
              </w:rPr>
            </w:pPr>
            <w:r w:rsidRPr="00EB7F22">
              <w:rPr>
                <w:rFonts w:eastAsia="Times New Roman" w:cs="Arial"/>
                <w:sz w:val="16"/>
                <w:szCs w:val="20"/>
                <w:lang w:val="es-EC" w:eastAsia="es-MX"/>
              </w:rPr>
              <w:t>USGP</w:t>
            </w:r>
          </w:p>
        </w:tc>
        <w:tc>
          <w:tcPr>
            <w:tcW w:w="848" w:type="dxa"/>
            <w:vMerge w:val="restart"/>
            <w:tcBorders>
              <w:top w:val="nil"/>
              <w:left w:val="single" w:sz="4" w:space="0" w:color="969696"/>
              <w:bottom w:val="single" w:sz="4" w:space="0" w:color="969696"/>
              <w:right w:val="single" w:sz="4" w:space="0" w:color="969696"/>
            </w:tcBorders>
            <w:shd w:val="clear" w:color="auto" w:fill="auto"/>
            <w:vAlign w:val="center"/>
            <w:hideMark/>
          </w:tcPr>
          <w:p w14:paraId="3287DD19" w14:textId="77F87822" w:rsidR="00F1485C" w:rsidRPr="00EB7F22" w:rsidRDefault="00BE7874" w:rsidP="00AA1F0B">
            <w:pPr>
              <w:spacing w:after="0" w:line="240" w:lineRule="auto"/>
              <w:jc w:val="center"/>
              <w:rPr>
                <w:rFonts w:eastAsia="Times New Roman" w:cs="Arial"/>
                <w:b/>
                <w:bCs/>
                <w:sz w:val="20"/>
                <w:szCs w:val="20"/>
                <w:lang w:val="es-EC" w:eastAsia="es-MX"/>
              </w:rPr>
            </w:pPr>
            <w:r>
              <w:rPr>
                <w:rFonts w:eastAsia="Times New Roman" w:cs="Arial"/>
                <w:b/>
                <w:bCs/>
                <w:sz w:val="20"/>
                <w:szCs w:val="20"/>
                <w:lang w:val="es-EC" w:eastAsia="es-MX"/>
              </w:rPr>
              <w:t>3r</w:t>
            </w:r>
            <w:r w:rsidR="00F1485C" w:rsidRPr="00EB7F22">
              <w:rPr>
                <w:rFonts w:eastAsia="Times New Roman" w:cs="Arial"/>
                <w:b/>
                <w:bCs/>
                <w:sz w:val="20"/>
                <w:szCs w:val="20"/>
                <w:lang w:val="es-EC" w:eastAsia="es-MX"/>
              </w:rPr>
              <w:t>a.</w:t>
            </w:r>
          </w:p>
        </w:tc>
        <w:tc>
          <w:tcPr>
            <w:tcW w:w="2229" w:type="dxa"/>
            <w:vMerge w:val="restart"/>
            <w:tcBorders>
              <w:top w:val="nil"/>
              <w:left w:val="single" w:sz="4" w:space="0" w:color="969696"/>
              <w:bottom w:val="single" w:sz="4" w:space="0" w:color="969696"/>
              <w:right w:val="single" w:sz="4" w:space="0" w:color="969696"/>
            </w:tcBorders>
            <w:shd w:val="clear" w:color="auto" w:fill="auto"/>
            <w:vAlign w:val="center"/>
            <w:hideMark/>
          </w:tcPr>
          <w:p w14:paraId="2139CEF7" w14:textId="022A3443"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20"/>
                <w:szCs w:val="20"/>
                <w:lang w:val="es-EC" w:eastAsia="es-MX"/>
              </w:rPr>
              <w:t>Se plantearon ideas y ajuste</w:t>
            </w:r>
            <w:r w:rsidR="00BE7874">
              <w:rPr>
                <w:rFonts w:eastAsia="Times New Roman" w:cs="Arial"/>
                <w:sz w:val="20"/>
                <w:szCs w:val="20"/>
                <w:lang w:val="es-EC" w:eastAsia="es-MX"/>
              </w:rPr>
              <w:t>s para elaborar los resultados,</w:t>
            </w:r>
            <w:r w:rsidRPr="00EB7F22">
              <w:rPr>
                <w:rFonts w:eastAsia="Times New Roman" w:cs="Arial"/>
                <w:sz w:val="20"/>
                <w:szCs w:val="20"/>
                <w:lang w:val="es-EC" w:eastAsia="es-MX"/>
              </w:rPr>
              <w:t xml:space="preserve"> discusión</w:t>
            </w:r>
            <w:r w:rsidR="00BE7874">
              <w:rPr>
                <w:rFonts w:eastAsia="Times New Roman" w:cs="Arial"/>
                <w:sz w:val="20"/>
                <w:szCs w:val="20"/>
                <w:lang w:val="es-EC" w:eastAsia="es-MX"/>
              </w:rPr>
              <w:t xml:space="preserve"> y conclusión.</w:t>
            </w:r>
          </w:p>
        </w:tc>
        <w:tc>
          <w:tcPr>
            <w:tcW w:w="1585" w:type="dxa"/>
            <w:vMerge w:val="restart"/>
            <w:tcBorders>
              <w:top w:val="nil"/>
              <w:left w:val="single" w:sz="4" w:space="0" w:color="969696"/>
              <w:bottom w:val="single" w:sz="4" w:space="0" w:color="969696"/>
              <w:right w:val="single" w:sz="4" w:space="0" w:color="969696"/>
            </w:tcBorders>
            <w:shd w:val="clear" w:color="auto" w:fill="auto"/>
            <w:noWrap/>
            <w:vAlign w:val="center"/>
            <w:hideMark/>
          </w:tcPr>
          <w:p w14:paraId="41C5AD20" w14:textId="65D0BCE3" w:rsidR="00F1485C" w:rsidRPr="00EB7F22" w:rsidRDefault="00F1485C" w:rsidP="00AA1F0B">
            <w:pPr>
              <w:spacing w:after="0" w:line="240" w:lineRule="auto"/>
              <w:jc w:val="center"/>
              <w:rPr>
                <w:rFonts w:eastAsia="Times New Roman" w:cs="Arial"/>
                <w:sz w:val="16"/>
                <w:szCs w:val="16"/>
                <w:lang w:val="es-EC" w:eastAsia="es-MX"/>
              </w:rPr>
            </w:pPr>
            <w:r w:rsidRPr="00EB7F22">
              <w:rPr>
                <w:rFonts w:eastAsia="Times New Roman" w:cs="Arial"/>
                <w:sz w:val="16"/>
                <w:szCs w:val="16"/>
                <w:lang w:val="es-EC" w:eastAsia="es-MX"/>
              </w:rPr>
              <w:t> </w:t>
            </w:r>
            <w:r w:rsidR="003755D0">
              <w:rPr>
                <w:rFonts w:eastAsia="Times New Roman" w:cs="Arial"/>
                <w:noProof/>
                <w:sz w:val="16"/>
                <w:szCs w:val="16"/>
                <w:lang w:val="es-EC" w:eastAsia="es-EC"/>
              </w:rPr>
              <w:drawing>
                <wp:inline distT="0" distB="0" distL="0" distR="0" wp14:anchorId="5659AEB6" wp14:editId="4AD4EE8F">
                  <wp:extent cx="725170" cy="469265"/>
                  <wp:effectExtent l="0" t="0" r="0" b="698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5170" cy="469265"/>
                          </a:xfrm>
                          <a:prstGeom prst="rect">
                            <a:avLst/>
                          </a:prstGeom>
                          <a:noFill/>
                        </pic:spPr>
                      </pic:pic>
                    </a:graphicData>
                  </a:graphic>
                </wp:inline>
              </w:drawing>
            </w:r>
          </w:p>
        </w:tc>
        <w:tc>
          <w:tcPr>
            <w:tcW w:w="1986" w:type="dxa"/>
            <w:vMerge w:val="restart"/>
            <w:tcBorders>
              <w:top w:val="nil"/>
              <w:left w:val="single" w:sz="4" w:space="0" w:color="969696"/>
              <w:bottom w:val="single" w:sz="4" w:space="0" w:color="969696"/>
              <w:right w:val="single" w:sz="4" w:space="0" w:color="auto"/>
            </w:tcBorders>
            <w:shd w:val="clear" w:color="auto" w:fill="auto"/>
            <w:noWrap/>
            <w:vAlign w:val="center"/>
            <w:hideMark/>
          </w:tcPr>
          <w:p w14:paraId="578F84D5" w14:textId="0112CEFB" w:rsidR="00F1485C" w:rsidRPr="00EB7F22" w:rsidRDefault="003755D0" w:rsidP="00AA1F0B">
            <w:pPr>
              <w:spacing w:after="0" w:line="240" w:lineRule="auto"/>
              <w:jc w:val="center"/>
              <w:rPr>
                <w:rFonts w:eastAsia="Times New Roman" w:cs="Arial"/>
                <w:sz w:val="16"/>
                <w:szCs w:val="16"/>
                <w:lang w:val="es-EC" w:eastAsia="es-MX"/>
              </w:rPr>
            </w:pPr>
            <w:r>
              <w:rPr>
                <w:rFonts w:eastAsia="Times New Roman" w:cs="Arial"/>
                <w:noProof/>
                <w:sz w:val="16"/>
                <w:szCs w:val="16"/>
                <w:lang w:val="es-EC" w:eastAsia="es-EC"/>
              </w:rPr>
              <w:drawing>
                <wp:inline distT="0" distB="0" distL="0" distR="0" wp14:anchorId="652B0FEF" wp14:editId="06FBB31B">
                  <wp:extent cx="640080" cy="377825"/>
                  <wp:effectExtent l="0" t="0" r="7620" b="317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7825"/>
                          </a:xfrm>
                          <a:prstGeom prst="rect">
                            <a:avLst/>
                          </a:prstGeom>
                          <a:noFill/>
                        </pic:spPr>
                      </pic:pic>
                    </a:graphicData>
                  </a:graphic>
                </wp:inline>
              </w:drawing>
            </w:r>
            <w:r w:rsidR="00F1485C" w:rsidRPr="00EB7F22">
              <w:rPr>
                <w:rFonts w:eastAsia="Times New Roman" w:cs="Arial"/>
                <w:sz w:val="16"/>
                <w:szCs w:val="16"/>
                <w:lang w:val="es-EC" w:eastAsia="es-MX"/>
              </w:rPr>
              <w:t> </w:t>
            </w:r>
          </w:p>
        </w:tc>
      </w:tr>
      <w:tr w:rsidR="00F1485C" w:rsidRPr="003755D0" w14:paraId="09350215"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5106DC03"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0F334D2A"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3E23F137"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03E9A439"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354DDEFF"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0770B0A3"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000352DF"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519DA131"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273DAC2B"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0402BF86"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787A193F"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7F276E1C"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26B81B7D"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4BD02061"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1A8EDAEE"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75718C7D"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20278FA3"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28BE1198"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1EB5C299"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3DF71AE9"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0EAC03C8"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2C04DA0D"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512DEEFA"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6A35C6E2"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2C1BB2AE"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3DA28A3D"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1F9E1583"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653C0C82"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7819C42E"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0F87FF37"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6F56A709"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6A52FE1A"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0CEB12C6"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313BFBEA"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1EB870CA"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4BB8C286"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0A0B6CB8"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735680BE"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5895F82D"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0C5EB9A2"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290422D1"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5D0A7AB0"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0BC93D81"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424937A2"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0DE81D6B"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1CBD4400"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23E67B55"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5C1642B8"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5953F53B"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761196B7"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1BCFD016"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0E6E9B29"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44432C17"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5FFF5109"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60D4A893"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09988531"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04F3AC82"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132DA310"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58D55A41"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0BF4475C"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35623C6F"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14B54804"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64D0CB64" w14:textId="77777777" w:rsidTr="00BE7874">
        <w:trPr>
          <w:trHeight w:val="184"/>
        </w:trPr>
        <w:tc>
          <w:tcPr>
            <w:tcW w:w="986" w:type="dxa"/>
            <w:vMerge w:val="restart"/>
            <w:tcBorders>
              <w:top w:val="nil"/>
              <w:left w:val="single" w:sz="4" w:space="0" w:color="auto"/>
              <w:bottom w:val="single" w:sz="4" w:space="0" w:color="969696"/>
              <w:right w:val="single" w:sz="4" w:space="0" w:color="969696"/>
            </w:tcBorders>
            <w:shd w:val="clear" w:color="auto" w:fill="auto"/>
            <w:noWrap/>
            <w:vAlign w:val="center"/>
            <w:hideMark/>
          </w:tcPr>
          <w:p w14:paraId="3B3A6412" w14:textId="77777777" w:rsidR="00F1485C" w:rsidRPr="00EB7F22" w:rsidRDefault="00F1485C" w:rsidP="00AA1F0B">
            <w:pPr>
              <w:spacing w:after="0" w:line="240" w:lineRule="auto"/>
              <w:jc w:val="center"/>
              <w:rPr>
                <w:rFonts w:eastAsia="Times New Roman" w:cs="Arial"/>
                <w:sz w:val="16"/>
                <w:szCs w:val="16"/>
                <w:lang w:val="es-EC" w:eastAsia="es-MX"/>
              </w:rPr>
            </w:pPr>
            <w:r w:rsidRPr="00EB7F22">
              <w:rPr>
                <w:rFonts w:eastAsia="Times New Roman" w:cs="Arial"/>
                <w:sz w:val="16"/>
                <w:szCs w:val="16"/>
                <w:lang w:val="es-EC" w:eastAsia="es-MX"/>
              </w:rPr>
              <w:t> 23/07/2021</w:t>
            </w:r>
          </w:p>
        </w:tc>
        <w:tc>
          <w:tcPr>
            <w:tcW w:w="857" w:type="dxa"/>
            <w:vMerge w:val="restart"/>
            <w:tcBorders>
              <w:top w:val="nil"/>
              <w:left w:val="single" w:sz="4" w:space="0" w:color="969696"/>
              <w:bottom w:val="single" w:sz="4" w:space="0" w:color="969696"/>
              <w:right w:val="single" w:sz="4" w:space="0" w:color="969696"/>
            </w:tcBorders>
            <w:shd w:val="clear" w:color="auto" w:fill="auto"/>
            <w:vAlign w:val="center"/>
            <w:hideMark/>
          </w:tcPr>
          <w:p w14:paraId="4A1DD404" w14:textId="77777777" w:rsidR="00F1485C" w:rsidRPr="00EB7F22" w:rsidRDefault="00F1485C" w:rsidP="00AA1F0B">
            <w:pPr>
              <w:spacing w:after="0" w:line="240" w:lineRule="auto"/>
              <w:jc w:val="center"/>
              <w:rPr>
                <w:rFonts w:eastAsia="Times New Roman" w:cs="Arial"/>
                <w:sz w:val="16"/>
                <w:szCs w:val="20"/>
                <w:lang w:val="es-EC" w:eastAsia="es-MX"/>
              </w:rPr>
            </w:pPr>
            <w:r w:rsidRPr="00EB7F22">
              <w:rPr>
                <w:rFonts w:eastAsia="Times New Roman" w:cs="Arial"/>
                <w:sz w:val="16"/>
                <w:szCs w:val="20"/>
                <w:lang w:val="es-EC" w:eastAsia="es-MX"/>
              </w:rPr>
              <w:t>USGP</w:t>
            </w:r>
          </w:p>
        </w:tc>
        <w:tc>
          <w:tcPr>
            <w:tcW w:w="848" w:type="dxa"/>
            <w:vMerge w:val="restart"/>
            <w:tcBorders>
              <w:top w:val="nil"/>
              <w:left w:val="single" w:sz="4" w:space="0" w:color="969696"/>
              <w:bottom w:val="single" w:sz="4" w:space="0" w:color="969696"/>
              <w:right w:val="single" w:sz="4" w:space="0" w:color="969696"/>
            </w:tcBorders>
            <w:shd w:val="clear" w:color="auto" w:fill="auto"/>
            <w:vAlign w:val="center"/>
            <w:hideMark/>
          </w:tcPr>
          <w:p w14:paraId="755B703F" w14:textId="4BBF203A" w:rsidR="00F1485C" w:rsidRPr="00EB7F22" w:rsidRDefault="00BE7874" w:rsidP="00AA1F0B">
            <w:pPr>
              <w:spacing w:after="0" w:line="240" w:lineRule="auto"/>
              <w:jc w:val="center"/>
              <w:rPr>
                <w:rFonts w:eastAsia="Times New Roman" w:cs="Arial"/>
                <w:b/>
                <w:bCs/>
                <w:sz w:val="20"/>
                <w:szCs w:val="20"/>
                <w:lang w:val="es-EC" w:eastAsia="es-MX"/>
              </w:rPr>
            </w:pPr>
            <w:r>
              <w:rPr>
                <w:rFonts w:eastAsia="Times New Roman" w:cs="Arial"/>
                <w:b/>
                <w:bCs/>
                <w:sz w:val="20"/>
                <w:szCs w:val="20"/>
                <w:lang w:val="es-EC" w:eastAsia="es-MX"/>
              </w:rPr>
              <w:t>4t</w:t>
            </w:r>
            <w:r w:rsidR="00F1485C" w:rsidRPr="00EB7F22">
              <w:rPr>
                <w:rFonts w:eastAsia="Times New Roman" w:cs="Arial"/>
                <w:b/>
                <w:bCs/>
                <w:sz w:val="20"/>
                <w:szCs w:val="20"/>
                <w:lang w:val="es-EC" w:eastAsia="es-MX"/>
              </w:rPr>
              <w:t>a.</w:t>
            </w:r>
          </w:p>
        </w:tc>
        <w:tc>
          <w:tcPr>
            <w:tcW w:w="2229" w:type="dxa"/>
            <w:vMerge w:val="restart"/>
            <w:tcBorders>
              <w:top w:val="nil"/>
              <w:left w:val="single" w:sz="4" w:space="0" w:color="969696"/>
              <w:bottom w:val="single" w:sz="4" w:space="0" w:color="969696"/>
              <w:right w:val="single" w:sz="4" w:space="0" w:color="969696"/>
            </w:tcBorders>
            <w:shd w:val="clear" w:color="auto" w:fill="auto"/>
            <w:vAlign w:val="center"/>
            <w:hideMark/>
          </w:tcPr>
          <w:p w14:paraId="4FEE1613" w14:textId="77777777"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20"/>
                <w:szCs w:val="20"/>
                <w:lang w:val="es-EC" w:eastAsia="es-MX"/>
              </w:rPr>
              <w:t>Se realizó la revisión previa al soporte de la investigación</w:t>
            </w:r>
          </w:p>
        </w:tc>
        <w:tc>
          <w:tcPr>
            <w:tcW w:w="1585" w:type="dxa"/>
            <w:vMerge w:val="restart"/>
            <w:tcBorders>
              <w:top w:val="nil"/>
              <w:left w:val="single" w:sz="4" w:space="0" w:color="969696"/>
              <w:bottom w:val="single" w:sz="4" w:space="0" w:color="969696"/>
              <w:right w:val="single" w:sz="4" w:space="0" w:color="969696"/>
            </w:tcBorders>
            <w:shd w:val="clear" w:color="auto" w:fill="auto"/>
            <w:noWrap/>
            <w:vAlign w:val="center"/>
            <w:hideMark/>
          </w:tcPr>
          <w:p w14:paraId="7BD1B409" w14:textId="36C23D2B" w:rsidR="00F1485C" w:rsidRPr="00EB7F22" w:rsidRDefault="00F1485C" w:rsidP="00AA1F0B">
            <w:pPr>
              <w:spacing w:after="0" w:line="240" w:lineRule="auto"/>
              <w:jc w:val="center"/>
              <w:rPr>
                <w:rFonts w:eastAsia="Times New Roman" w:cs="Arial"/>
                <w:sz w:val="16"/>
                <w:szCs w:val="16"/>
                <w:lang w:val="es-EC" w:eastAsia="es-MX"/>
              </w:rPr>
            </w:pPr>
            <w:r w:rsidRPr="00EB7F22">
              <w:rPr>
                <w:rFonts w:eastAsia="Times New Roman" w:cs="Arial"/>
                <w:sz w:val="16"/>
                <w:szCs w:val="16"/>
                <w:lang w:val="es-EC" w:eastAsia="es-MX"/>
              </w:rPr>
              <w:t> </w:t>
            </w:r>
            <w:r w:rsidR="003755D0">
              <w:rPr>
                <w:rFonts w:eastAsia="Times New Roman" w:cs="Arial"/>
                <w:noProof/>
                <w:sz w:val="16"/>
                <w:szCs w:val="16"/>
                <w:lang w:val="es-EC" w:eastAsia="es-EC"/>
              </w:rPr>
              <w:drawing>
                <wp:inline distT="0" distB="0" distL="0" distR="0" wp14:anchorId="58EAB9A4" wp14:editId="7CFB0BB6">
                  <wp:extent cx="725170" cy="349996"/>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7446" cy="351094"/>
                          </a:xfrm>
                          <a:prstGeom prst="rect">
                            <a:avLst/>
                          </a:prstGeom>
                          <a:noFill/>
                        </pic:spPr>
                      </pic:pic>
                    </a:graphicData>
                  </a:graphic>
                </wp:inline>
              </w:drawing>
            </w:r>
          </w:p>
        </w:tc>
        <w:tc>
          <w:tcPr>
            <w:tcW w:w="1986" w:type="dxa"/>
            <w:vMerge w:val="restart"/>
            <w:tcBorders>
              <w:top w:val="nil"/>
              <w:left w:val="single" w:sz="4" w:space="0" w:color="969696"/>
              <w:bottom w:val="single" w:sz="4" w:space="0" w:color="969696"/>
              <w:right w:val="single" w:sz="4" w:space="0" w:color="auto"/>
            </w:tcBorders>
            <w:shd w:val="clear" w:color="auto" w:fill="auto"/>
            <w:noWrap/>
            <w:vAlign w:val="center"/>
            <w:hideMark/>
          </w:tcPr>
          <w:p w14:paraId="36F4B501" w14:textId="6878573F" w:rsidR="00F1485C" w:rsidRPr="00EB7F22" w:rsidRDefault="003755D0" w:rsidP="00AA1F0B">
            <w:pPr>
              <w:spacing w:after="0" w:line="240" w:lineRule="auto"/>
              <w:jc w:val="center"/>
              <w:rPr>
                <w:rFonts w:eastAsia="Times New Roman" w:cs="Arial"/>
                <w:sz w:val="16"/>
                <w:szCs w:val="16"/>
                <w:lang w:val="es-EC" w:eastAsia="es-MX"/>
              </w:rPr>
            </w:pPr>
            <w:r>
              <w:rPr>
                <w:rFonts w:eastAsia="Times New Roman" w:cs="Arial"/>
                <w:noProof/>
                <w:sz w:val="16"/>
                <w:szCs w:val="16"/>
                <w:lang w:val="es-EC" w:eastAsia="es-EC"/>
              </w:rPr>
              <w:drawing>
                <wp:inline distT="0" distB="0" distL="0" distR="0" wp14:anchorId="0A660AEF" wp14:editId="0E1C2306">
                  <wp:extent cx="640080" cy="377825"/>
                  <wp:effectExtent l="0" t="0" r="7620"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7825"/>
                          </a:xfrm>
                          <a:prstGeom prst="rect">
                            <a:avLst/>
                          </a:prstGeom>
                          <a:noFill/>
                        </pic:spPr>
                      </pic:pic>
                    </a:graphicData>
                  </a:graphic>
                </wp:inline>
              </w:drawing>
            </w:r>
            <w:r w:rsidR="00F1485C" w:rsidRPr="00EB7F22">
              <w:rPr>
                <w:rFonts w:eastAsia="Times New Roman" w:cs="Arial"/>
                <w:sz w:val="16"/>
                <w:szCs w:val="16"/>
                <w:lang w:val="es-EC" w:eastAsia="es-MX"/>
              </w:rPr>
              <w:t> </w:t>
            </w:r>
          </w:p>
        </w:tc>
      </w:tr>
      <w:tr w:rsidR="00F1485C" w:rsidRPr="003755D0" w14:paraId="5902F04A"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3917A7FA"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5B93E3D5"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53983D31"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12706056"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7C2C8D6B"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543A3B54"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0E703D7F"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60C91A80"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1E0A959E"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171A7E35"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6E686662"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362CA11B"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692D6B0A"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61B0966D" w14:textId="77777777" w:rsidTr="00BE7874">
        <w:trPr>
          <w:trHeight w:val="184"/>
        </w:trPr>
        <w:tc>
          <w:tcPr>
            <w:tcW w:w="986" w:type="dxa"/>
            <w:vMerge/>
            <w:tcBorders>
              <w:top w:val="nil"/>
              <w:left w:val="single" w:sz="4" w:space="0" w:color="auto"/>
              <w:bottom w:val="single" w:sz="4" w:space="0" w:color="969696"/>
              <w:right w:val="single" w:sz="4" w:space="0" w:color="969696"/>
            </w:tcBorders>
            <w:vAlign w:val="center"/>
            <w:hideMark/>
          </w:tcPr>
          <w:p w14:paraId="02F3E2F8"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6156EF8D" w14:textId="77777777" w:rsidR="00F1485C" w:rsidRPr="00EB7F22" w:rsidRDefault="00F1485C" w:rsidP="00AA1F0B">
            <w:pPr>
              <w:spacing w:after="0" w:line="240" w:lineRule="auto"/>
              <w:rPr>
                <w:rFonts w:eastAsia="Times New Roman" w:cs="Arial"/>
                <w:sz w:val="16"/>
                <w:szCs w:val="20"/>
                <w:lang w:val="es-EC" w:eastAsia="es-MX"/>
              </w:rPr>
            </w:pPr>
          </w:p>
        </w:tc>
        <w:tc>
          <w:tcPr>
            <w:tcW w:w="848" w:type="dxa"/>
            <w:vMerge/>
            <w:tcBorders>
              <w:top w:val="nil"/>
              <w:left w:val="single" w:sz="4" w:space="0" w:color="969696"/>
              <w:bottom w:val="single" w:sz="4" w:space="0" w:color="969696"/>
              <w:right w:val="single" w:sz="4" w:space="0" w:color="969696"/>
            </w:tcBorders>
            <w:vAlign w:val="center"/>
            <w:hideMark/>
          </w:tcPr>
          <w:p w14:paraId="5F30DB8D"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969696"/>
              <w:right w:val="single" w:sz="4" w:space="0" w:color="969696"/>
            </w:tcBorders>
            <w:vAlign w:val="center"/>
            <w:hideMark/>
          </w:tcPr>
          <w:p w14:paraId="70638D35"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969696"/>
              <w:right w:val="single" w:sz="4" w:space="0" w:color="969696"/>
            </w:tcBorders>
            <w:vAlign w:val="center"/>
            <w:hideMark/>
          </w:tcPr>
          <w:p w14:paraId="362D140E"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969696"/>
              <w:right w:val="single" w:sz="4" w:space="0" w:color="auto"/>
            </w:tcBorders>
            <w:vAlign w:val="center"/>
            <w:hideMark/>
          </w:tcPr>
          <w:p w14:paraId="7A6722D7"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3F9A35F7" w14:textId="77777777" w:rsidTr="00BE7874">
        <w:trPr>
          <w:trHeight w:val="184"/>
        </w:trPr>
        <w:tc>
          <w:tcPr>
            <w:tcW w:w="986" w:type="dxa"/>
            <w:vMerge w:val="restart"/>
            <w:tcBorders>
              <w:top w:val="nil"/>
              <w:left w:val="single" w:sz="4" w:space="0" w:color="auto"/>
              <w:bottom w:val="single" w:sz="4" w:space="0" w:color="000000"/>
              <w:right w:val="single" w:sz="4" w:space="0" w:color="969696"/>
            </w:tcBorders>
            <w:shd w:val="clear" w:color="auto" w:fill="auto"/>
            <w:noWrap/>
            <w:vAlign w:val="center"/>
            <w:hideMark/>
          </w:tcPr>
          <w:p w14:paraId="4E87CB68" w14:textId="77777777" w:rsidR="00F1485C" w:rsidRPr="00EB7F22" w:rsidRDefault="00F1485C" w:rsidP="00AA1F0B">
            <w:pPr>
              <w:spacing w:after="0" w:line="240" w:lineRule="auto"/>
              <w:jc w:val="center"/>
              <w:rPr>
                <w:rFonts w:eastAsia="Times New Roman" w:cs="Arial"/>
                <w:sz w:val="16"/>
                <w:szCs w:val="16"/>
                <w:lang w:val="es-EC" w:eastAsia="es-MX"/>
              </w:rPr>
            </w:pPr>
            <w:r w:rsidRPr="00EB7F22">
              <w:rPr>
                <w:rFonts w:eastAsia="Times New Roman" w:cs="Arial"/>
                <w:sz w:val="16"/>
                <w:szCs w:val="16"/>
                <w:lang w:val="es-EC" w:eastAsia="es-MX"/>
              </w:rPr>
              <w:t>30/07/2021</w:t>
            </w:r>
          </w:p>
        </w:tc>
        <w:tc>
          <w:tcPr>
            <w:tcW w:w="857" w:type="dxa"/>
            <w:vMerge w:val="restart"/>
            <w:tcBorders>
              <w:top w:val="nil"/>
              <w:left w:val="single" w:sz="4" w:space="0" w:color="969696"/>
              <w:bottom w:val="single" w:sz="4" w:space="0" w:color="969696"/>
              <w:right w:val="single" w:sz="4" w:space="0" w:color="969696"/>
            </w:tcBorders>
            <w:shd w:val="clear" w:color="auto" w:fill="auto"/>
            <w:vAlign w:val="center"/>
            <w:hideMark/>
          </w:tcPr>
          <w:p w14:paraId="4A933FA1" w14:textId="77777777" w:rsidR="00F1485C" w:rsidRPr="00EB7F22" w:rsidRDefault="00F1485C" w:rsidP="00AA1F0B">
            <w:pPr>
              <w:spacing w:after="0" w:line="240" w:lineRule="auto"/>
              <w:jc w:val="center"/>
              <w:rPr>
                <w:rFonts w:eastAsia="Times New Roman" w:cs="Arial"/>
                <w:sz w:val="16"/>
                <w:szCs w:val="20"/>
                <w:lang w:val="es-EC" w:eastAsia="es-MX"/>
              </w:rPr>
            </w:pPr>
            <w:r w:rsidRPr="00EB7F22">
              <w:rPr>
                <w:rFonts w:eastAsia="Times New Roman" w:cs="Arial"/>
                <w:sz w:val="16"/>
                <w:szCs w:val="20"/>
                <w:lang w:val="es-EC" w:eastAsia="es-MX"/>
              </w:rPr>
              <w:t>USGP</w:t>
            </w:r>
          </w:p>
        </w:tc>
        <w:tc>
          <w:tcPr>
            <w:tcW w:w="848" w:type="dxa"/>
            <w:vMerge w:val="restart"/>
            <w:tcBorders>
              <w:top w:val="nil"/>
              <w:left w:val="single" w:sz="4" w:space="0" w:color="969696"/>
              <w:bottom w:val="single" w:sz="4" w:space="0" w:color="000000"/>
              <w:right w:val="single" w:sz="4" w:space="0" w:color="969696"/>
            </w:tcBorders>
            <w:shd w:val="clear" w:color="auto" w:fill="auto"/>
            <w:vAlign w:val="center"/>
            <w:hideMark/>
          </w:tcPr>
          <w:p w14:paraId="0DFCDE14" w14:textId="1699B08E" w:rsidR="00F1485C" w:rsidRPr="00EB7F22" w:rsidRDefault="00BE7874" w:rsidP="00AA1F0B">
            <w:pPr>
              <w:spacing w:after="0" w:line="240" w:lineRule="auto"/>
              <w:jc w:val="center"/>
              <w:rPr>
                <w:rFonts w:eastAsia="Times New Roman" w:cs="Arial"/>
                <w:b/>
                <w:bCs/>
                <w:sz w:val="20"/>
                <w:szCs w:val="20"/>
                <w:lang w:val="es-EC" w:eastAsia="es-MX"/>
              </w:rPr>
            </w:pPr>
            <w:r>
              <w:rPr>
                <w:rFonts w:eastAsia="Times New Roman" w:cs="Arial"/>
                <w:b/>
                <w:bCs/>
                <w:sz w:val="20"/>
                <w:szCs w:val="20"/>
                <w:lang w:val="es-EC" w:eastAsia="es-MX"/>
              </w:rPr>
              <w:t>5t</w:t>
            </w:r>
            <w:r w:rsidR="00F1485C" w:rsidRPr="00EB7F22">
              <w:rPr>
                <w:rFonts w:eastAsia="Times New Roman" w:cs="Arial"/>
                <w:b/>
                <w:bCs/>
                <w:sz w:val="20"/>
                <w:szCs w:val="20"/>
                <w:lang w:val="es-EC" w:eastAsia="es-MX"/>
              </w:rPr>
              <w:t>a.</w:t>
            </w:r>
          </w:p>
        </w:tc>
        <w:tc>
          <w:tcPr>
            <w:tcW w:w="2229" w:type="dxa"/>
            <w:vMerge w:val="restart"/>
            <w:tcBorders>
              <w:top w:val="nil"/>
              <w:left w:val="single" w:sz="4" w:space="0" w:color="969696"/>
              <w:bottom w:val="single" w:sz="4" w:space="0" w:color="000000"/>
              <w:right w:val="single" w:sz="4" w:space="0" w:color="969696"/>
            </w:tcBorders>
            <w:shd w:val="clear" w:color="auto" w:fill="auto"/>
            <w:vAlign w:val="center"/>
            <w:hideMark/>
          </w:tcPr>
          <w:p w14:paraId="38E06FE5" w14:textId="77777777"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18"/>
                <w:szCs w:val="20"/>
                <w:lang w:val="es-EC" w:eastAsia="es-MX"/>
              </w:rPr>
              <w:t>Se revisó por última vez el articulo completo y se dio por terminado la investigación</w:t>
            </w:r>
          </w:p>
        </w:tc>
        <w:tc>
          <w:tcPr>
            <w:tcW w:w="1585" w:type="dxa"/>
            <w:vMerge w:val="restart"/>
            <w:tcBorders>
              <w:top w:val="nil"/>
              <w:left w:val="single" w:sz="4" w:space="0" w:color="969696"/>
              <w:bottom w:val="single" w:sz="4" w:space="0" w:color="000000"/>
              <w:right w:val="single" w:sz="4" w:space="0" w:color="969696"/>
            </w:tcBorders>
            <w:shd w:val="clear" w:color="auto" w:fill="auto"/>
            <w:noWrap/>
            <w:vAlign w:val="center"/>
            <w:hideMark/>
          </w:tcPr>
          <w:p w14:paraId="15317ABD" w14:textId="3D2396A0" w:rsidR="00F1485C" w:rsidRPr="00EB7F22" w:rsidRDefault="003755D0" w:rsidP="00AA1F0B">
            <w:pPr>
              <w:spacing w:after="0" w:line="240" w:lineRule="auto"/>
              <w:jc w:val="center"/>
              <w:rPr>
                <w:rFonts w:eastAsia="Times New Roman" w:cs="Arial"/>
                <w:sz w:val="16"/>
                <w:szCs w:val="16"/>
                <w:lang w:val="es-EC" w:eastAsia="es-MX"/>
              </w:rPr>
            </w:pPr>
            <w:r>
              <w:rPr>
                <w:rFonts w:eastAsia="Times New Roman" w:cs="Arial"/>
                <w:noProof/>
                <w:sz w:val="16"/>
                <w:szCs w:val="16"/>
                <w:lang w:val="es-EC" w:eastAsia="es-EC"/>
              </w:rPr>
              <w:drawing>
                <wp:inline distT="0" distB="0" distL="0" distR="0" wp14:anchorId="1F122EB1" wp14:editId="219DC88D">
                  <wp:extent cx="725170" cy="469265"/>
                  <wp:effectExtent l="0" t="0" r="0" b="698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5170" cy="469265"/>
                          </a:xfrm>
                          <a:prstGeom prst="rect">
                            <a:avLst/>
                          </a:prstGeom>
                          <a:noFill/>
                        </pic:spPr>
                      </pic:pic>
                    </a:graphicData>
                  </a:graphic>
                </wp:inline>
              </w:drawing>
            </w:r>
            <w:r w:rsidR="00F1485C" w:rsidRPr="00EB7F22">
              <w:rPr>
                <w:rFonts w:eastAsia="Times New Roman" w:cs="Arial"/>
                <w:sz w:val="16"/>
                <w:szCs w:val="16"/>
                <w:lang w:val="es-EC" w:eastAsia="es-MX"/>
              </w:rPr>
              <w:t> </w:t>
            </w:r>
          </w:p>
        </w:tc>
        <w:tc>
          <w:tcPr>
            <w:tcW w:w="1986" w:type="dxa"/>
            <w:vMerge w:val="restart"/>
            <w:tcBorders>
              <w:top w:val="nil"/>
              <w:left w:val="single" w:sz="4" w:space="0" w:color="969696"/>
              <w:bottom w:val="single" w:sz="4" w:space="0" w:color="000000"/>
              <w:right w:val="single" w:sz="4" w:space="0" w:color="auto"/>
            </w:tcBorders>
            <w:shd w:val="clear" w:color="auto" w:fill="auto"/>
            <w:noWrap/>
            <w:vAlign w:val="center"/>
            <w:hideMark/>
          </w:tcPr>
          <w:p w14:paraId="263E5045" w14:textId="2FCDE41F" w:rsidR="00F1485C" w:rsidRPr="00EB7F22" w:rsidRDefault="003755D0" w:rsidP="00AA1F0B">
            <w:pPr>
              <w:spacing w:after="0" w:line="240" w:lineRule="auto"/>
              <w:jc w:val="center"/>
              <w:rPr>
                <w:rFonts w:eastAsia="Times New Roman" w:cs="Arial"/>
                <w:sz w:val="16"/>
                <w:szCs w:val="16"/>
                <w:lang w:val="es-EC" w:eastAsia="es-MX"/>
              </w:rPr>
            </w:pPr>
            <w:r>
              <w:rPr>
                <w:rFonts w:eastAsia="Times New Roman" w:cs="Arial"/>
                <w:noProof/>
                <w:sz w:val="16"/>
                <w:szCs w:val="16"/>
                <w:lang w:val="es-EC" w:eastAsia="es-EC"/>
              </w:rPr>
              <w:drawing>
                <wp:inline distT="0" distB="0" distL="0" distR="0" wp14:anchorId="0B274D5A" wp14:editId="74B71C84">
                  <wp:extent cx="640080" cy="377825"/>
                  <wp:effectExtent l="0" t="0" r="7620" b="31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7825"/>
                          </a:xfrm>
                          <a:prstGeom prst="rect">
                            <a:avLst/>
                          </a:prstGeom>
                          <a:noFill/>
                        </pic:spPr>
                      </pic:pic>
                    </a:graphicData>
                  </a:graphic>
                </wp:inline>
              </w:drawing>
            </w:r>
            <w:r w:rsidR="00F1485C" w:rsidRPr="00EB7F22">
              <w:rPr>
                <w:rFonts w:eastAsia="Times New Roman" w:cs="Arial"/>
                <w:sz w:val="16"/>
                <w:szCs w:val="16"/>
                <w:lang w:val="es-EC" w:eastAsia="es-MX"/>
              </w:rPr>
              <w:t> </w:t>
            </w:r>
          </w:p>
        </w:tc>
      </w:tr>
      <w:tr w:rsidR="00F1485C" w:rsidRPr="003755D0" w14:paraId="78AE79A9" w14:textId="77777777" w:rsidTr="00BE7874">
        <w:trPr>
          <w:trHeight w:val="458"/>
        </w:trPr>
        <w:tc>
          <w:tcPr>
            <w:tcW w:w="986" w:type="dxa"/>
            <w:vMerge/>
            <w:tcBorders>
              <w:top w:val="nil"/>
              <w:left w:val="single" w:sz="4" w:space="0" w:color="auto"/>
              <w:bottom w:val="single" w:sz="4" w:space="0" w:color="000000"/>
              <w:right w:val="single" w:sz="4" w:space="0" w:color="969696"/>
            </w:tcBorders>
            <w:vAlign w:val="center"/>
            <w:hideMark/>
          </w:tcPr>
          <w:p w14:paraId="1A1528D6"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38CC66FE" w14:textId="77777777" w:rsidR="00F1485C" w:rsidRPr="00EB7F22" w:rsidRDefault="00F1485C" w:rsidP="00AA1F0B">
            <w:pPr>
              <w:spacing w:after="0" w:line="240" w:lineRule="auto"/>
              <w:rPr>
                <w:rFonts w:eastAsia="Times New Roman" w:cs="Arial"/>
                <w:sz w:val="20"/>
                <w:szCs w:val="20"/>
                <w:lang w:val="es-EC" w:eastAsia="es-MX"/>
              </w:rPr>
            </w:pPr>
          </w:p>
        </w:tc>
        <w:tc>
          <w:tcPr>
            <w:tcW w:w="848" w:type="dxa"/>
            <w:vMerge/>
            <w:tcBorders>
              <w:top w:val="nil"/>
              <w:left w:val="single" w:sz="4" w:space="0" w:color="969696"/>
              <w:bottom w:val="single" w:sz="4" w:space="0" w:color="000000"/>
              <w:right w:val="single" w:sz="4" w:space="0" w:color="969696"/>
            </w:tcBorders>
            <w:vAlign w:val="center"/>
            <w:hideMark/>
          </w:tcPr>
          <w:p w14:paraId="14980288"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000000"/>
              <w:right w:val="single" w:sz="4" w:space="0" w:color="969696"/>
            </w:tcBorders>
            <w:vAlign w:val="center"/>
            <w:hideMark/>
          </w:tcPr>
          <w:p w14:paraId="26A5D03C"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000000"/>
              <w:right w:val="single" w:sz="4" w:space="0" w:color="969696"/>
            </w:tcBorders>
            <w:vAlign w:val="center"/>
            <w:hideMark/>
          </w:tcPr>
          <w:p w14:paraId="42324372"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000000"/>
              <w:right w:val="single" w:sz="4" w:space="0" w:color="auto"/>
            </w:tcBorders>
            <w:vAlign w:val="center"/>
            <w:hideMark/>
          </w:tcPr>
          <w:p w14:paraId="1D52485B"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0838308D" w14:textId="77777777" w:rsidTr="00BE7874">
        <w:trPr>
          <w:trHeight w:val="458"/>
        </w:trPr>
        <w:tc>
          <w:tcPr>
            <w:tcW w:w="986" w:type="dxa"/>
            <w:vMerge/>
            <w:tcBorders>
              <w:top w:val="nil"/>
              <w:left w:val="single" w:sz="4" w:space="0" w:color="auto"/>
              <w:bottom w:val="single" w:sz="4" w:space="0" w:color="000000"/>
              <w:right w:val="single" w:sz="4" w:space="0" w:color="969696"/>
            </w:tcBorders>
            <w:vAlign w:val="center"/>
            <w:hideMark/>
          </w:tcPr>
          <w:p w14:paraId="587E47D9"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7F97289E" w14:textId="77777777" w:rsidR="00F1485C" w:rsidRPr="00EB7F22" w:rsidRDefault="00F1485C" w:rsidP="00AA1F0B">
            <w:pPr>
              <w:spacing w:after="0" w:line="240" w:lineRule="auto"/>
              <w:rPr>
                <w:rFonts w:eastAsia="Times New Roman" w:cs="Arial"/>
                <w:sz w:val="20"/>
                <w:szCs w:val="20"/>
                <w:lang w:val="es-EC" w:eastAsia="es-MX"/>
              </w:rPr>
            </w:pPr>
          </w:p>
        </w:tc>
        <w:tc>
          <w:tcPr>
            <w:tcW w:w="848" w:type="dxa"/>
            <w:vMerge/>
            <w:tcBorders>
              <w:top w:val="nil"/>
              <w:left w:val="single" w:sz="4" w:space="0" w:color="969696"/>
              <w:bottom w:val="single" w:sz="4" w:space="0" w:color="000000"/>
              <w:right w:val="single" w:sz="4" w:space="0" w:color="969696"/>
            </w:tcBorders>
            <w:vAlign w:val="center"/>
            <w:hideMark/>
          </w:tcPr>
          <w:p w14:paraId="64FE3EF7"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000000"/>
              <w:right w:val="single" w:sz="4" w:space="0" w:color="969696"/>
            </w:tcBorders>
            <w:vAlign w:val="center"/>
            <w:hideMark/>
          </w:tcPr>
          <w:p w14:paraId="08C27675"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000000"/>
              <w:right w:val="single" w:sz="4" w:space="0" w:color="969696"/>
            </w:tcBorders>
            <w:vAlign w:val="center"/>
            <w:hideMark/>
          </w:tcPr>
          <w:p w14:paraId="2747091F"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000000"/>
              <w:right w:val="single" w:sz="4" w:space="0" w:color="auto"/>
            </w:tcBorders>
            <w:vAlign w:val="center"/>
            <w:hideMark/>
          </w:tcPr>
          <w:p w14:paraId="6B35C0F4"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195F0402" w14:textId="77777777" w:rsidTr="00BE7874">
        <w:trPr>
          <w:trHeight w:val="458"/>
        </w:trPr>
        <w:tc>
          <w:tcPr>
            <w:tcW w:w="986" w:type="dxa"/>
            <w:vMerge/>
            <w:tcBorders>
              <w:top w:val="nil"/>
              <w:left w:val="single" w:sz="4" w:space="0" w:color="auto"/>
              <w:bottom w:val="single" w:sz="4" w:space="0" w:color="000000"/>
              <w:right w:val="single" w:sz="4" w:space="0" w:color="969696"/>
            </w:tcBorders>
            <w:vAlign w:val="center"/>
            <w:hideMark/>
          </w:tcPr>
          <w:p w14:paraId="6EAB57E1" w14:textId="77777777" w:rsidR="00F1485C" w:rsidRPr="00EB7F22" w:rsidRDefault="00F1485C" w:rsidP="00AA1F0B">
            <w:pPr>
              <w:spacing w:after="0" w:line="240" w:lineRule="auto"/>
              <w:rPr>
                <w:rFonts w:eastAsia="Times New Roman" w:cs="Arial"/>
                <w:sz w:val="16"/>
                <w:szCs w:val="16"/>
                <w:lang w:val="es-EC" w:eastAsia="es-MX"/>
              </w:rPr>
            </w:pPr>
          </w:p>
        </w:tc>
        <w:tc>
          <w:tcPr>
            <w:tcW w:w="857" w:type="dxa"/>
            <w:vMerge/>
            <w:tcBorders>
              <w:top w:val="nil"/>
              <w:left w:val="single" w:sz="4" w:space="0" w:color="969696"/>
              <w:bottom w:val="single" w:sz="4" w:space="0" w:color="969696"/>
              <w:right w:val="single" w:sz="4" w:space="0" w:color="969696"/>
            </w:tcBorders>
            <w:vAlign w:val="center"/>
            <w:hideMark/>
          </w:tcPr>
          <w:p w14:paraId="3E573798" w14:textId="77777777" w:rsidR="00F1485C" w:rsidRPr="00EB7F22" w:rsidRDefault="00F1485C" w:rsidP="00AA1F0B">
            <w:pPr>
              <w:spacing w:after="0" w:line="240" w:lineRule="auto"/>
              <w:rPr>
                <w:rFonts w:eastAsia="Times New Roman" w:cs="Arial"/>
                <w:sz w:val="20"/>
                <w:szCs w:val="20"/>
                <w:lang w:val="es-EC" w:eastAsia="es-MX"/>
              </w:rPr>
            </w:pPr>
          </w:p>
        </w:tc>
        <w:tc>
          <w:tcPr>
            <w:tcW w:w="848" w:type="dxa"/>
            <w:vMerge/>
            <w:tcBorders>
              <w:top w:val="nil"/>
              <w:left w:val="single" w:sz="4" w:space="0" w:color="969696"/>
              <w:bottom w:val="single" w:sz="4" w:space="0" w:color="000000"/>
              <w:right w:val="single" w:sz="4" w:space="0" w:color="969696"/>
            </w:tcBorders>
            <w:vAlign w:val="center"/>
            <w:hideMark/>
          </w:tcPr>
          <w:p w14:paraId="32FC8894" w14:textId="77777777" w:rsidR="00F1485C" w:rsidRPr="00EB7F22" w:rsidRDefault="00F1485C" w:rsidP="00AA1F0B">
            <w:pPr>
              <w:spacing w:after="0" w:line="240" w:lineRule="auto"/>
              <w:rPr>
                <w:rFonts w:eastAsia="Times New Roman" w:cs="Arial"/>
                <w:b/>
                <w:bCs/>
                <w:sz w:val="20"/>
                <w:szCs w:val="20"/>
                <w:lang w:val="es-EC" w:eastAsia="es-MX"/>
              </w:rPr>
            </w:pPr>
          </w:p>
        </w:tc>
        <w:tc>
          <w:tcPr>
            <w:tcW w:w="2229" w:type="dxa"/>
            <w:vMerge/>
            <w:tcBorders>
              <w:top w:val="nil"/>
              <w:left w:val="single" w:sz="4" w:space="0" w:color="969696"/>
              <w:bottom w:val="single" w:sz="4" w:space="0" w:color="000000"/>
              <w:right w:val="single" w:sz="4" w:space="0" w:color="969696"/>
            </w:tcBorders>
            <w:vAlign w:val="center"/>
            <w:hideMark/>
          </w:tcPr>
          <w:p w14:paraId="1D105EC0" w14:textId="77777777" w:rsidR="00F1485C" w:rsidRPr="00EB7F22" w:rsidRDefault="00F1485C" w:rsidP="00AA1F0B">
            <w:pPr>
              <w:spacing w:after="0" w:line="240" w:lineRule="auto"/>
              <w:rPr>
                <w:rFonts w:eastAsia="Times New Roman" w:cs="Arial"/>
                <w:sz w:val="20"/>
                <w:szCs w:val="20"/>
                <w:lang w:val="es-EC" w:eastAsia="es-MX"/>
              </w:rPr>
            </w:pPr>
          </w:p>
        </w:tc>
        <w:tc>
          <w:tcPr>
            <w:tcW w:w="1585" w:type="dxa"/>
            <w:vMerge/>
            <w:tcBorders>
              <w:top w:val="nil"/>
              <w:left w:val="single" w:sz="4" w:space="0" w:color="969696"/>
              <w:bottom w:val="single" w:sz="4" w:space="0" w:color="000000"/>
              <w:right w:val="single" w:sz="4" w:space="0" w:color="969696"/>
            </w:tcBorders>
            <w:vAlign w:val="center"/>
            <w:hideMark/>
          </w:tcPr>
          <w:p w14:paraId="180F9C15" w14:textId="77777777" w:rsidR="00F1485C" w:rsidRPr="00EB7F22" w:rsidRDefault="00F1485C" w:rsidP="00AA1F0B">
            <w:pPr>
              <w:spacing w:after="0" w:line="240" w:lineRule="auto"/>
              <w:rPr>
                <w:rFonts w:eastAsia="Times New Roman" w:cs="Arial"/>
                <w:sz w:val="16"/>
                <w:szCs w:val="16"/>
                <w:lang w:val="es-EC" w:eastAsia="es-MX"/>
              </w:rPr>
            </w:pPr>
          </w:p>
        </w:tc>
        <w:tc>
          <w:tcPr>
            <w:tcW w:w="1986" w:type="dxa"/>
            <w:vMerge/>
            <w:tcBorders>
              <w:top w:val="nil"/>
              <w:left w:val="single" w:sz="4" w:space="0" w:color="969696"/>
              <w:bottom w:val="single" w:sz="4" w:space="0" w:color="000000"/>
              <w:right w:val="single" w:sz="4" w:space="0" w:color="auto"/>
            </w:tcBorders>
            <w:vAlign w:val="center"/>
            <w:hideMark/>
          </w:tcPr>
          <w:p w14:paraId="29E38B2D" w14:textId="77777777" w:rsidR="00F1485C" w:rsidRPr="00EB7F22" w:rsidRDefault="00F1485C" w:rsidP="00AA1F0B">
            <w:pPr>
              <w:spacing w:after="0" w:line="240" w:lineRule="auto"/>
              <w:rPr>
                <w:rFonts w:eastAsia="Times New Roman" w:cs="Arial"/>
                <w:sz w:val="16"/>
                <w:szCs w:val="16"/>
                <w:lang w:val="es-EC" w:eastAsia="es-MX"/>
              </w:rPr>
            </w:pPr>
          </w:p>
        </w:tc>
      </w:tr>
      <w:tr w:rsidR="00F1485C" w:rsidRPr="003755D0" w14:paraId="09251F9B" w14:textId="77777777" w:rsidTr="00BE7874">
        <w:trPr>
          <w:trHeight w:val="309"/>
        </w:trPr>
        <w:tc>
          <w:tcPr>
            <w:tcW w:w="986" w:type="dxa"/>
            <w:tcBorders>
              <w:top w:val="nil"/>
              <w:left w:val="nil"/>
              <w:bottom w:val="nil"/>
              <w:right w:val="nil"/>
            </w:tcBorders>
            <w:shd w:val="clear" w:color="auto" w:fill="auto"/>
            <w:noWrap/>
            <w:vAlign w:val="center"/>
            <w:hideMark/>
          </w:tcPr>
          <w:p w14:paraId="6D297F37" w14:textId="77777777" w:rsidR="00F1485C" w:rsidRPr="00EB7F22" w:rsidRDefault="00F1485C" w:rsidP="00AA1F0B">
            <w:pPr>
              <w:spacing w:after="0" w:line="240" w:lineRule="auto"/>
              <w:jc w:val="center"/>
              <w:rPr>
                <w:rFonts w:eastAsia="Times New Roman" w:cs="Arial"/>
                <w:sz w:val="16"/>
                <w:szCs w:val="16"/>
                <w:lang w:val="es-EC" w:eastAsia="es-MX"/>
              </w:rPr>
            </w:pPr>
          </w:p>
        </w:tc>
        <w:tc>
          <w:tcPr>
            <w:tcW w:w="857" w:type="dxa"/>
            <w:tcBorders>
              <w:top w:val="nil"/>
              <w:left w:val="nil"/>
              <w:bottom w:val="nil"/>
              <w:right w:val="nil"/>
            </w:tcBorders>
            <w:shd w:val="clear" w:color="auto" w:fill="auto"/>
            <w:vAlign w:val="center"/>
            <w:hideMark/>
          </w:tcPr>
          <w:p w14:paraId="6C024D8D" w14:textId="77777777" w:rsidR="00F1485C" w:rsidRPr="00EB7F22" w:rsidRDefault="00F1485C" w:rsidP="00AA1F0B">
            <w:pPr>
              <w:spacing w:after="0" w:line="240" w:lineRule="auto"/>
              <w:jc w:val="center"/>
              <w:rPr>
                <w:rFonts w:ascii="Times New Roman" w:eastAsia="Times New Roman" w:hAnsi="Times New Roman" w:cs="Times New Roman"/>
                <w:sz w:val="20"/>
                <w:szCs w:val="20"/>
                <w:lang w:val="es-EC" w:eastAsia="es-MX"/>
              </w:rPr>
            </w:pPr>
          </w:p>
        </w:tc>
        <w:tc>
          <w:tcPr>
            <w:tcW w:w="848" w:type="dxa"/>
            <w:tcBorders>
              <w:top w:val="nil"/>
              <w:left w:val="nil"/>
              <w:bottom w:val="nil"/>
              <w:right w:val="nil"/>
            </w:tcBorders>
            <w:shd w:val="clear" w:color="auto" w:fill="auto"/>
            <w:vAlign w:val="center"/>
            <w:hideMark/>
          </w:tcPr>
          <w:p w14:paraId="2F65FBB5" w14:textId="77777777" w:rsidR="00F1485C" w:rsidRPr="00EB7F22" w:rsidRDefault="00F1485C" w:rsidP="00AA1F0B">
            <w:pPr>
              <w:spacing w:after="0" w:line="240" w:lineRule="auto"/>
              <w:jc w:val="center"/>
              <w:rPr>
                <w:rFonts w:ascii="Times New Roman" w:eastAsia="Times New Roman" w:hAnsi="Times New Roman" w:cs="Times New Roman"/>
                <w:sz w:val="20"/>
                <w:szCs w:val="20"/>
                <w:lang w:val="es-EC" w:eastAsia="es-MX"/>
              </w:rPr>
            </w:pPr>
          </w:p>
        </w:tc>
        <w:tc>
          <w:tcPr>
            <w:tcW w:w="2229" w:type="dxa"/>
            <w:tcBorders>
              <w:top w:val="nil"/>
              <w:left w:val="nil"/>
              <w:bottom w:val="nil"/>
              <w:right w:val="nil"/>
            </w:tcBorders>
            <w:shd w:val="clear" w:color="auto" w:fill="auto"/>
            <w:noWrap/>
            <w:vAlign w:val="bottom"/>
            <w:hideMark/>
          </w:tcPr>
          <w:p w14:paraId="76760E5D" w14:textId="77777777" w:rsidR="00F1485C" w:rsidRPr="00EB7F22" w:rsidRDefault="00F1485C" w:rsidP="00AA1F0B">
            <w:pPr>
              <w:spacing w:after="0" w:line="240" w:lineRule="auto"/>
              <w:jc w:val="center"/>
              <w:rPr>
                <w:rFonts w:ascii="Times New Roman" w:eastAsia="Times New Roman" w:hAnsi="Times New Roman" w:cs="Times New Roman"/>
                <w:sz w:val="20"/>
                <w:szCs w:val="20"/>
                <w:lang w:val="es-EC" w:eastAsia="es-MX"/>
              </w:rPr>
            </w:pPr>
          </w:p>
        </w:tc>
        <w:tc>
          <w:tcPr>
            <w:tcW w:w="1585" w:type="dxa"/>
            <w:tcBorders>
              <w:top w:val="nil"/>
              <w:left w:val="nil"/>
              <w:bottom w:val="nil"/>
              <w:right w:val="nil"/>
            </w:tcBorders>
            <w:shd w:val="clear" w:color="auto" w:fill="auto"/>
            <w:noWrap/>
            <w:vAlign w:val="center"/>
            <w:hideMark/>
          </w:tcPr>
          <w:p w14:paraId="2A120E28" w14:textId="77777777" w:rsidR="00F1485C" w:rsidRPr="00EB7F22" w:rsidRDefault="00F1485C" w:rsidP="00AA1F0B">
            <w:pPr>
              <w:spacing w:after="0" w:line="240" w:lineRule="auto"/>
              <w:rPr>
                <w:rFonts w:ascii="Times New Roman" w:eastAsia="Times New Roman" w:hAnsi="Times New Roman" w:cs="Times New Roman"/>
                <w:sz w:val="20"/>
                <w:szCs w:val="20"/>
                <w:lang w:val="es-EC" w:eastAsia="es-MX"/>
              </w:rPr>
            </w:pPr>
          </w:p>
        </w:tc>
        <w:tc>
          <w:tcPr>
            <w:tcW w:w="1986" w:type="dxa"/>
            <w:tcBorders>
              <w:top w:val="nil"/>
              <w:left w:val="nil"/>
              <w:bottom w:val="nil"/>
              <w:right w:val="nil"/>
            </w:tcBorders>
            <w:shd w:val="clear" w:color="auto" w:fill="auto"/>
            <w:noWrap/>
            <w:vAlign w:val="center"/>
            <w:hideMark/>
          </w:tcPr>
          <w:p w14:paraId="11B5DE7D" w14:textId="77777777" w:rsidR="00F1485C" w:rsidRPr="00EB7F22" w:rsidRDefault="00F1485C" w:rsidP="00AA1F0B">
            <w:pPr>
              <w:spacing w:after="0" w:line="240" w:lineRule="auto"/>
              <w:jc w:val="center"/>
              <w:rPr>
                <w:rFonts w:ascii="Times New Roman" w:eastAsia="Times New Roman" w:hAnsi="Times New Roman" w:cs="Times New Roman"/>
                <w:sz w:val="20"/>
                <w:szCs w:val="20"/>
                <w:lang w:val="es-EC" w:eastAsia="es-MX"/>
              </w:rPr>
            </w:pPr>
          </w:p>
        </w:tc>
      </w:tr>
      <w:tr w:rsidR="00F1485C" w:rsidRPr="00EB7F22" w14:paraId="020FB079" w14:textId="77777777" w:rsidTr="00BE7874">
        <w:trPr>
          <w:trHeight w:val="309"/>
        </w:trPr>
        <w:tc>
          <w:tcPr>
            <w:tcW w:w="8491"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03A27A4" w14:textId="77777777" w:rsidR="00F1485C" w:rsidRPr="00EB7F22" w:rsidRDefault="00F1485C" w:rsidP="00AA1F0B">
            <w:pPr>
              <w:spacing w:after="0" w:line="240" w:lineRule="auto"/>
              <w:jc w:val="center"/>
              <w:rPr>
                <w:rFonts w:eastAsia="Times New Roman" w:cs="Arial"/>
                <w:b/>
                <w:bCs/>
                <w:szCs w:val="24"/>
                <w:lang w:val="es-EC" w:eastAsia="es-MX"/>
              </w:rPr>
            </w:pPr>
            <w:r w:rsidRPr="00EB7F22">
              <w:rPr>
                <w:rFonts w:eastAsia="Times New Roman" w:cs="Arial"/>
                <w:b/>
                <w:bCs/>
                <w:szCs w:val="24"/>
                <w:lang w:val="es-EC" w:eastAsia="es-MX"/>
              </w:rPr>
              <w:t>OBSERVACIONES / RECOMENDACIONES FINALES</w:t>
            </w:r>
          </w:p>
        </w:tc>
      </w:tr>
      <w:tr w:rsidR="00F1485C" w:rsidRPr="00EB7F22" w14:paraId="3F4ACDC8" w14:textId="77777777" w:rsidTr="00BE7874">
        <w:trPr>
          <w:trHeight w:val="309"/>
        </w:trPr>
        <w:tc>
          <w:tcPr>
            <w:tcW w:w="986" w:type="dxa"/>
            <w:tcBorders>
              <w:top w:val="single" w:sz="4" w:space="0" w:color="auto"/>
              <w:left w:val="single" w:sz="4" w:space="0" w:color="auto"/>
              <w:bottom w:val="nil"/>
              <w:right w:val="nil"/>
            </w:tcBorders>
            <w:shd w:val="clear" w:color="auto" w:fill="auto"/>
            <w:noWrap/>
            <w:vAlign w:val="bottom"/>
            <w:hideMark/>
          </w:tcPr>
          <w:p w14:paraId="2EF1C908" w14:textId="77777777"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20"/>
                <w:szCs w:val="20"/>
                <w:lang w:val="es-EC" w:eastAsia="es-MX"/>
              </w:rPr>
              <w:t> </w:t>
            </w:r>
          </w:p>
        </w:tc>
        <w:tc>
          <w:tcPr>
            <w:tcW w:w="857" w:type="dxa"/>
            <w:tcBorders>
              <w:top w:val="single" w:sz="4" w:space="0" w:color="auto"/>
              <w:left w:val="nil"/>
              <w:bottom w:val="nil"/>
              <w:right w:val="nil"/>
            </w:tcBorders>
            <w:shd w:val="clear" w:color="auto" w:fill="auto"/>
            <w:noWrap/>
            <w:vAlign w:val="bottom"/>
            <w:hideMark/>
          </w:tcPr>
          <w:p w14:paraId="0CB9FECB" w14:textId="77777777"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20"/>
                <w:szCs w:val="20"/>
                <w:lang w:val="es-EC" w:eastAsia="es-MX"/>
              </w:rPr>
              <w:t> </w:t>
            </w:r>
          </w:p>
        </w:tc>
        <w:tc>
          <w:tcPr>
            <w:tcW w:w="848" w:type="dxa"/>
            <w:tcBorders>
              <w:top w:val="single" w:sz="4" w:space="0" w:color="auto"/>
              <w:left w:val="nil"/>
              <w:bottom w:val="nil"/>
              <w:right w:val="nil"/>
            </w:tcBorders>
            <w:shd w:val="clear" w:color="auto" w:fill="auto"/>
            <w:noWrap/>
            <w:vAlign w:val="bottom"/>
            <w:hideMark/>
          </w:tcPr>
          <w:p w14:paraId="567075C8" w14:textId="77777777"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20"/>
                <w:szCs w:val="20"/>
                <w:lang w:val="es-EC" w:eastAsia="es-MX"/>
              </w:rPr>
              <w:t> </w:t>
            </w:r>
          </w:p>
        </w:tc>
        <w:tc>
          <w:tcPr>
            <w:tcW w:w="2229" w:type="dxa"/>
            <w:tcBorders>
              <w:top w:val="single" w:sz="4" w:space="0" w:color="auto"/>
              <w:left w:val="nil"/>
              <w:bottom w:val="nil"/>
              <w:right w:val="nil"/>
            </w:tcBorders>
            <w:shd w:val="clear" w:color="auto" w:fill="auto"/>
            <w:noWrap/>
            <w:vAlign w:val="bottom"/>
            <w:hideMark/>
          </w:tcPr>
          <w:p w14:paraId="336350CD" w14:textId="77777777"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20"/>
                <w:szCs w:val="20"/>
                <w:lang w:val="es-EC" w:eastAsia="es-MX"/>
              </w:rPr>
              <w:t> </w:t>
            </w:r>
          </w:p>
        </w:tc>
        <w:tc>
          <w:tcPr>
            <w:tcW w:w="1585" w:type="dxa"/>
            <w:tcBorders>
              <w:top w:val="single" w:sz="4" w:space="0" w:color="auto"/>
              <w:left w:val="nil"/>
              <w:bottom w:val="nil"/>
              <w:right w:val="nil"/>
            </w:tcBorders>
            <w:shd w:val="clear" w:color="auto" w:fill="auto"/>
            <w:noWrap/>
            <w:vAlign w:val="bottom"/>
            <w:hideMark/>
          </w:tcPr>
          <w:p w14:paraId="041F8578" w14:textId="77777777"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20"/>
                <w:szCs w:val="20"/>
                <w:lang w:val="es-EC" w:eastAsia="es-MX"/>
              </w:rPr>
              <w:t> </w:t>
            </w:r>
          </w:p>
        </w:tc>
        <w:tc>
          <w:tcPr>
            <w:tcW w:w="1986" w:type="dxa"/>
            <w:tcBorders>
              <w:top w:val="single" w:sz="4" w:space="0" w:color="auto"/>
              <w:left w:val="nil"/>
              <w:bottom w:val="nil"/>
              <w:right w:val="single" w:sz="4" w:space="0" w:color="auto"/>
            </w:tcBorders>
            <w:shd w:val="clear" w:color="auto" w:fill="auto"/>
            <w:noWrap/>
            <w:vAlign w:val="bottom"/>
            <w:hideMark/>
          </w:tcPr>
          <w:p w14:paraId="484FFA86" w14:textId="77777777"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20"/>
                <w:szCs w:val="20"/>
                <w:lang w:val="es-EC" w:eastAsia="es-MX"/>
              </w:rPr>
              <w:t> </w:t>
            </w:r>
          </w:p>
        </w:tc>
      </w:tr>
      <w:tr w:rsidR="00F1485C" w:rsidRPr="00EB7F22" w14:paraId="11D192B5" w14:textId="77777777" w:rsidTr="00BE7874">
        <w:trPr>
          <w:trHeight w:val="309"/>
        </w:trPr>
        <w:tc>
          <w:tcPr>
            <w:tcW w:w="986" w:type="dxa"/>
            <w:tcBorders>
              <w:top w:val="nil"/>
              <w:left w:val="single" w:sz="4" w:space="0" w:color="auto"/>
              <w:bottom w:val="single" w:sz="4" w:space="0" w:color="auto"/>
              <w:right w:val="nil"/>
            </w:tcBorders>
            <w:shd w:val="clear" w:color="auto" w:fill="auto"/>
            <w:noWrap/>
            <w:vAlign w:val="bottom"/>
            <w:hideMark/>
          </w:tcPr>
          <w:p w14:paraId="33C54919" w14:textId="77777777"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20"/>
                <w:szCs w:val="20"/>
                <w:lang w:val="es-EC" w:eastAsia="es-MX"/>
              </w:rPr>
              <w:t> </w:t>
            </w:r>
          </w:p>
        </w:tc>
        <w:tc>
          <w:tcPr>
            <w:tcW w:w="857" w:type="dxa"/>
            <w:tcBorders>
              <w:top w:val="nil"/>
              <w:left w:val="nil"/>
              <w:bottom w:val="single" w:sz="4" w:space="0" w:color="auto"/>
              <w:right w:val="nil"/>
            </w:tcBorders>
            <w:shd w:val="clear" w:color="auto" w:fill="auto"/>
            <w:noWrap/>
            <w:vAlign w:val="bottom"/>
            <w:hideMark/>
          </w:tcPr>
          <w:p w14:paraId="32921CF3" w14:textId="77777777"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20"/>
                <w:szCs w:val="20"/>
                <w:lang w:val="es-EC" w:eastAsia="es-MX"/>
              </w:rPr>
              <w:t> </w:t>
            </w:r>
          </w:p>
        </w:tc>
        <w:tc>
          <w:tcPr>
            <w:tcW w:w="848" w:type="dxa"/>
            <w:tcBorders>
              <w:top w:val="nil"/>
              <w:left w:val="nil"/>
              <w:bottom w:val="single" w:sz="4" w:space="0" w:color="auto"/>
              <w:right w:val="nil"/>
            </w:tcBorders>
            <w:shd w:val="clear" w:color="auto" w:fill="auto"/>
            <w:noWrap/>
            <w:vAlign w:val="bottom"/>
            <w:hideMark/>
          </w:tcPr>
          <w:p w14:paraId="2A6D5A17" w14:textId="77777777"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20"/>
                <w:szCs w:val="20"/>
                <w:lang w:val="es-EC" w:eastAsia="es-MX"/>
              </w:rPr>
              <w:t> </w:t>
            </w:r>
          </w:p>
        </w:tc>
        <w:tc>
          <w:tcPr>
            <w:tcW w:w="2229" w:type="dxa"/>
            <w:tcBorders>
              <w:top w:val="nil"/>
              <w:left w:val="nil"/>
              <w:bottom w:val="single" w:sz="4" w:space="0" w:color="auto"/>
              <w:right w:val="nil"/>
            </w:tcBorders>
            <w:shd w:val="clear" w:color="auto" w:fill="auto"/>
            <w:noWrap/>
            <w:vAlign w:val="bottom"/>
            <w:hideMark/>
          </w:tcPr>
          <w:p w14:paraId="4025E698" w14:textId="77777777"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20"/>
                <w:szCs w:val="20"/>
                <w:lang w:val="es-EC" w:eastAsia="es-MX"/>
              </w:rPr>
              <w:t> </w:t>
            </w:r>
          </w:p>
        </w:tc>
        <w:tc>
          <w:tcPr>
            <w:tcW w:w="1585" w:type="dxa"/>
            <w:tcBorders>
              <w:top w:val="nil"/>
              <w:left w:val="nil"/>
              <w:bottom w:val="single" w:sz="4" w:space="0" w:color="auto"/>
              <w:right w:val="nil"/>
            </w:tcBorders>
            <w:shd w:val="clear" w:color="auto" w:fill="auto"/>
            <w:noWrap/>
            <w:vAlign w:val="bottom"/>
            <w:hideMark/>
          </w:tcPr>
          <w:p w14:paraId="090C1E94" w14:textId="77777777"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20"/>
                <w:szCs w:val="20"/>
                <w:lang w:val="es-EC" w:eastAsia="es-MX"/>
              </w:rPr>
              <w:t> </w:t>
            </w:r>
          </w:p>
        </w:tc>
        <w:tc>
          <w:tcPr>
            <w:tcW w:w="1986" w:type="dxa"/>
            <w:tcBorders>
              <w:top w:val="nil"/>
              <w:left w:val="nil"/>
              <w:bottom w:val="single" w:sz="4" w:space="0" w:color="auto"/>
              <w:right w:val="single" w:sz="4" w:space="0" w:color="auto"/>
            </w:tcBorders>
            <w:shd w:val="clear" w:color="auto" w:fill="auto"/>
            <w:noWrap/>
            <w:vAlign w:val="bottom"/>
            <w:hideMark/>
          </w:tcPr>
          <w:p w14:paraId="30FDC093" w14:textId="77777777" w:rsidR="00F1485C" w:rsidRPr="00EB7F22" w:rsidRDefault="00F1485C" w:rsidP="00AA1F0B">
            <w:pPr>
              <w:spacing w:after="0" w:line="240" w:lineRule="auto"/>
              <w:rPr>
                <w:rFonts w:eastAsia="Times New Roman" w:cs="Arial"/>
                <w:sz w:val="20"/>
                <w:szCs w:val="20"/>
                <w:lang w:val="es-EC" w:eastAsia="es-MX"/>
              </w:rPr>
            </w:pPr>
            <w:r w:rsidRPr="00EB7F22">
              <w:rPr>
                <w:rFonts w:eastAsia="Times New Roman" w:cs="Arial"/>
                <w:sz w:val="20"/>
                <w:szCs w:val="20"/>
                <w:lang w:val="es-EC" w:eastAsia="es-MX"/>
              </w:rPr>
              <w:t> </w:t>
            </w:r>
          </w:p>
        </w:tc>
      </w:tr>
    </w:tbl>
    <w:p w14:paraId="1A00381F" w14:textId="7AA3F5A8" w:rsidR="00F1485C" w:rsidRDefault="00F1485C"/>
    <w:p w14:paraId="7F141C66" w14:textId="41926453" w:rsidR="009305AF" w:rsidRDefault="009305AF"/>
    <w:p w14:paraId="281F93F4" w14:textId="5E7BBC46" w:rsidR="009305AF" w:rsidRDefault="009305AF"/>
    <w:p w14:paraId="4BF2B1F4" w14:textId="38A1C664" w:rsidR="009305AF" w:rsidRDefault="009305AF"/>
    <w:p w14:paraId="3144C19F" w14:textId="35C4BBB1" w:rsidR="009305AF" w:rsidRDefault="009305AF"/>
    <w:p w14:paraId="5761415A" w14:textId="1B6AE658" w:rsidR="009305AF" w:rsidRDefault="009305AF"/>
    <w:p w14:paraId="6F137D81" w14:textId="59C2BF43" w:rsidR="009305AF" w:rsidRDefault="009305AF"/>
    <w:p w14:paraId="1F3061DB" w14:textId="1E26D358" w:rsidR="009305AF" w:rsidRDefault="009305AF"/>
    <w:p w14:paraId="5286A711" w14:textId="12C417B0" w:rsidR="009305AF" w:rsidRDefault="009305AF"/>
    <w:p w14:paraId="07CD6C9E" w14:textId="6ECCAD48" w:rsidR="009305AF" w:rsidRDefault="009305AF"/>
    <w:p w14:paraId="3D2092BA" w14:textId="25A9AEE2" w:rsidR="009305AF" w:rsidRDefault="009305AF"/>
    <w:p w14:paraId="36288FC3" w14:textId="77777777" w:rsidR="009305AF" w:rsidRDefault="009305AF" w:rsidP="009305AF">
      <w:pPr>
        <w:pStyle w:val="Ttulo1"/>
      </w:pPr>
      <w:bookmarkStart w:id="9" w:name="_Toc69097047"/>
      <w:bookmarkStart w:id="10" w:name="_Toc79421784"/>
      <w:r>
        <w:t>ARTÍCULO</w:t>
      </w:r>
      <w:bookmarkEnd w:id="9"/>
      <w:bookmarkEnd w:id="10"/>
    </w:p>
    <w:p w14:paraId="09845E76" w14:textId="4D1FFCD6" w:rsidR="009305AF" w:rsidRDefault="009305AF"/>
    <w:p w14:paraId="5F338524" w14:textId="5687A964" w:rsidR="009305AF" w:rsidRDefault="009305AF"/>
    <w:p w14:paraId="2D7A5013" w14:textId="485EAE36" w:rsidR="009305AF" w:rsidRDefault="009305AF"/>
    <w:p w14:paraId="734E2821" w14:textId="18666404" w:rsidR="009305AF" w:rsidRDefault="009305AF"/>
    <w:p w14:paraId="2B17A1D4" w14:textId="44A81A95" w:rsidR="009305AF" w:rsidRDefault="009305AF"/>
    <w:p w14:paraId="0010946F" w14:textId="171B12AF" w:rsidR="009305AF" w:rsidRDefault="009305AF"/>
    <w:p w14:paraId="04A88B70" w14:textId="50F9E9DF" w:rsidR="009305AF" w:rsidRDefault="009305AF"/>
    <w:p w14:paraId="1E8E01C6" w14:textId="48E6D090" w:rsidR="009305AF" w:rsidRDefault="009305AF"/>
    <w:p w14:paraId="59DBF0AA" w14:textId="65AC871E" w:rsidR="009305AF" w:rsidRDefault="009305AF"/>
    <w:p w14:paraId="26C8702D" w14:textId="728445DC" w:rsidR="009305AF" w:rsidRDefault="009305AF"/>
    <w:p w14:paraId="3CFC0058" w14:textId="2DFBC99B" w:rsidR="00D16C7E" w:rsidRPr="00D16C7E" w:rsidRDefault="00D16C7E" w:rsidP="00D16C7E">
      <w:pPr>
        <w:pStyle w:val="Sinespaciado"/>
        <w:spacing w:line="276" w:lineRule="auto"/>
        <w:rPr>
          <w:b/>
          <w:lang w:val="es-EC"/>
        </w:rPr>
      </w:pPr>
      <w:bookmarkStart w:id="11" w:name="_Toc79421785"/>
      <w:bookmarkStart w:id="12" w:name="_Hlk77582271"/>
      <w:r w:rsidRPr="00D16C7E">
        <w:rPr>
          <w:b/>
          <w:lang w:val="es-EC"/>
        </w:rPr>
        <w:lastRenderedPageBreak/>
        <w:t>Alteraciones clínicas en la salud del personal expuesto</w:t>
      </w:r>
      <w:bookmarkStart w:id="13" w:name="_GoBack"/>
      <w:bookmarkEnd w:id="13"/>
      <w:r w:rsidRPr="00D16C7E">
        <w:rPr>
          <w:b/>
          <w:lang w:val="es-EC"/>
        </w:rPr>
        <w:t xml:space="preserve"> a radiaciones ionizantes en los </w:t>
      </w:r>
      <w:r w:rsidRPr="00D16C7E">
        <w:rPr>
          <w:b/>
          <w:lang w:val="es-EC"/>
        </w:rPr>
        <w:t>hospitales.</w:t>
      </w:r>
    </w:p>
    <w:p w14:paraId="50748B34" w14:textId="77777777" w:rsidR="00D16C7E" w:rsidRPr="00D16C7E" w:rsidRDefault="00D16C7E" w:rsidP="00D16C7E">
      <w:pPr>
        <w:pStyle w:val="Sinespaciado"/>
        <w:spacing w:line="276" w:lineRule="auto"/>
        <w:rPr>
          <w:b/>
          <w:lang w:val="es-EC"/>
        </w:rPr>
      </w:pPr>
    </w:p>
    <w:p w14:paraId="2AA60EC1" w14:textId="70A44620" w:rsidR="00D16C7E" w:rsidRDefault="00D16C7E" w:rsidP="00D16C7E">
      <w:pPr>
        <w:pStyle w:val="Sinespaciado"/>
        <w:spacing w:line="276" w:lineRule="auto"/>
      </w:pPr>
      <w:r w:rsidRPr="00D16C7E">
        <w:t>Clinical alterations in the health of personnel exposed to ionizing radiation in hospitals</w:t>
      </w:r>
      <w:r>
        <w:t>.</w:t>
      </w:r>
    </w:p>
    <w:p w14:paraId="220D3B2F" w14:textId="77777777" w:rsidR="00D16C7E" w:rsidRPr="00D16C7E" w:rsidRDefault="00D16C7E" w:rsidP="00D16C7E">
      <w:pPr>
        <w:pStyle w:val="Sinespaciado"/>
        <w:spacing w:line="276" w:lineRule="auto"/>
      </w:pPr>
    </w:p>
    <w:p w14:paraId="3F90D356" w14:textId="77777777" w:rsidR="00D16C7E" w:rsidRDefault="00D16C7E" w:rsidP="00D16C7E">
      <w:pPr>
        <w:pStyle w:val="Sinespaciado"/>
        <w:spacing w:line="276" w:lineRule="auto"/>
      </w:pPr>
      <w:r>
        <w:t>Valeria Patricia Ávila Carrillo</w:t>
      </w:r>
    </w:p>
    <w:p w14:paraId="32086030" w14:textId="77777777" w:rsidR="00D16C7E" w:rsidRDefault="00D16C7E" w:rsidP="00D16C7E">
      <w:pPr>
        <w:pStyle w:val="Sinespaciado"/>
        <w:spacing w:line="276" w:lineRule="auto"/>
      </w:pPr>
      <w:r>
        <w:t>Graduado de la Maestría de Seguridad y Salud Ocupacional Quinta Cohorte de la Universidad San Gregorio de Portoviejo - Manabí – Ecuador</w:t>
      </w:r>
    </w:p>
    <w:p w14:paraId="7722760F" w14:textId="6B7BBDCB" w:rsidR="00207427" w:rsidRDefault="00D16C7E" w:rsidP="00D16C7E">
      <w:pPr>
        <w:pStyle w:val="Sinespaciado"/>
        <w:spacing w:line="276" w:lineRule="auto"/>
      </w:pPr>
      <w:hyperlink r:id="rId11" w:history="1">
        <w:r w:rsidRPr="00154DDE">
          <w:rPr>
            <w:rStyle w:val="Hipervnculo"/>
          </w:rPr>
          <w:t>Vavila808@gmail.com</w:t>
        </w:r>
      </w:hyperlink>
      <w:bookmarkEnd w:id="11"/>
    </w:p>
    <w:p w14:paraId="15C904EF" w14:textId="77777777" w:rsidR="00D16C7E" w:rsidRPr="00D46C6A" w:rsidRDefault="00D16C7E" w:rsidP="00D16C7E">
      <w:pPr>
        <w:pStyle w:val="Sinespaciado"/>
        <w:spacing w:line="276" w:lineRule="auto"/>
      </w:pPr>
    </w:p>
    <w:p w14:paraId="0018254C" w14:textId="0DE1966D" w:rsidR="00207427" w:rsidRPr="00207427" w:rsidRDefault="00207427" w:rsidP="00207427">
      <w:pPr>
        <w:pStyle w:val="Ttulo2"/>
      </w:pPr>
      <w:bookmarkStart w:id="14" w:name="_Toc79421786"/>
      <w:bookmarkEnd w:id="12"/>
      <w:r w:rsidRPr="00207427">
        <w:t>Resumen</w:t>
      </w:r>
      <w:bookmarkEnd w:id="14"/>
    </w:p>
    <w:p w14:paraId="395B9439" w14:textId="77777777" w:rsidR="00207427" w:rsidRPr="00207427" w:rsidRDefault="00207427" w:rsidP="00207427">
      <w:pPr>
        <w:rPr>
          <w:lang w:val="es-EC"/>
        </w:rPr>
      </w:pPr>
      <w:r w:rsidRPr="00207427">
        <w:rPr>
          <w:lang w:val="es-EC"/>
        </w:rPr>
        <w:t xml:space="preserve">En las ciencias médicas las radiaciones ionizantes se usan con fines diagnósticos, terapéuticos e intervencionistas. Pero la exposición de los trabajadores representa un riesgo para su salud. El objetivo es identificar las alteraciones clínicas en la salud del personal expuesto a radiaciones ionizantes en los hospitales. La investigación consiste en una revisión sistemática exploratoria, se realizaron búsquedas en español, inglés y portugués en los </w:t>
      </w:r>
      <w:proofErr w:type="spellStart"/>
      <w:r w:rsidRPr="00207427">
        <w:rPr>
          <w:lang w:val="es-EC"/>
        </w:rPr>
        <w:t>metabuscadores</w:t>
      </w:r>
      <w:proofErr w:type="spellEnd"/>
      <w:r w:rsidRPr="00207427">
        <w:rPr>
          <w:lang w:val="es-EC"/>
        </w:rPr>
        <w:t xml:space="preserve"> Google Académico y </w:t>
      </w:r>
      <w:proofErr w:type="spellStart"/>
      <w:r w:rsidRPr="00207427">
        <w:rPr>
          <w:lang w:val="es-EC"/>
        </w:rPr>
        <w:t>SemanticScholar</w:t>
      </w:r>
      <w:proofErr w:type="spellEnd"/>
      <w:r w:rsidRPr="00207427">
        <w:rPr>
          <w:lang w:val="es-EC"/>
        </w:rPr>
        <w:t xml:space="preserve">, así como en </w:t>
      </w:r>
      <w:proofErr w:type="spellStart"/>
      <w:r w:rsidRPr="00207427">
        <w:rPr>
          <w:lang w:val="es-EC"/>
        </w:rPr>
        <w:t>Scopus</w:t>
      </w:r>
      <w:proofErr w:type="spellEnd"/>
      <w:r w:rsidRPr="00207427">
        <w:rPr>
          <w:lang w:val="es-EC"/>
        </w:rPr>
        <w:t xml:space="preserve">, </w:t>
      </w:r>
      <w:proofErr w:type="spellStart"/>
      <w:r w:rsidRPr="00207427">
        <w:rPr>
          <w:lang w:val="es-EC"/>
        </w:rPr>
        <w:t>ScienceDirect</w:t>
      </w:r>
      <w:proofErr w:type="spellEnd"/>
      <w:r w:rsidRPr="00207427">
        <w:rPr>
          <w:lang w:val="es-EC"/>
        </w:rPr>
        <w:t xml:space="preserve">, </w:t>
      </w:r>
      <w:proofErr w:type="spellStart"/>
      <w:r w:rsidRPr="00207427">
        <w:rPr>
          <w:lang w:val="es-EC"/>
        </w:rPr>
        <w:t>PubMed</w:t>
      </w:r>
      <w:proofErr w:type="spellEnd"/>
      <w:r w:rsidRPr="00207427">
        <w:rPr>
          <w:lang w:val="es-EC"/>
        </w:rPr>
        <w:t xml:space="preserve">, LILACS, </w:t>
      </w:r>
      <w:proofErr w:type="spellStart"/>
      <w:r w:rsidRPr="00207427">
        <w:rPr>
          <w:lang w:val="es-EC"/>
        </w:rPr>
        <w:t>SciELO</w:t>
      </w:r>
      <w:proofErr w:type="spellEnd"/>
      <w:r w:rsidRPr="00207427">
        <w:rPr>
          <w:lang w:val="es-EC"/>
        </w:rPr>
        <w:t xml:space="preserve"> y biblioteca Cochrane. La investigación permitió evidenciar la existencia de distintas alteraciones clínicas en la salud del personal expuesto. Entre ellas destacan el papel de las radiaciones en la incidencia de cánceres como la leucemia y varios linfomas, la infertilidad tanto masculina como femenina, las afecciones oculares como las cataratas y las alteraciones de la función tiroidea.</w:t>
      </w:r>
    </w:p>
    <w:p w14:paraId="095230B8" w14:textId="77777777" w:rsidR="00207427" w:rsidRPr="00207427" w:rsidRDefault="00207427" w:rsidP="00207427">
      <w:pPr>
        <w:rPr>
          <w:lang w:val="es-EC"/>
        </w:rPr>
      </w:pPr>
      <w:r w:rsidRPr="00207427">
        <w:rPr>
          <w:lang w:val="es-EC"/>
        </w:rPr>
        <w:t>Palabras clave: Riesgos laborales, Exposición ocupacional, Radiación ionizante, Protección radiológica.</w:t>
      </w:r>
    </w:p>
    <w:p w14:paraId="3123B413" w14:textId="77777777" w:rsidR="00207427" w:rsidRPr="00F462C3" w:rsidRDefault="00207427" w:rsidP="00207427">
      <w:pPr>
        <w:pStyle w:val="Ttulo2"/>
        <w:rPr>
          <w:lang w:val="en-US"/>
        </w:rPr>
      </w:pPr>
      <w:bookmarkStart w:id="15" w:name="_Toc79421787"/>
      <w:r w:rsidRPr="00F462C3">
        <w:rPr>
          <w:lang w:val="en-US"/>
        </w:rPr>
        <w:t>Abstract</w:t>
      </w:r>
      <w:bookmarkEnd w:id="15"/>
    </w:p>
    <w:p w14:paraId="41BFFD57" w14:textId="77777777" w:rsidR="00207427" w:rsidRPr="002C04E6" w:rsidRDefault="00207427" w:rsidP="00207427">
      <w:r w:rsidRPr="002C04E6">
        <w:t xml:space="preserve">In medical sciences, ionizing radiation is used for diagnostic, therapeutic and interventional purposes. But the exposure of workers represents a risk to their health. The objective is to identify clinical alterations in the health of personnel exposed to ionizing radiation in hospitals. The research consists of an exploratory systematic review, searches were carried out in Spanish, English and Portuguese </w:t>
      </w:r>
      <w:r w:rsidRPr="002C04E6">
        <w:lastRenderedPageBreak/>
        <w:t xml:space="preserve">in the Google Academic and </w:t>
      </w:r>
      <w:proofErr w:type="spellStart"/>
      <w:r w:rsidRPr="002C04E6">
        <w:t>SemanticScholar</w:t>
      </w:r>
      <w:proofErr w:type="spellEnd"/>
      <w:r w:rsidRPr="002C04E6">
        <w:t xml:space="preserve"> </w:t>
      </w:r>
      <w:proofErr w:type="spellStart"/>
      <w:r w:rsidRPr="002C04E6">
        <w:t>metasearch</w:t>
      </w:r>
      <w:proofErr w:type="spellEnd"/>
      <w:r w:rsidRPr="002C04E6">
        <w:t xml:space="preserve"> engines, as well as in Scopus, </w:t>
      </w:r>
      <w:proofErr w:type="spellStart"/>
      <w:r w:rsidRPr="002C04E6">
        <w:t>ScienceDirect</w:t>
      </w:r>
      <w:proofErr w:type="spellEnd"/>
      <w:r w:rsidRPr="002C04E6">
        <w:t xml:space="preserve">, PubMed, LILACS, </w:t>
      </w:r>
      <w:proofErr w:type="spellStart"/>
      <w:r w:rsidRPr="002C04E6">
        <w:t>SciELO</w:t>
      </w:r>
      <w:proofErr w:type="spellEnd"/>
      <w:r w:rsidRPr="002C04E6">
        <w:t xml:space="preserve"> and the Cochrane library.</w:t>
      </w:r>
      <w:r>
        <w:t xml:space="preserve"> </w:t>
      </w:r>
      <w:r w:rsidRPr="004731D3">
        <w:t>The investigation made it possible to demonstrate the existence of different clinical alterations in the health of the exposed personnel. These include the role of radiation in the incidence of cancers such as leukemia and various lymphomas, infertility, both male and female, eye conditions such as cataracts, and alterations in thyroid function.</w:t>
      </w:r>
    </w:p>
    <w:p w14:paraId="7D66D489" w14:textId="77777777" w:rsidR="00207427" w:rsidRPr="00175667" w:rsidRDefault="00207427" w:rsidP="00207427">
      <w:r w:rsidRPr="00175667">
        <w:t xml:space="preserve">Keywords: </w:t>
      </w:r>
      <w:r w:rsidRPr="00242D08">
        <w:t>Occupational Risks</w:t>
      </w:r>
      <w:r>
        <w:t xml:space="preserve">, </w:t>
      </w:r>
      <w:r w:rsidRPr="00175667">
        <w:t xml:space="preserve">Occupational </w:t>
      </w:r>
      <w:r>
        <w:t>e</w:t>
      </w:r>
      <w:r w:rsidRPr="00175667">
        <w:t>xposure</w:t>
      </w:r>
      <w:r>
        <w:t xml:space="preserve">, </w:t>
      </w:r>
      <w:r w:rsidRPr="00175667">
        <w:t xml:space="preserve">Ionizing radiation, Radiation </w:t>
      </w:r>
      <w:r>
        <w:t>p</w:t>
      </w:r>
      <w:r w:rsidRPr="00175667">
        <w:t>rotection</w:t>
      </w:r>
      <w:r>
        <w:t>.</w:t>
      </w:r>
    </w:p>
    <w:p w14:paraId="6CF4751E" w14:textId="77777777" w:rsidR="00207427" w:rsidRPr="00207427" w:rsidRDefault="00207427" w:rsidP="00207427">
      <w:pPr>
        <w:pStyle w:val="Ttulo2"/>
      </w:pPr>
      <w:bookmarkStart w:id="16" w:name="_Toc79421788"/>
      <w:r w:rsidRPr="00207427">
        <w:t>Introducción</w:t>
      </w:r>
      <w:bookmarkEnd w:id="16"/>
    </w:p>
    <w:p w14:paraId="793DE8B8" w14:textId="77777777" w:rsidR="00207427" w:rsidRPr="00207427" w:rsidRDefault="00207427" w:rsidP="00207427">
      <w:pPr>
        <w:spacing w:after="120"/>
        <w:rPr>
          <w:lang w:val="es-EC"/>
        </w:rPr>
      </w:pPr>
      <w:bookmarkStart w:id="17" w:name="_Hlk79405261"/>
      <w:r w:rsidRPr="00207427">
        <w:rPr>
          <w:lang w:val="es-EC"/>
        </w:rPr>
        <w:t xml:space="preserve">Las radiaciones ionizantes consisten en ondas electromagnéticas naturales o artificiales, se caracterizan por tener la capacidad de producir iones en su paso a través de la materia de forma directa o indirecta. Viene a ser energía transportada por diversas partículas y rayos derivados de material radioactivo. Tienden a utilizarse en las industrias, en la agricultura, así como en la práctica médica. En esta última, se asocia con el uso de sistemas de rayos X para contribuir al diagnóstico por imágenes, por ejemplo, a través de tomografías computarizadas, </w:t>
      </w:r>
      <w:proofErr w:type="spellStart"/>
      <w:r w:rsidRPr="00207427">
        <w:rPr>
          <w:lang w:val="es-EC"/>
        </w:rPr>
        <w:t>fluoroscopía</w:t>
      </w:r>
      <w:proofErr w:type="spellEnd"/>
      <w:r w:rsidRPr="00207427">
        <w:rPr>
          <w:lang w:val="es-EC"/>
        </w:rPr>
        <w:t xml:space="preserve">, radiología general, mamografías y radiologías dentales. También en intervenciones como el cateterismo en sus diversas formas y para tratamientos tipo radioterapia </w:t>
      </w:r>
      <w:r>
        <w:fldChar w:fldCharType="begin" w:fldLock="1"/>
      </w:r>
      <w:r w:rsidRPr="00207427">
        <w:rPr>
          <w:lang w:val="es-EC"/>
        </w:rPr>
        <w:instrText>ADDIN CSL_CITATION {"citationItems":[{"id":"ITEM-1","itemData":{"ISSN":"1690-3293","abstract":"Co munidad y Salud Año 2017; 15 (1), Ene-Jul Depósito Legal: pp200202AR1401 -ISSN: 1690-3293 RESUMEN Las radiaciones ionizantes, han contribuido grandemente con el bienestar social del ser humano. Estas tienen gran utilidad, en diversas áreas. Por ejemplo en medicina, los rayos X, sirven para hacer radiografías para el estudio y diagnóstico de lesiones internas, así como los radiofármacos terapéuticos son usados para el tratamiento de enfermedades como el cáncer. Sin embargo debe evaluarse el riesgo para la salud de los trabajadores del área de la medicina, debido al alto porcentaje de exposición a fuentes ionizantes artificiales en su área de trabajo. Los principales efectos biológicos que producen, corresponden a cambios bioquímicos intracelulares, que pueden desencadenar diversas alteraciones como por ejemplo, esterilidad, eritemas, cáncer, entre muchos otros. Incluso los daños activan los mecanismos de reparación celular para tratar de superarlo, sin embargo siempre queda un daño remanente que es inevitablemente acumulativo. La exposición crónica a dosis bajas puede desencadenar aberraciones cromosómicas y el riesgo a leucemia aumenta linealmente con las dosis acumuladas de radiación ionizante. El presente tiene como proposito reflexionar, sobre la necesidad del uso correcto de las radiaciones ionizantes artificiales, así como la necesidad de actualizar los protocolos de prevención, en materia de riesgo ocupacional, contempladas en las normas básicas relativas a la protección sanitaria del personal en riesgo, con la intención de proporcionar alternativas para el cuidado de la salud y contribuir a evitar las alteraciones derivadas de dichas exposiciones. ABSTRACT The ionizing radiations have greatly contributed to social benefits of the human being. These are very useful in a variety of applications as X rays in medicine, which are valuable in the diagnosis and evaluation of intern tissue damages. Besides of that, the radiopharmaceutical is used for cancer treatment. However, it should be evaluated the risk for workers health which are usually exposed to a high percentage of these artificial ionizing. The main biological effec</w:instrText>
      </w:r>
      <w:r>
        <w:instrText>ts are related to bio quemical changes at intracellular level, which might cause a number of changes such as sterility, erythema and cancer, among others. Damages can active the mechanisms for cellular repair in order to get over it, however an accumulative damage remains. The chronic exposition al low doses can incite chromosom…","author":[{"dropping-particle":"","family":"Hernández Piñero","given":"Alexandra","non-dropping-particle":"","parse-names":false,"suffix":""},{"dropping-particle":"","family":"Pernalete Ruiz","given":"Martha","non-dropping-particle":"","parse-names":false,"suffix":""}],"container-title":"Comunidad y Salud","id":"ITEM-1","issue":"1","issued":{"date-parts":[["2017"]]},"page":"86-90","title":"Leucemia ocupacional: importancia de la prevención","type":"article-journal","volume":"15"},"uris":["http://www.mendeley.com/documents/?uuid=b2670d6f-7c5b-4591-9b3c-9c09fda6caa5"]},{"id":"ITEM-2","itemData":{"DOI":"10.4067/s0717-93082018000100005","abstract":"Existen diversos documentos y recomendaciones internacionales sobre nombres, conceptos, definiciones y campos de aplicación para diversas magnitudes y unidades utilizadas para monitorear los niveles de radiación ionizante a los que son expuestos los trabajadores durante los procedimientos de Radiodiagnóstico e Intervencionismo. Sin embargo, la legislación nacional, al igual que para la dosime- tría de los pacientes, no se encuentra actualizada en este sentido y no contempla en sus documentos un glosario actualizado que permita encontrar en forma rápida y precisa este tipo de información. Por lo anterior, este trabajo de revisión corresponde a un segundo documento guía, complementario a nuestro trabajo publicado en 2015 titulado “Magnitudes y unidades para dosimetría a pacientes en radiodiagnóstico e intervencionismo”, que describe de manera didáctica y en un lenguaje sencillo para los profesionales de la salud y áreas afines, las principales magnitudes y unidades que se deben conocer y utilizar en la dosimetría ocupacional de los trabajadores que participan en procedimientos de Radiodiagnóstico e In- tervencionismo.","author":[{"dropping-particle":"","family":"Ubeda de la C","given":"Carlos","non-dropping-particle":"","parse-names":false,"suffix":""},{"dropping-particle":"","family":"Nocetti G.","given":"Diego","non-dropping-particle":"","parse-names":false,"suffix":""},{"dropping-particle":"","family":"Inzulza C.","given":"Alonso","non-dropping-particle":"","parse-names":false,"suffix":""},{"dropping-particle":"","family":"Oyarzún C.","given":"Carlos","non-dropping-particle":"","parse-names":false,"suffix":""},{"dropping-particle":"","family":"Alarcón E.","given":"Renato","non-dropping-particle":"","parse-names":false,"suffix":""}],"container-title":"Revista chilena de radiología","id":"ITEM-2","issue":"1","issued":{"date-parts":[["2018"]]},"page":"5-11","title":"Magnitudes y unidades para dosimetría del personal ocupacionalmente expuesto en radiodiagnóstico e intervencionismo","type":"article-journal","volume":"24"},"uris":["http://www.mendeley.com/documents/?uuid=4eeb428f-65e2-4ee3-b514-a1beaef439db"]},{"id":"ITEM-3","itemData":{"author":[{"dropping-particle":"","family":"Bueno","given":"Juliana Andrea","non-dropping-particle":</w:instrText>
      </w:r>
      <w:r w:rsidRPr="00207427">
        <w:rPr>
          <w:lang w:val="es-EC"/>
        </w:rPr>
        <w:instrText>"","parse-names":false,"suffix":""},{"dropping-particle":"","family":"Uribe","given":"Mauricio Romero","non-dropping-particle":"","parse-names":false,"suffix":""},{"dropping-particle":"","family":"Corpas-","given":"Universitaria Juan N","non-dropping-particle":"","parse-names":false,"suffix":""},{"dropping-particle":"","family":"Chac","given":"Laura Andrea","non-dropping-particle":"","parse-names":false,"suffix":""},{"dropping-particle":"","family":"Bola","given":"Arcadio","non-dropping-particle":"","parse-names":false,"suffix":""}],"id":"ITEM-3","issue":"2","issued":{"date-parts":[["2020"]]},"page":"185-197","title":"Una mirada real y actualizada sobre los efectos de las dosis de radiación percibidas por los pacientes y los trabajadores del área de radiología","type":"article-journal","volume":"6"},"uris":["http://www.mendeley.com/documents/?uuid=21b77428-905c-4bb1-8b6c-ce641aad91ad"]}],"mendeley":{"formattedCitation":"(Bueno et al., 2020; Hernández Piñero &amp; Pernalete Ruiz, 2017; Ubeda de la C et al., 2018)","manualFormatting":"(Bueno et al., 2020; Hernández Piñero y Pernalete Ruiz, 2017; Ubeda de la C et al., 2018)","plainTextFormattedCitation":"(Bueno et al., 2020; Hernández Piñero &amp; Pernalete Ruiz, 2017; Ubeda de la C et al., 2018)","previouslyFormattedCitation":"(Bueno et al., 2020; Hernández Piñero &amp; Pernalete Ruiz, 2017; Ubeda de la C et al., 2018)"},"properties":{"noteIndex":0},"schema":"https://github.com/citation-style-language/schema/raw/master/csl-citation.json"}</w:instrText>
      </w:r>
      <w:r>
        <w:fldChar w:fldCharType="separate"/>
      </w:r>
      <w:r w:rsidRPr="00207427">
        <w:rPr>
          <w:noProof/>
          <w:lang w:val="es-EC"/>
        </w:rPr>
        <w:t>(Bueno et al., 2020; Hernández Piñero y Pernalete Ruiz, 2017; Ubeda de la C et al., 2018)</w:t>
      </w:r>
      <w:r>
        <w:fldChar w:fldCharType="end"/>
      </w:r>
      <w:r w:rsidRPr="00207427">
        <w:rPr>
          <w:lang w:val="es-EC"/>
        </w:rPr>
        <w:t>.</w:t>
      </w:r>
    </w:p>
    <w:p w14:paraId="5715DF8A" w14:textId="77777777" w:rsidR="00207427" w:rsidRPr="00207427" w:rsidRDefault="00207427" w:rsidP="00207427">
      <w:pPr>
        <w:spacing w:after="120"/>
        <w:rPr>
          <w:lang w:val="es-EC"/>
        </w:rPr>
      </w:pPr>
      <w:r w:rsidRPr="00207427">
        <w:rPr>
          <w:lang w:val="es-EC"/>
        </w:rPr>
        <w:t xml:space="preserve">Por otro lado, esto tiene un costo para la salud del personal sanitario. Según las cifras que presentan </w:t>
      </w:r>
      <w:r>
        <w:fldChar w:fldCharType="begin" w:fldLock="1"/>
      </w:r>
      <w:r w:rsidRPr="00207427">
        <w:rPr>
          <w:lang w:val="es-EC"/>
        </w:rPr>
        <w:instrText>ADDIN CSL_CITATION {"citationItems":[{"id":"ITEM-1","itemData":{"ISSN":"1315-0138","abstract":"Radiation therapy is a cancer therapy modality that uses ionizing radiation in various procedures. Occupationally Exposed Persons (OEP), patients, and the general public may be at risk if facilities do not meet existing health and safety regulations. We studied a radiation therapy department in Mexico City to ascertain health and safety conditions, identify the main hazards and work demands, and develop recommendations for intervention. In order to carry out the study, a variant of the model called Verification, Diagnosis, and Monitoring Occupational Health in Companies (PROVERIFICA in Spanish) was used. This consists of three data collection tools: the Certificate of General Company Information (CIGE), Complex Workplace Health Diagrams (DCST) and a Verification Questionnaire (CV) (acronyms are based on the corresponding terms in Spanish). Sixty health professionals worked in the radiation therapy department. The main hazards to which they are potentially exposed are ionizing radiation and biohazardous materials. Their work demands are related to the organization and division of tasks, and high physical demands. Health and safety problems found included the lack of a specific health and safety program, lack of any emergency action plans and lack of an equipment maintenance program. The study showed low Efficiency Percentages, due in some cases to lack of compliance with current occupational health regulations.","author":[{"dropping-particle":"","family":"Carranza","given":"T","non-dropping-particle":"","parse-names":false,"suffix":""},{"dropping-particle":"","family":"Franco","given":"J","non-dropping-particle":"","parse-names":false,"suffix":""},{"dropping-particle":"","family":"Gaona","given":"E","non-dropping-particle":"","parse-names":false,"suffix":""},{"dropping-particle":"","family":"Noriega","given":"M","non-dropping-particle":"","parse-names":false,"suffix":""}],"container-title":"Salud de los Trabajadores","id":"ITEM-1","issue":"2","issued":{"date-parts":[["2012"]]},"page":"155-165","title":"Evaluación de la seguridad e higiene de un servicio de radioterapia en México, D.F","type":"article-journal","volume":"20"},"uris":["http://www.mendeley.com/documents/?uuid=f32f81be-36f4-49cc-881e-d021e3f6e912"]}],"mendeley":{"formattedCitation":"(Carranza et al., 2012)","manualFormatting":"Carranza et al. (2012)","plainTextFormattedCitation":"(Carranza et al., 2012)","previouslyFormattedCitation":"(Carranza et al., 2012)"},"properties":{"noteIndex":0},"schema":"https://github.com/citation-style-language/schema/raw/master/csl-citation.json"}</w:instrText>
      </w:r>
      <w:r>
        <w:fldChar w:fldCharType="separate"/>
      </w:r>
      <w:r w:rsidRPr="00207427">
        <w:rPr>
          <w:noProof/>
          <w:lang w:val="es-EC"/>
        </w:rPr>
        <w:t>Carranza et al. (2012)</w:t>
      </w:r>
      <w:r>
        <w:fldChar w:fldCharType="end"/>
      </w:r>
      <w:r w:rsidRPr="00207427">
        <w:rPr>
          <w:lang w:val="es-EC"/>
        </w:rPr>
        <w:t xml:space="preserve">, a nivel mundial más de 20 millones de trabajadores están expuestos a radiaciones ionizantes. Dentro de este tipo de personal, </w:t>
      </w:r>
      <w:r>
        <w:fldChar w:fldCharType="begin" w:fldLock="1"/>
      </w:r>
      <w:r w:rsidRPr="00207427">
        <w:rPr>
          <w:lang w:val="es-EC"/>
        </w:rPr>
        <w:instrText>ADDIN CSL_CITATION {"citationItems":[{"id":"ITEM-1","itemData":{"DOI":"10.30454/2530-1209.2019.3.1","author":[{"dropping-particle":"","family":"Bernal Troetsch","given":"R","non-dropping-particle":"","parse-names":false,"suffix":""}],"container-title":"Revista intervencionismo","id":"ITEM-1","issue":"3","issued":{"date-parts":[["2019"]]},"page":"103-110","title":"Nivel de conocimientos en protección radiológica del personal expuesto a radiaciones ionizantes en un complejo hospitalario","type":"article-journal","volume":"19"},"uris":["http://www.mendeley.com/documents/?uuid=09f7b044-a741-452d-a8d0-dffda00fd7ec"]}],"mendeley":{"formattedCitation":"(Bernal Troetsch, 2019)","manualFormatting":"Bernal Troetsch (2019)","plainTextFormattedCitation":"(Bernal Troetsch, 2019)","previouslyFormattedCitation":"(Bernal Troetsch, 2019)"},"properties":{"noteIndex":0},"schema":"https://github.com/citation-style-language/schema/raw/master/csl-citation.json"}</w:instrText>
      </w:r>
      <w:r>
        <w:fldChar w:fldCharType="separate"/>
      </w:r>
      <w:r w:rsidRPr="00207427">
        <w:rPr>
          <w:noProof/>
          <w:lang w:val="es-EC"/>
        </w:rPr>
        <w:t>Bernal Troetsch (2019)</w:t>
      </w:r>
      <w:r>
        <w:fldChar w:fldCharType="end"/>
      </w:r>
      <w:r w:rsidRPr="00207427">
        <w:rPr>
          <w:lang w:val="es-EC"/>
        </w:rPr>
        <w:t xml:space="preserve">, menciona a los licenciados en radiología, personal médico y de enfermería tanto que realiza labores relacionadas tanto para radiodiagnóstico como para radioterapia y radiología intervencionista y personal auxiliar de dichas áreas. </w:t>
      </w:r>
    </w:p>
    <w:p w14:paraId="7D2DA558" w14:textId="77777777" w:rsidR="00207427" w:rsidRPr="00207427" w:rsidRDefault="00207427" w:rsidP="00207427">
      <w:pPr>
        <w:spacing w:after="120"/>
        <w:rPr>
          <w:lang w:val="es-EC"/>
        </w:rPr>
      </w:pPr>
      <w:r w:rsidRPr="00207427">
        <w:rPr>
          <w:lang w:val="es-EC"/>
        </w:rPr>
        <w:t xml:space="preserve">Los efectos clínicos producidos por la radiación son variados. Una clasificación los divide entre efectos estocásticos, que son consecuencia del daño celular a una o varias células; y determinísticos, en los que se provoca muerte celular de </w:t>
      </w:r>
      <w:r w:rsidRPr="00207427">
        <w:rPr>
          <w:lang w:val="es-EC"/>
        </w:rPr>
        <w:lastRenderedPageBreak/>
        <w:t xml:space="preserve">una cantidad de células y que no puede ser compensada por los mecanismos correspondientes. Cabe mencionar que en los estocásticos la posibilidad de que aparezca el efecto es una función de la dosis y se desconoce si existe un umbral. Por su parte, en los efectos determinísticos la magnitud del efecto depende de la dosis, es decir, existe un umbral por debajo del cual no se produce el daño </w:t>
      </w:r>
      <w:r>
        <w:fldChar w:fldCharType="begin" w:fldLock="1"/>
      </w:r>
      <w:r w:rsidRPr="00207427">
        <w:rPr>
          <w:lang w:val="es-EC"/>
        </w:rPr>
        <w:instrText>ADDIN CSL_CITATION {"citationItems":[{"id":"ITEM-1","itemData":{"DOI":"10.1016/j.rccar.2020.01.005","ISSN":"0120-5633","author":[{"dropping-particle":"","family":"Puerta-Ortiz","given":"J","non-dropping-particle":"","parse-names":false,"suffix":""},{"dropping-particle":"","family":"Morales-Aramburo","given":"J","non-dropping-particle":"","parse-names":false,"suffix":""}],"container-title":"Revista Colombiana de Cardiología","id":"ITEM-1","issue":"S1","issued":{"date-parts":[["2020"]]},"page":"61-71","publisher":"Sociedad Colombiana de Cardiolog&amp;iacute;a y Cirug&amp;iacute;a Cardiovascular","title":"Efectos biológicos de las radiaciones ionizantes","type":"article-journal","volume":"27"},"uris":["http://www.mendeley.com/documents/?uuid=4f89a276-1a1f-4396-ba13-adbb8b9b8111"]},{"id":"ITEM-2","itemData":{"DOI":"10.4067/s0718-85602020000200105","ISSN":"0718-8560","abstract":"a.Tecnólogo Médico, b.Físico, c.Magíster en Estadística, d.Magíster en Epidemiología, e.Magíster en Biofísica Médica, f.Alumnos tesistas, g.Enfermera. Fuente de financiamiento: Este trabajo no recibió financiamiento de ningún tipo para su realización. Declaración de conflictos de interés: Se declara que, en el presente estudio, no existe conflicto de parte de los autores ya sea personal o institu-cional. Además, no tiene financiamiento de ninguna empresa de cualquier índole que pudiese alterar la información o datos obtenidos.","author":[{"dropping-particle":"","family":"Ramos-Avasola","given":"Sergio","non-dropping-particle":"","parse-names":false,"suffix":""},{"dropping-particle":"","family":"Uribe","given":"José","non-dropping-particle":"","parse-names":false,"suffix":""},{"dropping-particle":"","family":"Orsi","given":"Fernando","non-dropping-particle":"","parse-names":false,"suffix":""},{"dropping-particle":"","family":"Alarcón","given":"Tamara","non-dropping-particle":"","parse-names":false,"suffix":""},{"dropping-particle":"","family":"Álvarez","given":"José","non-dropping-particle":"","parse-names":false,"suffix":""},{"dropping-particle":"de","family":"Angelis","given":"Franco","non-dropping-particle":"","parse-names":false,"suffix":""},{"dropping-particle":"","family":"Gamarra","given":"Jorge","non-dropping-particle":"","parse-names":false,"suffix":""},{"dropping-particle":"","family":"Mora","given":"Alex","non-dropping-particle":"","parse-names":false,"</w:instrText>
      </w:r>
      <w:r>
        <w:instrText>suffix":""},{"dropping-particle":"","family":"Prieto","given":"Alejandro","non-dropping-particle":"","parse-names":false,"suffix":""},{"dropping-particle":"","family":"Godoy","given":"Maximiliano","non-dropping-particle":"","parse-names":false,"suffix":""},{"dropping-particle":"","family":"León","given":"Bernardo","non-dropping-particle":"","parse-names":false,"suffix":""},{"dropping-particle":"","family":"Tapia","given":"Alicia","non-dropping-particle":"","parse-names":false,"suffix":""},{"dropping-particle":"","family":"Robles","given":</w:instrText>
      </w:r>
      <w:r w:rsidRPr="00207427">
        <w:rPr>
          <w:lang w:val="es-EC"/>
        </w:rPr>
        <w:instrText>"Isabel","non-dropping-particle":"","parse-names":false,"suffix":""},{"dropping-particle":"","family":"Arredondo","given":"Víctor","non-dropping-particle":"","parse-names":false,"suffix":""},{"dropping-particle":"","family":"Aguilar","given":"Tomás","non-dropping-particle":"","parse-names":false,"suffix":""},{"dropping-particle":"","family":"Vergara","given":"Francisco","non-dropping-particle":"","parse-names":false,"suffix":""},{"dropping-particle":"","family":"Sabini","given":"Dorothy","non-dropping-particle":"","parse-names":false,"suffix":""}],"container-title":"Revista chilena de cardiología","id":"ITEM-2","issue":"2","issued":{"date-parts":[["2020"]]},"page":"105-113","title":"Descripción de elementos de radioprotección y dosimetría en Unidades de Cardiología Intervencionista Sudamericanas: Un estudio piloto","type":"article-journal","volume":"39"},"uris":["http://www.mendeley.com/documents/?uuid=b3e42671-da0e-497a-bdd3-844c9896705e"]}],"mendeley":{"formattedCitation":"(Puerta-Ortiz &amp; Morales-Aramburo, 2020; Ramos-Avasola, Uribe, et al., 2020)","manualFormatting":"(Puerta-Ortiz y Morales-Aramburo, 2020; Ramos-Avasola, Uribe, et al., 2020)","plainTextFormattedCitation":"(Puerta-Ortiz &amp; Morales-Aramburo, 2020; Ramos-Avasola, Uribe, et al., 2020)","previouslyFormattedCitation":"(Puerta-Ortiz &amp; Morales-Aramburo, 2020; Ramos-Avasola, Uribe, et al., 2020)"},"properties":{"noteIndex":0},"schema":"https://github.com/citation-style-language/schema/raw/master/csl-citation.json"}</w:instrText>
      </w:r>
      <w:r>
        <w:fldChar w:fldCharType="separate"/>
      </w:r>
      <w:r w:rsidRPr="00207427">
        <w:rPr>
          <w:noProof/>
          <w:lang w:val="es-EC"/>
        </w:rPr>
        <w:t>(Puerta-Ortiz y Morales-Aramburo, 2020; Ramos-Avasola, Uribe, et al., 2020)</w:t>
      </w:r>
      <w:r>
        <w:fldChar w:fldCharType="end"/>
      </w:r>
      <w:r w:rsidRPr="00207427">
        <w:rPr>
          <w:lang w:val="es-EC"/>
        </w:rPr>
        <w:t xml:space="preserve">.  </w:t>
      </w:r>
    </w:p>
    <w:p w14:paraId="5B2D169B" w14:textId="77777777" w:rsidR="00207427" w:rsidRPr="00207427" w:rsidRDefault="00207427" w:rsidP="00207427">
      <w:pPr>
        <w:spacing w:after="120"/>
        <w:rPr>
          <w:lang w:val="es-EC"/>
        </w:rPr>
      </w:pPr>
      <w:r w:rsidRPr="00207427">
        <w:rPr>
          <w:lang w:val="es-EC"/>
        </w:rPr>
        <w:t xml:space="preserve">Desde otro punto de vista, los efectos dañinos que se producen por la exposición a radiaciones ionizantes se clasifican en somáticos y hereditarios. Los somáticos son los que suceden en la persona expuesta y los hereditarios ocurren en la descendencia del sujeto expuesto a la radiación </w:t>
      </w:r>
      <w:r>
        <w:fldChar w:fldCharType="begin" w:fldLock="1"/>
      </w:r>
      <w:r w:rsidRPr="00207427">
        <w:rPr>
          <w:lang w:val="es-EC"/>
        </w:rPr>
        <w:instrText>ADDIN CSL_CITATION {"citationItems":[{"id":"ITEM-1","itemData":{"DOI":"10.4067/s0718-85602020000100008","ISSN":"0718-8560","author":[{"dropping-particle":"","family":"Ramos-Avasola","given":"Sergio","non-dropping-particle":"","parse-names":false,"suffix":""},{"dropping-particle":"","family":"Rivera","given":"Daniel","non-dropping-particle":"","parse-names":false,"suffix":""},{"dropping-particle":"","family":"Segura","given":"Kevin","non-dropping-particle":"","parse-names":false,"suffix":""},{"dropping-particle":"","family":"Thraves","given":"Edgar","non-dropping-particle":"","parse-names":false,"suffix":""},{"dropping-particle":"","family":"Durán","given":"Ariel","non-dropping-particle":"","parse-names":false,"suffix":""},{"dropping-particle":"","family":"Soto","given":"Víctor","non-dropping-particle":"","parse-names":false,"suffix":""},{"dropping-particle":"","family":"Gamarra","given":"Jorge","non-dropping-particle":"","parse-names":false,"suffix":""},{"dropping-particle":"","family":"Ojeda","given":"María Isabel","non-dropping-particle":"","parse-names":false,"suffix":""}],"container-title":"Revista chilena de cardiología","id":"ITEM-1","issue":"1","issued":{"date-parts":[["2020"]]},"page":"8-15","title":"Análisis citogenético en linfocitos de trabajadores expuestos a radiación ionizante en una unidad de cardiología intervencional de Chile: Estudio piloto y revisión de la literatura","type":"article-journal","volume":"39"},"uris":["http://www.mendeley.com/documents/?uuid=3ad99622-0aa7-4134-a97a-f3f2d2151c95"]}],"mendeley":{"formattedCitation":"(Ramos-Avasola, Rivera, et al., 2020)","plainTextFormattedCitation":"(Ramos-Avasola, Rivera, et al., 2020)","previouslyFormattedCitation":"(Ramos-Avasola, Rivera, et al., 2020)"},"properties":{"noteIndex":0},"schema":"https://github.com/citation-style-language/schema/raw/master/csl-citation.json"}</w:instrText>
      </w:r>
      <w:r>
        <w:fldChar w:fldCharType="separate"/>
      </w:r>
      <w:r w:rsidRPr="00207427">
        <w:rPr>
          <w:noProof/>
          <w:lang w:val="es-EC"/>
        </w:rPr>
        <w:t>(Ramos-Avasola, Rivera, et al., 2020)</w:t>
      </w:r>
      <w:r>
        <w:fldChar w:fldCharType="end"/>
      </w:r>
      <w:r w:rsidRPr="00207427">
        <w:rPr>
          <w:lang w:val="es-EC"/>
        </w:rPr>
        <w:t xml:space="preserve">. </w:t>
      </w:r>
    </w:p>
    <w:p w14:paraId="6BC9190A" w14:textId="77777777" w:rsidR="00207427" w:rsidRPr="00207427" w:rsidRDefault="00207427" w:rsidP="00207427">
      <w:pPr>
        <w:spacing w:after="120"/>
        <w:rPr>
          <w:lang w:val="es-EC"/>
        </w:rPr>
      </w:pPr>
      <w:r w:rsidRPr="00207427">
        <w:rPr>
          <w:lang w:val="es-EC"/>
        </w:rPr>
        <w:t xml:space="preserve">Existen distintos ejemplos de los efectos de las radiaciones en la salud de los trabajadores expuestos a ella. Es clásica la asociación entre radiaciones y cáncer, tal como lo plantean tanto </w:t>
      </w:r>
      <w:r>
        <w:fldChar w:fldCharType="begin" w:fldLock="1"/>
      </w:r>
      <w:r w:rsidRPr="00207427">
        <w:rPr>
          <w:lang w:val="es-EC"/>
        </w:rPr>
        <w:instrText>ADDIN CSL_CITATION {"citationItems":[{"id":"ITEM-1","itemData":{"ISSN":"1690-3293","abstract":"Co munidad y Salud Año 2017; 15 (1), Ene-Jul Depósito Legal: pp200202AR1401 -ISSN: 1690-3293 RESUMEN Las radiaciones ionizantes, han contribuido grandemente con el bienestar social del ser humano. Estas tienen gran utilidad, en diversas áreas. Por ejemplo en medicina, los rayos X, sirven para hacer radiografías para el estudio y diagnóstico de lesiones internas, así como los radiofármacos terapéuticos son usados para el tratamiento de enfermedades como el cáncer. Sin embargo debe evaluarse el riesgo para la salud de los trabajadores del área de la medicina, debido al alto porcentaje de exposición a fuentes ionizantes artificiales en su área de trabajo. Los principales efectos biológicos que producen, corresponden a cambios bioquímicos intracelulares, que pueden desencadenar diversas alteraciones como por ejemplo, esterilidad, eritemas, cáncer, entre muchos otros. Incluso los daños activan los mecanismos de reparación celular para tratar de superarlo, sin embargo siempre queda un daño remanente que es inevitablemente acumulativo. La exposición crónica a dosis bajas puede desencadenar aberraciones cromosómicas y el riesgo a leucemia aumenta linealmente con las dosis acumuladas de radiación ionizante. El presente tiene como proposito reflexionar, sobre la necesidad del uso correcto de las radiaciones ionizantes artificiales, así como la necesidad de actualizar los protocolos de prevención, en materia de riesgo ocupacional, contempladas en las normas básicas relativas a la protección sanitaria del personal en riesgo, con la intención de proporcionar alternativas para el cuidado de la salud y contribuir a evitar las alteraciones derivadas de dichas exposiciones. ABSTRACT The ionizing radiations have greatly contributed to social benefits of the human being. These are very useful in a variety of applications as X rays in medicine, which are valuable in the diagnosis and evaluation of intern tissue damages. Besides of that, the radiopharmaceutical is used for cancer treatment. However, it should be evaluated the risk for workers health which are usually exposed to a high percentage of these artificial ionizing. The main biological effects are related to bio quemical changes at intracellular level, which might cause a number of changes such as sterility, erythema and cancer, among others. Damages can active the mechanisms for cellular repair in order to get over it, however an accumulative damage remains. The chronic exposition al low doses can incite chromosom…","author":[{"dropping-particle":"","family":"Hernández Piñero","given":"Alexandra","non-dropping-particle":"","parse-names":false,"suffix":""},{"dropping-particle":"","family":"Pernalete Ruiz","given":"Martha","non</w:instrText>
      </w:r>
      <w:r>
        <w:instrText>-dropping-particle":"","parse-names":false,"suffix":""}],"container-title":"Comunidad y Salud","id":"ITEM-1","issue":"1","issued":{"date-parts":[["2017"]]},"page":"86-90","title":"Leucemia ocupacional: importancia de la prevención","type":"article-journal","volume":"15"},"uris":["http://www.mendeley.com/documents/?uuid=b2670d6f-7c5b-4591-9b3c-9c09fda6caa5"]}],"mendeley":{"formattedCitation":"(Hernández Piñero &amp; Pernalete Ruiz, 2017)","manualFormatting":"Hernández Piñero y Pernalete Ruiz (2017)","plainTextFormattedCitation":"(Hernández Piñero &amp; Pernalete Ruiz, 2017)","previouslyFormattedCitation":"(Hernández Piñero &amp; Pernalete Ruiz, 2017)"},"properties":{"noteIndex":0},"schema":"https://github.com/citation-style-language/schema/raw/master/csl-citation.json"}</w:instrText>
      </w:r>
      <w:r>
        <w:fldChar w:fldCharType="separate"/>
      </w:r>
      <w:r w:rsidRPr="00092D76">
        <w:rPr>
          <w:noProof/>
        </w:rPr>
        <w:t xml:space="preserve">Hernández Piñero </w:t>
      </w:r>
      <w:r>
        <w:rPr>
          <w:noProof/>
        </w:rPr>
        <w:t>y</w:t>
      </w:r>
      <w:r w:rsidRPr="00092D76">
        <w:rPr>
          <w:noProof/>
        </w:rPr>
        <w:t xml:space="preserve"> Pernalete Ruiz</w:t>
      </w:r>
      <w:r>
        <w:rPr>
          <w:noProof/>
        </w:rPr>
        <w:t xml:space="preserve"> (</w:t>
      </w:r>
      <w:r w:rsidRPr="00092D76">
        <w:rPr>
          <w:noProof/>
        </w:rPr>
        <w:t>2017)</w:t>
      </w:r>
      <w:r>
        <w:fldChar w:fldCharType="end"/>
      </w:r>
      <w:r>
        <w:t xml:space="preserve"> </w:t>
      </w:r>
      <w:proofErr w:type="spellStart"/>
      <w:r>
        <w:t>como</w:t>
      </w:r>
      <w:proofErr w:type="spellEnd"/>
      <w:r>
        <w:t xml:space="preserve"> </w:t>
      </w:r>
      <w:r>
        <w:fldChar w:fldCharType="begin" w:fldLock="1"/>
      </w:r>
      <w:r>
        <w:instrText>ADDIN CSL_CITATION {"citationItems":[{"id":"ITEM-1","itemData":{"DOI":"10.1186/s12940-020-00596-9","ISSN":"1476069X","PMID":"32334593","abstract":"Background: Evidence linking risk of lymphoma and B-cell lymphoma subtypes to ionizing radiation is inconclusive, particularly at low exposure levels. Methods: We investigated risk of lymphoma (all subtypes), B-cell lymphomas, and its major subtypes, associated with low-level occupational exposure to ionizing radiation, in 2346 lymphoma cases and 2463 controls, who participated in the multicenter EpiLymph case-control study. We developed a job-exposure matrix to estimate exposure to ionizing radiation, distinguishing between internal and external radiation, and we applied it to the lifetime occupational history of study subjects, We calculated the Odds Ratio (OR) and its 95% confidence interval (95% CI) for lymphoma (all subtypes combined), B-cell lymphoma, and its major subtypes using unconditional, polytomous logistic regression adjusting for age, gender, and education. Results: We did not observe an association between exposure metrics of external and internal radiation and risk of lymphoma (all subtypes), nor with B-cell lymphoma, or its major subtypes, at the levels regularly experienced in occupational settings. An elevated risk of diffuse large B cell lymphoma was observed among the most likely exposed study subjects with relatively higher exposure intensity, which would be worth further investigation. Conclusions: Further investigation is warranted on risk of B cell lymphoma subtypes associated with low-level occupational exposure to external ionizing radiation, and to clarify whether lymphoma should be included among the cancer outcomes related to ionizing radiation.","author":[{"dropping-particle":"","family":"Satta","given":"Giannina","non-dropping-particle":"","parse-names":false,"suffix":""},{"dropping-particle":"","family":"Loi","given":"Matteo","non-dropping-particle":"","parse-names":false,"suffix":""},{"dropping-particle":"","family":"Becker","given":"Nickolaus","non-dropping-particle":"","parse-names":false,"suffix":""},{"dropping-particle":"","family":"Benavente","given":"Yolanda","non-dropping-particle":"","parse-names":false,"suffix":""},{"dropping-particle":"","family":"Sanjose","given":"Silvia","non-dropping-particle":"De","parse-names":false,"suffix":""},{"dropping-particle":"","family":"Foretova","given":"Lenka","non-dropping-particle":"","parse-names":false,"suffix":""},{"dropping-particle":"","family":"Staines","given":"Anthony","non-dropping-particle":"","parse-names":false,"suffix":""},{"dropping-particle":"","family":"Maynadie","given":"Marc","non-dropping-particle":"","parse-names":false,"suffix":""},{"dropping-particle":"","family":"Nieters","given":"Alexandra","non-dropping-particle":"","parse-names":false,"suffix"</w:instrText>
      </w:r>
      <w:r w:rsidRPr="00207427">
        <w:rPr>
          <w:lang w:val="es-EC"/>
        </w:rPr>
        <w:instrText>:""},{"dropping-particle":"","family":"Meloni","given":"Federico","non-dropping-particle":"","parse-names":false,"suffix":""},{"dropping-particle":"","family":"Pilia","given":"Ilaria","non-dropping-particle":"","parse-names":false,"suffix":""},{"dropping-particle":"","family":"Campagna","given":"Marcello","non-dropping-particle":"","parse-names":false,"suffix":""},{"dropping-particle":"","family":"Pau","given":"Marco","non-dropping-particle":"","parse-names":false,"suffix":""},{"dropping-particle":"","family":"Zablotska","given":"Lydia B.","non-dropping-particle":"","parse-names":false,"suffix":""},{"dropping-particle":"","family":"Cocco","given":"Pierluigi","non-dropping-particle":"","parse-names":false,"suffix":""}],"container-title":"Environmental Health: A Global Access Science Source","id":"ITEM-1","issue":"1","issued":{"date-parts":[["2020"]]},"page":"1-11","publisher":"Environmental Health","title":"Occupational exposure to ionizing radiation and risk of lymphoma subtypes: Results of the Epilymph European case-control study","type":"article-journal","volume":"19"},"uris":["http://www.mendeley.com/documents/?uuid=95547e56-5b05-4c5f-8b1f-bd5c76db8ea5"]}],"mendeley":{"formattedCitation":"(Satta et al., 2020)","manualFormatting":"Satta et al. (2020)","plainTextFormattedCitation":"(Satta et al., 2020)","previouslyFormattedCitation":"(Satta et al., 2020)"},"properties":{"noteIndex":0},"schema":"https://github.com/citation-style-language/schema/raw/master/csl-citation.json"}</w:instrText>
      </w:r>
      <w:r>
        <w:fldChar w:fldCharType="separate"/>
      </w:r>
      <w:r w:rsidRPr="00207427">
        <w:rPr>
          <w:noProof/>
          <w:lang w:val="es-EC"/>
        </w:rPr>
        <w:t>Satta et al. (2020)</w:t>
      </w:r>
      <w:r>
        <w:fldChar w:fldCharType="end"/>
      </w:r>
      <w:r w:rsidRPr="00207427">
        <w:rPr>
          <w:lang w:val="es-EC"/>
        </w:rPr>
        <w:t xml:space="preserve">. Por otro lado, </w:t>
      </w:r>
      <w:r>
        <w:fldChar w:fldCharType="begin" w:fldLock="1"/>
      </w:r>
      <w:r w:rsidRPr="00207427">
        <w:rPr>
          <w:lang w:val="es-EC"/>
        </w:rPr>
        <w:instrText>ADDIN CSL_CITATION {"citationItems":[{"id":"ITEM-1","itemData":{"DOI":"10.1016/j.rccar.2019.09.004","ISSN":"01205633","abstract":"As the number and complexity of diagnostic and cardiovascular intervention procedures has increased significantly, this has led to a greater exposure to low doses of ionising radiation due to the radiation dispersal by the patient. The crystalline lens is one of the structures most sensitive to radiation, and cataracts are the most studied eye disease, and are common in health staff occupationally exposed to low radiation doses. The formation of cataracts is a process involving many factors, and exposure to ionising radiation has been associated with posterior sub-capsular opacities, the most common form of the injury, followed by cortical cataracts. There are several studies that have evaluated the effects of occupational exposure due to ionising radiation in the crystalline lens in interventionist cardiologists, and comparing them with non-exposed controls. They conclude that there is a higher prevalence of posterior sub-capsular opacities in personnel exposed to ionising radiation, especially in interventionist cardiologists (due to working very near the X-ray generator). These are associated with the duration of the practice of cardiac interventions, and decrease with the regular use of leaded glasses. The low use of radiation protection wear by interventionist cardiologists is highlighted in many studies, especially glasses and a leaded screen, which have shown to be effective in the reduction in the ionising radiation by the staff in the cardiac catheterisation room.","author":[{"dropping-particle":"","family":"Hernández","given":"César","non-dropping-particle":"","parse-names":false,"suffix":""},{"dropping-particle":"","family":"Durán","given":"Ariel","non-dropping-particle":"","parse-names":false,"suffix":""},{"dropping-particle":"","family":"Cortés","given":"María C.","non-dropping-particle":"","parse-names":false,"suffix":""}],"container-title":"Revista Colombiana de Cardiologia","id":"ITEM-1","issue":"S1","issued":{"date-parts":[["2020"]]},"page":"72-78","publisher":"Sociedad Colombiana de Cardiología y Cirugía Cardiovascular","title":"Lesiones oculares y radiación ionizante","type":"article-journal","volume":"27"},"uris":["http://www.mendeley.com/documents/?uuid=4ba7ed80-65c9-4d05-90e1-f5a4310efc7d"]}],"mendeley":{"formattedCitation":"(Hernández et al., 2020)","manualFormatting":"Hernández et al. (2020)","plainTextFormattedCitation":"(Hernández et al., 2020)","previouslyFormattedCitation":"(Hernández et al., 2020)"},"properties":{"noteIndex":0},"schema":"https://github.com/citation-style-language/schema/raw/master/csl-citation.json"}</w:instrText>
      </w:r>
      <w:r>
        <w:fldChar w:fldCharType="separate"/>
      </w:r>
      <w:r w:rsidRPr="00207427">
        <w:rPr>
          <w:noProof/>
          <w:lang w:val="es-EC"/>
        </w:rPr>
        <w:t>Hernández et al. (2020)</w:t>
      </w:r>
      <w:r>
        <w:fldChar w:fldCharType="end"/>
      </w:r>
      <w:r w:rsidRPr="00207427">
        <w:rPr>
          <w:lang w:val="es-EC"/>
        </w:rPr>
        <w:t xml:space="preserve">, plantea la existencia de una relación entre una exposición ocupacional a radiaciones y la aparición de cataratas. Incluso se han comenzado a elaborar hipótesis sobre la relación de las radiaciones con un aumento en el riesgo cardiovascular </w:t>
      </w:r>
      <w:r>
        <w:fldChar w:fldCharType="begin" w:fldLock="1"/>
      </w:r>
      <w:r w:rsidRPr="00207427">
        <w:rPr>
          <w:lang w:val="es-EC"/>
        </w:rPr>
        <w:instrText>ADDIN CSL_CITATION {"citationItems":[{"id":"ITEM-1","itemData":{"DOI":"10.1016/j.rccar.2019.11.001","ISSN":"0120-5633","author":[{"dropping-particle":"","family":"Aristizábal","given":"Julián M","non-dropping-particle":"","parse-names":false,"suffix":""}],"container-title":"Revista Colombiana de Cardiología","id":"ITEM-1","issued":{"date-parts":[["2020"]]},"page":"21-24","publisher":"Sociedad Colombiana de Cardiología y Cirugía Cardiovascular","title":"Riesgo cardiovascular relacionado con la radiación ionizante","type":"article-journal","volume":"27"},"uris":["http://www.mendeley.com/documents/?uuid=c48103b4-6191-4dc0-8a6e-83c5cead747e"]}],"mendeley":{"formattedCitation":"(Aristizábal, 2020)","plainTextFormattedCitation":"(Aristizábal, 2020)","previouslyFormattedCitation":"(Aristizábal, 2020)"},"properties":{"noteIndex":0},"schema":"https://github.com/citation-style-language/schema/raw/master/csl-citation.json"}</w:instrText>
      </w:r>
      <w:r>
        <w:fldChar w:fldCharType="separate"/>
      </w:r>
      <w:r w:rsidRPr="00207427">
        <w:rPr>
          <w:noProof/>
          <w:lang w:val="es-EC"/>
        </w:rPr>
        <w:t>(Aristizábal, 2020)</w:t>
      </w:r>
      <w:r>
        <w:fldChar w:fldCharType="end"/>
      </w:r>
      <w:r w:rsidRPr="00207427">
        <w:rPr>
          <w:lang w:val="es-EC"/>
        </w:rPr>
        <w:t xml:space="preserve"> y en la aparición de mal de Parkinson </w:t>
      </w:r>
      <w:r>
        <w:fldChar w:fldCharType="begin" w:fldLock="1"/>
      </w:r>
      <w:r w:rsidRPr="00207427">
        <w:rPr>
          <w:lang w:val="es-EC"/>
        </w:rPr>
        <w:instrText>ADDIN CSL_CITATION {"citationItems":[{"id":"ITEM-1","itemData":{"DOI":"10.1093/IJE/DYZ230","ISSN":"14643685","PMID":"31722376","abstract":"Background: Patients receiving radiotherapy demonstrate cognitive deficits, impairment of neurogenesis and neurovascular damage developing as late side effects of radiation exposure to the head. In light of the increasing use of diagnostic radiolo</w:instrText>
      </w:r>
      <w:r>
        <w:instrText>gical procedures, epidemiological data raise concerns about possible harmful effects of low-level radiation on the human brain. A series of studies of chronically exposed Russian nuclear workers have provided information on risks of cancer and non-cancer diseases. Methods: This study aimed to assess the risk of Parkinson's-disease (PD) incidence in a cohort of workers occupationally exposed to chronic radiation. The cohort comprised workers of a Russian nuclear production facility who were first employed in 1948-1982 and followed up until the end of 2013 (22 377 individuals; 25% female). Using the AMFIT module of EPICURE software, relative risk and excess relative risk per unit dose (ERR/Gy) were calculated based on maximum likelihood. Results: A linear association was found between PD incidence and cumulative c-dose after adjusting for sex and attained age [ERR/Gy ¼ 1.02 (95% confidence interval, 0.59 to 1.63, p ¼ 5.44 x 10-5)]. The ERR/Gy of external radiation for PD incidence was stable after adjusting for neutron dose (ERR/Gy ¼ 1.03; 95% confidence interval: 0.59 to 1.67, p ¼ 6.86 x 10-5). The risk increased with increasing lag period and decreased notably after adjusting for body mass index, smoking and alcohol consumption. Additional adjustments for hypertension, gout, gastric ulcer, head injuries with loss of awareness</w:instrText>
      </w:r>
      <w:r w:rsidRPr="00207427">
        <w:rPr>
          <w:lang w:val="es-EC"/>
        </w:rPr>
        <w:instrText xml:space="preserve"> and diabetes mellitus did not affect the risk estimate. Conclusions: This study is the first to suggest that PD is associated with prolonged occupational external c-ray exposure.","author":[{"dropping-particle":"V.","family":"Azizova","given":"Tamara","non-dropping-particle":"","parse-names":false,"suffix":""},{"dropping-particle":"V.","family":"Bannikova","given":"Maria","non-dropping-particle":"","parse-names":false,"suffix":""},{"dropping-particle":"","family":"Grigoryeva","given":"Evgeniya S.","non-dropping-particle":"","parse-names":false,"suffix":""},{"dropping-particle":"","family":"Rybkina","given":"Valentina L.","non-dropping-particle":"","parse-names":false,"suffix":""},{"dropping-particle":"","family":"Hamada","given":"Nobuyuki","non-dropping-particle":"","parse-names":false,"suffix":""}],"container-title":"International Journal of Epidemiology","id":"ITEM-1","issue":"2","issued":{"date-parts":[["2021"]]},"page":"435-447","title":"Occupational exposure to chronic ionizing radiation increases risk of Parkinson's disease incidence in Russian Mayak workers","type":"article-journal","volume":"49"},"uris":["http://www.mendeley.com/documents/?uuid=88a981a9-9c75-404e-acee-a218cfc117c5"]}],"mendeley":{"formattedCitation":"(Azizova et al., 2021)","plainTextFormattedCitation":"(Azizova et al., 2021)","previouslyFormattedCitation":"(Azizova et al., 2021)"},"properties":{"noteIndex":0},"schema":"https://github.com/citation-style-language/schema/raw/master/csl-citation.json"}</w:instrText>
      </w:r>
      <w:r>
        <w:fldChar w:fldCharType="separate"/>
      </w:r>
      <w:r w:rsidRPr="00207427">
        <w:rPr>
          <w:noProof/>
          <w:lang w:val="es-EC"/>
        </w:rPr>
        <w:t>(Azizova et al., 2021)</w:t>
      </w:r>
      <w:r>
        <w:fldChar w:fldCharType="end"/>
      </w:r>
      <w:r w:rsidRPr="00207427">
        <w:rPr>
          <w:lang w:val="es-EC"/>
        </w:rPr>
        <w:t>.</w:t>
      </w:r>
    </w:p>
    <w:p w14:paraId="1CD28195" w14:textId="77777777" w:rsidR="00207427" w:rsidRPr="00207427" w:rsidRDefault="00207427" w:rsidP="00207427">
      <w:pPr>
        <w:spacing w:after="120"/>
        <w:rPr>
          <w:lang w:val="es-EC"/>
        </w:rPr>
      </w:pPr>
      <w:r w:rsidRPr="00207427">
        <w:rPr>
          <w:lang w:val="es-EC"/>
        </w:rPr>
        <w:t xml:space="preserve">Según </w:t>
      </w:r>
      <w:r>
        <w:fldChar w:fldCharType="begin" w:fldLock="1"/>
      </w:r>
      <w:r w:rsidRPr="00207427">
        <w:rPr>
          <w:lang w:val="es-EC"/>
        </w:rPr>
        <w:instrText>ADDIN CSL_CITATION {"citationItems":[{"id":"ITEM-1","itemData":{"DOI":"10.1016/j.rccar.2020.01.005","ISSN":"0120-5633","author":[{"dropping-particle":"","family":"Puerta-Ortiz","given":"J","non-dropping-particle":"","parse-names":false,"suffix":""},{"dropping-particle":"","family":"Morales-Aramburo","given":"J","non-dropping-particle":"","parse-names":false,"suffix":""}],"container-title":"Revista Colombiana de Cardiología","id":"ITEM-1","issue":"S1","issued":{"date-parts":[["2020"]]},"page":"61-71","publisher":"Sociedad Colombiana de Cardiolog&amp;iacute;a y Cirug&amp;iacute;a Cardiovascular","title":"Efectos biológicos de las radiaciones ionizantes","type":"article-journal","volume":"27"},"uris":["http://www.mendeley.com/documents/?uuid=4f89a276-1a1f-4396-ba13-adbb8b9b8111"]}],"mendeley":{"formattedCitation":"(Puerta-Ortiz &amp; Morales-Aramburo, 2020)","manualFormatting":"Puerta-Ortiz y Morales-Aramburo (2020, p. 62)","plainTextFormattedCitation":"(Puerta-Ortiz &amp; Morales-Aramburo, 2020)","previouslyFormattedCitation":"(Puerta-Ortiz &amp; Morales-Aramburo, 2020)"},"properties":{"noteIndex":0},"schema":"https://github.com/citation-style-language/schema/raw/master/csl-citation.json"}</w:instrText>
      </w:r>
      <w:r>
        <w:fldChar w:fldCharType="separate"/>
      </w:r>
      <w:r w:rsidRPr="00207427">
        <w:rPr>
          <w:noProof/>
          <w:lang w:val="es-EC"/>
        </w:rPr>
        <w:t>Puerta-Ortiz y Morales-Aramburo (2020, p. 62)</w:t>
      </w:r>
      <w:r>
        <w:fldChar w:fldCharType="end"/>
      </w:r>
      <w:r w:rsidRPr="00207427">
        <w:rPr>
          <w:lang w:val="es-EC"/>
        </w:rPr>
        <w:t xml:space="preserve">, existen unos tejidos más </w:t>
      </w:r>
      <w:proofErr w:type="spellStart"/>
      <w:r w:rsidRPr="00207427">
        <w:rPr>
          <w:lang w:val="es-EC"/>
        </w:rPr>
        <w:t>radiosensibles</w:t>
      </w:r>
      <w:proofErr w:type="spellEnd"/>
      <w:r w:rsidRPr="00207427">
        <w:rPr>
          <w:lang w:val="es-EC"/>
        </w:rPr>
        <w:t xml:space="preserve"> que otros. Los autores afirman que “la piel y los tejidos hematopoyéticos se consideran los más </w:t>
      </w:r>
      <w:proofErr w:type="spellStart"/>
      <w:r w:rsidRPr="00207427">
        <w:rPr>
          <w:lang w:val="es-EC"/>
        </w:rPr>
        <w:t>radiosensibles</w:t>
      </w:r>
      <w:proofErr w:type="spellEnd"/>
      <w:r w:rsidRPr="00207427">
        <w:rPr>
          <w:lang w:val="es-EC"/>
        </w:rPr>
        <w:t xml:space="preserve">, mientras que las células del tejido nervioso y muscular son las más resistentes”. </w:t>
      </w:r>
    </w:p>
    <w:p w14:paraId="52C1E8CD" w14:textId="77777777" w:rsidR="00207427" w:rsidRPr="00207427" w:rsidRDefault="00207427" w:rsidP="00207427">
      <w:pPr>
        <w:spacing w:after="120"/>
        <w:rPr>
          <w:lang w:val="es-EC"/>
        </w:rPr>
      </w:pPr>
      <w:r w:rsidRPr="00207427">
        <w:rPr>
          <w:lang w:val="es-EC"/>
        </w:rPr>
        <w:t xml:space="preserve">Ahora bien, existen dos fenómenos a nivel celular que son inducidos por las radiaciones y forman parte de su mecanismo para generar daño al individuo expuesto. Estos son las llamadas aberraciones cromosómicas y los </w:t>
      </w:r>
      <w:proofErr w:type="spellStart"/>
      <w:r w:rsidRPr="00207427">
        <w:rPr>
          <w:lang w:val="es-EC"/>
        </w:rPr>
        <w:t>micronúcleos</w:t>
      </w:r>
      <w:proofErr w:type="spellEnd"/>
      <w:r w:rsidRPr="00207427">
        <w:rPr>
          <w:lang w:val="es-EC"/>
        </w:rPr>
        <w:t xml:space="preserve">. Las primeras, representan el principal indicador biológico de actividad </w:t>
      </w:r>
      <w:proofErr w:type="spellStart"/>
      <w:r w:rsidRPr="00207427">
        <w:rPr>
          <w:lang w:val="es-EC"/>
        </w:rPr>
        <w:t>mutagénica</w:t>
      </w:r>
      <w:proofErr w:type="spellEnd"/>
      <w:r w:rsidRPr="00207427">
        <w:rPr>
          <w:lang w:val="es-EC"/>
        </w:rPr>
        <w:t xml:space="preserve"> para evaluar la exposición a </w:t>
      </w:r>
      <w:proofErr w:type="spellStart"/>
      <w:r w:rsidRPr="00207427">
        <w:rPr>
          <w:lang w:val="es-EC"/>
        </w:rPr>
        <w:t>mutágenos</w:t>
      </w:r>
      <w:proofErr w:type="spellEnd"/>
      <w:r w:rsidRPr="00207427">
        <w:rPr>
          <w:lang w:val="es-EC"/>
        </w:rPr>
        <w:t xml:space="preserve"> y agentes </w:t>
      </w:r>
      <w:proofErr w:type="spellStart"/>
      <w:r w:rsidRPr="00207427">
        <w:rPr>
          <w:lang w:val="es-EC"/>
        </w:rPr>
        <w:t>carcinogenéticos</w:t>
      </w:r>
      <w:proofErr w:type="spellEnd"/>
      <w:r w:rsidRPr="00207427">
        <w:rPr>
          <w:lang w:val="es-EC"/>
        </w:rPr>
        <w:t xml:space="preserve"> </w:t>
      </w:r>
      <w:r>
        <w:fldChar w:fldCharType="begin" w:fldLock="1"/>
      </w:r>
      <w:r w:rsidRPr="00207427">
        <w:rPr>
          <w:lang w:val="es-EC"/>
        </w:rPr>
        <w:instrText>ADDIN CSL_CITATION {"citationItems":[{"id":"ITEM-1","itemData":{"DOI":"10.4067/s0718-85602020000100008","ISSN":"0718-8560","author":[{"dropping-particle":"","family":"Ramos-Avasola","given":"Sergio","non-dropping-particle":"","parse-names":false,"suffix":""},{"dropping-particle":"","family":"Rivera","given":"Daniel","non-dropping-particle":"","parse-names":false,"suffix":""},{"dropping-particle":"","family":"Segura","given":"Kevin","non-dropping-particle":"","parse-names":false,"suffix":""},{"dropping-particle":"","family":"Thraves","given":"Edgar","non-dropping-particle":"","parse-names":false,"suffix":""},{"dropping-particle":"","family":"Durán","given":"Ariel","non-dropping-particle":"","parse-names":false,"suffix":""},{"dropping-particle":"","family":"Soto","given":"Víctor","non-dropping-particle":"","parse-names":false,"suffix":""},{"dropping-particle":"","family":"Gamarra","given":"Jorge","non-dropping-particle":"","parse-names":false,"suffix":""},{"dropping-particle":"","family":"Ojeda","given":"María Isabel","non-dropping-particle":"","parse-names":false,"suffix":""}],"container-title":"Revista chilena de cardiología","id":"ITEM-1","issue":"1","issued":{"date-parts":[["2020"]]},"page":"8-15","title":"Análisis citogenético en linfocitos de trabajadores expuestos a radiación ionizante en una unidad de cardiología intervencional de Chile: Estudio piloto y revisión de la literatura","type":"article-journal","volume":"39"},"uris":["http://www.mendeley.com/documents/?uuid=3ad99622-0aa7-4134-a97a-f3f2d2151c95"]}],"mendeley":{"formattedCitation":"(Ramos-Avasola, Rivera, et al., 2020)","plainTextFormattedCitation":"(Ramos-Avasola, Rivera, et al., 2020)","previouslyFormattedCitation":"(Ramos-Avasola, Rivera, et al., 2020)"},"properties":{"noteIndex":0},"schema":"https://github.com/citation-style-language/schema/raw/master/csl-citation.json"}</w:instrText>
      </w:r>
      <w:r>
        <w:fldChar w:fldCharType="separate"/>
      </w:r>
      <w:r w:rsidRPr="00207427">
        <w:rPr>
          <w:noProof/>
          <w:lang w:val="es-EC"/>
        </w:rPr>
        <w:t>(Ramos-Avasola, Rivera, et al., 2020)</w:t>
      </w:r>
      <w:r>
        <w:fldChar w:fldCharType="end"/>
      </w:r>
      <w:r w:rsidRPr="00207427">
        <w:rPr>
          <w:lang w:val="es-EC"/>
        </w:rPr>
        <w:t>.</w:t>
      </w:r>
    </w:p>
    <w:p w14:paraId="740CD8BC" w14:textId="77777777" w:rsidR="00207427" w:rsidRPr="00207427" w:rsidRDefault="00207427" w:rsidP="00207427">
      <w:pPr>
        <w:spacing w:after="120"/>
        <w:rPr>
          <w:lang w:val="es-EC"/>
        </w:rPr>
      </w:pPr>
      <w:r w:rsidRPr="00207427">
        <w:rPr>
          <w:lang w:val="es-EC"/>
        </w:rPr>
        <w:t xml:space="preserve">En resumen, según lo expresan </w:t>
      </w:r>
      <w:r>
        <w:fldChar w:fldCharType="begin" w:fldLock="1"/>
      </w:r>
      <w:r w:rsidRPr="00207427">
        <w:rPr>
          <w:lang w:val="es-EC"/>
        </w:rPr>
        <w:instrText>ADDIN CSL_CITATION {"citationItems":[{"id":"ITEM-1","itemData":{"DOI":"10.4067/s0717-93082018000100005","abstract":"Existen diversos documentos y recomendaciones internacionales sobre nombres, conceptos, definiciones y campos de aplicación para diversas magnitudes y unidades utilizadas para monitorear los niveles de radiación ionizante a los que son expuestos los trabajadores durante los procedimientos de Radiodiagnóstico e Intervencionismo. Sin embargo, la legislación nacional, al igual que para la dosime- tría de los pacientes, no se encuentra actualizada en este sentido y no contempla en sus documentos un glosario actualizado que permita encontrar en forma rápida y precisa este tipo de información. Por lo anterior, este trabajo de revisión corresponde a un segundo documento guía, complementario a nuestro trabajo publicado en 2015 titulado “Magnitudes y unidades para dosimetría a pacientes en radiodiagnóstico e intervencionismo”, que describe de manera didáctica y en un lenguaje sencillo para los profesionales de la salud y áreas afines, las principales magnitudes y unidades que se deben conocer y utilizar en la dosimetría ocupacional de los trabajadores que participan en procedimientos de Radiodiagnóstico e In- tervencionismo.","author":[{"dropping-particle":"","family":"Ubeda de la C","given":"Carlos","non-dropping-particle":"","parse-names":false,"suffix":""},{"dropping-particle":"","family":"Nocetti G.","given":"Diego","non-dropping-particle":"","parse-names":false,"suffix":""},{"dropping-particle":"","family":"Inzulza C.","given":"Alonso","non-dropping-particle":"","parse-names":false,"suffix":""},{"dropping-particle":"","family":"Oyarzún C.","given":"Carlos","non-dropping-particle":"","parse-names":false,"suffix":""},{"dropping-particle":"","family":"Alarcón E.","given":"Renato","non-dropping-particle":"","parse-names":false,"suffix":""}],"container-title":"Revista chilena de radiología","id":"ITEM-1","issue":"1","issued":{"date-parts":[["2018"]]},"page":"5-11","title":"Magnitudes y unidades para dosimetría del personal ocupacionalmente expuesto en radiodiagnóstico e intervencionismo","type":"article-journal","volume":"24"},"uris":["http://www.mendeley.com/documents/?uuid=4eeb428f-65e2-4ee3-b514-a1beaef439db"]}],"mendeley":{"formattedCitation":"(Ubeda de la C et al., 2018)","manualFormatting":"Ubeda de la C et al. (2018)","plainTextFormattedCitation":"(Ubeda de la C et al., 2018)","previouslyFormattedCitation":"(Ubeda de la C et al., 2018)"},"properties":{"noteIndex":0},"schema":"https://github.com/citation-style-language/schema/raw/master/csl-citation.json"}</w:instrText>
      </w:r>
      <w:r>
        <w:fldChar w:fldCharType="separate"/>
      </w:r>
      <w:r w:rsidRPr="00207427">
        <w:rPr>
          <w:noProof/>
          <w:lang w:val="es-EC"/>
        </w:rPr>
        <w:t>Ubeda de la C et al. (2018)</w:t>
      </w:r>
      <w:r>
        <w:fldChar w:fldCharType="end"/>
      </w:r>
      <w:r w:rsidRPr="00207427">
        <w:rPr>
          <w:lang w:val="es-EC"/>
        </w:rPr>
        <w:t xml:space="preserve">, la exposición a las radiaciones ionizantes puede producirse como consecuencia de las diversas actividades llevadas a cabo por el ser humano, particularmente por el trabajo. En </w:t>
      </w:r>
      <w:r w:rsidRPr="00207427">
        <w:rPr>
          <w:lang w:val="es-EC"/>
        </w:rPr>
        <w:lastRenderedPageBreak/>
        <w:t>este sentido, la exposición ocupacional, sobre todo en el campo médico, representa un problema que hay que atender para minimizar los riesgos del personal.</w:t>
      </w:r>
    </w:p>
    <w:p w14:paraId="2BE3A374" w14:textId="77777777" w:rsidR="00207427" w:rsidRPr="00207427" w:rsidRDefault="00207427" w:rsidP="00207427">
      <w:pPr>
        <w:spacing w:after="120"/>
        <w:rPr>
          <w:lang w:val="es-EC"/>
        </w:rPr>
      </w:pPr>
      <w:bookmarkStart w:id="18" w:name="_Hlk77615958"/>
      <w:r w:rsidRPr="00207427">
        <w:rPr>
          <w:lang w:val="es-EC"/>
        </w:rPr>
        <w:t>En vista de la abundante información existente se hace necesario realizar una sistematización de los datos relacionados con los efectos de las radiaciones ionizantes en el personal de salud. Por ello, el objetivo del presente estudio es identificar las alteraciones clínicas en la salud del personal expuesto a radiaciones ionizantes en los hospitales mediante una revisión sistemática con fuentes secundarias.</w:t>
      </w:r>
      <w:bookmarkEnd w:id="18"/>
    </w:p>
    <w:p w14:paraId="5702560E" w14:textId="77777777" w:rsidR="00207427" w:rsidRPr="00207427" w:rsidRDefault="00207427" w:rsidP="00207427">
      <w:pPr>
        <w:pStyle w:val="Ttulo2"/>
      </w:pPr>
      <w:bookmarkStart w:id="19" w:name="_Toc79421789"/>
      <w:bookmarkEnd w:id="17"/>
      <w:r w:rsidRPr="00207427">
        <w:t>Metodología</w:t>
      </w:r>
      <w:bookmarkEnd w:id="19"/>
    </w:p>
    <w:p w14:paraId="0FAC4AC7" w14:textId="77777777" w:rsidR="00207427" w:rsidRPr="00207427" w:rsidRDefault="00207427" w:rsidP="00207427">
      <w:pPr>
        <w:spacing w:after="120"/>
        <w:rPr>
          <w:lang w:val="es-EC"/>
        </w:rPr>
      </w:pPr>
      <w:r w:rsidRPr="00207427">
        <w:rPr>
          <w:lang w:val="es-EC"/>
        </w:rPr>
        <w:t xml:space="preserve">Esta investigación se basó en los postulados de las revisiones sistemáticas exploratorias (RSE), que según </w:t>
      </w:r>
      <w:r>
        <w:fldChar w:fldCharType="begin" w:fldLock="1"/>
      </w:r>
      <w:r w:rsidRPr="00207427">
        <w:rPr>
          <w:lang w:val="es-EC"/>
        </w:rPr>
        <w:instrText>ADDIN CSL_CITATION {"citationItems":[{"id":"ITEM-1","itemData":{"ISBN":"0000002734637","author":[{"dropping-particle":"","family":"Fernández-Sánchez","given":"H","non-dropping-particle":"","parse-names":false,"suffix":""},{"dropping-particle":"","family":"King","given":"K","non-dropping-particle":"","parse-names":false,"suffix":""},{"dropping-particle":"","family":"Enriquéz-Hernández","given":"C.B.","non-dropping-particle":"","parse-names":false,"suffix":""}],"container-title":"Enfermería Universitaria","id":"ITEM-1","issue":"1","issued":{"date-parts":[["2020"]]},"page":"87-94","title":"Revisiones Sistemáticas Exploratorias como metodología para la síntesis del conocimiento científico","type":"article-journal","volume":"17"},"uris":["http://www.mendeley.com/documents/?uuid=648fafb5-9658-4dfc-ada9-b0980ac525bc"]}],"mendeley":{"formattedCitation":"(Fernández-Sánchez et al., 2020)","manualFormatting":"Fernández-Sánchez et al. (2020)","plainTextFormattedCitation":"(Fernández-Sánchez et al., 2020)","previouslyFormattedCitation":"(Fernández-Sánchez et al., 2020)"},"properties":{"noteIndex":0},"schema":"https://github.com/citation-style-language/schema/raw/master/csl-citation.json"}</w:instrText>
      </w:r>
      <w:r>
        <w:fldChar w:fldCharType="separate"/>
      </w:r>
      <w:r w:rsidRPr="00207427">
        <w:rPr>
          <w:noProof/>
          <w:lang w:val="es-EC"/>
        </w:rPr>
        <w:t>Fernández-Sánchez et al. (2020)</w:t>
      </w:r>
      <w:r>
        <w:fldChar w:fldCharType="end"/>
      </w:r>
      <w:r w:rsidRPr="00207427">
        <w:rPr>
          <w:lang w:val="es-EC"/>
        </w:rPr>
        <w:t>, permiten obtener una panorámica amplia sobre la mejor evidencia de un tema en particular. Estas revisiones, a través de una pregunta enfocada a un problema sirven para la identificación de lagunas sobre un área en la cual se ha investigado poco o nada.</w:t>
      </w:r>
    </w:p>
    <w:p w14:paraId="5FBD7927" w14:textId="77777777" w:rsidR="00207427" w:rsidRPr="00207427" w:rsidRDefault="00207427" w:rsidP="00207427">
      <w:pPr>
        <w:spacing w:after="120"/>
        <w:rPr>
          <w:lang w:val="es-EC"/>
        </w:rPr>
      </w:pPr>
      <w:r w:rsidRPr="00207427">
        <w:rPr>
          <w:lang w:val="es-EC"/>
        </w:rPr>
        <w:t xml:space="preserve"> Las búsquedas se realizaron en español, inglés y portugués. Se utilizaron como palabras clave en español los términos radiaciones ionizantes, exposición ocupacional a radiaciones ionizantes, riesgos ocupacionales de las radiaciones ionizantes, alteraciones clínicas como consecuencia de las radiaciones ionizantes. </w:t>
      </w:r>
      <w:r w:rsidRPr="002C04E6">
        <w:t xml:space="preserve">En </w:t>
      </w:r>
      <w:proofErr w:type="spellStart"/>
      <w:r w:rsidRPr="002C04E6">
        <w:t>inglés</w:t>
      </w:r>
      <w:proofErr w:type="spellEnd"/>
      <w:r w:rsidRPr="002C04E6">
        <w:t xml:space="preserve"> </w:t>
      </w:r>
      <w:proofErr w:type="spellStart"/>
      <w:r w:rsidRPr="002C04E6">
        <w:t>las</w:t>
      </w:r>
      <w:proofErr w:type="spellEnd"/>
      <w:r w:rsidRPr="002C04E6">
        <w:t xml:space="preserve"> </w:t>
      </w:r>
      <w:proofErr w:type="spellStart"/>
      <w:r w:rsidRPr="002C04E6">
        <w:t>palabras</w:t>
      </w:r>
      <w:proofErr w:type="spellEnd"/>
      <w:r w:rsidRPr="002C04E6">
        <w:t xml:space="preserve"> de </w:t>
      </w:r>
      <w:proofErr w:type="spellStart"/>
      <w:r w:rsidRPr="002C04E6">
        <w:t>búsqueda</w:t>
      </w:r>
      <w:proofErr w:type="spellEnd"/>
      <w:r w:rsidRPr="002C04E6">
        <w:t xml:space="preserve"> </w:t>
      </w:r>
      <w:proofErr w:type="spellStart"/>
      <w:r w:rsidRPr="002C04E6">
        <w:t>fueron</w:t>
      </w:r>
      <w:proofErr w:type="spellEnd"/>
      <w:r w:rsidRPr="0027673C">
        <w:t xml:space="preserve"> ionizing radiation, occupational exposure to ionizing radiation, occupational risks of ionizing radiation, clinical changes as a consequence of ionizing radiation.</w:t>
      </w:r>
      <w:r>
        <w:t xml:space="preserve"> </w:t>
      </w:r>
      <w:r w:rsidRPr="00207427">
        <w:rPr>
          <w:lang w:val="es-EC"/>
        </w:rPr>
        <w:t xml:space="preserve">Mientras que, en portugués, las palabras clave fueron </w:t>
      </w:r>
      <w:proofErr w:type="spellStart"/>
      <w:r w:rsidRPr="00207427">
        <w:rPr>
          <w:lang w:val="es-EC"/>
        </w:rPr>
        <w:t>radiação</w:t>
      </w:r>
      <w:proofErr w:type="spellEnd"/>
      <w:r w:rsidRPr="00207427">
        <w:rPr>
          <w:lang w:val="es-EC"/>
        </w:rPr>
        <w:t xml:space="preserve"> ionizante, </w:t>
      </w:r>
      <w:proofErr w:type="spellStart"/>
      <w:r w:rsidRPr="00207427">
        <w:rPr>
          <w:lang w:val="es-EC"/>
        </w:rPr>
        <w:t>exposição</w:t>
      </w:r>
      <w:proofErr w:type="spellEnd"/>
      <w:r w:rsidRPr="00207427">
        <w:rPr>
          <w:lang w:val="es-EC"/>
        </w:rPr>
        <w:t xml:space="preserve"> ocupacional à </w:t>
      </w:r>
      <w:proofErr w:type="spellStart"/>
      <w:r w:rsidRPr="00207427">
        <w:rPr>
          <w:lang w:val="es-EC"/>
        </w:rPr>
        <w:t>radiação</w:t>
      </w:r>
      <w:proofErr w:type="spellEnd"/>
      <w:r w:rsidRPr="00207427">
        <w:rPr>
          <w:lang w:val="es-EC"/>
        </w:rPr>
        <w:t xml:space="preserve"> ionizante, riscos </w:t>
      </w:r>
      <w:proofErr w:type="spellStart"/>
      <w:r w:rsidRPr="00207427">
        <w:rPr>
          <w:lang w:val="es-EC"/>
        </w:rPr>
        <w:t>ocupacionais</w:t>
      </w:r>
      <w:proofErr w:type="spellEnd"/>
      <w:r w:rsidRPr="00207427">
        <w:rPr>
          <w:lang w:val="es-EC"/>
        </w:rPr>
        <w:t xml:space="preserve"> da </w:t>
      </w:r>
      <w:proofErr w:type="spellStart"/>
      <w:r w:rsidRPr="00207427">
        <w:rPr>
          <w:lang w:val="es-EC"/>
        </w:rPr>
        <w:t>radiação</w:t>
      </w:r>
      <w:proofErr w:type="spellEnd"/>
      <w:r w:rsidRPr="00207427">
        <w:rPr>
          <w:lang w:val="es-EC"/>
        </w:rPr>
        <w:t xml:space="preserve"> ionizante, </w:t>
      </w:r>
      <w:proofErr w:type="spellStart"/>
      <w:r w:rsidRPr="00207427">
        <w:rPr>
          <w:lang w:val="es-EC"/>
        </w:rPr>
        <w:t>alterações</w:t>
      </w:r>
      <w:proofErr w:type="spellEnd"/>
      <w:r w:rsidRPr="00207427">
        <w:rPr>
          <w:lang w:val="es-EC"/>
        </w:rPr>
        <w:t xml:space="preserve"> clínicas como </w:t>
      </w:r>
      <w:proofErr w:type="spellStart"/>
      <w:r w:rsidRPr="00207427">
        <w:rPr>
          <w:lang w:val="es-EC"/>
        </w:rPr>
        <w:t>consequência</w:t>
      </w:r>
      <w:proofErr w:type="spellEnd"/>
      <w:r w:rsidRPr="00207427">
        <w:rPr>
          <w:lang w:val="es-EC"/>
        </w:rPr>
        <w:t xml:space="preserve"> da </w:t>
      </w:r>
      <w:proofErr w:type="spellStart"/>
      <w:r w:rsidRPr="00207427">
        <w:rPr>
          <w:lang w:val="es-EC"/>
        </w:rPr>
        <w:t>radiação</w:t>
      </w:r>
      <w:proofErr w:type="spellEnd"/>
      <w:r w:rsidRPr="00207427">
        <w:rPr>
          <w:lang w:val="es-EC"/>
        </w:rPr>
        <w:t xml:space="preserve"> ionizante.</w:t>
      </w:r>
    </w:p>
    <w:p w14:paraId="02DDA43D" w14:textId="77777777" w:rsidR="00207427" w:rsidRPr="00207427" w:rsidRDefault="00207427" w:rsidP="00207427">
      <w:pPr>
        <w:spacing w:after="120"/>
        <w:rPr>
          <w:lang w:val="es-EC"/>
        </w:rPr>
      </w:pPr>
      <w:r w:rsidRPr="00207427">
        <w:rPr>
          <w:lang w:val="es-EC"/>
        </w:rPr>
        <w:t xml:space="preserve">La revisión de las fuentes se hizo en los </w:t>
      </w:r>
      <w:proofErr w:type="spellStart"/>
      <w:r w:rsidRPr="00207427">
        <w:rPr>
          <w:lang w:val="es-EC"/>
        </w:rPr>
        <w:t>metabuscadores</w:t>
      </w:r>
      <w:proofErr w:type="spellEnd"/>
      <w:r w:rsidRPr="00207427">
        <w:rPr>
          <w:lang w:val="es-EC"/>
        </w:rPr>
        <w:t xml:space="preserve"> Google Académico y </w:t>
      </w:r>
      <w:proofErr w:type="spellStart"/>
      <w:r w:rsidRPr="00207427">
        <w:rPr>
          <w:lang w:val="es-EC"/>
        </w:rPr>
        <w:t>SemanticScholar</w:t>
      </w:r>
      <w:proofErr w:type="spellEnd"/>
      <w:r w:rsidRPr="00207427">
        <w:rPr>
          <w:lang w:val="es-EC"/>
        </w:rPr>
        <w:t xml:space="preserve">, así como en las bases de datos o buscadores especializados como </w:t>
      </w:r>
      <w:proofErr w:type="spellStart"/>
      <w:r w:rsidRPr="00207427">
        <w:rPr>
          <w:lang w:val="es-EC"/>
        </w:rPr>
        <w:t>Scopus</w:t>
      </w:r>
      <w:proofErr w:type="spellEnd"/>
      <w:r w:rsidRPr="00207427">
        <w:rPr>
          <w:lang w:val="es-EC"/>
        </w:rPr>
        <w:t xml:space="preserve">, </w:t>
      </w:r>
      <w:proofErr w:type="spellStart"/>
      <w:r w:rsidRPr="00207427">
        <w:rPr>
          <w:lang w:val="es-EC"/>
        </w:rPr>
        <w:t>ScienceDirect</w:t>
      </w:r>
      <w:proofErr w:type="spellEnd"/>
      <w:r w:rsidRPr="00207427">
        <w:rPr>
          <w:lang w:val="es-EC"/>
        </w:rPr>
        <w:t xml:space="preserve">, </w:t>
      </w:r>
      <w:proofErr w:type="spellStart"/>
      <w:r w:rsidRPr="00207427">
        <w:rPr>
          <w:lang w:val="es-EC"/>
        </w:rPr>
        <w:t>PubMed</w:t>
      </w:r>
      <w:proofErr w:type="spellEnd"/>
      <w:r w:rsidRPr="00207427">
        <w:rPr>
          <w:lang w:val="es-EC"/>
        </w:rPr>
        <w:t xml:space="preserve">, LILACS, </w:t>
      </w:r>
      <w:proofErr w:type="spellStart"/>
      <w:r w:rsidRPr="00207427">
        <w:rPr>
          <w:lang w:val="es-EC"/>
        </w:rPr>
        <w:t>SciELO</w:t>
      </w:r>
      <w:proofErr w:type="spellEnd"/>
      <w:r w:rsidRPr="00207427">
        <w:rPr>
          <w:lang w:val="es-EC"/>
        </w:rPr>
        <w:t xml:space="preserve"> y biblioteca Cochrane. En una primera etapa de búsqueda el resultado fue de 1 221 artículos, luego de eliminar los duplicados y descartar los estudios no pertinentes quedaron 133 </w:t>
      </w:r>
      <w:r w:rsidRPr="00207427">
        <w:rPr>
          <w:lang w:val="es-EC"/>
        </w:rPr>
        <w:lastRenderedPageBreak/>
        <w:t xml:space="preserve">artículos. Como criterios de inclusión para la sección de resultados se tomó en cuenta que el año de publicación fuera a partir del año 2016 y que el estudio tuviera un diseño transversal, de casos y controles, de cohorte, revisiones sistemáticas y / o </w:t>
      </w:r>
      <w:proofErr w:type="spellStart"/>
      <w:r w:rsidRPr="00207427">
        <w:rPr>
          <w:lang w:val="es-EC"/>
        </w:rPr>
        <w:t>metaanálisis</w:t>
      </w:r>
      <w:proofErr w:type="spellEnd"/>
      <w:r w:rsidRPr="00207427">
        <w:rPr>
          <w:lang w:val="es-EC"/>
        </w:rPr>
        <w:t>.</w:t>
      </w:r>
    </w:p>
    <w:p w14:paraId="0BF26E30" w14:textId="77777777" w:rsidR="00207427" w:rsidRPr="00207427" w:rsidRDefault="00207427" w:rsidP="00207427">
      <w:pPr>
        <w:spacing w:after="120"/>
        <w:rPr>
          <w:lang w:val="es-EC"/>
        </w:rPr>
      </w:pPr>
      <w:r w:rsidRPr="00207427">
        <w:rPr>
          <w:lang w:val="es-EC"/>
        </w:rPr>
        <w:t>Se obtuvieron artículos completos y se realizó un análisis de los contenidos para verificar la pertinencia para ser incluidos en el presente estudio. En total se incluyeron 30 artículos que cumplieron con los criterios de inclusión. Los datos se presentaron en matrices que incluyeron los siguientes elementos de cada artículo: autor, año de publicación, título del artículo, país donde se desarrolló el estudio, la metodología y los aportes o hallazgos de cada publicación.</w:t>
      </w:r>
    </w:p>
    <w:p w14:paraId="6E79D97D" w14:textId="77777777" w:rsidR="00207427" w:rsidRPr="00207427" w:rsidRDefault="00207427" w:rsidP="00207427">
      <w:pPr>
        <w:pStyle w:val="Ttulo2"/>
      </w:pPr>
      <w:bookmarkStart w:id="20" w:name="_Toc79421790"/>
      <w:r w:rsidRPr="00207427">
        <w:t>Resultados y Discusión</w:t>
      </w:r>
      <w:bookmarkEnd w:id="20"/>
    </w:p>
    <w:p w14:paraId="53998E21" w14:textId="77777777" w:rsidR="00207427" w:rsidRPr="00207427" w:rsidRDefault="00207427" w:rsidP="00207427">
      <w:pPr>
        <w:spacing w:after="120"/>
        <w:rPr>
          <w:lang w:val="es-EC"/>
        </w:rPr>
      </w:pPr>
      <w:r w:rsidRPr="00207427">
        <w:rPr>
          <w:lang w:val="es-EC"/>
        </w:rPr>
        <w:t xml:space="preserve">La línea de investigación relacionada con las alteraciones clínicas del personal de salud expuesto a radiaciones ionizantes presenta un alto nivel de actividad. El problema es estudiado desde distintos ángulos y perspectivas. Por ejemplo, </w:t>
      </w:r>
      <w:r>
        <w:fldChar w:fldCharType="begin" w:fldLock="1"/>
      </w:r>
      <w:r w:rsidRPr="00207427">
        <w:rPr>
          <w:lang w:val="es-EC"/>
        </w:rPr>
        <w:instrText>ADDIN CSL_CITATION {"citationItems":[{"id":"ITEM-1","itemData":{"DOI":"10.1259/bjr.20190829","ISSN":"0007-1285","abstract":"The International Commission on Radiological Protection (ICRP) has considered for over 60 years that the lens of the eye is among the most radiosensitive tissues, and has recommended dose limits for the lens to prevent occurrence of vision impairing cataracts (VICs). Epidemiological evidence that doses much lower than previously thought produce cataracts led ICRP to recommend reducing dose threshold for VICs and reducing an occupational equivalent dose limit for the lens in 2011, when only a single threshold of 0.5?Gy was recommended. On the basis of epidemiological evidence, ICRP assumed progression of minor opacities into VICs and no dose rate effect. This contrasts with previously recommended separate thresholds for minor opacities and VICs, and for different exposure scenarios. Progression was assumed based on similar risks of cataracts and cataract surgery in Japanese atomic bomb survivors. The absence of dose rate effect derived from the observed similar thresholds for protracted exposures in Chernobyl cleanup workers and in atomic bomb survivors. Since 2011, there has been an increasing body of epidemiological evidence relating to cataracts and other ocular diseases (i.e. glaucoma and macular degeneration), particularly at low doses and low dose rates. This review paper gives an overview of the scientific basis of the 2011 ICRP recommendation, discusses the plausibility of these two assumptions in the light of emerging scientific evidence, and considers the radiosensitivity of the lens among ocular structures.","author":[{"dropping-particle":"","family":"Hamada","given":"Nobuyuki","non-dropping-particle":"","parse-names":false,"suffix":""},{"dropping-particle":"V","family":"Azizova","given":"Tamara","non-dropping-particle":"","parse-names":false,"suffix":""},{"dropping-particle":"","family":"Little","given":"Mark P","non-dropping-particle":"","parse-names":false,"suffix":""}],"container-title":"The British Journal of Radiology","id":"ITEM-1","issue":"1115","issued":{"date-parts":[["2019","11","12"]]},"note":"doi: 10.1259/bjr.20190829","page":"20190829","publisher":"The British Institute of Radiology","title":"An update on effects of ionizing radiation exposure on the eye","type":"article-journal","volume":"93"},"uris":["http://www.mendeley.com/documents/?uuid=645386de-7657-4526-9001-08110d321f94"]}],"mendeley":{"formattedCitation":"(Hamada et al., 2019)","manualFormatting":"Hamada et al. (2019)","plainTextFormattedCitation":"(Hamada et al., 2019)","previouslyFormattedCitation":"(Hamada et al., 2019)"},"properties":{"noteIndex":0},"schema":"https://github.com/citation-style-language/schema/raw/master/csl-citation.json"}</w:instrText>
      </w:r>
      <w:r>
        <w:fldChar w:fldCharType="separate"/>
      </w:r>
      <w:r w:rsidRPr="00207427">
        <w:rPr>
          <w:noProof/>
          <w:lang w:val="es-EC"/>
        </w:rPr>
        <w:t>Hamada et al. (2019)</w:t>
      </w:r>
      <w:r>
        <w:fldChar w:fldCharType="end"/>
      </w:r>
      <w:r w:rsidRPr="00207427">
        <w:rPr>
          <w:lang w:val="es-EC"/>
        </w:rPr>
        <w:t xml:space="preserve">, se enfocan en los efectos en el ojo que se producen como consecuencia de la exposición ocupacional a radiaciones. Mientras que </w:t>
      </w:r>
      <w:r>
        <w:fldChar w:fldCharType="begin" w:fldLock="1"/>
      </w:r>
      <w:r w:rsidRPr="00207427">
        <w:rPr>
          <w:lang w:val="es-EC"/>
        </w:rPr>
        <w:instrText>ADDIN CSL_CITATION {"citationItems":[{"id":"ITEM-1","itemData":{"DOI":"10.1016/j.ejrad.2020.109279","ISSN":"0720-048X","author":[{"dropping-particle":"","family":"Luigi","given":"Dante","non-dropping-particle":"","parse-names":false,"suffix":""},{"dropping-particle":"","family":"Fontana","given":"Luca","non-dropping-particle":"","parse-names":false,"suffix":""},{"dropping-particle":"","family":"Leso","given":"Veruscka","non-dropping-particle":"","parse-names":false,"suffix":""},{"dropping-particle":"","family":"Dolce","given":"Pasquale","non-dropping-particle":"","parse-names":false,"suffix":""},{"dropping-particle":"","family":"Vitale","given":"Rosalba","non-dropping-particle":"","parse-names":false,"suffix":""},{"dropping-particle":"","family":"Vetrani","given":"Ilaria","non-dropping-particle":"","parse-names":false,"suffix":""},{"dropping-particle":"","family":"Galdi","given":"Aniello","non-dropping-particle":"","parse-names":false,"suffix":""},{"dropping-particle":"","family":"Iavicoli","given":"Ivo","non-dropping-particle":"","parse-names":false,"suffix":""}],"container-title":"European Journal of Radiology","id":"ITEM-1","issue":"May","issued":{"date-parts":[["2020"]]},"page":"109279","publisher":"Elsevier B.V.","title":"Low dose ionizing radiation exposure and risk of thyroid functional alterations in healthcare workers","type":"article-journal","volume":"132"},"uris":["http://www.mendeley.com/documents/?uuid=47ca6228-24ef-41c3-a6ff-d4fe558ae195"]}],"mendeley":{"formattedCitation":"(Luigi et al., 2020)","manualFormatting":"Luigi et al. (2020)","plainTextFormattedCitation":"(Luigi et al., 2020)","previouslyFormattedCitation":"(Luigi et al., 2020)"},"properties":{"noteIndex":0},"schema":"https://github.com/citation-style-language/schema/raw/master/csl-citation.json"}</w:instrText>
      </w:r>
      <w:r>
        <w:fldChar w:fldCharType="separate"/>
      </w:r>
      <w:r w:rsidRPr="00207427">
        <w:rPr>
          <w:noProof/>
          <w:lang w:val="es-EC"/>
        </w:rPr>
        <w:t>Luigi et al. (2020)</w:t>
      </w:r>
      <w:r>
        <w:fldChar w:fldCharType="end"/>
      </w:r>
      <w:r w:rsidRPr="00207427">
        <w:rPr>
          <w:lang w:val="es-EC"/>
        </w:rPr>
        <w:t>, centran su investigación en la relación entre las radiaciones ionizantes en trabajadores sanitarios y las alteraciones funcionales de la glándula tiroides.</w:t>
      </w:r>
    </w:p>
    <w:p w14:paraId="44EE711D" w14:textId="77777777" w:rsidR="00207427" w:rsidRPr="00207427" w:rsidRDefault="00207427" w:rsidP="00207427">
      <w:pPr>
        <w:spacing w:after="120"/>
        <w:rPr>
          <w:lang w:val="es-EC"/>
        </w:rPr>
      </w:pPr>
      <w:r w:rsidRPr="00207427">
        <w:rPr>
          <w:lang w:val="es-EC"/>
        </w:rPr>
        <w:t>Atendiendo a la diversidad de estudios, en primer lugar, se presenta una tabla donde se establece el país de realización de los distintos estudios considerados (Tabla 1), los países que más aportaron estudios a esta revisión fueron Colombia, Chile y Estados Unidos. Posteriormente, se consideraron las investigaciones incluidas tomando en cuenta su diseño (Tabla 2), siendo las revisiones de la literatura y sistemáticas las que aportaron un mayor porcentaje (46,7%). Por último, se organiza esta sección en base a los aportes de los investigadores sobre la exposición ocupacional a las radiaciones ionizantes y su efecto en los distintos órganos y sistemas que conforman el cuerpo humano (Tabla 3).</w:t>
      </w:r>
    </w:p>
    <w:p w14:paraId="0A76394F" w14:textId="77777777" w:rsidR="00207427" w:rsidRPr="00207427" w:rsidRDefault="00207427" w:rsidP="00207427">
      <w:pPr>
        <w:spacing w:after="120"/>
        <w:rPr>
          <w:lang w:val="es-EC"/>
        </w:rPr>
      </w:pPr>
      <w:r w:rsidRPr="00207427">
        <w:rPr>
          <w:lang w:val="es-EC"/>
        </w:rPr>
        <w:t xml:space="preserve">Uno de los ejes es el que menciona los efectos de las radiaciones sobre la salud ocular de los trabajadores expuestos a radiaciones. En este sentido, </w:t>
      </w:r>
      <w:r>
        <w:fldChar w:fldCharType="begin" w:fldLock="1"/>
      </w:r>
      <w:r w:rsidRPr="00207427">
        <w:rPr>
          <w:lang w:val="es-EC"/>
        </w:rPr>
        <w:instrText>ADDIN CSL_CITATION {"citationItems":[{"id":"ITEM-1","itemData":{"ISSN":"0066-782X","author":[{"dropping-particle":"","family":"Barbosa","given":"Adriano Henrique Pereira","non-dropping-particle":"","parse-names":false,"suffix":""},{"dropping-particle":"","family":"Medeiros","given":"Regina Bitelli","non-dropping-particle":"","parse-names":false,"suffix":""},{"dropping-particle":"","family":"Corpa","given":"Adriana Maria Rodrigues","non-dropping-particle":"","parse-names":false,"suffix":""},{"dropping-particle":"","family":"Higa","given":"Fabiana Shinzato","non-dropping-particle":"","parse-names":false,"suffix":""},{"dropping-particle":"de","family":"Souza","given":"Marco Túlio","non-dropping-particle":"","parse-names":false,"suffix":""},{"dropping-particle":"","family":"Barbosa","given":"Patrícia Lopes","non-dropping-particle":"","parse-names":false,"suffix":""},{"dropping-particle":"","family":"Moreira","given":"Antônio Carlos","non-dropping-particle":"","parse-names":false,"suffix":""},{"dropping-particle":"de","family":"Quadros","given":"Alexandre Shaan","non-dropping-particle":"","parse-names":false,"suffix":""},{"dropping-particle":"","family":"Lemke","given":"Viviana de Mello Guzzo","non-dropping-particle":"","parse-names":false,"suffix":""},{"dropping-particle":"","family":"Cantarelli","given":"Marcelo José de Carvalho","non-dropping-particle":"","parse-names":false,"suffix":""}],"container-title":"Arquivos brasileiros de cardiologia","id":"ITEM-1","issued":{"date-parts":[["2019"]]},"page":"392-399","publisher":"SciELO Brasil","title":"Prevalence of Lens Opacity in Interventional Cardiologists and Professional Working in the Hemodynamics in Brazil","type":"article-journal","volume":"112"},"uris":["http://www.mendeley.com/documents/?uuid=c69569cd-f356-4021-9a98-b5f7d6433209"]}],"mendeley":{"formattedCitation":"(Barbosa et al., 2019)","manualFormatting":"Barbosa et al. (2019)","plainTextFormattedCitation":"(Barbosa et al., 2019)","previouslyFormattedCitation":"(Barbosa et al., 2019)"},"properties":{"noteIndex":0},"schema":"https://github.com/citation-style-language/schema/raw/master/csl-citation.json"}</w:instrText>
      </w:r>
      <w:r>
        <w:fldChar w:fldCharType="separate"/>
      </w:r>
      <w:r w:rsidRPr="00207427">
        <w:rPr>
          <w:noProof/>
          <w:lang w:val="es-EC"/>
        </w:rPr>
        <w:t>Barbosa et al. (2019)</w:t>
      </w:r>
      <w:r>
        <w:fldChar w:fldCharType="end"/>
      </w:r>
      <w:r w:rsidRPr="00207427">
        <w:rPr>
          <w:lang w:val="es-EC"/>
        </w:rPr>
        <w:t xml:space="preserve">, refieren que el cristalino es uno de los órganos más </w:t>
      </w:r>
      <w:proofErr w:type="spellStart"/>
      <w:r w:rsidRPr="00207427">
        <w:rPr>
          <w:lang w:val="es-EC"/>
        </w:rPr>
        <w:t>radiosensibles</w:t>
      </w:r>
      <w:proofErr w:type="spellEnd"/>
      <w:r w:rsidRPr="00207427">
        <w:rPr>
          <w:lang w:val="es-EC"/>
        </w:rPr>
        <w:t xml:space="preserve"> del </w:t>
      </w:r>
      <w:r w:rsidRPr="00207427">
        <w:rPr>
          <w:lang w:val="es-EC"/>
        </w:rPr>
        <w:lastRenderedPageBreak/>
        <w:t xml:space="preserve">cuerpo y realizaron una investigación sobre la prevalencia de la opacidad del cristalino en cardiólogos intervencionistas y profesionales que trabajan en hemodinámica en Brasil. Compararon la prevalencia de cataratas en los profesionales y los compararon con población no expuesta a las radiaciones. Reportaron que la catarata fue más prevalente en los profesionales expuestos a radiaciones ionizantes, siendo la catarata </w:t>
      </w:r>
      <w:proofErr w:type="spellStart"/>
      <w:r w:rsidRPr="00207427">
        <w:rPr>
          <w:lang w:val="es-EC"/>
        </w:rPr>
        <w:t>subcapsular</w:t>
      </w:r>
      <w:proofErr w:type="spellEnd"/>
      <w:r w:rsidRPr="00207427">
        <w:rPr>
          <w:lang w:val="es-EC"/>
        </w:rPr>
        <w:t xml:space="preserve"> posterior el hallazgo más frecuente.</w:t>
      </w:r>
    </w:p>
    <w:p w14:paraId="74814205" w14:textId="77777777" w:rsidR="00207427" w:rsidRPr="00207427" w:rsidRDefault="00207427" w:rsidP="00207427">
      <w:pPr>
        <w:spacing w:after="120"/>
        <w:rPr>
          <w:lang w:val="es-EC"/>
        </w:rPr>
      </w:pPr>
      <w:r w:rsidRPr="00207427">
        <w:rPr>
          <w:lang w:val="es-EC"/>
        </w:rPr>
        <w:t>Tabla 1. Artículos sobre efectos clínicos de la exposición ocupacional a las radiaciones ionizantes por país.</w:t>
      </w:r>
    </w:p>
    <w:tbl>
      <w:tblPr>
        <w:tblStyle w:val="Tablanormal2"/>
        <w:tblW w:w="0" w:type="auto"/>
        <w:tblLook w:val="04A0" w:firstRow="1" w:lastRow="0" w:firstColumn="1" w:lastColumn="0" w:noHBand="0" w:noVBand="1"/>
      </w:tblPr>
      <w:tblGrid>
        <w:gridCol w:w="2831"/>
        <w:gridCol w:w="2831"/>
        <w:gridCol w:w="2831"/>
      </w:tblGrid>
      <w:tr w:rsidR="00207427" w:rsidRPr="00A24510" w14:paraId="6E43F575" w14:textId="77777777" w:rsidTr="00AA1F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1DCEAE1C" w14:textId="77777777" w:rsidR="00207427" w:rsidRPr="00A24510" w:rsidRDefault="00207427" w:rsidP="00AA1F0B">
            <w:pPr>
              <w:spacing w:after="0" w:line="240" w:lineRule="auto"/>
              <w:jc w:val="center"/>
              <w:rPr>
                <w:rFonts w:cs="Arial"/>
                <w:sz w:val="20"/>
                <w:szCs w:val="20"/>
              </w:rPr>
            </w:pPr>
            <w:r w:rsidRPr="00A24510">
              <w:rPr>
                <w:rFonts w:cs="Arial"/>
                <w:sz w:val="20"/>
                <w:szCs w:val="20"/>
              </w:rPr>
              <w:t>País</w:t>
            </w:r>
          </w:p>
        </w:tc>
        <w:tc>
          <w:tcPr>
            <w:tcW w:w="2831" w:type="dxa"/>
          </w:tcPr>
          <w:p w14:paraId="1CFA180E" w14:textId="77777777" w:rsidR="00207427" w:rsidRPr="00A24510" w:rsidRDefault="00207427" w:rsidP="00AA1F0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 xml:space="preserve">No de </w:t>
            </w:r>
            <w:proofErr w:type="spellStart"/>
            <w:r w:rsidRPr="00A24510">
              <w:rPr>
                <w:rFonts w:cs="Arial"/>
                <w:sz w:val="20"/>
                <w:szCs w:val="20"/>
              </w:rPr>
              <w:t>artículos</w:t>
            </w:r>
            <w:proofErr w:type="spellEnd"/>
          </w:p>
        </w:tc>
        <w:tc>
          <w:tcPr>
            <w:tcW w:w="2831" w:type="dxa"/>
          </w:tcPr>
          <w:p w14:paraId="4179872F" w14:textId="77777777" w:rsidR="00207427" w:rsidRPr="00A24510" w:rsidRDefault="00207427" w:rsidP="00AA1F0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w:t>
            </w:r>
          </w:p>
        </w:tc>
      </w:tr>
      <w:tr w:rsidR="00207427" w:rsidRPr="00A24510" w14:paraId="4810940B"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402C6C1C" w14:textId="77777777" w:rsidR="00207427" w:rsidRPr="00A24510" w:rsidRDefault="00207427" w:rsidP="00AA1F0B">
            <w:pPr>
              <w:spacing w:after="0" w:line="240" w:lineRule="auto"/>
              <w:jc w:val="center"/>
              <w:rPr>
                <w:rFonts w:cs="Arial"/>
                <w:sz w:val="20"/>
                <w:szCs w:val="20"/>
              </w:rPr>
            </w:pPr>
            <w:r w:rsidRPr="00A24510">
              <w:rPr>
                <w:rFonts w:cs="Arial"/>
                <w:sz w:val="20"/>
                <w:szCs w:val="20"/>
              </w:rPr>
              <w:t>Colombia</w:t>
            </w:r>
          </w:p>
        </w:tc>
        <w:tc>
          <w:tcPr>
            <w:tcW w:w="2831" w:type="dxa"/>
          </w:tcPr>
          <w:p w14:paraId="033C4983"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4</w:t>
            </w:r>
          </w:p>
        </w:tc>
        <w:tc>
          <w:tcPr>
            <w:tcW w:w="2831" w:type="dxa"/>
          </w:tcPr>
          <w:p w14:paraId="3ADCEA2D"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13,3</w:t>
            </w:r>
          </w:p>
        </w:tc>
      </w:tr>
      <w:tr w:rsidR="00207427" w:rsidRPr="00A24510" w14:paraId="56EAB1E0"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3F0C56B8" w14:textId="77777777" w:rsidR="00207427" w:rsidRPr="00A24510" w:rsidRDefault="00207427" w:rsidP="00AA1F0B">
            <w:pPr>
              <w:spacing w:after="0" w:line="240" w:lineRule="auto"/>
              <w:jc w:val="center"/>
              <w:rPr>
                <w:rFonts w:cs="Arial"/>
                <w:sz w:val="20"/>
                <w:szCs w:val="20"/>
              </w:rPr>
            </w:pPr>
            <w:proofErr w:type="spellStart"/>
            <w:r w:rsidRPr="00A24510">
              <w:rPr>
                <w:rFonts w:cs="Arial"/>
                <w:sz w:val="20"/>
                <w:szCs w:val="20"/>
              </w:rPr>
              <w:t>Estados</w:t>
            </w:r>
            <w:proofErr w:type="spellEnd"/>
            <w:r w:rsidRPr="00A24510">
              <w:rPr>
                <w:rFonts w:cs="Arial"/>
                <w:sz w:val="20"/>
                <w:szCs w:val="20"/>
              </w:rPr>
              <w:t xml:space="preserve"> </w:t>
            </w:r>
            <w:proofErr w:type="spellStart"/>
            <w:r w:rsidRPr="00A24510">
              <w:rPr>
                <w:rFonts w:cs="Arial"/>
                <w:sz w:val="20"/>
                <w:szCs w:val="20"/>
              </w:rPr>
              <w:t>Unidos</w:t>
            </w:r>
            <w:proofErr w:type="spellEnd"/>
          </w:p>
        </w:tc>
        <w:tc>
          <w:tcPr>
            <w:tcW w:w="2831" w:type="dxa"/>
          </w:tcPr>
          <w:p w14:paraId="576799D3"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3</w:t>
            </w:r>
          </w:p>
        </w:tc>
        <w:tc>
          <w:tcPr>
            <w:tcW w:w="2831" w:type="dxa"/>
          </w:tcPr>
          <w:p w14:paraId="3C850A58"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10</w:t>
            </w:r>
          </w:p>
        </w:tc>
      </w:tr>
      <w:tr w:rsidR="00207427" w:rsidRPr="00A24510" w14:paraId="634F00A8"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4B6CB66" w14:textId="77777777" w:rsidR="00207427" w:rsidRPr="00A24510" w:rsidRDefault="00207427" w:rsidP="00AA1F0B">
            <w:pPr>
              <w:spacing w:after="0" w:line="240" w:lineRule="auto"/>
              <w:jc w:val="center"/>
              <w:rPr>
                <w:rFonts w:cs="Arial"/>
                <w:sz w:val="20"/>
                <w:szCs w:val="20"/>
              </w:rPr>
            </w:pPr>
            <w:r w:rsidRPr="00A24510">
              <w:rPr>
                <w:rFonts w:cs="Arial"/>
                <w:sz w:val="20"/>
                <w:szCs w:val="20"/>
              </w:rPr>
              <w:t>Chile</w:t>
            </w:r>
          </w:p>
        </w:tc>
        <w:tc>
          <w:tcPr>
            <w:tcW w:w="2831" w:type="dxa"/>
          </w:tcPr>
          <w:p w14:paraId="73A5C68B"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3</w:t>
            </w:r>
          </w:p>
        </w:tc>
        <w:tc>
          <w:tcPr>
            <w:tcW w:w="2831" w:type="dxa"/>
          </w:tcPr>
          <w:p w14:paraId="39BEAF11"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10</w:t>
            </w:r>
          </w:p>
        </w:tc>
      </w:tr>
      <w:tr w:rsidR="00207427" w:rsidRPr="00A24510" w14:paraId="2094069A"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68D912EE" w14:textId="77777777" w:rsidR="00207427" w:rsidRPr="00A24510" w:rsidRDefault="00207427" w:rsidP="00AA1F0B">
            <w:pPr>
              <w:spacing w:after="0" w:line="240" w:lineRule="auto"/>
              <w:jc w:val="center"/>
              <w:rPr>
                <w:rFonts w:cs="Arial"/>
                <w:sz w:val="20"/>
                <w:szCs w:val="20"/>
              </w:rPr>
            </w:pPr>
            <w:r w:rsidRPr="00A24510">
              <w:rPr>
                <w:rFonts w:cs="Arial"/>
                <w:sz w:val="20"/>
                <w:szCs w:val="20"/>
              </w:rPr>
              <w:t>Italia</w:t>
            </w:r>
          </w:p>
        </w:tc>
        <w:tc>
          <w:tcPr>
            <w:tcW w:w="2831" w:type="dxa"/>
          </w:tcPr>
          <w:p w14:paraId="6AB835DC"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2</w:t>
            </w:r>
          </w:p>
        </w:tc>
        <w:tc>
          <w:tcPr>
            <w:tcW w:w="2831" w:type="dxa"/>
          </w:tcPr>
          <w:p w14:paraId="37F72D5C"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6,6</w:t>
            </w:r>
          </w:p>
        </w:tc>
      </w:tr>
      <w:tr w:rsidR="00207427" w:rsidRPr="00A24510" w14:paraId="48384F51"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69CE162A" w14:textId="77777777" w:rsidR="00207427" w:rsidRPr="00A24510" w:rsidRDefault="00207427" w:rsidP="00AA1F0B">
            <w:pPr>
              <w:spacing w:after="0" w:line="240" w:lineRule="auto"/>
              <w:jc w:val="center"/>
              <w:rPr>
                <w:rFonts w:cs="Arial"/>
                <w:sz w:val="20"/>
                <w:szCs w:val="20"/>
              </w:rPr>
            </w:pPr>
            <w:proofErr w:type="spellStart"/>
            <w:r w:rsidRPr="00A24510">
              <w:rPr>
                <w:rFonts w:cs="Arial"/>
                <w:sz w:val="20"/>
                <w:szCs w:val="20"/>
              </w:rPr>
              <w:t>Inglaterra</w:t>
            </w:r>
            <w:proofErr w:type="spellEnd"/>
          </w:p>
        </w:tc>
        <w:tc>
          <w:tcPr>
            <w:tcW w:w="2831" w:type="dxa"/>
          </w:tcPr>
          <w:p w14:paraId="22352965"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2</w:t>
            </w:r>
          </w:p>
        </w:tc>
        <w:tc>
          <w:tcPr>
            <w:tcW w:w="2831" w:type="dxa"/>
          </w:tcPr>
          <w:p w14:paraId="6C81BCE3"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6,6</w:t>
            </w:r>
          </w:p>
        </w:tc>
      </w:tr>
      <w:tr w:rsidR="00207427" w:rsidRPr="00A24510" w14:paraId="3DA022DD"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3347C432" w14:textId="77777777" w:rsidR="00207427" w:rsidRPr="00A24510" w:rsidRDefault="00207427" w:rsidP="00AA1F0B">
            <w:pPr>
              <w:spacing w:after="0" w:line="240" w:lineRule="auto"/>
              <w:jc w:val="center"/>
              <w:rPr>
                <w:rFonts w:cs="Arial"/>
                <w:sz w:val="20"/>
                <w:szCs w:val="20"/>
              </w:rPr>
            </w:pPr>
            <w:proofErr w:type="spellStart"/>
            <w:r w:rsidRPr="00A24510">
              <w:rPr>
                <w:rFonts w:cs="Arial"/>
                <w:sz w:val="20"/>
                <w:szCs w:val="20"/>
              </w:rPr>
              <w:t>Brasil</w:t>
            </w:r>
            <w:proofErr w:type="spellEnd"/>
          </w:p>
        </w:tc>
        <w:tc>
          <w:tcPr>
            <w:tcW w:w="2831" w:type="dxa"/>
          </w:tcPr>
          <w:p w14:paraId="633E8FF9"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2</w:t>
            </w:r>
          </w:p>
        </w:tc>
        <w:tc>
          <w:tcPr>
            <w:tcW w:w="2831" w:type="dxa"/>
          </w:tcPr>
          <w:p w14:paraId="72262D2E"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6,6</w:t>
            </w:r>
          </w:p>
        </w:tc>
      </w:tr>
      <w:tr w:rsidR="00207427" w:rsidRPr="00A24510" w14:paraId="3918ECF0"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43665A84" w14:textId="77777777" w:rsidR="00207427" w:rsidRPr="00A24510" w:rsidRDefault="00207427" w:rsidP="00AA1F0B">
            <w:pPr>
              <w:spacing w:after="0" w:line="240" w:lineRule="auto"/>
              <w:jc w:val="center"/>
              <w:rPr>
                <w:rFonts w:cs="Arial"/>
                <w:sz w:val="20"/>
                <w:szCs w:val="20"/>
              </w:rPr>
            </w:pPr>
            <w:proofErr w:type="spellStart"/>
            <w:r w:rsidRPr="00A24510">
              <w:rPr>
                <w:rFonts w:cs="Arial"/>
                <w:sz w:val="20"/>
                <w:szCs w:val="20"/>
              </w:rPr>
              <w:t>Polonia</w:t>
            </w:r>
            <w:proofErr w:type="spellEnd"/>
          </w:p>
        </w:tc>
        <w:tc>
          <w:tcPr>
            <w:tcW w:w="2831" w:type="dxa"/>
          </w:tcPr>
          <w:p w14:paraId="48AB58D0"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2</w:t>
            </w:r>
          </w:p>
        </w:tc>
        <w:tc>
          <w:tcPr>
            <w:tcW w:w="2831" w:type="dxa"/>
          </w:tcPr>
          <w:p w14:paraId="707AFBC0"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6,6</w:t>
            </w:r>
          </w:p>
        </w:tc>
      </w:tr>
      <w:tr w:rsidR="00207427" w:rsidRPr="00A24510" w14:paraId="7B88716A"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0C467427" w14:textId="77777777" w:rsidR="00207427" w:rsidRPr="00A24510" w:rsidRDefault="00207427" w:rsidP="00AA1F0B">
            <w:pPr>
              <w:spacing w:after="0" w:line="240" w:lineRule="auto"/>
              <w:jc w:val="center"/>
              <w:rPr>
                <w:rFonts w:cs="Arial"/>
                <w:sz w:val="20"/>
                <w:szCs w:val="20"/>
              </w:rPr>
            </w:pPr>
            <w:r w:rsidRPr="00A24510">
              <w:rPr>
                <w:rFonts w:cs="Arial"/>
                <w:sz w:val="20"/>
                <w:szCs w:val="20"/>
              </w:rPr>
              <w:t>Venezuela</w:t>
            </w:r>
          </w:p>
        </w:tc>
        <w:tc>
          <w:tcPr>
            <w:tcW w:w="2831" w:type="dxa"/>
          </w:tcPr>
          <w:p w14:paraId="05E2C228"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2</w:t>
            </w:r>
          </w:p>
        </w:tc>
        <w:tc>
          <w:tcPr>
            <w:tcW w:w="2831" w:type="dxa"/>
          </w:tcPr>
          <w:p w14:paraId="673F1EAB"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6,6</w:t>
            </w:r>
          </w:p>
        </w:tc>
      </w:tr>
      <w:tr w:rsidR="00207427" w:rsidRPr="00A24510" w14:paraId="59B10F66"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3C73F3E8" w14:textId="77777777" w:rsidR="00207427" w:rsidRPr="00A24510" w:rsidRDefault="00207427" w:rsidP="00AA1F0B">
            <w:pPr>
              <w:spacing w:after="0" w:line="240" w:lineRule="auto"/>
              <w:jc w:val="center"/>
              <w:rPr>
                <w:rFonts w:cs="Arial"/>
                <w:sz w:val="20"/>
                <w:szCs w:val="20"/>
              </w:rPr>
            </w:pPr>
            <w:r w:rsidRPr="00A24510">
              <w:rPr>
                <w:rFonts w:cs="Arial"/>
                <w:sz w:val="20"/>
                <w:szCs w:val="20"/>
              </w:rPr>
              <w:t>India</w:t>
            </w:r>
          </w:p>
        </w:tc>
        <w:tc>
          <w:tcPr>
            <w:tcW w:w="2831" w:type="dxa"/>
          </w:tcPr>
          <w:p w14:paraId="4760E39F"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6B092A85"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3,3</w:t>
            </w:r>
          </w:p>
        </w:tc>
      </w:tr>
      <w:tr w:rsidR="00207427" w:rsidRPr="00A24510" w14:paraId="013AE577"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78A8A939" w14:textId="77777777" w:rsidR="00207427" w:rsidRPr="00A24510" w:rsidRDefault="00207427" w:rsidP="00AA1F0B">
            <w:pPr>
              <w:spacing w:after="0" w:line="240" w:lineRule="auto"/>
              <w:jc w:val="center"/>
              <w:rPr>
                <w:rFonts w:cs="Arial"/>
                <w:sz w:val="20"/>
                <w:szCs w:val="20"/>
              </w:rPr>
            </w:pPr>
            <w:proofErr w:type="spellStart"/>
            <w:r w:rsidRPr="00A24510">
              <w:rPr>
                <w:rFonts w:cs="Arial"/>
                <w:sz w:val="20"/>
                <w:szCs w:val="20"/>
              </w:rPr>
              <w:t>España</w:t>
            </w:r>
            <w:proofErr w:type="spellEnd"/>
          </w:p>
        </w:tc>
        <w:tc>
          <w:tcPr>
            <w:tcW w:w="2831" w:type="dxa"/>
          </w:tcPr>
          <w:p w14:paraId="7970E27E"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7AAE0676"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3,3</w:t>
            </w:r>
          </w:p>
        </w:tc>
      </w:tr>
      <w:tr w:rsidR="00207427" w:rsidRPr="00A24510" w14:paraId="16F75E24"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4B81BECD" w14:textId="77777777" w:rsidR="00207427" w:rsidRPr="00A24510" w:rsidRDefault="00207427" w:rsidP="00AA1F0B">
            <w:pPr>
              <w:spacing w:after="0" w:line="240" w:lineRule="auto"/>
              <w:jc w:val="center"/>
              <w:rPr>
                <w:rFonts w:cs="Arial"/>
                <w:sz w:val="20"/>
                <w:szCs w:val="20"/>
              </w:rPr>
            </w:pPr>
            <w:proofErr w:type="spellStart"/>
            <w:r w:rsidRPr="00A24510">
              <w:rPr>
                <w:rFonts w:cs="Arial"/>
                <w:sz w:val="20"/>
                <w:szCs w:val="20"/>
              </w:rPr>
              <w:t>Japón</w:t>
            </w:r>
            <w:proofErr w:type="spellEnd"/>
          </w:p>
        </w:tc>
        <w:tc>
          <w:tcPr>
            <w:tcW w:w="2831" w:type="dxa"/>
          </w:tcPr>
          <w:p w14:paraId="4B819DA2"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46892904"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3,3</w:t>
            </w:r>
          </w:p>
        </w:tc>
      </w:tr>
      <w:tr w:rsidR="00207427" w:rsidRPr="00A24510" w14:paraId="20AB2FB6"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2AE33CD5" w14:textId="77777777" w:rsidR="00207427" w:rsidRPr="00A24510" w:rsidRDefault="00207427" w:rsidP="00AA1F0B">
            <w:pPr>
              <w:spacing w:after="0" w:line="240" w:lineRule="auto"/>
              <w:jc w:val="center"/>
              <w:rPr>
                <w:rFonts w:cs="Arial"/>
                <w:sz w:val="20"/>
                <w:szCs w:val="20"/>
              </w:rPr>
            </w:pPr>
            <w:r w:rsidRPr="00A24510">
              <w:rPr>
                <w:rFonts w:cs="Arial"/>
                <w:sz w:val="20"/>
                <w:szCs w:val="20"/>
              </w:rPr>
              <w:t>Panamá</w:t>
            </w:r>
          </w:p>
        </w:tc>
        <w:tc>
          <w:tcPr>
            <w:tcW w:w="2831" w:type="dxa"/>
          </w:tcPr>
          <w:p w14:paraId="6AA1823B"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510DFCE1"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3,3</w:t>
            </w:r>
          </w:p>
        </w:tc>
      </w:tr>
      <w:tr w:rsidR="00207427" w:rsidRPr="00A24510" w14:paraId="457997D3"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62522924" w14:textId="77777777" w:rsidR="00207427" w:rsidRPr="00A24510" w:rsidRDefault="00207427" w:rsidP="00AA1F0B">
            <w:pPr>
              <w:spacing w:after="0" w:line="240" w:lineRule="auto"/>
              <w:jc w:val="center"/>
              <w:rPr>
                <w:rFonts w:cs="Arial"/>
                <w:sz w:val="20"/>
                <w:szCs w:val="20"/>
              </w:rPr>
            </w:pPr>
            <w:proofErr w:type="spellStart"/>
            <w:r w:rsidRPr="00A24510">
              <w:rPr>
                <w:rFonts w:cs="Arial"/>
                <w:sz w:val="20"/>
                <w:szCs w:val="20"/>
              </w:rPr>
              <w:t>Tailandia</w:t>
            </w:r>
            <w:proofErr w:type="spellEnd"/>
          </w:p>
        </w:tc>
        <w:tc>
          <w:tcPr>
            <w:tcW w:w="2831" w:type="dxa"/>
          </w:tcPr>
          <w:p w14:paraId="0501239F"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17C04090"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3,3</w:t>
            </w:r>
          </w:p>
        </w:tc>
      </w:tr>
      <w:tr w:rsidR="00207427" w:rsidRPr="00A24510" w14:paraId="16E27994"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64C24661" w14:textId="77777777" w:rsidR="00207427" w:rsidRPr="00A24510" w:rsidRDefault="00207427" w:rsidP="00AA1F0B">
            <w:pPr>
              <w:spacing w:after="0" w:line="240" w:lineRule="auto"/>
              <w:jc w:val="center"/>
              <w:rPr>
                <w:rFonts w:cs="Arial"/>
                <w:sz w:val="20"/>
                <w:szCs w:val="20"/>
              </w:rPr>
            </w:pPr>
            <w:proofErr w:type="spellStart"/>
            <w:r w:rsidRPr="00A24510">
              <w:rPr>
                <w:rFonts w:cs="Arial"/>
                <w:sz w:val="20"/>
                <w:szCs w:val="20"/>
              </w:rPr>
              <w:t>Rusia</w:t>
            </w:r>
            <w:proofErr w:type="spellEnd"/>
          </w:p>
        </w:tc>
        <w:tc>
          <w:tcPr>
            <w:tcW w:w="2831" w:type="dxa"/>
          </w:tcPr>
          <w:p w14:paraId="0C12D115"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48EBBDF0"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3,3</w:t>
            </w:r>
          </w:p>
        </w:tc>
      </w:tr>
      <w:tr w:rsidR="00207427" w:rsidRPr="00A24510" w14:paraId="32EDB333"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95EF0FF" w14:textId="77777777" w:rsidR="00207427" w:rsidRPr="00A24510" w:rsidRDefault="00207427" w:rsidP="00AA1F0B">
            <w:pPr>
              <w:spacing w:after="0" w:line="240" w:lineRule="auto"/>
              <w:jc w:val="center"/>
              <w:rPr>
                <w:rFonts w:cs="Arial"/>
                <w:sz w:val="20"/>
                <w:szCs w:val="20"/>
              </w:rPr>
            </w:pPr>
            <w:r w:rsidRPr="00A24510">
              <w:rPr>
                <w:rFonts w:cs="Arial"/>
                <w:sz w:val="20"/>
                <w:szCs w:val="20"/>
              </w:rPr>
              <w:t>China</w:t>
            </w:r>
          </w:p>
        </w:tc>
        <w:tc>
          <w:tcPr>
            <w:tcW w:w="2831" w:type="dxa"/>
          </w:tcPr>
          <w:p w14:paraId="1A500C07"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0BEA3486"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3,3</w:t>
            </w:r>
          </w:p>
        </w:tc>
      </w:tr>
      <w:tr w:rsidR="00207427" w:rsidRPr="00A24510" w14:paraId="1CB1080B"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6400800B" w14:textId="77777777" w:rsidR="00207427" w:rsidRPr="00A24510" w:rsidRDefault="00207427" w:rsidP="00AA1F0B">
            <w:pPr>
              <w:spacing w:after="0" w:line="240" w:lineRule="auto"/>
              <w:jc w:val="center"/>
              <w:rPr>
                <w:rFonts w:cs="Arial"/>
                <w:sz w:val="20"/>
                <w:szCs w:val="20"/>
              </w:rPr>
            </w:pPr>
            <w:proofErr w:type="spellStart"/>
            <w:r w:rsidRPr="00A24510">
              <w:rPr>
                <w:rFonts w:cs="Arial"/>
                <w:sz w:val="20"/>
                <w:szCs w:val="20"/>
              </w:rPr>
              <w:t>Irlanda</w:t>
            </w:r>
            <w:proofErr w:type="spellEnd"/>
          </w:p>
        </w:tc>
        <w:tc>
          <w:tcPr>
            <w:tcW w:w="2831" w:type="dxa"/>
          </w:tcPr>
          <w:p w14:paraId="023D2202"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7E4E4B70"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3,3</w:t>
            </w:r>
          </w:p>
        </w:tc>
      </w:tr>
      <w:tr w:rsidR="00207427" w:rsidRPr="00A24510" w14:paraId="174E58D4"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4E8E5E3E" w14:textId="77777777" w:rsidR="00207427" w:rsidRPr="00A24510" w:rsidRDefault="00207427" w:rsidP="00AA1F0B">
            <w:pPr>
              <w:spacing w:after="0" w:line="240" w:lineRule="auto"/>
              <w:jc w:val="center"/>
              <w:rPr>
                <w:rFonts w:cs="Arial"/>
                <w:sz w:val="20"/>
                <w:szCs w:val="20"/>
              </w:rPr>
            </w:pPr>
            <w:proofErr w:type="spellStart"/>
            <w:r w:rsidRPr="00A24510">
              <w:rPr>
                <w:rFonts w:cs="Arial"/>
                <w:sz w:val="20"/>
                <w:szCs w:val="20"/>
              </w:rPr>
              <w:t>Canadá</w:t>
            </w:r>
            <w:proofErr w:type="spellEnd"/>
          </w:p>
        </w:tc>
        <w:tc>
          <w:tcPr>
            <w:tcW w:w="2831" w:type="dxa"/>
          </w:tcPr>
          <w:p w14:paraId="46C25EF8"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29C21FE5"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3,3</w:t>
            </w:r>
          </w:p>
        </w:tc>
      </w:tr>
      <w:tr w:rsidR="00207427" w:rsidRPr="00A24510" w14:paraId="66D345CD"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33B27F2E" w14:textId="77777777" w:rsidR="00207427" w:rsidRPr="00A24510" w:rsidRDefault="00207427" w:rsidP="00AA1F0B">
            <w:pPr>
              <w:spacing w:after="0" w:line="240" w:lineRule="auto"/>
              <w:jc w:val="center"/>
              <w:rPr>
                <w:rFonts w:cs="Arial"/>
                <w:sz w:val="20"/>
                <w:szCs w:val="20"/>
              </w:rPr>
            </w:pPr>
            <w:r w:rsidRPr="00A24510">
              <w:rPr>
                <w:rFonts w:cs="Arial"/>
                <w:sz w:val="20"/>
                <w:szCs w:val="20"/>
              </w:rPr>
              <w:t>Europa (</w:t>
            </w:r>
            <w:proofErr w:type="spellStart"/>
            <w:r w:rsidRPr="00A24510">
              <w:rPr>
                <w:rFonts w:cs="Arial"/>
                <w:sz w:val="20"/>
                <w:szCs w:val="20"/>
              </w:rPr>
              <w:t>Multicéntrico</w:t>
            </w:r>
            <w:proofErr w:type="spellEnd"/>
            <w:r w:rsidRPr="00A24510">
              <w:rPr>
                <w:rFonts w:cs="Arial"/>
                <w:sz w:val="20"/>
                <w:szCs w:val="20"/>
              </w:rPr>
              <w:t>)</w:t>
            </w:r>
          </w:p>
        </w:tc>
        <w:tc>
          <w:tcPr>
            <w:tcW w:w="2831" w:type="dxa"/>
          </w:tcPr>
          <w:p w14:paraId="61C5CA18"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7BE6F85F" w14:textId="77777777" w:rsidR="00207427" w:rsidRPr="00A24510"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3,3</w:t>
            </w:r>
          </w:p>
        </w:tc>
      </w:tr>
      <w:tr w:rsidR="00207427" w:rsidRPr="00A24510" w14:paraId="0D4AAEAC"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229BBE3" w14:textId="77777777" w:rsidR="00207427" w:rsidRPr="00A24510" w:rsidRDefault="00207427" w:rsidP="00AA1F0B">
            <w:pPr>
              <w:spacing w:after="0" w:line="240" w:lineRule="auto"/>
              <w:jc w:val="center"/>
              <w:rPr>
                <w:rFonts w:cs="Arial"/>
                <w:sz w:val="20"/>
                <w:szCs w:val="20"/>
              </w:rPr>
            </w:pPr>
            <w:r w:rsidRPr="00A24510">
              <w:rPr>
                <w:rFonts w:cs="Arial"/>
                <w:sz w:val="20"/>
                <w:szCs w:val="20"/>
              </w:rPr>
              <w:t>Total</w:t>
            </w:r>
          </w:p>
        </w:tc>
        <w:tc>
          <w:tcPr>
            <w:tcW w:w="2831" w:type="dxa"/>
          </w:tcPr>
          <w:p w14:paraId="2619DB51"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30</w:t>
            </w:r>
          </w:p>
        </w:tc>
        <w:tc>
          <w:tcPr>
            <w:tcW w:w="2831" w:type="dxa"/>
          </w:tcPr>
          <w:p w14:paraId="48FF82D3" w14:textId="77777777" w:rsidR="00207427" w:rsidRPr="00A24510"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100</w:t>
            </w:r>
          </w:p>
        </w:tc>
      </w:tr>
    </w:tbl>
    <w:p w14:paraId="051BC40B" w14:textId="77777777" w:rsidR="00207427" w:rsidRDefault="00207427" w:rsidP="00207427">
      <w:pPr>
        <w:spacing w:after="120"/>
      </w:pPr>
      <w:proofErr w:type="spellStart"/>
      <w:r>
        <w:t>Fuente</w:t>
      </w:r>
      <w:proofErr w:type="spellEnd"/>
      <w:r>
        <w:t xml:space="preserve">: </w:t>
      </w:r>
      <w:proofErr w:type="spellStart"/>
      <w:r>
        <w:t>Elaboración</w:t>
      </w:r>
      <w:proofErr w:type="spellEnd"/>
      <w:r>
        <w:t xml:space="preserve"> </w:t>
      </w:r>
      <w:proofErr w:type="spellStart"/>
      <w:r>
        <w:t>propia</w:t>
      </w:r>
      <w:proofErr w:type="spellEnd"/>
      <w:r>
        <w:t xml:space="preserve"> (2021).</w:t>
      </w:r>
    </w:p>
    <w:p w14:paraId="153C9F62" w14:textId="77777777" w:rsidR="00207427" w:rsidRPr="00207427" w:rsidRDefault="00207427" w:rsidP="00207427">
      <w:pPr>
        <w:spacing w:after="120"/>
        <w:rPr>
          <w:lang w:val="es-EC"/>
        </w:rPr>
      </w:pPr>
      <w:r w:rsidRPr="00207427">
        <w:rPr>
          <w:lang w:val="es-EC"/>
        </w:rPr>
        <w:t xml:space="preserve">Por su parte, </w:t>
      </w:r>
      <w:r>
        <w:fldChar w:fldCharType="begin" w:fldLock="1"/>
      </w:r>
      <w:r w:rsidRPr="00207427">
        <w:rPr>
          <w:lang w:val="es-EC"/>
        </w:rPr>
        <w:instrText>ADDIN CSL_CITATION {"citationItems":[{"id":"ITEM-1","itemData":{"ISSN":"0033-8419","author":[{"dropping-particle":"","family":"Bernier","given":"Marie-Odile","non-dropping-particle":"","parse-names":false,"suffix":""},{"dropping-particle":"","family":"Journy","given":"Neige","non-dropping-particle":"","parse-names":false,"suffix":""},{"dropping-particle":"","family":"Villoing","given":"Daphnee","non-dropping-particle":"","parse-names":false,"suffix":""},{"dropping-particle":"","family":"Doody","given":"Michele M","non-dropping-particle":"","parse-names":false,"suffix":""},{"dropping-particle":"","family":"Alexander","given":"Bruce H","non-dropping-particle":"","parse-names":false,"suffix":""},{"dropping-particle":"","family":"Linet","given":"Martha S","non-dropping-particle":"","parse-names":false,"suffix":""},{"dropping-particle":"","family":"Kitahara","given":"Cari M","non-dropping-particle":"","parse-names":false,"suffix":""}],"container-title":"Radiology","id":"ITEM-1","issue":"2","issued":{"date-parts":[["2018"]]},"page":"592-601","publisher":"Radiological Society of North America","title":"Cataract risk in a cohort of US radiologic technologists performing nuclear medicine procedures","type":"article-journal","volume":"286"},"uris":["http://www.mendeley.com/documents/?uuid=147c6471-2a3b-45f4-aa2a-a12a95a5a353"]}],"mendeley":{"formattedCitation":"(Bernier et al., 2018)","manualFormatting":"Bernier et al. (2018)","plainTextFormattedCitation":"(Bernier et al., 2018)","previouslyFormattedCitation":"(Bernier et al., 2018)"},"properties":{"noteIndex":0},"schema":"https://github.com/citation-style-language/schema/raw/master/csl-citation.json"}</w:instrText>
      </w:r>
      <w:r>
        <w:fldChar w:fldCharType="separate"/>
      </w:r>
      <w:r w:rsidRPr="00207427">
        <w:rPr>
          <w:noProof/>
          <w:lang w:val="es-EC"/>
        </w:rPr>
        <w:t>Bernier et al. (2018)</w:t>
      </w:r>
      <w:r>
        <w:fldChar w:fldCharType="end"/>
      </w:r>
      <w:r w:rsidRPr="00207427">
        <w:rPr>
          <w:lang w:val="es-EC"/>
        </w:rPr>
        <w:t>, estimaron el riesgo de cataratas en una cohorte de técnicos radiólogos de medicina nuclear (NM) sobre la base de sus antecedentes laborales y prácticas de protección radiológica. Entre sus conclusiones mencionan que se observó un mayor riesgo de cataratas entre los técnicos radiólogos que habían realizado al menos un procedimiento de medicina nuclear durante su trayectoria laboral.</w:t>
      </w:r>
    </w:p>
    <w:p w14:paraId="51BB2DB8" w14:textId="77777777" w:rsidR="00207427" w:rsidRPr="0025666B" w:rsidRDefault="00207427" w:rsidP="00207427">
      <w:pPr>
        <w:spacing w:after="120"/>
        <w:rPr>
          <w:lang w:val="es-MX"/>
        </w:rPr>
      </w:pPr>
      <w:r w:rsidRPr="00207427">
        <w:rPr>
          <w:lang w:val="es-EC"/>
        </w:rPr>
        <w:t xml:space="preserve">Una revisión sistemática sobre el riesgo de cataratas en trabajadores de la salud expuestos a radiaciones ionizantes fue realizada por </w:t>
      </w:r>
      <w:r>
        <w:fldChar w:fldCharType="begin" w:fldLock="1"/>
      </w:r>
      <w:r w:rsidRPr="00207427">
        <w:rPr>
          <w:lang w:val="es-EC"/>
        </w:rPr>
        <w:instrText>ADDIN CSL_CITATION {"citationItems":[{"id":"ITEM-1","itemData":{"DOI":"10.23749/mdl.v111i4.9045","ISSN":"0025-7818","abstract":"BACKGROUND: The eye is an important sensory organ occupationally exposed to ionizing radiation (IR) in healthcare workers (HCWs) engaged in medical imaging (MI). New evidence highlights the possible induction of cataract at IR exposure levels to be much lower than expected in the past. OBJECTIVE: Conduct an updated review on the current evidence on cataract risk in healthcare workers exposed to IR. METHODS: Published scientific studies on cataract risk in IR exposed healthcare workers were collected through a systematic search of two biomedical databases (MEDLINE and Scopus). Data from included studies was extracted and summarized. Study quality was also assessed. RESULTS: All 21 eligible studies reported an increased prevalence of cataract, especially posterior subcapsular cataract, in IR exposed HCWs with a higher prevalence in interventional cardiology staff. DISCUSSION: Our review synthesizes the latest evidence to support the hypothesis of a significantly increased risk of occupational cataract in healthcare workers operating MI and exposed to IR, especially in interventional cardiologists. Data also support a dose-response relationship between IR exposure and the prevalence of opacities, especially posterior subcapsular opacities. CONCLUSIONS: Findings highlight the need for effective control measures including appropriate training, adherence to protective procedures, and a constant use of shields and eye personal protective equipment in healthcare workers with optical exposure to IR. Periodic health surveillance programs, possibly including lens evaluation, are also important to monitor cataract risk in these MI operators.","author":[{"dropping-particle":"","family":"Vecchia","given":"Elena","non-dropping-particle":"Della","parse-names":false,"suffix":""},{"dropping-particle":"","family":"Modenese","given":"Alberto","non-dropping-particle":"","parse-names":false,"suffix":""},{"dropping-particle":"","family":"Loney","given":"Tom","non-dropping-particle":"","parse-names":false,"suffix":""},{"dropping-particle":"","family":"Muscatello","given":"Martina","non-dropping-particle":"","parse-names":false,"suffix":""},{"dropping-particle":"","family":"Silva Paulo","given":"Marilia","non-dropping-particle":"","parse-names":false,"suffix":""},{"dropping-particle":"","family":"Rossi","given":"Giorgia","non-dropping-particle":"","parse-names":false,"suffix":""},{"dropping-particle":"","family":"Gobba","given":"Fabriziomaria","non-dropping-particle":"","parse-names":false,"suffix":""}],"container-title":"La Medicina del lavoro","id":"ITEM-1","issue":"4","issued":{"date-parts":[["2020","8","31"]]},"language":"eng","page":"269-284","publisher":"Mattioli 1885 srl","title":"Risk of cataract in health care workers exposed to ionizing radiation: a systematic review","type":"article-journal","volume":"111"},"uris":["http://www.mendeley.com/documents/?uuid=7f918339-25e9-442a-8b98-341e86fc57dd"]}],"mendeley":{"formattedCitation":"(Della Vecchia et al., 2020)","manualFormatting":"Della Vecchia et al. (2020)","plainTextFormattedCitation":"(Della Vecchia et al., 2020)","previouslyFormattedCitation":"(Della Vecchia et al., 2020)"},"properties":{"noteIndex":0},"schema":"https://github.com/citation-style-language/schema/raw/master/csl-citation.json"}</w:instrText>
      </w:r>
      <w:r>
        <w:fldChar w:fldCharType="separate"/>
      </w:r>
      <w:r w:rsidRPr="00207427">
        <w:rPr>
          <w:noProof/>
          <w:lang w:val="es-EC"/>
        </w:rPr>
        <w:t>Della Vecchia et al. (2020)</w:t>
      </w:r>
      <w:r>
        <w:fldChar w:fldCharType="end"/>
      </w:r>
      <w:r w:rsidRPr="00207427">
        <w:rPr>
          <w:lang w:val="es-EC"/>
        </w:rPr>
        <w:t>, e</w:t>
      </w:r>
      <w:r>
        <w:rPr>
          <w:lang w:val="es-MX"/>
        </w:rPr>
        <w:t>n esta se</w:t>
      </w:r>
      <w:r w:rsidRPr="0025666B">
        <w:rPr>
          <w:lang w:val="es-MX"/>
        </w:rPr>
        <w:t xml:space="preserve"> sintetiza la evidencia más reciente </w:t>
      </w:r>
      <w:r>
        <w:rPr>
          <w:lang w:val="es-MX"/>
        </w:rPr>
        <w:t>que</w:t>
      </w:r>
      <w:r w:rsidRPr="0025666B">
        <w:rPr>
          <w:lang w:val="es-MX"/>
        </w:rPr>
        <w:t xml:space="preserve"> respalda la hipótesis de un riesgo significativamente mayor de cataratas ocupacionales en los trabajadores </w:t>
      </w:r>
      <w:r w:rsidRPr="0025666B">
        <w:rPr>
          <w:lang w:val="es-MX"/>
        </w:rPr>
        <w:lastRenderedPageBreak/>
        <w:t xml:space="preserve">de la salud que </w:t>
      </w:r>
      <w:r>
        <w:rPr>
          <w:lang w:val="es-MX"/>
        </w:rPr>
        <w:t>están expuestos a radiaciones ionizantes</w:t>
      </w:r>
      <w:r w:rsidRPr="0025666B">
        <w:rPr>
          <w:lang w:val="es-MX"/>
        </w:rPr>
        <w:t xml:space="preserve">, especialmente en cardiólogos intervencionistas. Los datos también apoyan una relación dosis-respuesta entre </w:t>
      </w:r>
      <w:r>
        <w:rPr>
          <w:lang w:val="es-MX"/>
        </w:rPr>
        <w:t>dicha</w:t>
      </w:r>
      <w:r w:rsidRPr="0025666B">
        <w:rPr>
          <w:lang w:val="es-MX"/>
        </w:rPr>
        <w:t xml:space="preserve"> exposición y la prevalencia de opacidades, especialmente opacidades </w:t>
      </w:r>
      <w:proofErr w:type="spellStart"/>
      <w:r w:rsidRPr="0025666B">
        <w:rPr>
          <w:lang w:val="es-MX"/>
        </w:rPr>
        <w:t>subcapsulares</w:t>
      </w:r>
      <w:proofErr w:type="spellEnd"/>
      <w:r w:rsidRPr="0025666B">
        <w:rPr>
          <w:lang w:val="es-MX"/>
        </w:rPr>
        <w:t xml:space="preserve"> posteriores.</w:t>
      </w:r>
    </w:p>
    <w:p w14:paraId="14D5D1C0" w14:textId="77777777" w:rsidR="00207427" w:rsidRPr="00E6421E" w:rsidRDefault="00207427" w:rsidP="00207427">
      <w:pPr>
        <w:spacing w:after="120"/>
        <w:rPr>
          <w:lang w:val="es-MX"/>
        </w:rPr>
      </w:pPr>
      <w:r>
        <w:rPr>
          <w:lang w:val="es-MX"/>
        </w:rPr>
        <w:t>Cabe resaltar que l</w:t>
      </w:r>
      <w:r w:rsidRPr="0025666B">
        <w:rPr>
          <w:lang w:val="es-MX"/>
        </w:rPr>
        <w:t xml:space="preserve">os hallazgos </w:t>
      </w:r>
      <w:r>
        <w:rPr>
          <w:lang w:val="es-MX"/>
        </w:rPr>
        <w:t>evidenciaron</w:t>
      </w:r>
      <w:r w:rsidRPr="0025666B">
        <w:rPr>
          <w:lang w:val="es-MX"/>
        </w:rPr>
        <w:t xml:space="preserve"> la necesidad de </w:t>
      </w:r>
      <w:r>
        <w:rPr>
          <w:lang w:val="es-MX"/>
        </w:rPr>
        <w:t xml:space="preserve">adoptar </w:t>
      </w:r>
      <w:r w:rsidRPr="0025666B">
        <w:rPr>
          <w:lang w:val="es-MX"/>
        </w:rPr>
        <w:t xml:space="preserve">medidas de control efectivas, </w:t>
      </w:r>
      <w:r>
        <w:rPr>
          <w:lang w:val="es-MX"/>
        </w:rPr>
        <w:t>entre ellas</w:t>
      </w:r>
      <w:r w:rsidRPr="0025666B">
        <w:rPr>
          <w:lang w:val="es-MX"/>
        </w:rPr>
        <w:t xml:space="preserve"> la capacitación adecuada, el cumplimiento de los procedimientos de protección y el uso constante de escudos y equipos de protección personal para los ojos en los trabajadores de la salud con exposición óptica a los rayos infrarrojos. Los programas periódicos de vigilancia de la salud, que posiblemente incluyan la evaluación de</w:t>
      </w:r>
      <w:r>
        <w:rPr>
          <w:lang w:val="es-MX"/>
        </w:rPr>
        <w:t>l cristalino</w:t>
      </w:r>
      <w:r w:rsidRPr="0025666B">
        <w:rPr>
          <w:lang w:val="es-MX"/>
        </w:rPr>
        <w:t xml:space="preserve"> también son importantes para monitorear el riesgo de cataratas en estos </w:t>
      </w:r>
      <w:r>
        <w:rPr>
          <w:lang w:val="es-MX"/>
        </w:rPr>
        <w:t xml:space="preserve">trabajadores </w:t>
      </w:r>
      <w:r>
        <w:rPr>
          <w:lang w:val="es-MX"/>
        </w:rPr>
        <w:fldChar w:fldCharType="begin" w:fldLock="1"/>
      </w:r>
      <w:r>
        <w:rPr>
          <w:lang w:val="es-MX"/>
        </w:rPr>
        <w:instrText>ADDIN CSL_CITATION {"citationItems":[{"id":"ITEM-1","itemData":{"DOI":"10.23749/mdl.v111i4.9045","ISSN":"0025-7818","abstract":"BACKGROUND: The eye is an important sensory organ occupationally exposed to ionizing radiation (IR) in healthcare workers (HCWs) engaged in medical imaging (MI). New evidence highlights the possible induction of cataract at IR exposure levels to be much lower than expected in the past. OBJECTIVE: Conduct an updated review on the current evidence on cataract risk in healthcare workers exposed to IR. METHODS: Published scientific studies on cataract risk in IR exposed healthcare workers were collected through a systematic search of two biomedical databases (MEDLINE and Scopus). Data from included studies was extracted and summarized. Study quality was also assessed. RESULTS: All 21 eligible studies reported an increased prevalence of cataract, especially posterior subcapsular cataract, in IR exposed HCWs with a higher prevalence in interventional cardiology staff. DISCUSSION: Our review synthesizes the latest evidence to support the hypothesis of a significantly increased risk of occupational cataract in healthcare workers operating MI and exposed to IR, especially in interventional cardiologists. Data also support a dose-response relationship between IR exposure and the prevalence of opacities, especially posterior subcapsular opacities. CONCLUSIONS: Findings highlight the need for effective control measures including appropriate training, adherence to protective procedures, and a constant use of shields and eye personal protective equipment in healthcare workers with optical exposure to IR. Periodic health surveillance programs, possibly including lens evaluation, are also important to monitor cataract risk in these MI operators.","author":[{"dropping-particle":"","family":"Vecchia","given":"Elena","non-dropping-particle":"Della","parse-names":false,"suffix":""},{"dropping-particle":"","family":"Modenese","given":"Alberto","non-dropping-particle":"","parse-names":false,"suffix":""},{"dropping-particle":"","family":"Loney","given":"Tom","non-dropping-particle":"","parse-names":false,"suffix":""},{"dropping-particle":"","family":"Muscatello","given":"Martina","non-dropping-particle":"","parse-names":false,"suffix":""},{"dropping-particle":"","family":"Silva Paulo","given":"Marilia","non-dropping-particle":"","parse-names":false,"suffix":""},{"dropping-particle":"","family":"Rossi","given":"Giorgia","non-dropping-particle":"","parse-names":false,"suffix":""},{"dropping-particle":"","family":"Gobba","given":"Fabriziomaria","non-dropping-particle":"","parse-names":false,"suffix":""}],"container-title":"La Medicina del lavoro","id":"ITEM-1","issue":"4","issued":{"date-parts":[["2020","8","31"]]},"language":"eng","page":"269-284","publisher":"Mattioli 1885 srl","title":"Risk of cataract in health care workers exposed to ionizing radiation: a systematic review","type":"article-journal","volume":"111"},"uris":["http://www.mendeley.com/documents/?uuid=7f918339-25e9-442a-8b98-341e86fc57dd"]}],"mendeley":{"formattedCitation":"(Della Vecchia et al., 2020)","plainTextFormattedCitation":"(Della Vecchia et al., 2020)","previouslyFormattedCitation":"(Della Vecchia et al., 2020)"},"properties":{"noteIndex":0},"schema":"https://github.com/citation-style-language/schema/raw/master/csl-citation.json"}</w:instrText>
      </w:r>
      <w:r>
        <w:rPr>
          <w:lang w:val="es-MX"/>
        </w:rPr>
        <w:fldChar w:fldCharType="separate"/>
      </w:r>
      <w:r w:rsidRPr="00EE5928">
        <w:rPr>
          <w:noProof/>
          <w:lang w:val="es-MX"/>
        </w:rPr>
        <w:t>(Della Vecchia et al., 2020)</w:t>
      </w:r>
      <w:r>
        <w:rPr>
          <w:lang w:val="es-MX"/>
        </w:rPr>
        <w:fldChar w:fldCharType="end"/>
      </w:r>
      <w:r w:rsidRPr="0025666B">
        <w:rPr>
          <w:lang w:val="es-MX"/>
        </w:rPr>
        <w:t>.</w:t>
      </w:r>
    </w:p>
    <w:p w14:paraId="69DC676C" w14:textId="77777777" w:rsidR="00207427" w:rsidRPr="00207427" w:rsidRDefault="00207427" w:rsidP="00207427">
      <w:pPr>
        <w:spacing w:after="120"/>
        <w:rPr>
          <w:lang w:val="es-EC"/>
        </w:rPr>
      </w:pPr>
      <w:r w:rsidRPr="00207427">
        <w:rPr>
          <w:lang w:val="es-EC"/>
        </w:rPr>
        <w:t>Tabla 2. Artículos sobre efectos clínicos de la exposición ocupacional a las radiaciones ionizantes según diseño del estudio</w:t>
      </w:r>
    </w:p>
    <w:tbl>
      <w:tblPr>
        <w:tblStyle w:val="Tablanormal2"/>
        <w:tblW w:w="0" w:type="auto"/>
        <w:jc w:val="center"/>
        <w:tblLook w:val="04A0" w:firstRow="1" w:lastRow="0" w:firstColumn="1" w:lastColumn="0" w:noHBand="0" w:noVBand="1"/>
      </w:tblPr>
      <w:tblGrid>
        <w:gridCol w:w="3964"/>
        <w:gridCol w:w="2415"/>
        <w:gridCol w:w="1134"/>
        <w:gridCol w:w="980"/>
      </w:tblGrid>
      <w:tr w:rsidR="00207427" w:rsidRPr="00AC7067" w14:paraId="75495F33" w14:textId="77777777" w:rsidTr="00AA1F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47788EAC" w14:textId="77777777" w:rsidR="00207427" w:rsidRPr="00AC7067" w:rsidRDefault="00207427" w:rsidP="00AA1F0B">
            <w:pPr>
              <w:spacing w:after="0" w:line="240" w:lineRule="auto"/>
              <w:jc w:val="center"/>
              <w:rPr>
                <w:rFonts w:cs="Arial"/>
                <w:sz w:val="20"/>
                <w:szCs w:val="20"/>
              </w:rPr>
            </w:pPr>
            <w:proofErr w:type="spellStart"/>
            <w:r w:rsidRPr="00AC7067">
              <w:rPr>
                <w:rFonts w:cs="Arial"/>
                <w:sz w:val="20"/>
                <w:szCs w:val="20"/>
              </w:rPr>
              <w:t>Autor</w:t>
            </w:r>
            <w:proofErr w:type="spellEnd"/>
            <w:r w:rsidRPr="00AC7067">
              <w:rPr>
                <w:rFonts w:cs="Arial"/>
                <w:sz w:val="20"/>
                <w:szCs w:val="20"/>
              </w:rPr>
              <w:t xml:space="preserve"> (</w:t>
            </w:r>
            <w:proofErr w:type="spellStart"/>
            <w:r w:rsidRPr="00AC7067">
              <w:rPr>
                <w:rFonts w:cs="Arial"/>
                <w:sz w:val="20"/>
                <w:szCs w:val="20"/>
              </w:rPr>
              <w:t>año</w:t>
            </w:r>
            <w:proofErr w:type="spellEnd"/>
            <w:r w:rsidRPr="00AC7067">
              <w:rPr>
                <w:rFonts w:cs="Arial"/>
                <w:sz w:val="20"/>
                <w:szCs w:val="20"/>
              </w:rPr>
              <w:t>)</w:t>
            </w:r>
          </w:p>
        </w:tc>
        <w:tc>
          <w:tcPr>
            <w:tcW w:w="2415" w:type="dxa"/>
          </w:tcPr>
          <w:p w14:paraId="770640A9" w14:textId="77777777" w:rsidR="00207427" w:rsidRPr="00AC7067" w:rsidRDefault="00207427" w:rsidP="00AA1F0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proofErr w:type="spellStart"/>
            <w:r w:rsidRPr="00AC7067">
              <w:rPr>
                <w:rFonts w:cs="Arial"/>
                <w:sz w:val="20"/>
                <w:szCs w:val="20"/>
              </w:rPr>
              <w:t>Diseño</w:t>
            </w:r>
            <w:proofErr w:type="spellEnd"/>
            <w:r w:rsidRPr="00AC7067">
              <w:rPr>
                <w:rFonts w:cs="Arial"/>
                <w:sz w:val="20"/>
                <w:szCs w:val="20"/>
              </w:rPr>
              <w:t xml:space="preserve"> del </w:t>
            </w:r>
            <w:proofErr w:type="spellStart"/>
            <w:r w:rsidRPr="00AC7067">
              <w:rPr>
                <w:rFonts w:cs="Arial"/>
                <w:sz w:val="20"/>
                <w:szCs w:val="20"/>
              </w:rPr>
              <w:t>estudio</w:t>
            </w:r>
            <w:proofErr w:type="spellEnd"/>
          </w:p>
        </w:tc>
        <w:tc>
          <w:tcPr>
            <w:tcW w:w="1134" w:type="dxa"/>
          </w:tcPr>
          <w:p w14:paraId="45EB8DFA" w14:textId="77777777" w:rsidR="00207427" w:rsidRPr="00AC7067" w:rsidRDefault="00207427" w:rsidP="00AA1F0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AC7067">
              <w:rPr>
                <w:rFonts w:cs="Arial"/>
                <w:sz w:val="20"/>
                <w:szCs w:val="20"/>
              </w:rPr>
              <w:t>No.</w:t>
            </w:r>
          </w:p>
        </w:tc>
        <w:tc>
          <w:tcPr>
            <w:tcW w:w="980" w:type="dxa"/>
          </w:tcPr>
          <w:p w14:paraId="78B28FF3" w14:textId="77777777" w:rsidR="00207427" w:rsidRPr="00AC7067" w:rsidRDefault="00207427" w:rsidP="00AA1F0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w:t>
            </w:r>
          </w:p>
        </w:tc>
      </w:tr>
      <w:tr w:rsidR="00207427" w:rsidRPr="00AC7067" w14:paraId="667662E3"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1AD62689" w14:textId="77777777" w:rsidR="00207427" w:rsidRPr="00AC7067" w:rsidRDefault="00207427"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1259/bjr.20190829","ISSN":"0007-1285","abstract":"The International Commission on Radiological Protection (ICRP) has considered for over 60 years that the lens of the eye is among the most radiosensitive tissues, and has recommended dose limits for the lens to prevent occurrence of vision impairing cataracts (VICs). Epidemiological evidence that doses much lower than previously thought produce cataracts led ICRP to recommend reducing dose threshold for VICs and reducing an occupational equivalent dose limit for the lens in 2011, when only a single threshold of 0.5?Gy was recommended. On the basis of epidemiological evidence, ICRP assumed progression of minor opacities into VICs and no dose rate effect. This contrasts with previously recommended separate thresholds for minor opacities and VICs, and for different exposure scenarios. Progression was assumed based on similar risks of cataracts and cataract surgery in Japanese atomic bomb survivors. The absence of dose rate effect derived from the observed similar thresholds for protracted exposures in Chernobyl cleanup workers and in atomic bomb survivors. Since 2011, there has been an increasing body of epidemiological evidence relating to cataracts and other ocular diseases (i.e. glaucoma and macular degeneration), particularly at low doses and low dose rates. This review paper gives an overview of the scientific basis of the 2011 ICRP recommendation, discusses the plausibility of these two assumptions in the light of emerging scientific evidence, and considers the radiosensitivity of the lens among ocular structures.","author":[{"dropping-particle":"","family":"Hamada","given":"Nobuyuki","non-dropping-particle":"","parse-names":false,"suffix":""},{"dropping-particle":"V","family":"Azizova","given":"Tamara","non-dropping-particle":"","parse-names":false,"suffix":""},{"dropping-particle":"","family":"Little","given":"Mark P","non-dropping-particle":"","parse-names":false,"suffix":""}],"container-title":"The British Journal of Radiology","id":"ITEM-1","issue":"1115","issued":{"date-parts":[["2019","11","12"]]},"note":"doi: 10.1259/bjr.20190829","page":"20190829","publisher":"The British Institute of Radiology","title":"An update on effects of ionizing radiation exposure on the eye","type":"article-journal","volume":"93"},"uris":["http://www.mendeley.com/documents/?uuid=645386de-7657-4526-9001-08110d321f94"]}],"mendeley":{"formattedCitation":"(Hamada et al., 2019)","manualFormatting":"Hamada et al. (2019)","plainTextFormattedCitation":"(Hamada et al., 2019)","previouslyFormattedCitation":"(Hamada et al., 2019)"},"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Hamada et al. (2019)</w:t>
            </w:r>
            <w:r w:rsidRPr="00AC7067">
              <w:rPr>
                <w:rFonts w:cs="Arial"/>
                <w:sz w:val="20"/>
                <w:szCs w:val="20"/>
              </w:rPr>
              <w:fldChar w:fldCharType="end"/>
            </w:r>
          </w:p>
        </w:tc>
        <w:tc>
          <w:tcPr>
            <w:tcW w:w="2415" w:type="dxa"/>
            <w:vMerge w:val="restart"/>
          </w:tcPr>
          <w:p w14:paraId="249104C0"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6A700F51"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680880E6"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2945D5AB"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7722B9FD"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0A4619F2"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3E5E1648"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207427">
              <w:rPr>
                <w:rFonts w:cs="Arial"/>
                <w:sz w:val="20"/>
                <w:szCs w:val="20"/>
                <w:lang w:val="es-EC"/>
              </w:rPr>
              <w:t>Revisión de la literatura o Revisión sistemática</w:t>
            </w:r>
          </w:p>
        </w:tc>
        <w:tc>
          <w:tcPr>
            <w:tcW w:w="1134" w:type="dxa"/>
            <w:vMerge w:val="restart"/>
          </w:tcPr>
          <w:p w14:paraId="3A8998EE"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4BBCB4F5"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2176F452"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6B87B50B"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50395D3B"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43BA928D"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6794F733"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14</w:t>
            </w:r>
          </w:p>
        </w:tc>
        <w:tc>
          <w:tcPr>
            <w:tcW w:w="980" w:type="dxa"/>
            <w:vMerge w:val="restart"/>
          </w:tcPr>
          <w:p w14:paraId="58DC4069" w14:textId="77777777" w:rsid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149FD0AB" w14:textId="77777777" w:rsid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5214DF66" w14:textId="77777777" w:rsid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05CB3D80" w14:textId="77777777" w:rsid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61030B20" w14:textId="77777777" w:rsid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4CCEAA3C" w14:textId="77777777" w:rsid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2F6590F2"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46,7</w:t>
            </w:r>
          </w:p>
        </w:tc>
      </w:tr>
      <w:tr w:rsidR="00207427" w:rsidRPr="00AC7067" w14:paraId="49DB673F"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66BC8989" w14:textId="77777777" w:rsidR="00207427" w:rsidRPr="00AC7067" w:rsidRDefault="00207427"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23749/mdl.v111i4.9045","ISSN":"0025-7818","abstract":"BACKGROUND: The eye is an important sensory organ occupationally exposed to ionizing radiation (IR) in healthcare workers (HCWs) engaged in medical imaging (MI). New evidence highlights the possible induction of cataract at IR exposure levels to be much lower than expected in the past. OBJECTIVE: Conduct an updated review on the current evidence on cataract risk in healthcare workers exposed to IR. METHODS: Published scientific studies on cataract risk in IR exposed healthcare workers were collected through a systematic search of two biomedical databases (MEDLINE and Scopus). Data from included studies was extracted and summarized. Study quality was also assessed. RESULTS: All 21 eligible studies reported an increased prevalence of cataract, especially posterior subcapsular cataract, in IR exposed HCWs with a higher prevalence in interventional cardiology staff. DISCUSSION: Our review synthesizes the latest evidence to support the hypothesis of a significantly increased risk of occupational cataract in healthcare workers operating MI and exposed to IR, especially in interventional cardiologists. Data also support a dose-response relationship between IR exposure and the prevalence of opacities, especially posterior subcapsular opacities. CONCLUSIONS: Findings highlight the need for effective control measures including appropriate training, adherence to protective procedures, and a constant use of shields and eye personal protective equipment in healthcare workers with optical exposure to IR. Periodic health surveillance programs, possibly including lens evaluation, are also important to monitor cataract risk in these MI operators.","author":[{"dropping-particle":"","family":"Vecchia","given":"Elena","non-dropping-particle":"Della","parse-names":false,"suffix":""},{"dropping-particle":"","family":"Modenese","given":"Alberto","non-dropping-particle":"","parse-names":false,"suffix":""},{"dropping-particle":"","family":"Loney","given":"Tom","non-dropping-particle":"","parse-names":false,"suffix":""},{"dropping-particle":"","family":"Muscatello","given":"Martina","non-dropping-particle":"","parse-names":false,"suffix":""},{"dropping-particle":"","family":"Silva Paulo","given":"Marilia","non-dropping-particle":"","parse-names":false,"suffix":""},{"dropping-particle":"","family":"Rossi","given":"Giorgia","non-dropping-particle":"","parse-names":false,"suffix":""},{"dropping-particle":"","family":"Gobba","given":"Fabriziomaria","non-dropping-particle":"","parse-names":false,"suffix":""}],"container-title":"La Medicina del lavoro","id":"ITEM-1","issue":"4","issued":{"date-parts":[["2020","8","31"]]},"language":"eng","page":"269-284","publisher":"Mattioli 1885 srl","title":"Risk of cataract in health care workers exposed to ionizing radiation: a systematic review","type":"article-journal","volume":"111"},"uris":["http://www.mendeley.com/documents/?uuid=7f918339-25e9-442a-8b98-341e86fc57dd"]}],"mendeley":{"formattedCitation":"(Della Vecchia et al., 2020)","manualFormatting":"Della Vecchia et al. (2020)","plainTextFormattedCitation":"(Della Vecchia et al., 2020)","previouslyFormattedCitation":"(Della Vecchia et al., 2020)"},"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Della Vecchia et al. (2020)</w:t>
            </w:r>
            <w:r w:rsidRPr="00AC7067">
              <w:rPr>
                <w:rFonts w:cs="Arial"/>
                <w:sz w:val="20"/>
                <w:szCs w:val="20"/>
              </w:rPr>
              <w:fldChar w:fldCharType="end"/>
            </w:r>
          </w:p>
        </w:tc>
        <w:tc>
          <w:tcPr>
            <w:tcW w:w="2415" w:type="dxa"/>
            <w:vMerge/>
          </w:tcPr>
          <w:p w14:paraId="69F53C43"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0015BAF9"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5CB293C2" w14:textId="77777777" w:rsidR="00207427" w:rsidRPr="00AC7067"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AC7067" w14:paraId="72F97185"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0114C757" w14:textId="77777777" w:rsidR="00207427" w:rsidRPr="00AC7067" w:rsidRDefault="00207427"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1016/j.rccar.2019.09.004","ISSN":"01205633","abstract":"As the number and complexity of diagnostic and cardiovascular intervention procedures has increased significantly, this has led to a greater exposure to low doses of ionising radiation due to the radiation dispersal by the patient. The crystalline lens is one of the structures most sensitive to radiation, and cataracts are the most studied eye disease, and are common in health staff occupationally exposed to low radiation doses. The formation of cataracts is a process involving many factors, and exposure to ionising radiation has been associated with posterior sub-capsular opacities, the most common form of the injury, followed by cortical cataracts. There are several studies that have evaluated the effects of occupational exposure due to ionising radiation in the crystalline lens in interventionist cardiologists, and comparing them with non-exposed controls. They conclude that there is a higher prevalence of posterior sub-capsular opacities in personnel exposed to ionising radiation, especially in interventionist cardiologists (due to working very near the X-ray generator). These are associated with the duration of the practice of cardiac interventions, and decrease with the regular use of leaded glasses. The low use of radiation protection wear by interventionist cardiologists is highlighted in many studies, especially glasses and a leaded screen, which have shown to be effective in the reduction in the ionising radiation by the staff in the cardiac catheterisation room.","author":[{"dropping-particle":"","family":"Hernández","given":"César","non-dropping-particle":"","parse-names":false,"suffix":""},{"dropping-particle":"","family":"Durán","given":"Ariel","non-dropping-particle":"","parse-names":false,"suffix":""},{"dropping-particle":"","family":"Cortés","given":"María C.","non-dropping-particle":"","parse-names":false,"suffix":""}],"container-title":"Revista Colombiana de Cardiologia","id":"ITEM-1","issue":"S1","issued":{"date-parts":[["2020"]]},"page":"72-78","publisher":"Sociedad Colombiana de Cardiología y Cirugía Cardiovascular","title":"Lesiones oculares y radiación ionizante","type":"article-journal","volume":"27"},"uris":["http://www.mendeley.com/documents/?uuid=4ba7ed80-65c9-4d05-90e1-f5a4310efc7d"]}],"mendeley":{"formattedCitation":"(Hernández et al., 2020)","manualFormatting":"Hernández et al. (2020)","plainTextFormattedCitation":"(Hernández et al., 2020)","previouslyFormattedCitation":"(Hernández et al., 2020)"},"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Hernández et al. (2020)</w:t>
            </w:r>
            <w:r w:rsidRPr="00AC7067">
              <w:rPr>
                <w:rFonts w:cs="Arial"/>
                <w:sz w:val="20"/>
                <w:szCs w:val="20"/>
              </w:rPr>
              <w:fldChar w:fldCharType="end"/>
            </w:r>
          </w:p>
        </w:tc>
        <w:tc>
          <w:tcPr>
            <w:tcW w:w="2415" w:type="dxa"/>
            <w:vMerge/>
          </w:tcPr>
          <w:p w14:paraId="152FF3DA"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6BAAC238"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10E9C363"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AC7067" w14:paraId="308770B1"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6685033C" w14:textId="77777777" w:rsidR="00207427" w:rsidRPr="00AC7067" w:rsidRDefault="00207427"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4103/ijmr.IJMR_1652_17","ISSN":"0971-5916 (Print)","PMID":"32048617","abstract":"All individuals are exposed to certain chemical, physical, biological, environmental as well as occupational factors. The data pertaining to role of these factors on female reproduction are scanty as compared to male. The available data suggest the adverse effects of certain toxicants, viz., metals such as lead, cadmium and mercury, pesticides such as bis(4-chlorophenyl)-1,1,1-trichloroethane and organic solvent such as benzene, toluene and ionizing radiation on the female reproductive system affecting directly the organ system or impacting in directly through hormonal impairments, molecular alterations, oxidative stress and DNA methylation impairing fertility as well as pregnancy and its outcomes. Thus, there is a need for awareness and prevention programme about the adverse effects of these factors and deterioration of female reproductive health, pregnancy outcome and offspring development as some of these chemicals might affect the developing foetus at very low doses by endocrine disruptive mechanism.","author":[{"dropping-particle":"","family":"Kumar","given":"Sunil","non-dropping-particle":"","parse-names":false,"suffix":""},{"dropping-particle":"","family":"Sharma","given":"Anupama","non-dropping-particle":"","parse-names":false,"suffix":""},{"dropping-particle":"","family":"Kshetrimayum","given":"Chaoba","non-dropping-particle":"","parse-names":false,"suffix":""}],"container-title":"The Indian journal of medical research","id":"ITEM-1","issue":"6","issued":{"date-parts":[["2019","12"]]},"language":"eng","page":"532-545","title":"Environmental &amp; occupational exposure &amp; female reproductive dysfunction.","type":"article-journal","volume":"150"},"uris":["http://www.mendeley.com/documents/?uuid=95863120-585d-435e-be88-0c9d1b9f61ff"]}],"mendeley":{"formattedCitation":"(Kumar et al., 2019)","manualFormatting":"Kumar et al. (2019)","plainTextFormattedCitation":"(Kumar et al., 2019)","previouslyFormattedCitation":"(Kumar et al., 2019)"},"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Kumar et al. (2019)</w:t>
            </w:r>
            <w:r w:rsidRPr="00AC7067">
              <w:rPr>
                <w:rFonts w:cs="Arial"/>
                <w:sz w:val="20"/>
                <w:szCs w:val="20"/>
              </w:rPr>
              <w:fldChar w:fldCharType="end"/>
            </w:r>
          </w:p>
        </w:tc>
        <w:tc>
          <w:tcPr>
            <w:tcW w:w="2415" w:type="dxa"/>
            <w:vMerge/>
          </w:tcPr>
          <w:p w14:paraId="17DA01D2"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218493C8"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762625DC" w14:textId="77777777" w:rsidR="00207427" w:rsidRPr="00AC7067"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AC7067" w14:paraId="60070D0D"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56FB153C" w14:textId="77777777" w:rsidR="00207427" w:rsidRPr="00AC7067" w:rsidRDefault="00207427"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1186/s12958-018-0431-1","ISSN":"1477-7827 (Electronic)","PMID":"30445985","abstract":"During recent years, an increasing percentage of male infertility has to be attributed to an array of environmental, health and lifestyle factors. Male infertility is likely to be affected by the intense exposure to heat and extreme exposure to pesticides, radiations, radioactivity and other hazardous substances. We are surrounded by several types of ionizing and non-ionizing radiations and both have recognized causative effects on spermatogenesis. Since it is impossible to cover all types of radiation sources and their biological effects under a single title, this review is focusing on radiation deriving from cell phones, laptops, Wi-Fi and microwave ovens, as these are the most common sources of non-ionizing radiations, which may contribute to the cause of infertility by exploring the effect of exposure to radiofrequency radiations on the male fertility pattern. From currently available studies it is clear that radiofrequency electromagnetic fields (RF-EMF) have deleterious effects on sperm parameters (like sperm count, morphology, motility), affects the role of kinases in cellular metabolism and the endocrine system, and produces genotoxicity, genomic instability and oxidative stress. This is followed with protective measures for these radiations and future recommendations. The study concludes that the RF-EMF may induce oxidative stress with an increased level of reactive oxygen species, which may lead to infertility. This has been concluded based on available evidences from in vitro and in vivo studies suggesting that RF-EMF exposure negatively affects sperm quality.","author":[{"dropping-particle":"","family":"Kesari","given":"Kavindra Kumar","non-dropping-particle":"","parse-names":false,"suffix":""},{"dropping-particle":"","family":"Agarwal","given":"Ashok","non-dropping-particle":"","parse-names":false,"suffix":""},{"dropping-particle":"","family":"Henkel","given":"Ralf","non-dropping-particle":"","parse-names":false,"suffix":""}],"container-title":"Reproductive biology and endocrinology : RB&amp;E","id":"ITEM-1","issue":"1","issued":{"date-parts":[["2018","12"]]},"language":"eng","page":"118","title":"Radiations and male fertility.","type":"article-journal","volume":"16"},"uris":["http://www.mendeley.com/documents/?uuid=fcbb3d4e-e82c-4112-8aae-db023fef4197"]}],"mendeley":{"formattedCitation":"(Kesari et al., 2018)","manualFormatting":"Kesari et al. (2018)","plainTextFormattedCitation":"(Kesari et al., 2018)","previouslyFormattedCitation":"(Kesari et al., 2018)"},"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Kesari et al. (2018)</w:t>
            </w:r>
            <w:r w:rsidRPr="00AC7067">
              <w:rPr>
                <w:rFonts w:cs="Arial"/>
                <w:sz w:val="20"/>
                <w:szCs w:val="20"/>
              </w:rPr>
              <w:fldChar w:fldCharType="end"/>
            </w:r>
          </w:p>
        </w:tc>
        <w:tc>
          <w:tcPr>
            <w:tcW w:w="2415" w:type="dxa"/>
            <w:vMerge/>
          </w:tcPr>
          <w:p w14:paraId="796A7DF4"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056EEDB5"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0BA1FA2B"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AC7067" w14:paraId="0A50869C"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098C85DD" w14:textId="77777777" w:rsidR="00207427" w:rsidRPr="00AC7067" w:rsidRDefault="00207427"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26444/aaem/112837","ISSN":"1898-2263 (Electronic)","PMID":"31885235","abstract":"INTRODUCTION AND OBJECTIVE: The tendency towards postponement of maternity implies a greater exposure of female germ cells to damaging environmental effects, including ionizing radiation (IR). Progress in paediatric oncology, based on the use of radiotherapy, also implies the occurrence of gonadal dysfunctions and subsequent female fertility disorders. Therefore, it seems justifiable to systematize the state of knowledge concerning the effect of IR on the female reproductive system. BRIEF DESCRIPTION OF THE STATE OF KNOWLEDGE: A considerable part of studies concerning the effect of IR on female germ cells have been conducted on animals. Their extrapolation to humans is hindered because in animal studies high acute exposures are applied, which do not reflect human environmental exposures characterized by chronic low dose exposure. Studies on animals provide a heterogenous image, which hinders the formulation of unequivocal conclusions and indicates that radiosensitivity depends, i.a. on IR dose, stage of development of oocytes, the applied marker of the effects of IR, or on the species. LD50 of human oocytes is estimated to be below 2 Gy. The effect of IR depends, i.a. on the dose fractionation and the age (older women are more radiosensitive). In females, the effective sterilizing dose is: at birth 20.3 Gy, at 10 years 18.4 Gy, at 20 years 16.5 Gy, whereas at 30 years 14.3 Gy, which is associated with the available pool of ovarian follicles. CONCLUSIONS: Within the range of low doses received as a result of environmental exposure to IR, there is no evidence for the occurrence of either adverse pregnancy outcomes, nor fertility disorders in females. These effects may be related to the cancer radiotherapy, or exposure to high IR doses during nuclear accidents.","author":[{"dropping-particle":"","family":"Skrzypek","given":"Michal","non-dropping-particle":"","parse-names":false,"suffix":""},{"dropping-particle":"","family":"Wdowiak","given":"Artur","non-dropping-particle":"","parse-names":false,"suffix":""},{"dropping-particle":"","family":"Panasiuk","given":"Lech","non-dropping-particle":"","parse-names":false,"suffix":""},{"dropping-particle":"","family":"Stec","given":"Magdalena","non-dropping-particle":"","parse-names":false,"suffix":""},{"dropping-particle":"","family":"Szczygieł","given":"Karolina","non-dropping-particle":"","parse-names":false,"suffix":""},{"dropping-particle":"","family":"Zybała","given":"Małgorzata","non-dropping-particle":"","parse-names":false,"suffix":""},{"dropping-particle":"","family":"Filip","given":"Michał","non-dropping-particle":"","parse-names":false,"suffix":""}],"container-title":"Annals of agricultural and environmental medicine : AAEM","id":"ITEM-1","issue":"4","issued":{"date-parts":[["2019","12"]]},"language":"eng","page":"606-616","publisher-place":"Poland","title":"Effect of ionizing radiation on the female reproductive system.","type":"article-journal","volume":"26"},"uris":["http://www.mendeley.com/documents/?uuid=52cd7945-5ac4-4fe5-86d5-e099cab2e073"]}],"mendeley":{"formattedCitation":"(Skrzypek et al., 2019)","manualFormatting":"Skrzypek et al. (2019)","plainTextFormattedCitation":"(Skrzypek et al., 2019)","previouslyFormattedCitation":"(Skrzypek et al., 2019)"},"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Skrzypek et al. (2019)</w:t>
            </w:r>
            <w:r w:rsidRPr="00AC7067">
              <w:rPr>
                <w:rFonts w:cs="Arial"/>
                <w:sz w:val="20"/>
                <w:szCs w:val="20"/>
              </w:rPr>
              <w:fldChar w:fldCharType="end"/>
            </w:r>
          </w:p>
        </w:tc>
        <w:tc>
          <w:tcPr>
            <w:tcW w:w="2415" w:type="dxa"/>
            <w:vMerge/>
          </w:tcPr>
          <w:p w14:paraId="6EF83677"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434E6280"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3125984D" w14:textId="77777777" w:rsidR="00207427" w:rsidRPr="00AC7067"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AC7067" w14:paraId="4ABCFE0B"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4E48D0D5" w14:textId="77777777" w:rsidR="00207427" w:rsidRPr="00AC7067" w:rsidRDefault="00207427"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26444/aaem/106085","ISSN":"1898-2263 (Electronic)","PMID":"31232047","abstract":"INTRODUCTION AND OBJECTIVE: In the light of current data concerning the growing exposure to ionizing radiation (IR) originating from atrificial sources, especially from medical ones, and also related to occupational exposure, it is justifiable to systematize the state of knowledge concerning the effect of IR on the male reproductive system. BRIEF DESCRIPTION OF THE STATE OF KNOWLEDGE: There is no basis for the application of the hypothesis of hormesis in the area of male reproductive health. Regarding the impact of IR on spermatogenesis, spermatogonia are less susceptible to the occurrence of DNA damage after exposition to IR, but are characterized by slower DNA repair compared to somatic cells. Damage to the genes after exposure to IR is possible at each stage of spermatogenesis; however, haploidal spermatids show the highest radiosensitivity in this respect. The genetic risk of the cells differentiating during spermatogenesis is limited to one cycle of spermatogenesis, whereas the genetic instability may persist for the whole period of life, and DNA damage induced by IR may be transmitted to future generations. The minimum dose causing detectable DNA damage was 30 Gy. While exceeding this dose, the number of single-strand DNA breaks increases. Among males exposed to IR, a decrease was observed in sperm motility and in the percentage of morphologically normal spermatozoa as well as in an intensification of vacuolization. The genetic material in the sperm of these males showed higher fragmentation and methylation of genomic DNA. CONCLUSION: In the context of the epidemiological situation concerning the prevalence of infertility, while assessing the health effects of exposure to IR from artificial, including medical sources, the reproductive risk should be considered.","author":[{"dropping-particle":"","family":"Wdowiak","given":"Artur","non-dropping-particle":"","parse-names":false,"suffix":""},{"dropping-particle":"","family":"Skrzypek","given":"Michal","non-dropping-particle":"","parse-names":false,"suffix":""},{"dropping-particle":"","family":"Stec","given":"Magdalena","non-dropping-particle":"","parse-names":false,"suffix":""},{"dropping-particle":"","family":"Panasiuk","given":"Lech","non-dropping-particle":"","parse-names":false,"suffix":""}],"container-title":"Annals of agricultural and environmental medicine : AAEM","id":"ITEM-1","issue":"2","issued":{"date-parts":[["2019","6"]]},"language":"eng","page":"210-216","publisher-place":"Poland","title":"Effect of ionizing radiation on the male reproductive system.","type":"article-journal","volume":"26"},"uris":["http://www.mendeley.com/documents/?uuid=0ab4b2b5-4ab5-4e89-9793-af0428abf414"]}],"mendeley":{"formattedCitation":"(Wdowiak et al., 2019)","manualFormatting":"Wdowiak et al. (2019)","plainTextFormattedCitation":"(Wdowiak et al., 2019)","previouslyFormattedCitation":"(Wdowiak et al., 2019)"},"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Wdowiak et al. (2019)</w:t>
            </w:r>
            <w:r w:rsidRPr="00AC7067">
              <w:rPr>
                <w:rFonts w:cs="Arial"/>
                <w:sz w:val="20"/>
                <w:szCs w:val="20"/>
              </w:rPr>
              <w:fldChar w:fldCharType="end"/>
            </w:r>
          </w:p>
        </w:tc>
        <w:tc>
          <w:tcPr>
            <w:tcW w:w="2415" w:type="dxa"/>
            <w:vMerge/>
          </w:tcPr>
          <w:p w14:paraId="5A806421"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0A8E1D49"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09061E17"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AC7067" w14:paraId="79563E68"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4F6AD3D9" w14:textId="77777777" w:rsidR="00207427" w:rsidRPr="00AC7067" w:rsidRDefault="00207427"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1088/1361-6498/abbe37","ISSN":"1361-6498 (Electronic)","PMID":"33017815","abstract":"The ability of ionising radiation to induce lymphoma is unclear. Here, we present a narrative review of epidemiological evidence of the risk of lymphoma, including chronic lymphocytic leukaemia (CLL) and multiple myeloma (MM), among various exposed populations including atomic bombing survivors, industrial and medical radiation workers and individuals exposed for medical purposes. Overall, there is a suggestion of a positive dose dependent association between radiation exposure and lymphoma. The magnitude of this association is highly imprecise, however, with wide confidence intervals frequently including zero risk. External comparisons tend to show similar incidence and mortality rates to the general population. Currently, there is insufficient information on the impact of age-at-exposure, high versus low linear energy transfer (LET) radiation, external versus internal or acute versus chronic exposures. Associations are stronger for males than females, and stronger for non-Hodgkin lymphoma (NHL) and MM than for Hodgkin lymphoma (HL), while the risk of radiation induced CLL may be non-existent. This broad grouping of diverse diseases could potentially obscure stronger associations for certain subtypes, each with a different cell-of-origin. Additionally, the classification of malignancies as leukaemia or lymphoma may result in similar diseases being analysed separately while distinct diseases are analysed in the same category. Uncertainty in cell-of-origin means the appropriate organ for dose response analysis is unclear. Further uncertainties arise from potential confounding or bias due to infectious causes and immunosuppression. The potential interaction between radiation and other risk factors is unknown. Combined, these uncertainties make lymphoma perhaps the most challenging malignancy to study in radiation epidemiology.","author":[{"dropping-particle":"","family":"Harbron","given":"Richard W","non-dropping-particle":"","parse-names":false,"suffix":""},{"dropping-particle":"","family":"Pasqual","given":"Elisa","non-dropping-particle":"","parse-names":false,"suffix":""}],"container-title":"Journal of radiological protection","id":"ITEM-1","issued":{"date-parts":[["2020","10"]]},"language":"eng","page":"R151-R185","publisher-place":"England","title":"Ionising radiation as a risk factor for lymphoma: A review.","type":"article-journal","volume":"40"},"uris":["http://www.mendeley.com/documents/?uuid=2defa0a8-4de9-4de2-baa1-c619e39e5b23"]}],"mendeley":{"formattedCitation":"(Harbron &amp; Pasqual, 2020)","manualFormatting":"Harbron y Pasqual (2020)","plainTextFormattedCitation":"(Harbron &amp; Pasqual, 2020)","previouslyFormattedCitation":"(Harbron &amp; Pasqual, 2020)"},"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Harbron y Pasqual (2020)</w:t>
            </w:r>
            <w:r w:rsidRPr="00AC7067">
              <w:rPr>
                <w:rFonts w:cs="Arial"/>
                <w:sz w:val="20"/>
                <w:szCs w:val="20"/>
              </w:rPr>
              <w:fldChar w:fldCharType="end"/>
            </w:r>
          </w:p>
        </w:tc>
        <w:tc>
          <w:tcPr>
            <w:tcW w:w="2415" w:type="dxa"/>
            <w:vMerge/>
          </w:tcPr>
          <w:p w14:paraId="504DFC3B"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5AD23973"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4DF2DEB2" w14:textId="77777777" w:rsidR="00207427" w:rsidRPr="00AC7067"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AC7067" w14:paraId="048B152B"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7CA5239F" w14:textId="77777777" w:rsidR="00207427" w:rsidRPr="00AC7067" w:rsidRDefault="00207427"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ISSN":"1690-3293","abstract":"Co munidad y Salud Año 2017; 15 (1), Ene-Jul Depósito Legal: pp200202AR1401 -ISSN: 1690-3293 RESUMEN Las radiaciones ionizantes, han contribuido grandemente con el bienestar social del ser humano. Estas tienen gran utilidad, en diversas áreas. Por ejemplo en medicina, los rayos X, sirven para hacer radiografías para el estudio y diagnóstico de lesiones internas, así como los radiofármacos terapéuticos son usados para el tratamiento de enfermedades como el cáncer. Sin embargo debe evaluarse el riesgo para la salud de los trabajadores del área de la medicina, debido al alto porcentaje de exposición a fuentes ionizantes artificiales en su área de trabajo. Los principales efectos biológicos que producen, corresponden a cambios bioquímicos intracelulares, que pueden desencadenar diversas alteraciones como por ejemplo, esterilidad, eritemas, cáncer, entre muchos otros. Incluso los daños activan los mecanismos de reparación celular para tratar de superarlo, sin embargo siempre queda un daño remanente que es inevitablemente acumulativo. La exposición crónica a dosis bajas puede desencadenar aberraciones cromosómicas y el riesgo a leucemia aumenta linealmente con las dosis acumuladas de radiación ionizante. El presente tiene como proposito reflexionar, sobre la necesidad del uso correcto de las radiaciones ionizantes artificiales, así como la necesidad de actualizar los protocolos de prevención, en materia de riesgo ocupacional, contempladas en las normas básicas relativas a la protección sanitaria del personal en riesgo, con la intención de proporcionar alternativas para el cuidado de la salud y contribuir a evitar las alteraciones derivadas de dichas exposiciones. ABSTRACT The ionizing radiations have greatly contributed to social benefits of the human being. These are very useful in a variety of applications as X rays in medicine, which are valuable in the diagnosis and evaluation of intern tissue damages. Besides of that, the radiopharmaceutical is used for cancer treatment. However, it should be evaluated the risk for workers health which are usually exposed to a high percentage of these artificial ionizing. The main biological effects are related to bio quemical changes at intracellular level, which might cause a number of changes such as sterility, erythema and cancer, among others. Damages can active the mechanisms for cellular repair in order to get over it, however an accumulative damage remains. The chronic exposition al low doses can incite chromosom…","author":[{"dropping-particle":"","family":"Hernández Piñero","given":"Alexandra","non-dropping-particle":"","parse-names":false,"suffix":""},{"dropping-particle":"","family":"Pernalete Ruiz","given":"Martha","non-dropping-particle":"","parse-names":false,"suffix":""}],"container-title":"Comunidad y Salud","id":"ITEM-1","issue":"1","issued":{"date-parts":[["2017"]]},"page":"86-90","title":"Leucemia ocupacional: importancia de la prevención","type":"article-journal","volume":"15"},"uris":["http://www.mendeley.com/documents/?uuid=b2670d6f-7c5b-4591-9b3c-9c09fda6caa5"]}],"mendeley":{"formattedCitation":"(Hernández Piñero &amp; Pernalete Ruiz, 2017)","manualFormatting":"Hernández Piñero y Pernalete Ruiz (2017)","plainTextFormattedCitation":"(Hernández Piñero &amp; Pernalete Ruiz, 2017)","previouslyFormattedCitation":"(Hernández Piñero &amp; Pernalete Ruiz, 2017)"},"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Hernández Piñero y Pernalete Ruiz (2017)</w:t>
            </w:r>
            <w:r w:rsidRPr="00AC7067">
              <w:rPr>
                <w:rFonts w:cs="Arial"/>
                <w:sz w:val="20"/>
                <w:szCs w:val="20"/>
              </w:rPr>
              <w:fldChar w:fldCharType="end"/>
            </w:r>
          </w:p>
        </w:tc>
        <w:tc>
          <w:tcPr>
            <w:tcW w:w="2415" w:type="dxa"/>
            <w:vMerge/>
          </w:tcPr>
          <w:p w14:paraId="6654971A"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5635A287"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62A8E5F7"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AC7067" w14:paraId="0D2EA9F0"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66B7BD54" w14:textId="77777777" w:rsidR="00207427" w:rsidRPr="00AC7067" w:rsidRDefault="00207427"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1093/jncimonographs/lgaa010","ISSN":"1745-6614 (Electronic)","PMID":"32657347","abstract":"BACKGROUND: Ionizing radiation is an established carcinogen, but risks from low-dose  exposures are controversial. Since the Biological Effects of Ionizing Radiation VII review of the epidemiological data in 2006, many subsequent publications have reported excess cancer risks from low-dose exposures. Our aim was to systematically review these studies to assess the magnitude of the risk and whether the positive findings could be explained by biases. METHODS: Eligible studies had mean cumulative doses of less than 100 mGy, individualized dose estimates, risk estimates, and confidence intervals (CI) for the dose-response and were published in 2006-2017. We summarized the evidence for bias (dose error, confounding, outcome ascertainment) and its likely direction for each study. We tested whether the median excess relative risk (ERR) per unit dose equals zero and assessed the impact of excluding positive studies with potential bias away from the null. We performed a meta-analysis to quantify the ERR and assess consistency across studies for all solid cancers and leukemia. RESULTS: Of the 26 eligible studies, 8 concerned environmental, 4 medical, and 14 occupational exposure. For solid cancers, 16 of 22 studies reported positive ERRs per unit dose, and we rejected the hypothesis that the median ERR equals zero (P = .03). After exclusion of 4 positive studies with potential positive bias, 12 of 18 studies reported positive ERRs per unit dose (P = .12). For leukemia, 17 of 20 studies were positive, and we rejected the hypothesis that the median ERR per unit dose equals zero (P  = .001), also after exclusion of 5 positive studies with potential positive bias (P  = .02). For adulthood exposure, the meta-ERR at 100 mGy was 0.029 (95% CI = 0.011 to 0.047) for solid cancers and 0.16 (95% CI = 0.07 to 0.25) for leukemia. For childhood exposure, the meta-ERR at 100 mGy for leukemia was 2.84 (95% CI = 0.37 to 5.32); there were only two eligible studies of all solid cancers. CONCLUSIONS: Our systematic assessments in this monograph showed that these new epidemiological studies are characterized by several limitations, but only a few positive studies were potentially biased away from the null. After exclusion of these studies, the majority of studies still reported positive risk estimates. We therefore conclude that these new epidemiological studies directly support excess cancer risks from low-dose ionizing radiation. Furthermore, the magnitude of the cancer risks from …","author":[{"dropping-particle":"","family":"Hauptmann","given":"Michael","non-dropping-particle":"","parse-names":false,"suffix":""},{"dropping-particle":"","family":"Daniels","given":"Robert D","non-dropping-particle":"","parse-names":false,"suffix":""},{"dropping-particle":"","family":"Cardis","given":"Elisabeth","non-dropping-particle":"","parse-names":false,"suffix":""},{"dropping-particle":"","family":"Cullings","given":"Harry M","non-dropping-particle":"","parse-names":false,"suffix":""},{"dropping-particle":"","family":"Kendall","given":"Gerald","non-dropping-particle":"","parse-names":false,"suffix":""},{"dropping-particle":"","family":"Laurier","given":"Dominique","non-dropping-particle":"","parse-names":false,"suffix":""},{"dropping-particle":"","family":"Linet","given":"Martha S","non-dropping-particle":"","parse-names":false,"suffix":""},{"dropping-particle":"","family":"Little","given":"Mark P","non-dropping-particle":"","parse-names":false,"suffix":""},{"dropping-particle":"","family":"Lubin","given":"Jay H","non-dropping-particle":"","parse-names":false,"suffix":""},{"dropping-particle":"","family":"Preston","given":"Dale L","non-dropping-particle":"","parse-names":false,"suffix":""},{"dropping-particle":"","family":"Richardson","given":"David B","non-dropping-particle":"","parse-names":false,"suffix":""},{"dropping-particle":"","family":"Stram","given":"Daniel O","non-dropping-particle":"","parse-names":false,"suffix":""},{"dropping-particle":"","family":"Thierry-Chef","given":"Isabelle","non-dropping-particle":"","parse-names":false,"suffix":""},{"dropping-particle":"","family":"Schubauer-Berigan","given":"Mary K","non-dropping-particle":"","parse-names":false,"suffix":""},{"dropping-particle":"","family":"Gilbert","given":"Ethel S","non-dropping-particle":"","parse-names":false,"suffix":""},{"dropping-particle":"","family":"Berrington de Gonzalez","given":"Amy","non-dropping-particle":"","parse-names":false,"suffix":""}],"container-title":"Journal of the National Cancer Institute. Monographs","id":"ITEM-1","issue":"56","issued":{"date-parts":[["2020","7"]]},"language":"eng","page":"188-200","publisher-place":"United States","title":"Epidemiological Studies of Low-Dose Ionizing Radiation and Cancer: Summary Bias  Assessment and Meta-Analysis.","type":"article-journal","volume":"2020"},"uris":["http://www.mendeley.com/documents/?uuid=572098ed-c86e-4af0-a8be-72bc3c1e87a1"]}],"mendeley":{"formattedCitation":"(Hauptmann et al., 2020)","manualFormatting":"Hauptmann et al. (2020)","plainTextFormattedCitation":"(Hauptmann et al., 2020)","previouslyFormattedCitation":"(Hauptmann et al., 2020)"},"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Hauptmann et al. (2020)</w:t>
            </w:r>
            <w:r w:rsidRPr="00AC7067">
              <w:rPr>
                <w:rFonts w:cs="Arial"/>
                <w:sz w:val="20"/>
                <w:szCs w:val="20"/>
              </w:rPr>
              <w:fldChar w:fldCharType="end"/>
            </w:r>
          </w:p>
        </w:tc>
        <w:tc>
          <w:tcPr>
            <w:tcW w:w="2415" w:type="dxa"/>
            <w:vMerge/>
          </w:tcPr>
          <w:p w14:paraId="31E72DE3"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0CD8264C"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5B41FA5D" w14:textId="77777777" w:rsidR="00207427" w:rsidRPr="00AC7067"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AC7067" w14:paraId="36D77343"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523A2218" w14:textId="77777777" w:rsidR="00207427" w:rsidRPr="00AC7067" w:rsidRDefault="00207427" w:rsidP="00AA1F0B">
            <w:pPr>
              <w:spacing w:after="0" w:line="240" w:lineRule="auto"/>
              <w:rPr>
                <w:rFonts w:cs="Arial"/>
                <w:sz w:val="20"/>
                <w:szCs w:val="20"/>
              </w:rPr>
            </w:pPr>
            <w:r w:rsidRPr="00AC7067">
              <w:rPr>
                <w:rFonts w:cs="Arial"/>
                <w:sz w:val="20"/>
                <w:szCs w:val="20"/>
              </w:rPr>
              <w:fldChar w:fldCharType="begin" w:fldLock="1"/>
            </w:r>
            <w:r w:rsidRPr="00207427">
              <w:rPr>
                <w:rFonts w:cs="Arial"/>
                <w:sz w:val="20"/>
                <w:szCs w:val="20"/>
                <w:lang w:val="es-EC"/>
              </w:rPr>
              <w:instrText>ADDIN CSL_CITATION {"citationItems":[{"id":"ITEM-1","itemData":{"DOI":"10.4067/s0717-93082018000100005","abstract":"Existen diversos documentos y recomendaciones internacionales sobre nombres, conceptos, definiciones y campos de aplicación para diversas magnitudes y unidades utilizadas para monitorear los niveles de radiación ionizante a los que son expuestos los trabajadores durante los procedimientos de Radiodiagnóstico e Intervencionismo. Sin embargo, la legislación nacional, al igual que para la dosime- tría de los pacientes, no se encuentra actualizada en este sentido y no contempla en sus documentos un glosario actualizado que permita encontrar en forma rápida y precisa este tipo de información. Por lo anterior, este trabajo de revisión corresponde a un segundo documento guía, complementario a nuestro trabajo publicado en 2015 titulado “Magnitudes y unidades para dosimetría a pacientes en radiodiagnóstico e intervencionismo”, que describe de manera didáctica y en un lenguaje sencillo para los profesionales de la salud y áreas afines, las principales magnitudes y unidades que se deben conocer y utilizar en la dosimetría ocupacional de los trabajadores que participan en procedimientos de Radiodiagnóstico e In- tervencionismo.","author":[{"dropping-particle":"","family":"Ubeda de la C","given":"Carlos","non-dropping-particle":"","parse-names":false,"suffix":""},{"dropping-particle":"","family":"Nocetti G.","given":"Diego","non-dropping-particle":"","parse-names":false,"suffix":""},{"dropping-particle":"","family":"Inzulza C.","given":"Alonso","non-dropping-particle":"","parse-names":false,"suffix":""},{"dropping-particle":"","family":"Oyarzún C.","given":"Carlos","non-dropping-particle":"","parse-names":false,"suffix":""},{"dropping-particle":"","family":"Alarcón E.","given":"Renato","non-dropping-particle":"","parse-names":false,"suffix":""}],"container-title":"Revista chilena de radiología","id":"ITEM-1","issue":"1","issued":{"date-parts":[["2018"]]},"page":"5-11","title":"Magnitudes y unidades para dosimetría del personal ocupacionalmente expuesto en radiodiagnóstico e intervencionismo","type":"article-journal","volume":"24"},"uris":["http://www.mendeley.com/documents/?uuid=4eeb428f-65e2-4ee3-b514-a1beaef439db"]}],"mendeley":{"formattedCitation":"(Ubeda de la C et al., 2018)","manualFormatting":"Ubeda de la C et al. (2018)","plainTextFormattedCitation":"(Ubeda de la C et al., 2018)","previouslyFormattedCitation":"(Ubeda de la C et al., 2018)"},"properties":{"noteIndex":0},"schema":"https://github.com/citation-style-language/schema/raw/master/csl-citation.json"}</w:instrText>
            </w:r>
            <w:r w:rsidRPr="00AC7067">
              <w:rPr>
                <w:rFonts w:cs="Arial"/>
                <w:sz w:val="20"/>
                <w:szCs w:val="20"/>
              </w:rPr>
              <w:fldChar w:fldCharType="separate"/>
            </w:r>
            <w:r w:rsidRPr="00207427">
              <w:rPr>
                <w:rFonts w:cs="Arial"/>
                <w:noProof/>
                <w:sz w:val="20"/>
                <w:szCs w:val="20"/>
                <w:lang w:val="es-EC"/>
              </w:rPr>
              <w:t xml:space="preserve">Ubeda de la C et al. </w:t>
            </w:r>
            <w:r w:rsidRPr="00AC7067">
              <w:rPr>
                <w:rFonts w:cs="Arial"/>
                <w:noProof/>
                <w:sz w:val="20"/>
                <w:szCs w:val="20"/>
              </w:rPr>
              <w:t>(2018)</w:t>
            </w:r>
            <w:r w:rsidRPr="00AC7067">
              <w:rPr>
                <w:rFonts w:cs="Arial"/>
                <w:sz w:val="20"/>
                <w:szCs w:val="20"/>
              </w:rPr>
              <w:fldChar w:fldCharType="end"/>
            </w:r>
          </w:p>
        </w:tc>
        <w:tc>
          <w:tcPr>
            <w:tcW w:w="2415" w:type="dxa"/>
            <w:vMerge/>
          </w:tcPr>
          <w:p w14:paraId="1B3ADE9E"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3C7B1C74"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59FF6BCD"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AC7067" w14:paraId="0C3BDFEF"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026D9860" w14:textId="77777777" w:rsidR="00207427" w:rsidRPr="00AC7067" w:rsidRDefault="00207427"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1016/j.rccar.2019.11.001","ISSN":"0120-5633","author":[{"dropping-particle":"","family":"Aristizábal","given":"Julián M","non-dropping-particle":"","parse-names":false,"suffix":""}],"container-title":"Revista Colombiana de Cardiología","id":"ITEM-1","issued":{"date-parts":[["2020"]]},"page":"21-24","publisher":"Sociedad Colombiana de Cardiología y Cirugía Cardiovascular","title":"Riesgo cardiovascular relacionado con la radiación ionizante","type":"article-journal","volume":"27"},"uris":["http://www.mendeley.com/documents/?uuid=c48103b4-6191-4dc0-8a6e-83c5cead747e"]}],"mendeley":{"formattedCitation":"(Aristizábal, 2020)","manualFormatting":"Aristizábal (2020)","plainTextFormattedCitation":"(Aristizábal, 2020)","previouslyFormattedCitation":"(Aristizábal, 2020)"},"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Aristizábal (2020)</w:t>
            </w:r>
            <w:r w:rsidRPr="00AC7067">
              <w:rPr>
                <w:rFonts w:cs="Arial"/>
                <w:sz w:val="20"/>
                <w:szCs w:val="20"/>
              </w:rPr>
              <w:fldChar w:fldCharType="end"/>
            </w:r>
          </w:p>
        </w:tc>
        <w:tc>
          <w:tcPr>
            <w:tcW w:w="2415" w:type="dxa"/>
            <w:vMerge/>
          </w:tcPr>
          <w:p w14:paraId="417B55D8"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33991770"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1324F79C" w14:textId="77777777" w:rsidR="00207427" w:rsidRPr="00AC7067"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D16C7E" w14:paraId="566F981E"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700A9981" w14:textId="77777777" w:rsidR="00207427" w:rsidRPr="00207427" w:rsidRDefault="00207427" w:rsidP="00AA1F0B">
            <w:pPr>
              <w:spacing w:after="0" w:line="240" w:lineRule="auto"/>
              <w:rPr>
                <w:rFonts w:cs="Arial"/>
                <w:sz w:val="20"/>
                <w:szCs w:val="20"/>
                <w:lang w:val="es-EC"/>
              </w:rPr>
            </w:pPr>
            <w:r w:rsidRPr="00AC7067">
              <w:rPr>
                <w:rFonts w:cs="Arial"/>
                <w:sz w:val="20"/>
                <w:szCs w:val="20"/>
              </w:rPr>
              <w:fldChar w:fldCharType="begin" w:fldLock="1"/>
            </w:r>
            <w:r w:rsidRPr="00207427">
              <w:rPr>
                <w:rFonts w:cs="Arial"/>
                <w:sz w:val="20"/>
                <w:szCs w:val="20"/>
                <w:lang w:val="es-EC"/>
              </w:rPr>
              <w:instrText>ADDIN CSL_CITATION {"citationItems":[{"id":"ITEM-1","itemData":{"DOI":"10.1016/j.rccar.2020.01.005","ISSN":"0120-5633","author":[{"dropping-particle":"","family":"Puerta-Ortiz","given":"J","non-dropping-particle":"","parse-names":false,"suffix":""},{"dropping-particle":"","family":"Morales-Aramburo","given":"J","non-dropping-particle":"","parse-names":false,"suffix":""}],"container-title":"Revista Colombiana de Cardiología","id":"ITEM-1","issue":"S1","issued":{"date-parts":[["2020"]]},"page":"61-71","publisher":"Sociedad Colombiana de Cardiolog&amp;iacute;a y Cirug&amp;iacute;a Cardiovascular","title":"Efectos biológicos de las radiaciones ionizantes","type":"article-journal","volume":"27"},"uris":["http://www.mendeley.com/documents/?uuid=4f89a276-1a1f-4396-ba13-adbb8b9b8111"]}],"mendeley":{"formattedCitation":"(Puerta-Ortiz &amp; Morales-Aramburo, 2020)","manualFormatting":"Puerta-Ortiz y Morales-Aramburo (2020)","plainTextFormattedCitation":"(Puerta-Ortiz &amp; Morales-Aramburo, 2020)","previouslyFormattedCitation":"(Puerta-Ortiz &amp; Morales-Aramburo, 2020)"},"properties":{"noteIndex":0},"schema":"https://github.com/citation-style-language/schema/raw/master/csl-citation.json"}</w:instrText>
            </w:r>
            <w:r w:rsidRPr="00AC7067">
              <w:rPr>
                <w:rFonts w:cs="Arial"/>
                <w:sz w:val="20"/>
                <w:szCs w:val="20"/>
              </w:rPr>
              <w:fldChar w:fldCharType="separate"/>
            </w:r>
            <w:r w:rsidRPr="00207427">
              <w:rPr>
                <w:rFonts w:cs="Arial"/>
                <w:noProof/>
                <w:sz w:val="20"/>
                <w:szCs w:val="20"/>
                <w:lang w:val="es-EC"/>
              </w:rPr>
              <w:t>Puerta-Ortiz y Morales-Aramburo (2020)</w:t>
            </w:r>
            <w:r w:rsidRPr="00AC7067">
              <w:rPr>
                <w:rFonts w:cs="Arial"/>
                <w:sz w:val="20"/>
                <w:szCs w:val="20"/>
              </w:rPr>
              <w:fldChar w:fldCharType="end"/>
            </w:r>
          </w:p>
        </w:tc>
        <w:tc>
          <w:tcPr>
            <w:tcW w:w="2415" w:type="dxa"/>
            <w:vMerge/>
          </w:tcPr>
          <w:p w14:paraId="61AFE737"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tc>
        <w:tc>
          <w:tcPr>
            <w:tcW w:w="1134" w:type="dxa"/>
            <w:vMerge/>
          </w:tcPr>
          <w:p w14:paraId="344624D7"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tc>
        <w:tc>
          <w:tcPr>
            <w:tcW w:w="980" w:type="dxa"/>
            <w:vMerge/>
          </w:tcPr>
          <w:p w14:paraId="02000940" w14:textId="77777777" w:rsidR="00207427" w:rsidRP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tc>
      </w:tr>
      <w:tr w:rsidR="00207427" w:rsidRPr="00AC7067" w14:paraId="5BDE0FF8"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122B95C3" w14:textId="77777777" w:rsidR="00207427" w:rsidRPr="00AC7067" w:rsidRDefault="00207427"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author":[{"dropping-particle":"","family":"Bueno","given":"Juliana Andrea","non-dropping-particle":"","parse-names":false,"suffix":""},{"dropping-particle":"","family":"Uribe","given":"Mauricio Romero","non-dropping-particle":"","parse-names":false,"suffix":""},{"dropping-particle":"","family":"Corpas-","given":"Universitaria Juan N","non-dropping-particle":"","parse-names":false,"suffix":""},{"dropping-particle":"","family":"Chac","given":"Laura Andrea","non-dropping-particle":"","parse-names":false,"suffix":""},{"dropping-particle":"","family":"Bola","given":"Arcadio","non-dropping-particle":"","parse-names":false,"suffix":""}],"id":"ITEM-1","issue":"2","issued":{"date-parts":[["2020"]]},"page":"185-197","title":"Una mirada real y actualizada sobre los efectos de las dosis de radiación percibidas por los pacientes y los trabajadores del área de radiología","type":"article-journal","volume":"6"},"uris":["http://www.mendeley.com/documents/?uuid=21b77428-905c-4bb1-8b6c-ce641aad91ad"]}],"mendeley":{"formattedCitation":"(Bueno et al., 2020)","manualFormatting":"Bueno et al. (2020)","plainTextFormattedCitation":"(Bueno et al., 2020)","previouslyFormattedCitation":"(Bueno et al., 2020)"},"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Bueno et al. (2020)</w:t>
            </w:r>
            <w:r w:rsidRPr="00AC7067">
              <w:rPr>
                <w:rFonts w:cs="Arial"/>
                <w:sz w:val="20"/>
                <w:szCs w:val="20"/>
              </w:rPr>
              <w:fldChar w:fldCharType="end"/>
            </w:r>
          </w:p>
        </w:tc>
        <w:tc>
          <w:tcPr>
            <w:tcW w:w="2415" w:type="dxa"/>
            <w:vMerge/>
          </w:tcPr>
          <w:p w14:paraId="2D1D22AC"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51C7E93D"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7D4BB14F" w14:textId="77777777" w:rsidR="00207427" w:rsidRPr="00AC7067"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AC7067" w14:paraId="58947CAB"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71178910" w14:textId="77777777" w:rsidR="00207427" w:rsidRPr="00AC7067"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ISSN":"0033-8419","author":[{"dropping-particle":"","family":"Bernier","given":"Marie-Odile","non-dropping-particle":"","parse-names":false,"suffix":""},{"dropping-particle":"","family":"Journy","given":"Neige","non-dropping-particle":"","parse-names":false,"suffix":""},{"dropping-particle":"","family":"Villoing","given":"Daphnee","non-dropping-particle":"","parse-names":false,"suffix":""},{"dropping-particle":"","family":"Doody","given":"Michele M","non-dropping-particle":"","parse-names":false,"suffix":""},{"dropping-particle":"","family":"Alexander","given":"Bruce H","non-dropping-particle":"","parse-names":false,"suffix":""},{"dropping-particle":"","family":"Linet","given":"Martha S","non-dropping-particle":"","parse-names":false,"suffix":""},{"dropping-particle":"","family":"Kitahara","given":"Cari M","non-dropping-particle":"","parse-names":false,"suffix":""}],"container-title":"Radiology","id":"ITEM-1","issue":"2","issued":{"date-parts":[["2018"]]},"page":"592-601","publisher":"Radiological Society of North America","title":"Cataract risk in a cohort of US radiologic technologists performing nuclear medicine procedures","type":"article-journal","volume":"286"},"uris":["http://www.mendeley.com/documents/?uuid=147c6471-2a3b-45f4-aa2a-a12a95a5a353"]}],"mendeley":{"formattedCitation":"(Bernier et al., 2018)","manualFormatting":"Bernier et al. (2018)","plainTextFormattedCitation":"(Bernier et al., 2018)","previouslyFormattedCitation":"(Bernier et al., 2018)"},"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Bernier et al. (2018)</w:t>
            </w:r>
            <w:r w:rsidRPr="009A764B">
              <w:rPr>
                <w:rFonts w:cs="Arial"/>
                <w:sz w:val="20"/>
                <w:szCs w:val="20"/>
              </w:rPr>
              <w:fldChar w:fldCharType="end"/>
            </w:r>
          </w:p>
        </w:tc>
        <w:tc>
          <w:tcPr>
            <w:tcW w:w="2415" w:type="dxa"/>
            <w:vMerge w:val="restart"/>
          </w:tcPr>
          <w:p w14:paraId="2EF22133" w14:textId="77777777" w:rsid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19F07B12" w14:textId="77777777" w:rsid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39AE1757" w14:textId="77777777" w:rsid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66C2281D"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Pr>
                <w:rFonts w:cs="Arial"/>
                <w:sz w:val="20"/>
                <w:szCs w:val="20"/>
              </w:rPr>
              <w:t>Estudios</w:t>
            </w:r>
            <w:proofErr w:type="spellEnd"/>
            <w:r>
              <w:rPr>
                <w:rFonts w:cs="Arial"/>
                <w:sz w:val="20"/>
                <w:szCs w:val="20"/>
              </w:rPr>
              <w:t xml:space="preserve"> de </w:t>
            </w:r>
            <w:proofErr w:type="spellStart"/>
            <w:r>
              <w:rPr>
                <w:rFonts w:cs="Arial"/>
                <w:sz w:val="20"/>
                <w:szCs w:val="20"/>
              </w:rPr>
              <w:t>cohorte</w:t>
            </w:r>
            <w:proofErr w:type="spellEnd"/>
          </w:p>
        </w:tc>
        <w:tc>
          <w:tcPr>
            <w:tcW w:w="1134" w:type="dxa"/>
            <w:vMerge w:val="restart"/>
          </w:tcPr>
          <w:p w14:paraId="4189D3A0" w14:textId="77777777" w:rsid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5F887AF6" w14:textId="77777777" w:rsid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11E22768" w14:textId="77777777" w:rsid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2C0E73CF"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6</w:t>
            </w:r>
          </w:p>
        </w:tc>
        <w:tc>
          <w:tcPr>
            <w:tcW w:w="980" w:type="dxa"/>
            <w:vMerge w:val="restart"/>
          </w:tcPr>
          <w:p w14:paraId="417D9A6D" w14:textId="77777777" w:rsid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0A9A135B" w14:textId="77777777" w:rsid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53E52FAC" w14:textId="77777777" w:rsid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1A62BA5F"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20</w:t>
            </w:r>
          </w:p>
        </w:tc>
      </w:tr>
      <w:tr w:rsidR="00207427" w:rsidRPr="00AC7067" w14:paraId="70E789DE"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537F81C3" w14:textId="77777777" w:rsidR="00207427" w:rsidRPr="00AC7067"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36076/ppj.2018.5.e523","ISSN":"21501149","PMID":"30282400","abstract":"Background: The growth of interventional pain medicine in recent years has resulted in more procedures being carried out under fluoroscopic guidance. The proximity of the pain physician (PP) to ionization radiation (IR) potentially increases the risk of radiation exposure to the ocular region. A European directive has reduced the limits of occupational ocular dose 7.5-fold. Objectives: The objectives of this study are to quantify the typical IR exposure in the ocular region of PP and to compare it to recommended international guidelines. Study Design: Three consultants involved in the pain unit service were enrolled in the study to reflect the dose implications involved with different caseloads, training obligations, and procedure types. All 3 consultants were experienced primary operators. Setting: The study was undertaken at the pain management suite in the South Infirmary Victoria University Hospital (SIVUH). Annually, this unit performs 2,800 fluoroscopic guide pain procedures. Methods: Thermoluminescent dosimeters (TLDs) calibrated to measure eye lens doses [Hp (0.07)] and whole-body doses (WBDs) were fitted to 3 pain consultants while they undertook imaging-guided pain procedures using mobile C-arm fluoroscopy over a 3-month period. The duration of radiation exposure, screening time (seconds), and procedure type were recorded. Radiation dose was calculated to estimate the effective radiation dose to the ocular region using (i) dose-area product (DAP) in milliGray per centimeter squared (mGycm2) and (ii) Air Kerma (AK) values in mGy. Results: IR doses were effectively recorded in 682 cases over 3 months and the data extrapolated. The estimated annual lens dose experienced by pain physicians performing fluoroscopy-guided procedures is less than the recommended international guidelines. A significant linear relationship between screening time and IR exposure was estimated (rs = 0.93, P &lt; 0.01) Limitations: In many centers, including our own, fluoroscopy procedures are undertaken by nonconsultant staff. Therefore, a small single-center cohort recruiting experienced consultant staff and not including pain fellows or registrars/residents with varying levels of experience is a limitation. Conclusion: While IR to the ocular region was significantly less than the recommended European safety guidelines, the annual dose needs to be confirmed in pain physicians with a lesser degree of clinical experience.","author":[{"dropping-particle":"","family":"Kelly","given":"Raymond","non-dropping-particle":"","parse-names":false,"suffix":""},{"dropping-particle":"","family":"McMahon","given":"Aisling","non-dropping-particle":"","parse-names":false,"suffix":""},{"dropping-particle":"","family":"Hegarty","given":"Dominic","non-dropping-particle":"","parse-names":false,"suffix":""}],"container-title":"Pain Physician","id":"ITEM-1","issue":"5","issued":{"date-parts":[["2018"]]},"page":"E523-E532","title":"Ionizing radiation dose exposure to the ocular region of pain physicians during c-arm guided pain interventions","type":"article-journal","volume":"21"},"uris":["http://www.mendeley.com/documents/?uuid=533142b8-7ef9-4a02-b61a-53df6e6df0a1"]}],"mendeley":{"formattedCitation":"(Kelly et al., 2018)","manualFormatting":"Kelly et al. (2018)","plainTextFormattedCitation":"(Kelly et al., 2018)","previouslyFormattedCitation":"(Kelly et al., 2018)"},"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Kelly et al. (2018)</w:t>
            </w:r>
            <w:r w:rsidRPr="009A764B">
              <w:rPr>
                <w:rFonts w:cs="Arial"/>
                <w:sz w:val="20"/>
                <w:szCs w:val="20"/>
              </w:rPr>
              <w:fldChar w:fldCharType="end"/>
            </w:r>
          </w:p>
        </w:tc>
        <w:tc>
          <w:tcPr>
            <w:tcW w:w="2415" w:type="dxa"/>
            <w:vMerge/>
          </w:tcPr>
          <w:p w14:paraId="5DA20748" w14:textId="77777777" w:rsidR="0020742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2BFE2F26"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51637E0D" w14:textId="77777777" w:rsidR="00207427" w:rsidRPr="00AC7067"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AC7067" w14:paraId="47C91D78"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7DA0FEFC" w14:textId="77777777" w:rsidR="00207427" w:rsidRPr="00AC7067"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97/HP.0000000000001059","ISSN":"1538-5159 (Electronic)","PMID":"30907782","abstract":"Based on ongoing research on ionizing radiation thresholds for cataracts, the  International Commission on Radiological Protection has proposed new guidelines lowering the annual occupational lens of eye dose limit from 150 mSv to 20 mSv. The International Atomic Energy Agency has operationalized these new guidelines. Subsequently, national/regional radiation protection regulators are reviewing their lens of eye dose limits with an aim of moving towards the proposed new limits, resulting in licensees having to demonstrate compliance. In health care settings, fluoroscopic interventional practices generally have higher lens of eye doses and nuclear medicine settings generally have lower doses. A prospective cohort (n = 19) of nuclear medicine technologists wore dedicated lens of eye dosimeters for a 3 mo period synchronized with their body dosimeter schedules. The lens of eye dosimeters were validated to have a linear response in the anticipated dose ranges. The participants worked in a relatively high-volume nuclear medicine practice, which included general and cardiac, positron emission tomography/computed tomography, radiopharmacy, and cyclotron operations. The annualized dose ranges were 0.0-3.68 mSv (lens of eye) and 0.48-4.72 mSv (whole body). There was a good correlation between lens of eye and body dosimeter readings (R = 0.67). There were no significant differences in lens of eye dose by work type, worker sex, or side on which the dosimeter was worn. The findings should be generalizable to other similar practices, especially in North America, and should be sufficient to demonstrate regulatory compliance in nuclear medicine settings with the proposed new lens of eye dose limits.","author":[{"dropping-particle":"","family":"Demeter","given":"Sandor","non-dropping-particle":"","parse-names":false,"suffix":""},{"dropping-particle":"","family":"Goertzen","given":"Andrew L","non-dropping-particle":"","parse-names":false,"suffix":""},{"dropping-particle":"","family":"Patterson","given":"Judy","non-dropping-particle":"","parse-names":false,"suffix":""}],"container-title":"Health physics","id":"ITEM-1","issue":"3","issued":{"date-parts":[["2019","9"]]},"language":"eng","page":"313-318","publisher-place":"United States","title":"Demonstrating Compliance With Proposed Reduced Lens of Eye Dose Limits in Nuclear  Medicine Settings.","type":"article-journal","volume":"117"},"uris":["http://www.mendeley.com/documents/?uuid=d62fe323-9bf3-4d77-857f-4cb908dc4cc8"]}],"mendeley":{"formattedCitation":"(Demeter et al., 2019)","manualFormatting":"Demeter et al. (2019)","plainTextFormattedCitation":"(Demeter et al., 2019)","previouslyFormattedCitation":"(Demeter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Demeter et al. (2019)</w:t>
            </w:r>
            <w:r w:rsidRPr="009A764B">
              <w:rPr>
                <w:rFonts w:cs="Arial"/>
                <w:sz w:val="20"/>
                <w:szCs w:val="20"/>
              </w:rPr>
              <w:fldChar w:fldCharType="end"/>
            </w:r>
          </w:p>
        </w:tc>
        <w:tc>
          <w:tcPr>
            <w:tcW w:w="2415" w:type="dxa"/>
            <w:vMerge/>
          </w:tcPr>
          <w:p w14:paraId="2462F4C5" w14:textId="77777777" w:rsid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035500B6"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6F09031B"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AC7067" w14:paraId="1CA498FE"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097C5C57" w14:textId="77777777" w:rsidR="00207427" w:rsidRPr="00AC7067"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667/RR15358.1","ISSN":"1938-5404 (Electronic)","PMID":"31449440","abstract":"While the link between risk of leukemia and acute radiation exposure is well  established for large doses received acutely, uncertainty remains around the translation of these risk estimates to occupational exposure scenarios where the doses are low and accumulated over time, possibly over many years. We present leukemia incidence and mortality radiation risk estimates derived from the National Registry for Radiation Workers, which is a large cohort of occupationally exposed workers from the United Kingdom (UK). The cohort comprised 173,081 workers from the UK who were monitored for occupational exposure to radiation. The cohort was followed for a total of 5.3 million person-years and the incidence and mortality due to leukemia was identified through to the end of follow-up in 2011. Poisson regression was used to investigate the relationship between cumulative radiation dose and leukemia mortality and incidence rates using excess relative risk (ERR) and excess additive risk (EAR) models. The results of this work showed a collective dose of 4,414 person-Sv accumulated by the cohort with an average cumulative dose of 25.5 mSv. Among male workers both the ERR and EAR models showed evidence of increased leukemia risk (excluding chronic lymphatic leukemia) associated with increasing cumulative dose. The ERR was 1.38 per Sv (90% CI: 0.04; 3.24) and EAR was 1.33 per 10,000 person-year-Sv (90% CI: 0.04; 2.89) when a linear model was used. These excess risks were driven by increased risks for chronic myeloid leukemia [ERR/Sv = 6.77 (90% CI: 2.14; 15.44)]. In conclusion, this study provides further evidence that leukemia risks may be increased by low-dose and protracted external radiation exposure. The risks are generally consistent with those observed in the atomic bomb survivor studies, as well as with risk coefficients on which international radiation safety standards, including the dose limits and constraints used to control exposures, are based.","author":[{"dropping-particle":"","family":"Gillies","given":"Michael","non-dropping-particle":"","parse-names":false,"suffix":""},{"dropping-particle":"","family":"Haylock","given":"Richard","non-dropping-particle":"","parse-names":false,"suffix":""},{"dropping-particle":"","family":"Hunter","given":"Nezhat","non-dropping-particle":"","parse-names":false,"suffix":""},{"dropping-particle":"","family":"Zhang","given":"Wei","non-dropping-particle":"","parse-names":false,"suffix":""}],"container-title":"Radiation research","id":"ITEM-1","issue":"5","issued":{"date-parts":[["2019","11"]]},"language":"eng","page":"527-537","publisher-place":"United States","title":"Risk of Leukemia Associated with Protracted Low-Dose Radiation Exposure: Updated  Results from the National Registry for Radiation Workers Study.","type":"article-journal","volume":"192"},"uris":["http://www.mendeley.com/documents/?uuid=4c831e7e-9ff3-4997-b5d5-fadbdc621e27"]}],"mendeley":{"formattedCitation":"(Gillies et al., 2019)","manualFormatting":"Gillies et al. (2019)","plainTextFormattedCitation":"(Gillies et al., 2019)","previouslyFormattedCitation":"(Gillies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Gillies et al. (2019)</w:t>
            </w:r>
            <w:r w:rsidRPr="009A764B">
              <w:rPr>
                <w:rFonts w:cs="Arial"/>
                <w:sz w:val="20"/>
                <w:szCs w:val="20"/>
              </w:rPr>
              <w:fldChar w:fldCharType="end"/>
            </w:r>
          </w:p>
        </w:tc>
        <w:tc>
          <w:tcPr>
            <w:tcW w:w="2415" w:type="dxa"/>
            <w:vMerge/>
          </w:tcPr>
          <w:p w14:paraId="02EF1D9F" w14:textId="77777777" w:rsidR="0020742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2A501017"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5C860617" w14:textId="77777777" w:rsidR="00207427" w:rsidRPr="00AC7067"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AC7067" w14:paraId="278A17B7"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718E0CAE" w14:textId="77777777" w:rsidR="00207427" w:rsidRPr="00AC7067"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177/1559325819891378","ISSN":"1559-3258 (Print)","PMID":"31819742","abstract":"The increasing use of ionizing radiation (IR) in medical diagnosis and treatment has caused considerable concern regarding the effects of occupational exposure on human health. Despite this concern, little information is available regarding possible effects and the mechanism behind chronic low-dose irradiation. The present study assessed potential genomic damage in workers occupationally exposed to low-dose X-rays. A variety of analyses were conducted, including assessing the level of DNA damage and chromosomal aberrations (CA) as well as cytokinesis-block micronucleus (CBMN) assay, gene expression profiling, and antioxidant level determination. Here, we report that the level of DNA damage, CA, and CBMN were all significantly increased. Moreover, the gene expression and antioxidant activities were changed in the peripheral blood of men exposed to low-dose X-rays. Collectively, our findings indicated a strong correlation between genomic instability and duration of low-dose IR exposure. Our data also revealed the DNA damage repair and antioxidative mechanisms which could result in the observed genomic instability in health-care workers exposed to chronic low-dose IR.","author":[{"dropping-particle":"","family":"Fang","given":"Lianying","non-dropping-particle":"","parse-names":false,"suffix":""},{"dropping-particle":"","family":"Li","given":"Jieqing","non-dropping-particle":"","parse-names":false,"suffix":""},{"dropping-particle":"","family":"Li","given":"Weiguo","non-dropping-particle":"","parse-names":false,"suffix":""},{"dropping-particle":"","family":"Mao","given":"Xuesong","non-dropping-particle":"","parse-names":false,"suffix":""},{"dropping-particle":"","family":"Ma","given":"Ya","non-dropping-particle":"","parse-names":false,"suffix":""},{"dropping-particle":"","family":"Hou","given":"Dianjun","non-dropping-particle":"","parse-names":false,"suffix":""},{"dropping-particle":"","family":"Zhu","given":"Wei","non-dropping-particle":"","parse-names":false,"suffix":""},{"dropping-particle":"","family":"Jia","given":"Ximing","non-dropping-particle":"","parse-names":false,"suffix":""},{"dropping-particle":"","family":"Qiao","given":"Jianwei","non-dropping-particle":"","parse-names":false,"suffix":""}],"container-title":"Dose-response","id":"ITEM-1","issue":"4","issued":{"date-parts":[["2019"]]},"language":"eng","page":"1559325819891378","title":"Assessment of Genomic Instability in Medical Workers Exposed to Chronic Low-Dose X-Rays in Northern China.","type":"article-journal","volume":"17"},"uris":["http://www.mendeley.com/documents/?uuid=8f428aa1-89f7-410e-b483-ea27297f80e3"]}],"mendeley":{"formattedCitation":"(Fang et al., 2019)","manualFormatting":"Fang et al. (2019)","plainTextFormattedCitation":"(Fang et al., 2019)","previouslyFormattedCitation":"(Fang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Fang et al. (2019)</w:t>
            </w:r>
            <w:r w:rsidRPr="009A764B">
              <w:rPr>
                <w:rFonts w:cs="Arial"/>
                <w:sz w:val="20"/>
                <w:szCs w:val="20"/>
              </w:rPr>
              <w:fldChar w:fldCharType="end"/>
            </w:r>
          </w:p>
        </w:tc>
        <w:tc>
          <w:tcPr>
            <w:tcW w:w="2415" w:type="dxa"/>
            <w:vMerge/>
          </w:tcPr>
          <w:p w14:paraId="71896931" w14:textId="77777777" w:rsid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3F9571EA"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633FF440"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AC7067" w14:paraId="724B8505"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77BC807F"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93/IJE/DYZ230","ISSN":"14643685","PMID":"31722376","abstract":"Background: Patients receiving radiotherapy demonstrate cognitive deficits, impairment of neurogenesis and neurovascular damage developing as late side effects of radiation exposure to the head. In light of the increasing use of diagnostic radiological procedures, epidemiological data raise concerns about possible harmful effects of low-level radiation on the human brain. A series of studies of chronically exposed Russian nuclear workers have provided information on risks of cancer and non-cancer diseases. Methods: This study aimed to assess the risk of Parkinson's-disease (PD) incidence in a cohort of workers occupationally exposed to chronic radiation. The cohort comprised workers of a Russian nuclear production facility who were first employed in 1948-1982 and followed up until the end of 2013 (22 377 individuals; 25% female). Using the AMFIT module of EPICURE software, relative risk and excess relative risk per unit dose (ERR/Gy) were calculated based on maximum likelihood. Results: A linear association was found between PD incidence and cumulative c-dose after adjusting for sex and attained age [ERR/Gy ¼ 1.02 (95% confidence interval, 0.59 to 1.63, p ¼ 5.44 x 10-5)]. The ERR/Gy of external radiation for PD incidence was stable after adjusting for neutron dose (ERR/Gy ¼ 1.03; 95% confidence interval: 0.59 to 1.67, p ¼ 6.86 x 10-5). The risk increased with increasing lag period and decreased notably after adjusting for body mass index, smoking and alcohol consumption. Additional adjustments for hypertension, gout, gastric ulcer, head injuries with loss of awareness and diabetes mellitus did not affect the risk estimate. Conclusions: This study is the first to suggest that PD is associated with prolonged occupational external c-ray exposure.","author":[{"dropping-particle":"V.","family":"Azizova","given":"Tamara","non-dropping-particle":"","parse-names":false,"suffix":""},{"dropping-particle":"V.","family":"Bannikova","given":"Maria","non-dropping-particle":"","parse-names":false,"suffix":""},{"dropping-particle":"","family":"Grigoryeva","given":"Evgeniya S.","non-dropping-particle":"","parse-names":false,"suffix":""},{"dropping-particle":"","family":"Rybkina","given":"Valentina L.","non-dropping-particle":"","parse-names":false,"suffix":""},{"dropping-particle":"","family":"Hamada","given":"Nobuyuki","non-dropping-particle":"","parse-names":false,"suffix":""}],"container-title":"International Journal of Epidemiology","id":"ITEM-1","issue":"2","issued":{"date-parts":[["2021"]]},"page":"435-447","title":"Occupational exposure to chronic ionizing radiation increases risk of Parkinson's disease incidence in Russian Mayak workers","type":"article-journal","volume":"49"},"uris":["http://www.mendeley.com/documents/?uuid=88a981a9-9c75-404e-acee-a218cfc117c5"]}],"mendeley":{"formattedCitation":"(Azizova et al., 2021)","manualFormatting":"Azizova et al. (2021)","plainTextFormattedCitation":"(Azizova et al., 2021)","previouslyFormattedCitation":"(Azizova et al., 2021)"},"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Azizova et al. (2021)</w:t>
            </w:r>
            <w:r w:rsidRPr="009A764B">
              <w:rPr>
                <w:rFonts w:cs="Arial"/>
                <w:sz w:val="20"/>
                <w:szCs w:val="20"/>
              </w:rPr>
              <w:fldChar w:fldCharType="end"/>
            </w:r>
          </w:p>
        </w:tc>
        <w:tc>
          <w:tcPr>
            <w:tcW w:w="2415" w:type="dxa"/>
            <w:vMerge/>
          </w:tcPr>
          <w:p w14:paraId="159A911C" w14:textId="77777777" w:rsidR="0020742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65BD9425"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34E93964" w14:textId="77777777" w:rsidR="00207427" w:rsidRPr="00AC7067"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AC7067" w14:paraId="561602EF"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563B0CE6" w14:textId="77777777" w:rsidR="00207427" w:rsidRPr="00AC7067"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ISSN":"0066-782X","author":[{"dropping-particle":"","family":"Barbosa","given":"Adriano Henrique Pereira","non-dropping-particle":"","parse-names":false,"suffix":""},{"dropping-particle":"","family":"Medeiros","given":"Regina Bitelli","non-dropping-particle":"","parse-names":false,"suffix":""},{"dropping-particle":"","family":"Corpa","given":"Adriana Maria Rodrigues","non-dropping-particle":"","parse-names":false,"suffix":""},{"dropping-particle":"","family":"Higa","given":"Fabiana Shinzato","non-dropping-particle":"","parse-names":false,"suffix":""},{"dropping-particle":"de","family":"Souza","given":"Marco Túlio","non-dropping-particle":"","parse-names":false,"suffix":""},{"dropping-particle":"","family":"Barbosa","given":"Patrícia Lopes","non-dropping-particle":"","parse-names":false,"suffix":""},{"dropping-particle":"","family":"Moreira","given":"Antônio Carlos","non-dropping-particle":"","parse-names":false,"suffix":""},{"dropping-particle":"de","family":"Quadros","given":"Alexandre Shaan","non-dropping-particle":"","parse-names":false,"suffix":""},{"dropping-particle":"","family":"Lemke","given":"Viviana de Mello Guzzo","non-dropping-particle":"","parse-names":false,"suffix":""},{"dropping-particle":"","family":"Cantarelli","given":"Marcelo José de Carvalho","non-dropping-particle":"","parse-names":false,"suffix":""}],"container-title":"Arquivos brasileiros de cardiologia","id":"ITEM-1","issued":{"date-parts":[["2019"]]},"page":"392-399","publisher":"SciELO Brasil","title":"Prevalence of Lens Opacity in Interventional Cardiologists and Professional Working in the Hemodynamics in Brazil","type":"article-journal","volume":"112"},"uris":["http://www.mendeley.com/documents/?uuid=c69569cd-f356-4021-9a98-b5f7d6433209"]}],"mendeley":{"formattedCitation":"(Barbosa et al., 2019)","manualFormatting":"Barbosa et al. (2019)","plainTextFormattedCitation":"(Barbosa et al., 2019)","previouslyFormattedCitation":"(Barbosa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Barbosa et al. (2019)</w:t>
            </w:r>
            <w:r w:rsidRPr="009A764B">
              <w:rPr>
                <w:rFonts w:cs="Arial"/>
                <w:sz w:val="20"/>
                <w:szCs w:val="20"/>
              </w:rPr>
              <w:fldChar w:fldCharType="end"/>
            </w:r>
          </w:p>
        </w:tc>
        <w:tc>
          <w:tcPr>
            <w:tcW w:w="2415" w:type="dxa"/>
            <w:vMerge w:val="restart"/>
          </w:tcPr>
          <w:p w14:paraId="326AA59A" w14:textId="77777777" w:rsid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405FDAD0" w14:textId="77777777" w:rsid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385A3D8C" w14:textId="77777777" w:rsid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Pr>
                <w:rFonts w:cs="Arial"/>
                <w:sz w:val="20"/>
                <w:szCs w:val="20"/>
              </w:rPr>
              <w:t>Casos</w:t>
            </w:r>
            <w:proofErr w:type="spellEnd"/>
            <w:r>
              <w:rPr>
                <w:rFonts w:cs="Arial"/>
                <w:sz w:val="20"/>
                <w:szCs w:val="20"/>
              </w:rPr>
              <w:t xml:space="preserve"> y </w:t>
            </w:r>
            <w:proofErr w:type="spellStart"/>
            <w:r>
              <w:rPr>
                <w:rFonts w:cs="Arial"/>
                <w:sz w:val="20"/>
                <w:szCs w:val="20"/>
              </w:rPr>
              <w:t>controles</w:t>
            </w:r>
            <w:proofErr w:type="spellEnd"/>
          </w:p>
        </w:tc>
        <w:tc>
          <w:tcPr>
            <w:tcW w:w="1134" w:type="dxa"/>
            <w:vMerge w:val="restart"/>
          </w:tcPr>
          <w:p w14:paraId="78F7F17B" w14:textId="77777777" w:rsid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5AF802C7" w14:textId="77777777" w:rsid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778F7950" w14:textId="77777777" w:rsid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6</w:t>
            </w:r>
          </w:p>
          <w:p w14:paraId="562DD6EA"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val="restart"/>
          </w:tcPr>
          <w:p w14:paraId="379ABBBB" w14:textId="77777777" w:rsid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4620BDEA" w14:textId="77777777" w:rsid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712290B2"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20</w:t>
            </w:r>
          </w:p>
        </w:tc>
      </w:tr>
      <w:tr w:rsidR="00207427" w:rsidRPr="00AC7067" w14:paraId="5AA941F3"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257B77D9" w14:textId="77777777" w:rsidR="00207427" w:rsidRPr="00AC7067"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16/j.ejrad.2020.109279","ISSN":"0720-048X","author":[{"dropping-particle":"","family":"Luigi","given":"Dante","non-dropping-particle":"","parse-names":false,"suffix":""},{"dropping-particle":"","family":"Fontana","given":"Luca","non-dropping-particle":"","parse-names":false,"suffix":""},{"dropping-particle":"","family":"Leso","given":"Veruscka","non-dropping-particle":"","parse-names":false,"suffix":""},{"dropping-particle":"","family":"Dolce","given":"Pasquale","non-dropping-particle":"","parse-names":false,"suffix":""},{"dropping-particle":"","family":"Vitale","given":"Rosalba","non-dropping-particle":"","parse-names":false,"suffix":""},{"dropping-particle":"","family":"Vetrani","given":"Ilaria","non-dropping-particle":"","parse-names":false,"suffix":""},{"dropping-particle":"","family":"Galdi","given":"Aniello","non-dropping-particle":"","parse-names":false,"suffix":""},{"dropping-particle":"","family":"Iavicoli","given":"Ivo","non-dropping-particle":"","parse-names":false,"suffix":""}],"container-title":"European Journal of Radiology","id":"ITEM-1","issue":"May","issued":{"date-parts":[["2020"]]},"page":"109279","publisher":"Elsevier B.V.","title":"Low dose ionizing radiation exposure and risk of thyroid functional alterations in healthcare workers","type":"article-journal","volume":"132"},"uris":["http://www.mendeley.com/documents/?uuid=47ca6228-24ef-41c3-a6ff-d4fe558ae195"]}],"mendeley":{"formattedCitation":"(Luigi et al., 2020)","manualFormatting":"Luigi et al. (2020)","plainTextFormattedCitation":"(Luigi et al., 2020)","previouslyFormattedCitation":"(Luigi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Luigi et al. (2020)</w:t>
            </w:r>
            <w:r w:rsidRPr="009A764B">
              <w:rPr>
                <w:rFonts w:cs="Arial"/>
                <w:sz w:val="20"/>
                <w:szCs w:val="20"/>
              </w:rPr>
              <w:fldChar w:fldCharType="end"/>
            </w:r>
          </w:p>
        </w:tc>
        <w:tc>
          <w:tcPr>
            <w:tcW w:w="2415" w:type="dxa"/>
            <w:vMerge/>
          </w:tcPr>
          <w:p w14:paraId="0CB17E53" w14:textId="77777777" w:rsidR="0020742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1047FC5D"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34A936D4" w14:textId="77777777" w:rsidR="00207427" w:rsidRPr="00AC7067"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AC7067" w14:paraId="47BDE563"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2A53E670" w14:textId="77777777" w:rsidR="00207427" w:rsidRPr="00AC7067"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author":[{"dropping-particle":"","family":"Escobar","given":"A","non-dropping-particle":"","parse-names":false,"suffix":""},{"dropping-particle":"","family":"Coronel","given":"C","non-dropping-particle":"","parse-names":false,"suffix":""}],"container-title":"Boletín Médico de Postgrado","id":"ITEM-1","issue":"1","issued":{"date-parts":[["2019"]]},"page":"21-24","title":"Hallazgos ecográficos de la glándula tiroides en el personal técnico ocupacionalmente expuesto y no expuesto a radiaciones ionizantes del Hospital Central Universitario Dr. Antonio María Pineda","type":"article-journal","volume":"35"},"uris":["http://www.mendeley.com/documents/?uuid=e78fa1de-7371-4799-8dea-4965046c8499"]}],"mendeley":{"formattedCitation":"(Escobar &amp; Coronel, 2019)","manualFormatting":"Escobar y Coronel (2019)","plainTextFormattedCitation":"(Escobar &amp; Coronel, 2019)","previouslyFormattedCitation":"(Escobar &amp; Corone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Escobar y Coronel (2019)</w:t>
            </w:r>
            <w:r w:rsidRPr="009A764B">
              <w:rPr>
                <w:rFonts w:cs="Arial"/>
                <w:sz w:val="20"/>
                <w:szCs w:val="20"/>
              </w:rPr>
              <w:fldChar w:fldCharType="end"/>
            </w:r>
          </w:p>
        </w:tc>
        <w:tc>
          <w:tcPr>
            <w:tcW w:w="2415" w:type="dxa"/>
            <w:vMerge/>
          </w:tcPr>
          <w:p w14:paraId="6FBC2463" w14:textId="77777777" w:rsid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1FCCD1AB"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0F944F96"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AC7067" w14:paraId="497FA5F3"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5B15F422" w14:textId="77777777" w:rsidR="00207427" w:rsidRPr="00AC7067"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186/s12940-020-00596-9","ISSN":"1476069X","PMID":"32334593","abstract":"Background: Evidence linking risk of lymphoma and B-cell lymphoma subtypes to ionizing radiation is inconclusive, particularly at low exposure levels. Methods: We investigated risk of lymphoma (all subtypes), B-cell lymphomas, and its major subtypes, associated with low-level occupational exposure to ionizing radiation, in 2346 lymphoma cases and 2463 controls, who participated in the multicenter EpiLymph case-control study. We developed a job-exposure matrix to estimate exposure to ionizing radiation, distinguishing between internal and external radiation, and we applied it to the lifetime occupational history of study subjects, We calculated the Odds Ratio (OR) and its 95% confidence interval (95% CI) for lymphoma (all subtypes combined), B-cell lymphoma, and its major subtypes using unconditional, polytomous logistic regression adjusting for age, gender, and education. Results: We did not observe an association between exposure metrics of external and internal radiation and risk of lymphoma (all subtypes), nor with B-cell lymphoma, or its major subtypes, at the levels regularly experienced in occupational settings. An elevated risk of diffuse large B cell lymphoma was observed among the most likely exposed study subjects with relatively higher exposure intensity, which would be worth further investigation. Conclusions: Further investigation is warranted on risk of B cell lymphoma subtypes associated with low-level occupational exposure to external ionizing radiation, and to clarify whether lymphoma should be included among the cancer outcomes related to ionizing radiation.","author":[{"dropping-particle":"","family":"Satta","given":"Giannina","non-dropping-particle":"","parse-names":false,"suffix":""},{"dropping-particle":"","family":"Loi","given":"Matteo","non-dropping-particle":"","parse-names":false,"suffix":""},{"dropping-particle":"","family":"Becker","given":"Nickolaus","non-dropping-particle":"","parse-names":false,"suffix":""},{"dropping-particle":"","family":"Benavente","given":"Yolanda","non-dropping-particle":"","parse-names":false,"suffix":""},{"dropping-particle":"","family":"Sanjose","given":"Silvia","non-dropping-particle":"De","parse-names":false,"suffix":""},{"dropping-particle":"","family":"Foretova","given":"Lenka","non-dropping-particle":"","parse-names":false,"suffix":""},{"dropping-particle":"","family":"Staines","given":"Anthony","non-dropping-particle":"","parse-names":false,"suffix":""},{"dropping-particle":"","family":"Maynadie","given":"Marc","non-dropping-particle":"","parse-names":false,"suffix":""},{"dropping-particle":"","family":"Nieters","given":"Alexandra","non-dropping-particle":"","parse-names":false,"suffix":""},{"dropping-particle":"","family":"Meloni","given":"Federico","non-dropping-particle":"","parse-names":false,"suffix":""},{"dropping-particle":"","family":"Pilia","given":"Ilaria","non-dropping-particle":"","parse-names":false,"suffix":""},{"dropping-particle":"","family":"Campagna","given":"Marcello","non-dropping-particle":"","parse-names":false,"suffix":""},{"dropping-particle":"","family":"Pau","given":"Marco","non-dropping-particle":"","parse-names":false,"suffix":""},{"dropping-particle":"","family":"Zablotska","given":"Lydia B.","non-dropping-particle":"","parse-names":false,"suffix":""},{"dropping-particle":"","family":"Cocco","given":"Pierluigi","non-dropping-particle":"","parse-names":false,"suffix":""}],"container-title":"Environmental Health: A Global Access Science Source","id":"ITEM-1","issue":"1","issued":{"date-parts":[["2020"]]},"page":"1-11","publisher":"Environmental Health","title":"Occupational exposure to ionizing radiation and risk of lymphoma subtypes: Results of the Epilymph European case-control study","type":"article-journal","volume":"19"},"uris":["http://www.mendeley.com/documents/?uuid=95547e56-5b05-4c5f-8b1f-bd5c76db8ea5"]}],"mendeley":{"formattedCitation":"(Satta et al., 2020)","manualFormatting":"Satta et al. (2020)","plainTextFormattedCitation":"(Satta et al., 2020)","previouslyFormattedCitation":"(Satta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Satta et al. (2020)</w:t>
            </w:r>
            <w:r w:rsidRPr="009A764B">
              <w:rPr>
                <w:rFonts w:cs="Arial"/>
                <w:sz w:val="20"/>
                <w:szCs w:val="20"/>
              </w:rPr>
              <w:fldChar w:fldCharType="end"/>
            </w:r>
          </w:p>
        </w:tc>
        <w:tc>
          <w:tcPr>
            <w:tcW w:w="2415" w:type="dxa"/>
            <w:vMerge/>
          </w:tcPr>
          <w:p w14:paraId="7443AF24" w14:textId="77777777" w:rsidR="0020742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63A2DC68"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79EE6402" w14:textId="77777777" w:rsidR="00207427" w:rsidRPr="00AC7067"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AC7067" w14:paraId="727BEACF"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410E339E" w14:textId="77777777" w:rsidR="00207427" w:rsidRPr="00AC7067"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177/0748233720932081","ISSN":"1477-0393 (Electronic)","PMID":"32539670","abstract":"The purpose of this study was to evaluate the potential influence of occupational  ionizing radiation (IR) exposure on health professionals, assessing DNA damage using the comet and micronucleus (MN) assays and analyzing relative risks, correlations, and associated factors between outcomes and socioeconomic and lifestyle factors. Blood and buccal samples were collected from 36 workers, who actively participated in an imaging sector of a hospital, who were either exposed to IR directly or indirectly (9 internal control and 27 exposed), and 27 individuals living in the same city but with no occupational exposure (external control, unexposed/healthy). All radiation dosages performed on the 36 workers were less than 20 mSv/y, not exceeding the effective dose limit for occupational exposure. A questionnaire identified socioeconomic and lifestyle factors associated with the outcomes. The results of the MN assay showed a significant difference between both internal control and the exposed group when compared to the external control. For the comet assay, there were significant differences between the percent of tail DNA of the exposed group and external controls, but no difference was found between the exposed group and internal controls. Relative risk associations were found in time of exposure, hours worked per week, and perceived stress. Correlations were found between the outcomes and age, consumption of alcohol, and frequencies of X-rays during life. Variables that showed to be significant in the adjusted analysis were skin color and recent exposure to radiation. Albeit limited, the findings of this study suggest genotoxicity in both blood and buccal mucosa cells of workers exposed directly or indirectly to IR and that lifestyle and socioeconomic factors are associated and correlated with the risk of developing these outcomes.","author":[{"dropping-particle":"da","family":"Silva-Júnior","given":"Flávio Manoel Rodrigues","non-dropping-particle":"","parse-names":false,"suffix":""},{"dropping-particle":"","family":"Tavella","given":"Ronan Adler","non-dropping-particle":"","parse-names":false,"suffix":""},{"dropping-particle":"","family":"Fernandes","given":"Caroline Lopes Feijo","non-dropping-particle":"","parse-names":false,"suffix":""},{"dropping-particle":"","family":"Mortola","given":"Alexandra Silveira","non-dropping-particle":"","parse-names":false,"suffix":""},{"dropping-particle":"","family":"Peraza","given":"Gianni Goulart","non-dropping-particle":"","parse-names":false,"suffix":""},{"dropping-particle":"","family":"Garcia","given":"Edariane Menestrino","non-dropping-particle":"","parse-names":false,"suffix":""}],"container-title":"Toxicology and industrial health","id":"ITEM-1","issue":"5","issued":{"date-parts":[["2020","5"]]},"language":"eng","page":"356-370","publisher-place":"England","title":"Genotoxic risk in health-care professionals occupationally exposed to low doses of  ionizing radiation.","type":"article-journal","volume":"36"},"uris":["http://www.mendeley.com/documents/?uuid=0e8a695b-ebe2-43cb-b050-17a226f14773"]}],"mendeley":{"formattedCitation":"(Silva-Júnior et al., 2020)","manualFormatting":"Silva-Júnior et al. (2020)","plainTextFormattedCitation":"(Silva-Júnior et al., 2020)","previouslyFormattedCitation":"(Silva-Júnior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Silva-Júnior et al. (2020)</w:t>
            </w:r>
            <w:r w:rsidRPr="009A764B">
              <w:rPr>
                <w:rFonts w:cs="Arial"/>
                <w:sz w:val="20"/>
                <w:szCs w:val="20"/>
              </w:rPr>
              <w:fldChar w:fldCharType="end"/>
            </w:r>
          </w:p>
        </w:tc>
        <w:tc>
          <w:tcPr>
            <w:tcW w:w="2415" w:type="dxa"/>
            <w:vMerge/>
          </w:tcPr>
          <w:p w14:paraId="58DF1428" w14:textId="77777777" w:rsid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0115219F"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22B77122"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AC7067" w14:paraId="1C4D6610"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16EBFB27" w14:textId="77777777" w:rsidR="00207427" w:rsidRPr="00AC7067" w:rsidRDefault="00207427" w:rsidP="00AA1F0B">
            <w:pPr>
              <w:spacing w:after="0" w:line="240" w:lineRule="auto"/>
              <w:rPr>
                <w:rFonts w:cs="Arial"/>
                <w:sz w:val="20"/>
                <w:szCs w:val="20"/>
              </w:rPr>
            </w:pPr>
            <w:r w:rsidRPr="009A764B">
              <w:rPr>
                <w:rFonts w:cs="Arial"/>
                <w:sz w:val="20"/>
                <w:szCs w:val="20"/>
              </w:rPr>
              <w:fldChar w:fldCharType="begin" w:fldLock="1"/>
            </w:r>
            <w:r w:rsidRPr="00207427">
              <w:rPr>
                <w:rFonts w:cs="Arial"/>
                <w:sz w:val="20"/>
                <w:szCs w:val="20"/>
                <w:lang w:val="es-EC"/>
              </w:rPr>
              <w:instrText>ADDIN CSL_CITATION {"citationItems":[{"id":"ITEM-1","itemData":{"DOI":"10.4067/s0718-85602020000100008","ISSN":"0718-8560","author":[{"dropping-particle":"","family":"Ramos-Avasola","given":"Sergio","non-dropping-particle":"","parse-names":false,"suffix":""},{"dropping-particle":"","family":"Rivera","given":"Daniel","non-dropping-particle":"","parse-names":false,"suffix":""},{"dropping-particle":"","family":"Segura","given":"Kevin","non-dropping-particle":"","parse-names":false,"suffix":""},{"dropping-particle":"","family":"Thraves","given":"Edgar","non-dropping-particle":"","parse-names":false,"suffix":""},{"dropping-particle":"","family":"Durán","given":"Ariel","non-dropping-particle":"","parse-names":false,"suffix":""},{"dropping-particle":"","family":"Soto","given":"Víctor","non-dropping-particle":"","parse-names":false,"suffix":""},{"dropping-particle":"","family":"Gamarra","given":"Jorge","non-dropping-particle":"","parse-names":false,"suffix":""},{"dropping-particle":"","family":"Ojeda","given":"María Isabel","non-dropping-particle":"","parse-names":false,"suffix":""}],"container-title":"Revista chilena de cardiología","id":"ITEM-1","issue":"1","issued":{"date-parts":[["2020"]]},"page":"8-15","title":"Análisis citogenético en linfocitos de trabajadores expuestos a radiación ionizante en una unidad de cardiología intervencional de Chile: Estudio piloto y revisión de la literatura","type":"article-journal","volume":"39"},"uris":["http://www.mendeley.com/documents/?uuid=3ad99622-0aa7-4134-a97a-f3f2d2151c95"]}],"mendeley":{"formattedCitation":"(Ramos-Avasola, Rivera, et al., 2020)","manualFormatting":"Ramos-Avasola, Rivera, et al. (2020)","plainTextFormattedCitation":"(Ramos-Avasola, Rivera, et al., 2020)","previouslyFormattedCitation":"(Ramos-Avasola, Rivera, et al., 2020)"},"properties":{"noteIndex":0},"schema":"https://github.com/citation-style-language/schema/raw/master/csl-citation.json"}</w:instrText>
            </w:r>
            <w:r w:rsidRPr="009A764B">
              <w:rPr>
                <w:rFonts w:cs="Arial"/>
                <w:sz w:val="20"/>
                <w:szCs w:val="20"/>
              </w:rPr>
              <w:fldChar w:fldCharType="separate"/>
            </w:r>
            <w:r w:rsidRPr="00207427">
              <w:rPr>
                <w:rFonts w:cs="Arial"/>
                <w:noProof/>
                <w:sz w:val="20"/>
                <w:szCs w:val="20"/>
                <w:lang w:val="es-EC"/>
              </w:rPr>
              <w:t xml:space="preserve">Ramos-Avasola, Rivera, et al. </w:t>
            </w:r>
            <w:r w:rsidRPr="009A764B">
              <w:rPr>
                <w:rFonts w:cs="Arial"/>
                <w:noProof/>
                <w:sz w:val="20"/>
                <w:szCs w:val="20"/>
              </w:rPr>
              <w:t>(2020)</w:t>
            </w:r>
            <w:r w:rsidRPr="009A764B">
              <w:rPr>
                <w:rFonts w:cs="Arial"/>
                <w:sz w:val="20"/>
                <w:szCs w:val="20"/>
              </w:rPr>
              <w:fldChar w:fldCharType="end"/>
            </w:r>
          </w:p>
        </w:tc>
        <w:tc>
          <w:tcPr>
            <w:tcW w:w="2415" w:type="dxa"/>
            <w:vMerge/>
          </w:tcPr>
          <w:p w14:paraId="760ED145" w14:textId="77777777" w:rsidR="0020742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317F368F"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785CD467" w14:textId="77777777" w:rsidR="00207427" w:rsidRPr="00AC7067"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AC7067" w14:paraId="640683DC"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605123FD" w14:textId="77777777" w:rsidR="00207427" w:rsidRPr="00AC7067"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07/s12194-017-0403-8","ISSN":"1865-0341 (Electronic)","PMID":"28551839","abstract":"Workers involved in interventional cardiology procedures receive high eye lens doses  if radiation protection tools are not properly utilized. Currently, there is no suitable method for routine measurement of eye dose. In Thailand, the eye lens equivalent doses in terms of Hp(3) of the interventional cardiologists, nurses, and radiographers participating in interventional cardiology procedures have been measured at 12 centers since 2015 in the pilot study. The optically stimulated luminescence (OSL) dosimeter was used for measurement of the occupational exposure and the eye lens dose of 42 interventional cardiology personnel at King Chulalongkorn Memorial Hospital as one of the pilot centers. For all personnel, it is recommended that a first In Light OSL badge is placed at waist level and under the lead apron for determination of Hp(10); a second badge is placed at the collar for determination of Hp(0.07) and estimation of Hp(3). Nano Dots OSL dosimeter has been used as an eye lens dosimeter for 16 interventional cardiology personnel, both with and without lead-glass eyewear. The mean effective dose at the body, equivalent dose at the collar, and estimated eye lens dose were 0.801, 5.88, and 5.70 mSv per year, respectively. The mean eye lens dose measured by the Nano Dots dosimeter was 8.059 mSv per year on the left eye and 3.552 mSv per year on the right eye. Two of 16 interventional cardiologists received annual eye lens doses on the left side without lead glass that were higher than 20 mSv per year, the new eye lens dose limit as recommended by ICRP with the risk of eye lens opacity and cataract.","author":[{"dropping-particle":"","family":"Krisanachinda","given":"Anchali","non-dropping-particle":"","parse-names":false,"suffix":""},{"dropping-particle":"","family":"Srimahachota","given":"Suphot","non-dropping-particle":"","parse-names":false,"suffix":""},{"dropping-particle":"","family":"Matsubara","given":"Kosuke","non-dropping-particle":"","parse-names":false,"suffix":""}],"container-title":"Radiological physics and technology","id":"ITEM-1","issue":"2","issued":{"date-parts":[["2017","6"]]},"language":"eng","page":"142-147","publisher-place":"Japan","title":"The current status of eye lens dose measurement in interventional cardiology  personnel in Thailand.","type":"article-journal","volume":"10"},"uris":["http://www.mendeley.com/documents/?uuid=df8f76b1-a073-4cc2-846e-ff907ee6ca49"]}],"mendeley":{"formattedCitation":"(Krisanachinda et al., 2017)","manualFormatting":"Krisanachinda et al. (2017)","plainTextFormattedCitation":"(Krisanachinda et al., 2017)","previouslyFormattedCitation":"(Krisanachinda et al., 2017)"},"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Krisanachinda et al. (2017)</w:t>
            </w:r>
            <w:r w:rsidRPr="009A764B">
              <w:rPr>
                <w:rFonts w:cs="Arial"/>
                <w:sz w:val="20"/>
                <w:szCs w:val="20"/>
              </w:rPr>
              <w:fldChar w:fldCharType="end"/>
            </w:r>
          </w:p>
        </w:tc>
        <w:tc>
          <w:tcPr>
            <w:tcW w:w="2415" w:type="dxa"/>
            <w:vMerge w:val="restart"/>
          </w:tcPr>
          <w:p w14:paraId="23DE993F" w14:textId="77777777" w:rsid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2DA9D4CA" w14:textId="77777777" w:rsid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Pr>
                <w:rFonts w:cs="Arial"/>
                <w:sz w:val="20"/>
                <w:szCs w:val="20"/>
              </w:rPr>
              <w:t>Estudios</w:t>
            </w:r>
            <w:proofErr w:type="spellEnd"/>
            <w:r>
              <w:rPr>
                <w:rFonts w:cs="Arial"/>
                <w:sz w:val="20"/>
                <w:szCs w:val="20"/>
              </w:rPr>
              <w:t xml:space="preserve"> </w:t>
            </w:r>
            <w:proofErr w:type="spellStart"/>
            <w:r>
              <w:rPr>
                <w:rFonts w:cs="Arial"/>
                <w:sz w:val="20"/>
                <w:szCs w:val="20"/>
              </w:rPr>
              <w:t>transversales</w:t>
            </w:r>
            <w:proofErr w:type="spellEnd"/>
          </w:p>
        </w:tc>
        <w:tc>
          <w:tcPr>
            <w:tcW w:w="1134" w:type="dxa"/>
            <w:vMerge w:val="restart"/>
          </w:tcPr>
          <w:p w14:paraId="6755071F" w14:textId="77777777" w:rsid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43FF23E0"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4</w:t>
            </w:r>
          </w:p>
        </w:tc>
        <w:tc>
          <w:tcPr>
            <w:tcW w:w="980" w:type="dxa"/>
            <w:vMerge w:val="restart"/>
          </w:tcPr>
          <w:p w14:paraId="2E102CA1" w14:textId="77777777" w:rsidR="0020742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3D8CF7AD"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13,3</w:t>
            </w:r>
          </w:p>
        </w:tc>
      </w:tr>
      <w:tr w:rsidR="00207427" w:rsidRPr="00AC7067" w14:paraId="47D4D93B"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68FD6ADB" w14:textId="77777777" w:rsidR="00207427" w:rsidRPr="00AC7067"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97/HP.0000000000001071","ISSN":"1538-5159 (Electronic)","PMID":"30913057","abstract":"OBJECTIVES: To analyze possible alterations of thyroid function related to dosimetric values in health care workers exposed to ionizing radiation. MATERIALS AND METHODS: Forty-six health care workers exposed to ionizing radiation at a tertiary hospital previously exposed to ionizing radiation were included in the study. Age, sex, history of thyroid diseases, thyroid hormones, work post, service, dosimetric values of previous year, and 5 y period were considered. Alterations of thyroid function and other variables were analyzed by exact logistic regression univariate model. RESULTS: 7.1% workers showed an increased serum thyroid-stimulating hormone without free T3 or free T4 alteration. A significant relationship between workers with increased thyroid-stimulating hormone and dosimetric values of previous year (odds ratio 6.35, 95% confidence interval 1.20-98.1, p = 0.021) and previous 5 y period of radiation exposure (odds ratio 1.72, 95% confidence interval 1.12-3.34, p = 0.007) was obtained. CONCLUSION: An increased risk of subclinical hypothyroidism related to radiation doses was observed in this pilot study on a group of health care workers exposed to ionizing radiation.","author":[{"dropping-particle":"","family":"Luna-Sánchez","given":"Shirley","non-dropping-particle":"","parse-names":false,"suffix":""},{"dropping-particle":"","family":"Campo","given":"M T","non-dropping-particle":"Del","parse-names":false,"suffix":""},{"dropping-particle":"","family":"Morán","given":"Julio Valverde","non-dropping-particle":"","parse-names":false,"suffix":""},{"dropping-particle":"","family":"Fernández","given":"Ignacio Mahillo","non-dropping-particle":"","parse-names":false,"suffix":""},{"dropping-particle":"","family":"Checa","given":"Fernando José Sancho","non-dropping-particle":"","parse-names":false,"suffix":""},{"dropping-particle":"","family":"la Hoz","given":"Rafael E","non-dropping-particle":"de","parse-names":false,"suffix":""}],"container-title":"Health physics","id":"ITEM-1","issue":"4","issued":{"date-parts":[["2019","10"]]},"language":"eng","page":"403-407","publisher-place":"United States","title":"Thyroid Function in Health Care Workers Exposed to Ionizing Radiation.","type":"article-journal","volume":"117"},"uris":["http://www.mendeley.com/documents/?uuid=9554ad83-5448-4654-ad8b-7ee63c380137"]}],"mendeley":{"formattedCitation":"(Luna-Sánchez et al., 2019)","manualFormatting":"Luna-Sánchez et al. (2019)","plainTextFormattedCitation":"(Luna-Sánchez et al., 2019)","previouslyFormattedCitation":"(Luna-Sánchez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Luna-Sánchez et al. (2019)</w:t>
            </w:r>
            <w:r w:rsidRPr="009A764B">
              <w:rPr>
                <w:rFonts w:cs="Arial"/>
                <w:sz w:val="20"/>
                <w:szCs w:val="20"/>
              </w:rPr>
              <w:fldChar w:fldCharType="end"/>
            </w:r>
          </w:p>
        </w:tc>
        <w:tc>
          <w:tcPr>
            <w:tcW w:w="2415" w:type="dxa"/>
            <w:vMerge/>
          </w:tcPr>
          <w:p w14:paraId="5CF94EE4" w14:textId="77777777" w:rsidR="0020742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635459EB"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360A6516"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AC7067" w14:paraId="51B9A147"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4B9E76E9" w14:textId="77777777" w:rsidR="00207427" w:rsidRPr="00AC7067"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4067/s0718-85602020000200105","ISSN":"0718-8560","abstract":"a.Tecnólogo Médico, b.Físico, c.Magíster en Estadística, d.Magíster en Epidemiología, e.Magíster en Biofísica Médica, f.Alumnos tesistas, g.Enfermera. Fuente de financiamiento: Este trabajo no recibió financiamiento de ningún tipo para su realización. Declaración de conflictos de interés: Se declara que, en el presente estudio, no existe conflicto de parte de los autores ya sea personal o institu-cional. Además, no tiene financiamiento de ninguna empresa de cualquier índole que pudiese alterar la información o datos obtenidos.","author":[{"dropping-particle":"","family":"Ramos-Avasola","given":"Sergio","non-dropping-particle":"","parse-names":false,"suffix":""},{"dropping-particle":"","family":"Uribe","given":"José","non-dropping-particle":"","parse-names":false,"suffix":""},{"dropping-particle":"","family":"Orsi","given":"Fernando","non-dropping-particle":"","parse-names":false,"suffix":""},{"dropping-particle":"","family":"Alarcón","given":"Tamara","non-dropping-particle":"","parse-names":false,"suffix":""},{"dropping-particle":"","family":"Álvarez","given":"José","non-dropping-particle":"","parse-names":false,"suffix":""},{"dropping-particle":"de","family":"Angelis","given":"Franco","non-dropping-particle":"","parse-names":false,"suffix":""},{"dropping-particle":"","family":"Gamarra","given":"Jorge","non-dropping-particle":"","parse-names":false,"suffix":""},{"dropping-particle":"","family":"Mora","given":"Alex","non-dropping-particle":"","parse-names":false,"suffix":""},{"dropping-particle":"","family":"Prieto","given":"Alejandro","non-dropping-particle":"","parse-names":false,"suffix":""},{"dropping-particle":"","family":"Godoy","given":"Maximiliano","non-dropping-particle":"","parse-names":false,"suffix":""},{"dropping-particle":"","family":"León","given":"Bernardo","non-dropping-particle":"","parse-names":false,"suffix":""},{"dropping-particle":"","family":"Tapia","given":"Alicia","non-dropping-particle":"","parse-names":false,"suffix":""},{"dropping-particle":"","family":"Robles","given":"Isabel","non-dropping-particle":"","parse-names":false,"suffix":""},{"dropping-particle":"","family":"Arredondo","given":"Víctor","non-dropping-particle":"","parse-names":false,"suffix":""},{"dropping-particle":"","family":"Aguilar","given":"Tomás","non-dropping-particle":"","parse-names":false,"suffix":""},{"dropping-particle":"","family":"Vergara","given":"Francisco","non-dropping-particle":"","parse-names":false,"suffix":""},{"dropping-particle":"","family":"Sabini","given":"Dorothy","non-dropping-particle":"","parse-names":false,"suffix":""}],"container-title":"Revista chilena de cardiología","id":"ITEM-1","issue":"2","issued":{"date-parts":[["2020"]]},"page":"105-113","title":"Descripción de elementos de radioprotección y dosimetría en Unidades de Cardiología Intervencionista Sudamericanas: Un estudio piloto","type":"article-journal","volume":"39"},"uris":["http://www.mendeley.com/documents/?uuid=b3e42671-da0e-497a-bdd3-844c9896705e"]}],"mendeley":{"formattedCitation":"(Ramos-Avasola, Uribe, et al., 2020)","manualFormatting":"Ramos-Avasola, Uribe, et al. (2020)","plainTextFormattedCitation":"(Ramos-Avasola, Uribe, et al., 2020)","previouslyFormattedCitation":"(Ramos-Avasola, Uribe,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Ramos-Avasola, Uribe, et al. (2020)</w:t>
            </w:r>
            <w:r w:rsidRPr="009A764B">
              <w:rPr>
                <w:rFonts w:cs="Arial"/>
                <w:sz w:val="20"/>
                <w:szCs w:val="20"/>
              </w:rPr>
              <w:fldChar w:fldCharType="end"/>
            </w:r>
          </w:p>
        </w:tc>
        <w:tc>
          <w:tcPr>
            <w:tcW w:w="2415" w:type="dxa"/>
            <w:vMerge/>
          </w:tcPr>
          <w:p w14:paraId="1944B79E" w14:textId="77777777" w:rsid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7C44DC3F"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78C25166" w14:textId="77777777" w:rsidR="00207427" w:rsidRPr="00AC706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AC7067" w14:paraId="61C5D1AC"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596CF7EF" w14:textId="77777777" w:rsidR="00207427" w:rsidRPr="00AC7067" w:rsidRDefault="00207427" w:rsidP="00AA1F0B">
            <w:pPr>
              <w:spacing w:after="0" w:line="240" w:lineRule="auto"/>
              <w:rPr>
                <w:rFonts w:cs="Arial"/>
                <w:sz w:val="20"/>
                <w:szCs w:val="20"/>
              </w:rPr>
            </w:pPr>
            <w:r w:rsidRPr="009A764B">
              <w:rPr>
                <w:rFonts w:cs="Arial"/>
                <w:sz w:val="20"/>
                <w:szCs w:val="20"/>
              </w:rPr>
              <w:lastRenderedPageBreak/>
              <w:fldChar w:fldCharType="begin" w:fldLock="1"/>
            </w:r>
            <w:r>
              <w:rPr>
                <w:rFonts w:cs="Arial"/>
                <w:sz w:val="20"/>
                <w:szCs w:val="20"/>
              </w:rPr>
              <w:instrText>ADDIN CSL_CITATION {"citationItems":[{"id":"ITEM-1","itemData":{"DOI":"10.30454/2530-1209.2019.3.1","author":[{"dropping-particle":"","family":"Bernal Troetsch","given":"R","non-dropping-particle":"","parse-names":false,"suffix":""}],"container-title":"Revista intervencionismo","id":"ITEM-1","issue":"3","issued":{"date-parts":[["2019"]]},"page":"103-110","title":"Nivel de conocimientos en protección radiológica del personal expuesto a radiaciones ionizantes en un complejo hospitalario","type":"article-journal","volume":"19"},"uris":["http://www.mendeley.com/documents/?uuid=09f7b044-a741-452d-a8d0-dffda00fd7ec"]}],"mendeley":{"formattedCitation":"(Bernal Troetsch, 2019)","manualFormatting":"Bernal Troetsch (2019)","plainTextFormattedCitation":"(Bernal Troetsch, 2019)","previouslyFormattedCitation":"(Bernal Troetsch,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Bernal Troetsch (2019)</w:t>
            </w:r>
            <w:r w:rsidRPr="009A764B">
              <w:rPr>
                <w:rFonts w:cs="Arial"/>
                <w:sz w:val="20"/>
                <w:szCs w:val="20"/>
              </w:rPr>
              <w:fldChar w:fldCharType="end"/>
            </w:r>
          </w:p>
        </w:tc>
        <w:tc>
          <w:tcPr>
            <w:tcW w:w="2415" w:type="dxa"/>
            <w:vMerge/>
          </w:tcPr>
          <w:p w14:paraId="44706F2E" w14:textId="77777777" w:rsidR="0020742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28660C02"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6DE76976" w14:textId="77777777" w:rsidR="00207427" w:rsidRPr="00AC706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AC7067" w14:paraId="75A0D39A"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79" w:type="dxa"/>
            <w:gridSpan w:val="2"/>
          </w:tcPr>
          <w:p w14:paraId="7D098C6C" w14:textId="77777777" w:rsidR="00207427" w:rsidRDefault="00207427" w:rsidP="00AA1F0B">
            <w:pPr>
              <w:spacing w:after="0" w:line="240" w:lineRule="auto"/>
              <w:jc w:val="center"/>
              <w:rPr>
                <w:rFonts w:cs="Arial"/>
                <w:sz w:val="20"/>
                <w:szCs w:val="20"/>
              </w:rPr>
            </w:pPr>
            <w:r>
              <w:rPr>
                <w:rFonts w:cs="Arial"/>
                <w:sz w:val="20"/>
                <w:szCs w:val="20"/>
              </w:rPr>
              <w:t>TOTALES</w:t>
            </w:r>
          </w:p>
        </w:tc>
        <w:tc>
          <w:tcPr>
            <w:tcW w:w="1134" w:type="dxa"/>
          </w:tcPr>
          <w:p w14:paraId="725CFC60"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30</w:t>
            </w:r>
          </w:p>
        </w:tc>
        <w:tc>
          <w:tcPr>
            <w:tcW w:w="980" w:type="dxa"/>
          </w:tcPr>
          <w:p w14:paraId="744AD380" w14:textId="77777777" w:rsidR="00207427" w:rsidRPr="00AC7067"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100</w:t>
            </w:r>
          </w:p>
        </w:tc>
      </w:tr>
    </w:tbl>
    <w:p w14:paraId="35E2AFC2" w14:textId="77777777" w:rsidR="00207427" w:rsidRDefault="00207427" w:rsidP="00207427">
      <w:r>
        <w:t>.</w:t>
      </w:r>
      <w:r w:rsidRPr="00633F06">
        <w:t xml:space="preserve"> </w:t>
      </w:r>
      <w:proofErr w:type="spellStart"/>
      <w:r>
        <w:t>Fuente</w:t>
      </w:r>
      <w:proofErr w:type="spellEnd"/>
      <w:r>
        <w:t xml:space="preserve">: </w:t>
      </w:r>
      <w:proofErr w:type="spellStart"/>
      <w:r>
        <w:t>Elaboración</w:t>
      </w:r>
      <w:proofErr w:type="spellEnd"/>
      <w:r>
        <w:t xml:space="preserve"> </w:t>
      </w:r>
      <w:proofErr w:type="spellStart"/>
      <w:r>
        <w:t>propia</w:t>
      </w:r>
      <w:proofErr w:type="spellEnd"/>
      <w:r>
        <w:t xml:space="preserve"> (2021).</w:t>
      </w:r>
    </w:p>
    <w:p w14:paraId="547D8635" w14:textId="77777777" w:rsidR="00207427" w:rsidRDefault="00207427" w:rsidP="00207427">
      <w:pPr>
        <w:spacing w:after="120" w:line="312" w:lineRule="auto"/>
      </w:pPr>
    </w:p>
    <w:p w14:paraId="6E928C32" w14:textId="77777777" w:rsidR="00207427" w:rsidRPr="00207427" w:rsidRDefault="00207427" w:rsidP="00207427">
      <w:pPr>
        <w:spacing w:after="120" w:line="312" w:lineRule="auto"/>
        <w:rPr>
          <w:lang w:val="es-EC"/>
        </w:rPr>
      </w:pPr>
      <w:r w:rsidRPr="00207427">
        <w:rPr>
          <w:lang w:val="es-EC"/>
        </w:rPr>
        <w:t>Tabla 3. Investigaciones sobre efectos clínicos de la exposición ocupacional a las radiaciones ionizantes.</w:t>
      </w:r>
    </w:p>
    <w:tbl>
      <w:tblPr>
        <w:tblStyle w:val="Tablanormal2"/>
        <w:tblW w:w="9204" w:type="dxa"/>
        <w:jc w:val="center"/>
        <w:tblLook w:val="04A0" w:firstRow="1" w:lastRow="0" w:firstColumn="1" w:lastColumn="0" w:noHBand="0" w:noVBand="1"/>
      </w:tblPr>
      <w:tblGrid>
        <w:gridCol w:w="3402"/>
        <w:gridCol w:w="2734"/>
        <w:gridCol w:w="3068"/>
      </w:tblGrid>
      <w:tr w:rsidR="00207427" w:rsidRPr="009A764B" w14:paraId="4C1EC447" w14:textId="77777777" w:rsidTr="00AA1F0B">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402" w:type="dxa"/>
          </w:tcPr>
          <w:p w14:paraId="07195E6B" w14:textId="77777777" w:rsidR="00207427" w:rsidRPr="009A764B" w:rsidRDefault="00207427" w:rsidP="00AA1F0B">
            <w:pPr>
              <w:spacing w:after="0" w:line="240" w:lineRule="auto"/>
              <w:jc w:val="center"/>
              <w:rPr>
                <w:rFonts w:cs="Arial"/>
                <w:sz w:val="20"/>
                <w:szCs w:val="20"/>
              </w:rPr>
            </w:pPr>
            <w:bookmarkStart w:id="21" w:name="_Hlk79385522"/>
            <w:proofErr w:type="spellStart"/>
            <w:r w:rsidRPr="009A764B">
              <w:rPr>
                <w:rFonts w:cs="Arial"/>
                <w:sz w:val="20"/>
                <w:szCs w:val="20"/>
              </w:rPr>
              <w:t>Autor</w:t>
            </w:r>
            <w:proofErr w:type="spellEnd"/>
            <w:r w:rsidRPr="009A764B">
              <w:rPr>
                <w:rFonts w:cs="Arial"/>
                <w:sz w:val="20"/>
                <w:szCs w:val="20"/>
              </w:rPr>
              <w:t xml:space="preserve"> (</w:t>
            </w:r>
            <w:proofErr w:type="spellStart"/>
            <w:r w:rsidRPr="009A764B">
              <w:rPr>
                <w:rFonts w:cs="Arial"/>
                <w:sz w:val="20"/>
                <w:szCs w:val="20"/>
              </w:rPr>
              <w:t>Año</w:t>
            </w:r>
            <w:proofErr w:type="spellEnd"/>
            <w:r w:rsidRPr="009A764B">
              <w:rPr>
                <w:rFonts w:cs="Arial"/>
                <w:sz w:val="20"/>
                <w:szCs w:val="20"/>
              </w:rPr>
              <w:t>)</w:t>
            </w:r>
          </w:p>
        </w:tc>
        <w:tc>
          <w:tcPr>
            <w:tcW w:w="2734" w:type="dxa"/>
          </w:tcPr>
          <w:p w14:paraId="7347D2E9" w14:textId="77777777" w:rsidR="00207427" w:rsidRPr="009A764B" w:rsidRDefault="00207427" w:rsidP="00AA1F0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Efectos</w:t>
            </w:r>
            <w:proofErr w:type="spellEnd"/>
            <w:r w:rsidRPr="009A764B">
              <w:rPr>
                <w:rFonts w:cs="Arial"/>
                <w:sz w:val="20"/>
                <w:szCs w:val="20"/>
              </w:rPr>
              <w:t xml:space="preserve"> </w:t>
            </w:r>
            <w:proofErr w:type="spellStart"/>
            <w:r w:rsidRPr="009A764B">
              <w:rPr>
                <w:rFonts w:cs="Arial"/>
                <w:sz w:val="20"/>
                <w:szCs w:val="20"/>
              </w:rPr>
              <w:t>clínicos</w:t>
            </w:r>
            <w:proofErr w:type="spellEnd"/>
            <w:r w:rsidRPr="009A764B">
              <w:rPr>
                <w:rFonts w:cs="Arial"/>
                <w:sz w:val="20"/>
                <w:szCs w:val="20"/>
              </w:rPr>
              <w:t xml:space="preserve"> o variable </w:t>
            </w:r>
          </w:p>
        </w:tc>
        <w:tc>
          <w:tcPr>
            <w:tcW w:w="3068" w:type="dxa"/>
          </w:tcPr>
          <w:p w14:paraId="25731CA6" w14:textId="77777777" w:rsidR="00207427" w:rsidRPr="009A764B" w:rsidRDefault="00207427" w:rsidP="00AA1F0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Resumen</w:t>
            </w:r>
            <w:proofErr w:type="spellEnd"/>
          </w:p>
        </w:tc>
      </w:tr>
      <w:tr w:rsidR="00207427" w:rsidRPr="00D16C7E" w14:paraId="726B4C0B"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535CA591"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259/bjr.20190829","ISSN":"0007-1285","abstract":"The International Commission on Radiological Protection (ICRP) has considered for over 60 years that the lens of the eye is among the most radiosensitive tissues, and has recommended dose limits for the lens to prevent occurrence of vision impairing cataracts (VICs). Epidemiological evidence that doses much lower than previously thought produce cataracts led ICRP to recommend reducing dose threshold for VICs and reducing an occupational equivalent dose limit for the lens in 2011, when only a single threshold of 0.5?Gy was recommended. On the basis of epidemiological evidence, ICRP assumed progression of minor opacities into VICs and no dose rate effect. This contrasts with previously recommended separate thresholds for minor opacities and VICs, and for different exposure scenarios. Progression was assumed based on similar risks of cataracts and cataract surgery in Japanese atomic bomb survivors. The absence of dose rate effect derived from the observed similar thresholds for protracted exposures in Chernobyl cleanup workers and in atomic bomb survivors. Since 2011, there has been an increasing body of epidemiological evidence relating to cataracts and other ocular diseases (i.e. glaucoma and macular degeneration), particularly at low doses and low dose rates. This review paper gives an overview of the scientific basis of the 2011 ICRP recommendation, discusses the plausibility of these two assumptions in the light of emerging scientific evidence, and considers the radiosensitivity of the lens among ocular structures.","author":[{"dropping-particle":"","family":"Hamada","given":"Nobuyuki","non-dropping-particle":"","parse-names":false,"suffix":""},{"dropping-particle":"V","family":"Azizova","given":"Tamara","non-dropping-particle":"","parse-names":false,"suffix":""},{"dropping-particle":"","family":"Little","given":"Mark P","non-dropping-particle":"","parse-names":false,"suffix":""}],"container-title":"The British Journal of Radiology","id":"ITEM-1","issue":"1115","issued":{"date-parts":[["2019","11","12"]]},"note":"doi: 10.1259/bjr.20190829","page":"20190829","publisher":"The British Institute of Radiology","title":"An update on effects of ionizing radiation exposure on the eye","type":"article-journal","volume":"93"},"uris":["http://www.mendeley.com/documents/?uuid=645386de-7657-4526-9001-08110d321f94"]}],"mendeley":{"formattedCitation":"(Hamada et al., 2019)","manualFormatting":"Hamada et al. (2019)","plainTextFormattedCitation":"(Hamada et al., 2019)","previouslyFormattedCitation":"(Hamada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Hamada et al. (2019)</w:t>
            </w:r>
            <w:r w:rsidRPr="009A764B">
              <w:rPr>
                <w:rFonts w:cs="Arial"/>
                <w:sz w:val="20"/>
                <w:szCs w:val="20"/>
              </w:rPr>
              <w:fldChar w:fldCharType="end"/>
            </w:r>
          </w:p>
        </w:tc>
        <w:tc>
          <w:tcPr>
            <w:tcW w:w="2734" w:type="dxa"/>
          </w:tcPr>
          <w:p w14:paraId="24489A59"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Oculares</w:t>
            </w:r>
            <w:proofErr w:type="spellEnd"/>
          </w:p>
        </w:tc>
        <w:tc>
          <w:tcPr>
            <w:tcW w:w="3068" w:type="dxa"/>
            <w:vMerge w:val="restart"/>
          </w:tcPr>
          <w:p w14:paraId="105606AD"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207427">
              <w:rPr>
                <w:rFonts w:cs="Arial"/>
                <w:sz w:val="20"/>
                <w:szCs w:val="20"/>
                <w:lang w:val="es-EC"/>
              </w:rPr>
              <w:t>Estos estudios se enfocaron en los efectos de las radiaciones ionizantes sobre la vista del personal expuesto.</w:t>
            </w:r>
          </w:p>
          <w:p w14:paraId="4F4AD31E"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04920F8D"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207427">
              <w:rPr>
                <w:rFonts w:cs="Arial"/>
                <w:sz w:val="20"/>
                <w:szCs w:val="20"/>
                <w:lang w:val="es-EC"/>
              </w:rPr>
              <w:t>Las radiaciones tienen un efecto negativo sobre el cristalino y esto trae como consecuencia que en el personal expuesto exista un aumento del riesgo de sufrir cataratas.</w:t>
            </w:r>
          </w:p>
        </w:tc>
      </w:tr>
      <w:tr w:rsidR="00207427" w:rsidRPr="009A764B" w14:paraId="4C13A83C"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19512833"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ISSN":"0066-782X","author":[{"dropping-particle":"","family":"Barbosa","given":"Adriano Henrique Pereira","non-dropping-particle":"","parse-names":false,"suffix":""},{"dropping-particle":"","family":"Medeiros","given":"Regina Bitelli","non-dropping-particle":"","parse-names":false,"suffix":""},{"dropping-particle":"","family":"Corpa","given":"Adriana Maria Rodrigues","non-dropping-particle":"","parse-names":false,"suffix":""},{"dropping-particle":"","family":"Higa","given":"Fabiana Shinzato","non-dropping-particle":"","parse-names":false,"suffix":""},{"dropping-particle":"de","family":"Souza","given":"Marco Túlio","non-dropping-particle":"","parse-names":false,"suffix":""},{"dropping-particle":"","family":"Barbosa","given":"Patrícia Lopes","non-dropping-particle":"","parse-names":false,"suffix":""},{"dropping-particle":"","family":"Moreira","given":"Antônio Carlos","non-dropping-particle":"","parse-names":false,"suffix":""},{"dropping-particle":"de","family":"Quadros","given":"Alexandre Shaan","non-dropping-particle":"","parse-names":false,"suffix":""},{"dropping-particle":"","family":"Lemke","given":"Viviana de Mello Guzzo","non-dropping-particle":"","parse-names":false,"suffix":""},{"dropping-particle":"","family":"Cantarelli","given":"Marcelo José de Carvalho","non-dropping-particle":"","parse-names":false,"suffix":""}],"container-title":"Arquivos brasileiros de cardiologia","id":"ITEM-1","issued":{"date-parts":[["2019"]]},"page":"392-399","publisher":"SciELO Brasil","title":"Prevalence of Lens Opacity in Interventional Cardiologists and Professional Working in the Hemodynamics in Brazil","type":"article-journal","volume":"112"},"uris":["http://www.mendeley.com/documents/?uuid=c69569cd-f356-4021-9a98-b5f7d6433209"]}],"mendeley":{"formattedCitation":"(Barbosa et al., 2019)","manualFormatting":"Barbosa et al. (2019)","plainTextFormattedCitation":"(Barbosa et al., 2019)","previouslyFormattedCitation":"(Barbosa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Barbosa et al. (2019)</w:t>
            </w:r>
            <w:r w:rsidRPr="009A764B">
              <w:rPr>
                <w:rFonts w:cs="Arial"/>
                <w:sz w:val="20"/>
                <w:szCs w:val="20"/>
              </w:rPr>
              <w:fldChar w:fldCharType="end"/>
            </w:r>
          </w:p>
        </w:tc>
        <w:tc>
          <w:tcPr>
            <w:tcW w:w="2734" w:type="dxa"/>
          </w:tcPr>
          <w:p w14:paraId="597FFD13"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Oculares</w:t>
            </w:r>
            <w:proofErr w:type="spellEnd"/>
          </w:p>
        </w:tc>
        <w:tc>
          <w:tcPr>
            <w:tcW w:w="3068" w:type="dxa"/>
            <w:vMerge/>
          </w:tcPr>
          <w:p w14:paraId="1E1CA5DC" w14:textId="77777777" w:rsidR="00207427" w:rsidRPr="009A764B"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9A764B" w14:paraId="0748F447" w14:textId="77777777" w:rsidTr="00AA1F0B">
        <w:trPr>
          <w:cnfStyle w:val="000000100000" w:firstRow="0" w:lastRow="0" w:firstColumn="0" w:lastColumn="0" w:oddVBand="0" w:evenVBand="0" w:oddHBand="1" w:evenHBand="0" w:firstRowFirstColumn="0" w:firstRowLastColumn="0" w:lastRowFirstColumn="0" w:lastRowLastColumn="0"/>
          <w:trHeight w:val="378"/>
          <w:jc w:val="center"/>
        </w:trPr>
        <w:tc>
          <w:tcPr>
            <w:cnfStyle w:val="001000000000" w:firstRow="0" w:lastRow="0" w:firstColumn="1" w:lastColumn="0" w:oddVBand="0" w:evenVBand="0" w:oddHBand="0" w:evenHBand="0" w:firstRowFirstColumn="0" w:firstRowLastColumn="0" w:lastRowFirstColumn="0" w:lastRowLastColumn="0"/>
            <w:tcW w:w="3402" w:type="dxa"/>
          </w:tcPr>
          <w:p w14:paraId="2929F24B"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ISSN":"0033-8419","author":[{"dropping-particle":"","family":"Bernier","given":"Marie-Odile","non-dropping-particle":"","parse-names":false,"suffix":""},{"dropping-particle":"","family":"Journy","given":"Neige","non-dropping-particle":"","parse-names":false,"suffix":""},{"dropping-particle":"","family":"Villoing","given":"Daphnee","non-dropping-particle":"","parse-names":false,"suffix":""},{"dropping-particle":"","family":"Doody","given":"Michele M","non-dropping-particle":"","parse-names":false,"suffix":""},{"dropping-particle":"","family":"Alexander","given":"Bruce H","non-dropping-particle":"","parse-names":false,"suffix":""},{"dropping-particle":"","family":"Linet","given":"Martha S","non-dropping-particle":"","parse-names":false,"suffix":""},{"dropping-particle":"","family":"Kitahara","given":"Cari M","non-dropping-particle":"","parse-names":false,"suffix":""}],"container-title":"Radiology","id":"ITEM-1","issue":"2","issued":{"date-parts":[["2018"]]},"page":"592-601","publisher":"Radiological Society of North America","title":"Cataract risk in a cohort of US radiologic technologists performing nuclear medicine procedures","type":"article-journal","volume":"286"},"uris":["http://www.mendeley.com/documents/?uuid=147c6471-2a3b-45f4-aa2a-a12a95a5a353"]}],"mendeley":{"formattedCitation":"(Bernier et al., 2018)","manualFormatting":"Bernier et al. (2018)","plainTextFormattedCitation":"(Bernier et al., 2018)","previouslyFormattedCitation":"(Bernier et al., 2018)"},"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Bernier et al. (2018)</w:t>
            </w:r>
            <w:r w:rsidRPr="009A764B">
              <w:rPr>
                <w:rFonts w:cs="Arial"/>
                <w:sz w:val="20"/>
                <w:szCs w:val="20"/>
              </w:rPr>
              <w:fldChar w:fldCharType="end"/>
            </w:r>
          </w:p>
        </w:tc>
        <w:tc>
          <w:tcPr>
            <w:tcW w:w="2734" w:type="dxa"/>
          </w:tcPr>
          <w:p w14:paraId="494101AF"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Oculares</w:t>
            </w:r>
            <w:proofErr w:type="spellEnd"/>
          </w:p>
        </w:tc>
        <w:tc>
          <w:tcPr>
            <w:tcW w:w="3068" w:type="dxa"/>
            <w:vMerge/>
          </w:tcPr>
          <w:p w14:paraId="5DEA79A1" w14:textId="77777777" w:rsidR="00207427" w:rsidRPr="009A764B"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9A764B" w14:paraId="152204A2"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14CFF2A8"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23749/mdl.v111i4.9045","ISSN":"0025-7818","abstract":"BACKGROUND: The eye is an important sensory organ occupationally exposed to ionizing radiation (IR) in healthcare workers (HCWs) engaged in medical imaging (MI). New evidence highlights the possible induction of cataract at IR exposure levels to be much lower than expected in the past. OBJECTIVE: Conduct an updated review on the current evidence on cataract risk in healthcare workers exposed to IR. METHODS: Published scientific studies on cataract risk in IR exposed healthcare workers were collected through a systematic search of two biomedical databases (MEDLINE and Scopus). Data from included studies was extracted and summarized. Study quality was also assessed. RESULTS: All 21 eligible studies reported an increased prevalence of cataract, especially posterior subcapsular cataract, in IR exposed HCWs with a higher prevalence in interventional cardiology staff. DISCUSSION: Our review synthesizes the latest evidence to support the hypothesis of a significantly increased risk of occupational cataract in healthcare workers operating MI and exposed to IR, especially in interventional cardiologists. Data also support a dose-response relationship between IR exposure and the prevalence of opacities, especially posterior subcapsular opacities. CONCLUSIONS: Findings highlight the need for effective control measures including appropriate training, adherence to protective procedures, and a constant use of shields and eye personal protective equipment in healthcare workers with optical exposure to IR. Periodic health surveillance programs, possibly including lens evaluation, are also important to monitor cataract risk in these MI operators.","author":[{"dropping-particle":"","family":"Vecchia","given":"Elena","non-dropping-particle":"Della","parse-names":false,"suffix":""},{"dropping-particle":"","family":"Modenese","given":"Alberto","non-dropping-particle":"","parse-names":false,"suffix":""},{"dropping-particle":"","family":"Loney","given":"Tom","non-dropping-particle":"","parse-names":false,"suffix":""},{"dropping-particle":"","family":"Muscatello","given":"Martina","non-dropping-particle":"","parse-names":false,"suffix":""},{"dropping-particle":"","family":"Silva Paulo","given":"Marilia","non-dropping-particle":"","parse-names":false,"suffix":""},{"dropping-particle":"","family":"Rossi","given":"Giorgia","non-dropping-particle":"","parse-names":false,"suffix":""},{"dropping-particle":"","family":"Gobba","given":"Fabriziomaria","non-dropping-particle":"","parse-names":false,"suffix":""}],"container-title":"La Medicina del lavoro","id":"ITEM-1","issue":"4","issued":{"date-parts":[["2020","8","31"]]},"language":"eng","page":"269-284","publisher":"Mattioli 1885 srl","title":"Risk of cataract in health care workers exposed to ionizing radiation: a systematic review","type":"article-journal","volume":"111"},"uris":["http://www.mendeley.com/documents/?uuid=7f918339-25e9-442a-8b98-341e86fc57dd"]}],"mendeley":{"formattedCitation":"(Della Vecchia et al., 2020)","manualFormatting":"Della Vecchia et al. (2020)","plainTextFormattedCitation":"(Della Vecchia et al., 2020)","previouslyFormattedCitation":"(Della Vecchia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Della Vecchia et al. (2020)</w:t>
            </w:r>
            <w:r w:rsidRPr="009A764B">
              <w:rPr>
                <w:rFonts w:cs="Arial"/>
                <w:sz w:val="20"/>
                <w:szCs w:val="20"/>
              </w:rPr>
              <w:fldChar w:fldCharType="end"/>
            </w:r>
          </w:p>
        </w:tc>
        <w:tc>
          <w:tcPr>
            <w:tcW w:w="2734" w:type="dxa"/>
          </w:tcPr>
          <w:p w14:paraId="089CC69D"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Oculares</w:t>
            </w:r>
            <w:proofErr w:type="spellEnd"/>
          </w:p>
        </w:tc>
        <w:tc>
          <w:tcPr>
            <w:tcW w:w="3068" w:type="dxa"/>
            <w:vMerge/>
          </w:tcPr>
          <w:p w14:paraId="017C35A1" w14:textId="77777777" w:rsidR="00207427" w:rsidRPr="009A764B"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9A764B" w14:paraId="5439550F"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55187598"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36076/ppj.2018.5.e523","ISSN":"21501149","PMID":"30282400","abstract":"Background: The growth of interventional pain medicine in recent years has resulted in more procedures being carried out under fluoroscopic guidance. The proximity of the pain physician (PP) to ionization radiation (IR) potentially increases the risk of radiation exposure to the ocular region. A European directive has reduced the limits of occupational ocular dose 7.5-fold. Objectives: The objectives of this study are to quantify the typical IR exposure in the ocular region of PP and to compare it to recommended international guidelines. Study Design: Three consultants involved in the pain unit service were enrolled in the study to reflect the dose implications involved with different caseloads, training obligations, and procedure types. All 3 consultants were experienced primary operators. Setting: The study was undertaken at the pain management suite in the South Infirmary Victoria University Hospital (SIVUH). Annually, this unit performs 2,800 fluoroscopic guide pain procedures. Methods: Thermoluminescent dosimeters (TLDs) calibrated to measure eye lens doses [Hp (0.07)] and whole-body doses (WBDs) were fitted to 3 pain consultants while they undertook imaging-guided pain procedures using mobile C-arm fluoroscopy over a 3-month period. The duration of radiation exposure, screening time (seconds), and procedure type were recorded. Radiation dose was calculated to estimate the effective radiation dose to the ocular region using (i) dose-area product (DAP) in milliGray per centimeter squared (mGycm2) and (ii) Air Kerma (AK) values in mGy. Results: IR doses were effectively recorded in 682 cases over 3 months and the data extrapolated. The estimated annual lens dose experienced by pain physicians performing fluoroscopy-guided procedures is less than the recommended international guidelines. A significant linear relationship between screening time and IR exposure was estimated (rs = 0.93, P &lt; 0.01) Limitations: In many centers, including our own, fluoroscopy procedures are undertaken by nonconsultant staff. Therefore, a small single-center cohort recruiting experienced consultant staff and not including pain fellows or registrars/residents with varying levels of experience is a limitation. Conclusion: While IR to the ocular region was significantly less than the recommended European safety guidelines, the annual dose needs to be confirmed in pain physicians with a lesser degree of clinical experience.","author":[{"dropping-particle":"","family":"Kelly","given":"Raymond","non-dropping-particle":"","parse-names":false,"suffix":""},{"dropping-particle":"","family":"McMahon","given":"Aisling","non-dropping-particle":"","parse-names":false,"suffix":""},{"dropping-particle":"","family":"Hegarty","given":"Dominic","non-dropping-particle":"","parse-names":false,"suffix":""}],"container-title":"Pain Physician","id":"ITEM-1","issue":"5","issued":{"date-parts":[["2018"]]},"page":"E523-E532","title":"Ionizing radiation dose exposure to the ocular region of pain physicians during c-arm guided pain interventions","type":"article-journal","volume":"21"},"uris":["http://www.mendeley.com/documents/?uuid=533142b8-7ef9-4a02-b61a-53df6e6df0a1"]}],"mendeley":{"formattedCitation":"(Kelly et al., 2018)","manualFormatting":"Kelly et al. (2018)","plainTextFormattedCitation":"(Kelly et al., 2018)","previouslyFormattedCitation":"(Kelly et al., 2018)"},"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Kelly et al. (2018)</w:t>
            </w:r>
            <w:r w:rsidRPr="009A764B">
              <w:rPr>
                <w:rFonts w:cs="Arial"/>
                <w:sz w:val="20"/>
                <w:szCs w:val="20"/>
              </w:rPr>
              <w:fldChar w:fldCharType="end"/>
            </w:r>
          </w:p>
        </w:tc>
        <w:tc>
          <w:tcPr>
            <w:tcW w:w="2734" w:type="dxa"/>
          </w:tcPr>
          <w:p w14:paraId="26643D25"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Oculares</w:t>
            </w:r>
            <w:proofErr w:type="spellEnd"/>
          </w:p>
        </w:tc>
        <w:tc>
          <w:tcPr>
            <w:tcW w:w="3068" w:type="dxa"/>
            <w:vMerge/>
          </w:tcPr>
          <w:p w14:paraId="6E8A8C68" w14:textId="77777777" w:rsidR="00207427" w:rsidRPr="009A764B"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9A764B" w14:paraId="625E5533"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36811437"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97/HP.0000000000001059","ISSN":"1538-5159 (Electronic)","PMID":"30907782","abstract":"Based on ongoing research on ionizing radiation thresholds for cataracts, the  International Commission on Radiological Protection has proposed new guidelines lowering the annual occupational lens of eye dose limit from 150 mSv to 20 mSv. The International Atomic Energy Agency has operationalized these new guidelines. Subsequently, national/regional radiation protection regulators are reviewing their lens of eye dose limits with an aim of moving towards the proposed new limits, resulting in licensees having to demonstrate compliance. In health care settings, fluoroscopic interventional practices generally have higher lens of eye doses and nuclear medicine settings generally have lower doses. A prospective cohort (n = 19) of nuclear medicine technologists wore dedicated lens of eye dosimeters for a 3 mo period synchronized with their body dosimeter schedules. The lens of eye dosimeters were validated to have a linear response in the anticipated dose ranges. The participants worked in a relatively high-volume nuclear medicine practice, which included general and cardiac, positron emission tomography/computed tomography, radiopharmacy, and cyclotron operations. The annualized dose ranges were 0.0-3.68 mSv (lens of eye) and 0.48-4.72 mSv (whole body). There was a good correlation between lens of eye and body dosimeter readings (R = 0.67). There were no significant differences in lens of eye dose by work type, worker sex, or side on which the dosimeter was worn. The findings should be generalizable to other similar practices, especially in North America, and should be sufficient to demonstrate regulatory compliance in nuclear medicine settings with the proposed new lens of eye dose limits.","author":[{"dropping-particle":"","family":"Demeter","given":"Sandor","non-dropping-particle":"","parse-names":false,"suffix":""},{"dropping-particle":"","family":"Goertzen","given":"Andrew L","non-dropping-particle":"","parse-names":false,"suffix":""},{"dropping-particle":"","family":"Patterson","given":"Judy","non-dropping-particle":"","parse-names":false,"suffix":""}],"container-title":"Health physics","id":"ITEM-1","issue":"3","issued":{"date-parts":[["2019","9"]]},"language":"eng","page":"313-318","publisher-place":"United States","title":"Demonstrating Compliance With Proposed Reduced Lens of Eye Dose Limits in Nuclear  Medicine Settings.","type":"article-journal","volume":"117"},"uris":["http://www.mendeley.com/documents/?uuid=d62fe323-9bf3-4d77-857f-4cb908dc4cc8"]}],"mendeley":{"formattedCitation":"(Demeter et al., 2019)","manualFormatting":"Demeter et al. (2019)","plainTextFormattedCitation":"(Demeter et al., 2019)","previouslyFormattedCitation":"(Demeter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Demeter et al. (2019)</w:t>
            </w:r>
            <w:r w:rsidRPr="009A764B">
              <w:rPr>
                <w:rFonts w:cs="Arial"/>
                <w:sz w:val="20"/>
                <w:szCs w:val="20"/>
              </w:rPr>
              <w:fldChar w:fldCharType="end"/>
            </w:r>
          </w:p>
        </w:tc>
        <w:tc>
          <w:tcPr>
            <w:tcW w:w="2734" w:type="dxa"/>
          </w:tcPr>
          <w:p w14:paraId="10F14DD0"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Oculares</w:t>
            </w:r>
            <w:proofErr w:type="spellEnd"/>
          </w:p>
        </w:tc>
        <w:tc>
          <w:tcPr>
            <w:tcW w:w="3068" w:type="dxa"/>
            <w:vMerge/>
          </w:tcPr>
          <w:p w14:paraId="1442D126" w14:textId="77777777" w:rsidR="00207427" w:rsidRPr="009A764B"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9A764B" w14:paraId="11F142DF"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57F780C9"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07/s12194-017-0403-8","ISSN":"1865-0341 (Electronic)","PMID":"28551839","abstract":"Workers involved in interventional cardiology procedures receive high eye lens doses  if radiation protection tools are not properly utilized. Currently, there is no suitable method for routine measurement of eye dose. In Thailand, the eye lens equivalent doses in terms of Hp(3) of the interventional cardiologists, nurses, and radiographers participating in interventional cardiology procedures have been measured at 12 centers since 2015 in the pilot study. The optically stimulated luminescence (OSL) dosimeter was used for measurement of the occupational exposure and the eye lens dose of 42 interventional cardiology personnel at King Chulalongkorn Memorial Hospital as one of the pilot centers. For all personnel, it is recommended that a first In Light OSL badge is placed at waist level and under the lead apron for determination of Hp(10); a second badge is placed at the collar for determination of Hp(0.07) and estimation of Hp(3). Nano Dots OSL dosimeter has been used as an eye lens dosimeter for 16 interventional cardiology personnel, both with and without lead-glass eyewear. The mean effective dose at the body, equivalent dose at the collar, and estimated eye lens dose were 0.801, 5.88, and 5.70 mSv per year, respectively. The mean eye lens dose measured by the Nano Dots dosimeter was 8.059 mSv per year on the left eye and 3.552 mSv per year on the right eye. Two of 16 interventional cardiologists received annual eye lens doses on the left side without lead glass that were higher than 20 mSv per year, the new eye lens dose limit as recommended by ICRP with the risk of eye lens opacity and cataract.","author":[{"dropping-particle":"","family":"Krisanachinda","given":"Anchali","non-dropping-particle":"","parse-names":false,"suffix":""},{"dropping-particle":"","family":"Srimahachota","given":"Suphot","non-dropping-particle":"","parse-names":false,"suffix":""},{"dropping-particle":"","family":"Matsubara","given":"Kosuke","non-dropping-particle":"","parse-names":false,"suffix":""}],"container-title":"Radiological physics and technology","id":"ITEM-1","issue":"2","issued":{"date-parts":[["2017","6"]]},"language":"eng","page":"142-147","publisher-place":"Japan","title":"The current status of eye lens dose measurement in interventional cardiology  personnel in Thailand.","type":"article-journal","volume":"10"},"uris":["http://www.mendeley.com/documents/?uuid=df8f76b1-a073-4cc2-846e-ff907ee6ca49"]}],"mendeley":{"formattedCitation":"(Krisanachinda et al., 2017)","manualFormatting":"Krisanachinda et al. (2017)","plainTextFormattedCitation":"(Krisanachinda et al., 2017)","previouslyFormattedCitation":"(Krisanachinda et al., 2017)"},"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Krisanachinda et al. (2017)</w:t>
            </w:r>
            <w:r w:rsidRPr="009A764B">
              <w:rPr>
                <w:rFonts w:cs="Arial"/>
                <w:sz w:val="20"/>
                <w:szCs w:val="20"/>
              </w:rPr>
              <w:fldChar w:fldCharType="end"/>
            </w:r>
          </w:p>
        </w:tc>
        <w:tc>
          <w:tcPr>
            <w:tcW w:w="2734" w:type="dxa"/>
          </w:tcPr>
          <w:p w14:paraId="4D147124"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Oculares</w:t>
            </w:r>
            <w:proofErr w:type="spellEnd"/>
          </w:p>
        </w:tc>
        <w:tc>
          <w:tcPr>
            <w:tcW w:w="3068" w:type="dxa"/>
            <w:vMerge/>
          </w:tcPr>
          <w:p w14:paraId="24454EEB" w14:textId="77777777" w:rsidR="00207427" w:rsidRPr="009A764B"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9A764B" w14:paraId="69F845D2"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6F9F3302"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16/j.rccar.2019.09.004","ISSN":"01205633","abstract":"As the number and complexity of diagnostic and cardiovascular intervention procedures has increased significantly, this has led to a greater exposure to low doses of ionising radiation due to the radiation dispersal by the patient. The crystalline lens is one of the structures most sensitive to radiation, and cataracts are the most studied eye disease, and are common in health staff occupationally exposed to low radiation doses. The formation of cataracts is a process involving many factors, and exposure to ionising radiation has been associated with posterior sub-capsular opacities, the most common form of the injury, followed by cortical cataracts. There are several studies that have evaluated the effects of occupational exposure due to ionising radiation in the crystalline lens in interventionist cardiologists, and comparing them with non-exposed controls. They conclude that there is a higher prevalence of posterior sub-capsular opacities in personnel exposed to ionising radiation, especially in interventionist cardiologists (due to working very near the X-ray generator). These are associated with the duration of the practice of cardiac interventions, and decrease with the regular use of leaded glasses. The low use of radiation protection wear by interventionist cardiologists is highlighted in many studies, especially glasses and a leaded screen, which have shown to be effective in the reduction in the ionising radiation by the staff in the cardiac catheterisation room.","author":[{"dropping-particle":"","family":"Hernández","given":"César","non-dropping-particle":"","parse-names":false,"suffix":""},{"dropping-particle":"","family":"Durán","given":"Ariel","non-dropping-particle":"","parse-names":false,"suffix":""},{"dropping-particle":"","family":"Cortés","given":"María C.","non-dropping-particle":"","parse-names":false,"suffix":""}],"container-title":"Revista Colombiana de Cardiologia","id":"ITEM-1","issue":"S1","issued":{"date-parts":[["2020"]]},"page":"72-78","publisher":"Sociedad Colombiana de Cardiología y Cirugía Cardiovascular","title":"Lesiones oculares y radiación ionizante","type":"article-journal","volume":"27"},"uris":["http://www.mendeley.com/documents/?uuid=4ba7ed80-65c9-4d05-90e1-f5a4310efc7d"]}],"mendeley":{"formattedCitation":"(Hernández et al., 2020)","manualFormatting":"Hernández et al. (2020)","plainTextFormattedCitation":"(Hernández et al., 2020)","previouslyFormattedCitation":"(Hernández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Hernández et al. (2020)</w:t>
            </w:r>
            <w:r w:rsidRPr="009A764B">
              <w:rPr>
                <w:rFonts w:cs="Arial"/>
                <w:sz w:val="20"/>
                <w:szCs w:val="20"/>
              </w:rPr>
              <w:fldChar w:fldCharType="end"/>
            </w:r>
          </w:p>
        </w:tc>
        <w:tc>
          <w:tcPr>
            <w:tcW w:w="2734" w:type="dxa"/>
          </w:tcPr>
          <w:p w14:paraId="4974D74D"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Oculares</w:t>
            </w:r>
            <w:proofErr w:type="spellEnd"/>
          </w:p>
        </w:tc>
        <w:tc>
          <w:tcPr>
            <w:tcW w:w="3068" w:type="dxa"/>
            <w:vMerge/>
          </w:tcPr>
          <w:p w14:paraId="22747D51" w14:textId="77777777" w:rsidR="00207427" w:rsidRPr="009A764B"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9A764B" w14:paraId="29B8E171"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749B685F"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4103/ijmr.IJMR_1652_17","ISSN":"0971-5916 (Print)","PMID":"32048617","abstract":"All individuals are exposed to certain chemical, physical, biological, environmental as well as occupational factors. The data pertaining to role of these factors on female reproduction are scanty as compared to male. The available data suggest the adverse effects of certain toxicants, viz., metals such as lead, cadmium and mercury, pesticides such as bis(4-chlorophenyl)-1,1,1-trichloroethane and organic solvent such as benzene, toluene and ionizing radiation on the female reproductive system affecting directly the organ system or impacting in directly through hormonal impairments, molecular alterations, oxidative stress and DNA methylation impairing fertility as well as pregnancy and its outcomes. Thus, there is a need for awareness and prevention programme about the adverse effects of these factors and deterioration of female reproductive health, pregnancy outcome and offspring development as some of these chemicals might affect the developing foetus at very low doses by endocrine disruptive mechanism.","author":[{"dropping-particle":"","family":"Kumar","given":"Sunil","non-dropping-particle":"","parse-names":false,"suffix":""},{"dropping-particle":"","family":"Sharma","given":"Anupama","non-dropping-particle":"","parse-names":false,"suffix":""},{"dropping-particle":"","family":"Kshetrimayum","given":"Chaoba","non-dropping-particle":"","parse-names":false,"suffix":""}],"container-title":"The Indian journal of medical research","id":"ITEM-1","issue":"6","issued":{"date-parts":[["2019","12"]]},"language":"eng","page":"532-545","title":"Environmental &amp; occupational exposure &amp; female reproductive dysfunction.","type":"article-journal","volume":"150"},"uris":["http://www.mendeley.com/documents/?uuid=95863120-585d-435e-be88-0c9d1b9f61ff"]}],"mendeley":{"formattedCitation":"(Kumar et al., 2019)","manualFormatting":"Kumar et al. (2019)","plainTextFormattedCitation":"(Kumar et al., 2019)","previouslyFormattedCitation":"(Kumar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Kumar et al. (2019)</w:t>
            </w:r>
            <w:r w:rsidRPr="009A764B">
              <w:rPr>
                <w:rFonts w:cs="Arial"/>
                <w:sz w:val="20"/>
                <w:szCs w:val="20"/>
              </w:rPr>
              <w:fldChar w:fldCharType="end"/>
            </w:r>
          </w:p>
        </w:tc>
        <w:tc>
          <w:tcPr>
            <w:tcW w:w="2734" w:type="dxa"/>
          </w:tcPr>
          <w:p w14:paraId="08FFF19C"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Función</w:t>
            </w:r>
            <w:proofErr w:type="spellEnd"/>
            <w:r w:rsidRPr="009A764B">
              <w:rPr>
                <w:rFonts w:cs="Arial"/>
                <w:sz w:val="20"/>
                <w:szCs w:val="20"/>
              </w:rPr>
              <w:t xml:space="preserve"> </w:t>
            </w:r>
            <w:proofErr w:type="spellStart"/>
            <w:r w:rsidRPr="009A764B">
              <w:rPr>
                <w:rFonts w:cs="Arial"/>
                <w:sz w:val="20"/>
                <w:szCs w:val="20"/>
              </w:rPr>
              <w:t>reproductiva</w:t>
            </w:r>
            <w:proofErr w:type="spellEnd"/>
          </w:p>
        </w:tc>
        <w:tc>
          <w:tcPr>
            <w:tcW w:w="3068" w:type="dxa"/>
            <w:vMerge w:val="restart"/>
          </w:tcPr>
          <w:p w14:paraId="5DE4B321" w14:textId="77777777" w:rsidR="00207427" w:rsidRPr="009A764B"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207427">
              <w:rPr>
                <w:rFonts w:cs="Arial"/>
                <w:sz w:val="20"/>
                <w:szCs w:val="20"/>
                <w:lang w:val="es-EC"/>
              </w:rPr>
              <w:t xml:space="preserve">La función reproductiva tanto en hombres como en mujeres se ve afectada por la exposición a radiaciones ionizantes. </w:t>
            </w:r>
            <w:r>
              <w:rPr>
                <w:rFonts w:cs="Arial"/>
                <w:sz w:val="20"/>
                <w:szCs w:val="20"/>
              </w:rPr>
              <w:t xml:space="preserve">Hay </w:t>
            </w:r>
            <w:proofErr w:type="spellStart"/>
            <w:r>
              <w:rPr>
                <w:rFonts w:cs="Arial"/>
                <w:sz w:val="20"/>
                <w:szCs w:val="20"/>
              </w:rPr>
              <w:t>riesgo</w:t>
            </w:r>
            <w:proofErr w:type="spellEnd"/>
            <w:r>
              <w:rPr>
                <w:rFonts w:cs="Arial"/>
                <w:sz w:val="20"/>
                <w:szCs w:val="20"/>
              </w:rPr>
              <w:t xml:space="preserve"> </w:t>
            </w:r>
            <w:proofErr w:type="spellStart"/>
            <w:r>
              <w:rPr>
                <w:rFonts w:cs="Arial"/>
                <w:sz w:val="20"/>
                <w:szCs w:val="20"/>
              </w:rPr>
              <w:t>elevado</w:t>
            </w:r>
            <w:proofErr w:type="spellEnd"/>
            <w:r>
              <w:rPr>
                <w:rFonts w:cs="Arial"/>
                <w:sz w:val="20"/>
                <w:szCs w:val="20"/>
              </w:rPr>
              <w:t xml:space="preserve"> de </w:t>
            </w:r>
            <w:proofErr w:type="spellStart"/>
            <w:r>
              <w:rPr>
                <w:rFonts w:cs="Arial"/>
                <w:sz w:val="20"/>
                <w:szCs w:val="20"/>
              </w:rPr>
              <w:t>esterilidad</w:t>
            </w:r>
            <w:proofErr w:type="spellEnd"/>
            <w:r>
              <w:rPr>
                <w:rFonts w:cs="Arial"/>
                <w:sz w:val="20"/>
                <w:szCs w:val="20"/>
              </w:rPr>
              <w:t xml:space="preserve"> </w:t>
            </w:r>
            <w:proofErr w:type="spellStart"/>
            <w:r>
              <w:rPr>
                <w:rFonts w:cs="Arial"/>
                <w:sz w:val="20"/>
                <w:szCs w:val="20"/>
              </w:rPr>
              <w:t>tanto</w:t>
            </w:r>
            <w:proofErr w:type="spellEnd"/>
            <w:r>
              <w:rPr>
                <w:rFonts w:cs="Arial"/>
                <w:sz w:val="20"/>
                <w:szCs w:val="20"/>
              </w:rPr>
              <w:t xml:space="preserve"> </w:t>
            </w:r>
            <w:proofErr w:type="spellStart"/>
            <w:r>
              <w:rPr>
                <w:rFonts w:cs="Arial"/>
                <w:sz w:val="20"/>
                <w:szCs w:val="20"/>
              </w:rPr>
              <w:t>masculina</w:t>
            </w:r>
            <w:proofErr w:type="spellEnd"/>
            <w:r>
              <w:rPr>
                <w:rFonts w:cs="Arial"/>
                <w:sz w:val="20"/>
                <w:szCs w:val="20"/>
              </w:rPr>
              <w:t xml:space="preserve"> </w:t>
            </w:r>
            <w:proofErr w:type="spellStart"/>
            <w:r>
              <w:rPr>
                <w:rFonts w:cs="Arial"/>
                <w:sz w:val="20"/>
                <w:szCs w:val="20"/>
              </w:rPr>
              <w:t>como</w:t>
            </w:r>
            <w:proofErr w:type="spellEnd"/>
            <w:r>
              <w:rPr>
                <w:rFonts w:cs="Arial"/>
                <w:sz w:val="20"/>
                <w:szCs w:val="20"/>
              </w:rPr>
              <w:t xml:space="preserve"> </w:t>
            </w:r>
            <w:proofErr w:type="spellStart"/>
            <w:r>
              <w:rPr>
                <w:rFonts w:cs="Arial"/>
                <w:sz w:val="20"/>
                <w:szCs w:val="20"/>
              </w:rPr>
              <w:t>femenina</w:t>
            </w:r>
            <w:proofErr w:type="spellEnd"/>
            <w:r>
              <w:rPr>
                <w:rFonts w:cs="Arial"/>
                <w:sz w:val="20"/>
                <w:szCs w:val="20"/>
              </w:rPr>
              <w:t>.</w:t>
            </w:r>
          </w:p>
        </w:tc>
      </w:tr>
      <w:tr w:rsidR="00207427" w:rsidRPr="009A764B" w14:paraId="3E0FC6CE"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34AD6778"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186/s12958-018-0431-1","ISSN":"1477-7827 (Electronic)","PMID":"30445985","abstract":"During recent years, an increasing percentage of male infertility has to be attributed to an array of environmental, health and lifestyle factors. Male infertility is likely to be affected by the intense exposure to heat and extreme exposure to pesticides, radiations, radioactivity and other hazardous substances. We are surrounded by several types of ionizing and non-ionizing radiations and both have recognized causative effects on spermatogenesis. Since it is impossible to cover all types of radiation sources and their biological effects under a single title, this review is focusing on radiation deriving from cell phones, laptops, Wi-Fi and microwave ovens, as these are the most common sources of non-ionizing radiations, which may contribute to the cause of infertility by exploring the effect of exposure to radiofrequency radiations on the male fertility pattern. From currently available studies it is clear that radiofrequency electromagnetic fields (RF-EMF) have deleterious effects on sperm parameters (like sperm count, morphology, motility), affects the role of kinases in cellular metabolism and the endocrine system, and produces genotoxicity, genomic instability and oxidative stress. This is followed with protective measures for these radiations and future recommendations. The study concludes that the RF-EMF may induce oxidative stress with an increased level of reactive oxygen species, which may lead to infertility. This has been concluded based on available evidences from in vitro and in vivo studies suggesting that RF-EMF exposure negatively affects sperm quality.","author":[{"dropping-particle":"","family":"Kesari","given":"Kavindra Kumar","non-dropping-particle":"","parse-names":false,"suffix":""},{"dropping-particle":"","family":"Agarwal","given":"Ashok","non-dropping-particle":"","parse-names":false,"suffix":""},{"dropping-particle":"","family":"Henkel","given":"Ralf","non-dropping-particle":"","parse-names":false,"suffix":""}],"container-title":"Reproductive biology and endocrinology : RB&amp;E","id":"ITEM-1","issue":"1","issued":{"date-parts":[["2018","12"]]},"language":"eng","page":"118","title":"Radiations and male fertility.","type":"article-journal","volume":"16"},"uris":["http://www.mendeley.com/documents/?uuid=fcbb3d4e-e82c-4112-8aae-db023fef4197"]}],"mendeley":{"formattedCitation":"(Kesari et al., 2018)","manualFormatting":"Kesari et al. (2018)","plainTextFormattedCitation":"(Kesari et al., 2018)","previouslyFormattedCitation":"(Kesari et al., 2018)"},"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Kesari et al. (2018)</w:t>
            </w:r>
            <w:r w:rsidRPr="009A764B">
              <w:rPr>
                <w:rFonts w:cs="Arial"/>
                <w:sz w:val="20"/>
                <w:szCs w:val="20"/>
              </w:rPr>
              <w:fldChar w:fldCharType="end"/>
            </w:r>
          </w:p>
        </w:tc>
        <w:tc>
          <w:tcPr>
            <w:tcW w:w="2734" w:type="dxa"/>
          </w:tcPr>
          <w:p w14:paraId="7B674201"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Función</w:t>
            </w:r>
            <w:proofErr w:type="spellEnd"/>
            <w:r w:rsidRPr="009A764B">
              <w:rPr>
                <w:rFonts w:cs="Arial"/>
                <w:sz w:val="20"/>
                <w:szCs w:val="20"/>
              </w:rPr>
              <w:t xml:space="preserve"> </w:t>
            </w:r>
            <w:proofErr w:type="spellStart"/>
            <w:r w:rsidRPr="009A764B">
              <w:rPr>
                <w:rFonts w:cs="Arial"/>
                <w:sz w:val="20"/>
                <w:szCs w:val="20"/>
              </w:rPr>
              <w:t>reproductiva</w:t>
            </w:r>
            <w:proofErr w:type="spellEnd"/>
          </w:p>
        </w:tc>
        <w:tc>
          <w:tcPr>
            <w:tcW w:w="3068" w:type="dxa"/>
            <w:vMerge/>
          </w:tcPr>
          <w:p w14:paraId="435C1148" w14:textId="77777777" w:rsidR="00207427" w:rsidRPr="009A764B"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9A764B" w14:paraId="2A44FD92"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7E4AA9E5"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26444/aaem/112837","ISSN":"1898-2263 (Electronic)","PMID":"31885235","abstract":"INTRODUCTION AND OBJECTIVE: The tendency towards postponement of maternity implies a greater exposure of female germ cells to damaging environmental effects, including ionizing radiation (IR). Progress in paediatric oncology, based on the use of radiotherapy, also implies the occurrence of gonadal dysfunctions and subsequent female fertility disorders. Therefore, it seems justifiable to systematize the state of knowledge concerning the effect of IR on the female reproductive system. BRIEF DESCRIPTION OF THE STATE OF KNOWLEDGE: A considerable part of studies concerning the effect of IR on female germ cells have been conducted on animals. Their extrapolation to humans is hindered because in animal studies high acute exposures are applied, which do not reflect human environmental exposures characterized by chronic low dose exposure. Studies on animals provide a heterogenous image, which hinders the formulation of unequivocal conclusions and indicates that radiosensitivity depends, i.a. on IR dose, stage of development of oocytes, the applied marker of the effects of IR, or on the species. LD50 of human oocytes is estimated to be below 2 Gy. The effect of IR depends, i.a. on the dose fractionation and the age (older women are more radiosensitive). In females, the effective sterilizing dose is: at birth 20.3 Gy, at 10 years 18.4 Gy, at 20 years 16.5 Gy, whereas at 30 years 14.3 Gy, which is associated with the available pool of ovarian follicles. CONCLUSIONS: Within the range of low doses received as a result of environmental exposure to IR, there is no evidence for the occurrence of either adverse pregnancy outcomes, nor fertility disorders in females. These effects may be related to the cancer radiotherapy, or exposure to high IR doses during nuclear accidents.","author":[{"dropping-particle":"","family":"Skrzypek","given":"Michal","non-dropping-particle":"","parse-names":false,"suffix":""},{"dropping-particle":"","family":"Wdowiak","given":"Artur","non-dropping-particle":"","parse-names":false,"suffix":""},{"dropping-particle":"","family":"Panasiuk","given":"Lech","non-dropping-particle":"","parse-names":false,"suffix":""},{"dropping-particle":"","family":"Stec","given":"Magdalena","non-dropping-particle":"","parse-names":false,"suffix":""},{"dropping-particle":"","family":"Szczygieł","given":"Karolina","non-dropping-particle":"","parse-names":false,"suffix":""},{"dropping-particle":"","family":"Zybała","given":"Małgorzata","non-dropping-particle":"","parse-names":false,"suffix":""},{"dropping-particle":"","family":"Filip","given":"Michał","non-dropping-particle":"","parse-names":false,"suffix":""}],"container-title":"Annals of agricultural and environmental medicine : AAEM","id":"ITEM-1","issue":"4","issued":{"date-parts":[["2019","12"]]},"language":"eng","page":"606-616","publisher-place":"Poland","title":"Effect of ionizing radiation on the female reproductive system.","type":"article-journal","volume":"26"},"uris":["http://www.mendeley.com/documents/?uuid=52cd7945-5ac4-4fe5-86d5-e099cab2e073"]}],"mendeley":{"formattedCitation":"(Skrzypek et al., 2019)","manualFormatting":"Skrzypek et al. (2019)","plainTextFormattedCitation":"(Skrzypek et al., 2019)","previouslyFormattedCitation":"(Skrzypek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Skrzypek et al. (2019)</w:t>
            </w:r>
            <w:r w:rsidRPr="009A764B">
              <w:rPr>
                <w:rFonts w:cs="Arial"/>
                <w:sz w:val="20"/>
                <w:szCs w:val="20"/>
              </w:rPr>
              <w:fldChar w:fldCharType="end"/>
            </w:r>
          </w:p>
        </w:tc>
        <w:tc>
          <w:tcPr>
            <w:tcW w:w="2734" w:type="dxa"/>
          </w:tcPr>
          <w:p w14:paraId="1164A6F6"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Función</w:t>
            </w:r>
            <w:proofErr w:type="spellEnd"/>
            <w:r w:rsidRPr="009A764B">
              <w:rPr>
                <w:rFonts w:cs="Arial"/>
                <w:sz w:val="20"/>
                <w:szCs w:val="20"/>
              </w:rPr>
              <w:t xml:space="preserve"> </w:t>
            </w:r>
            <w:proofErr w:type="spellStart"/>
            <w:r w:rsidRPr="009A764B">
              <w:rPr>
                <w:rFonts w:cs="Arial"/>
                <w:sz w:val="20"/>
                <w:szCs w:val="20"/>
              </w:rPr>
              <w:t>reproductiva</w:t>
            </w:r>
            <w:proofErr w:type="spellEnd"/>
          </w:p>
        </w:tc>
        <w:tc>
          <w:tcPr>
            <w:tcW w:w="3068" w:type="dxa"/>
            <w:vMerge/>
          </w:tcPr>
          <w:p w14:paraId="5D65ED14" w14:textId="77777777" w:rsidR="00207427" w:rsidRPr="009A764B"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9A764B" w14:paraId="2F078B46"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33C093B2"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26444/aaem/106085","ISSN":"1898-2263 (Electronic)","PMID":"31232047","abstract":"INTRODUCTION AND OBJECTIVE: In the light of current data concerning the growing exposure to ionizing radiation (IR) originating from atrificial sources, especially from medical ones, and also related to occupational exposure, it is justifiable to systematize the state of knowledge concerning the effect of IR on the male reproductive system. BRIEF DESCRIPTION OF THE STATE OF KNOWLEDGE: There is no basis for the application of the hypothesis of hormesis in the area of male reproductive health. Regarding the impact of IR on spermatogenesis, spermatogonia are less susceptible to the occurrence of DNA damage after exposition to IR, but are characterized by slower DNA repair compared to somatic cells. Damage to the genes after exposure to IR is possible at each stage of spermatogenesis; however, haploidal spermatids show the highest radiosensitivity in this respect. The genetic risk of the cells differentiating during spermatogenesis is limited to one cycle of spermatogenesis, whereas the genetic instability may persist for the whole period of life, and DNA damage induced by IR may be transmitted to future generations. The minimum dose causing detectable DNA damage was 30 Gy. While exceeding this dose, the number of single-strand DNA breaks increases. Among males exposed to IR, a decrease was observed in sperm motility and in the percentage of morphologically normal spermatozoa as well as in an intensification of vacuolization. The genetic material in the sperm of these males showed higher fragmentation and methylation of genomic DNA. CONCLUSION: In the context of the epidemiological situation concerning the prevalence of infertility, while assessing the health effects of exposure to IR from artificial, including medical sources, the reproductive risk should be considered.","author":[{"dropping-particle":"","family":"Wdowiak","given":"Artur","non-dropping-particle":"","parse-names":false,"suffix":""},{"dropping-particle":"","family":"Skrzypek","given":"Michal","non-dropping-particle":"","parse-names":false,"suffix":""},{"dropping-particle":"","family":"Stec","given":"Magdalena","non-dropping-particle":"","parse-names":false,"suffix":""},{"dropping-particle":"","family":"Panasiuk","given":"Lech","non-dropping-particle":"","parse-names":false,"suffix":""}],"container-title":"Annals of agricultural and environmental medicine : AAEM","id":"ITEM-1","issue":"2","issued":{"date-parts":[["2019","6"]]},"language":"eng","page":"210-216","publisher-place":"Poland","title":"Effect of ionizing radiation on the male reproductive system.","type":"article-journal","volume":"26"},"uris":["http://www.mendeley.com/documents/?uuid=0ab4b2b5-4ab5-4e89-9793-af0428abf414"]}],"mendeley":{"formattedCitation":"(Wdowiak et al., 2019)","manualFormatting":"Wdowiak et al. (2019)","plainTextFormattedCitation":"(Wdowiak et al., 2019)","previouslyFormattedCitation":"(Wdowiak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Wdowiak et al. (2019)</w:t>
            </w:r>
            <w:r w:rsidRPr="009A764B">
              <w:rPr>
                <w:rFonts w:cs="Arial"/>
                <w:sz w:val="20"/>
                <w:szCs w:val="20"/>
              </w:rPr>
              <w:fldChar w:fldCharType="end"/>
            </w:r>
          </w:p>
        </w:tc>
        <w:tc>
          <w:tcPr>
            <w:tcW w:w="2734" w:type="dxa"/>
          </w:tcPr>
          <w:p w14:paraId="7DEEDC57"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Función</w:t>
            </w:r>
            <w:proofErr w:type="spellEnd"/>
            <w:r w:rsidRPr="009A764B">
              <w:rPr>
                <w:rFonts w:cs="Arial"/>
                <w:sz w:val="20"/>
                <w:szCs w:val="20"/>
              </w:rPr>
              <w:t xml:space="preserve"> </w:t>
            </w:r>
            <w:proofErr w:type="spellStart"/>
            <w:r w:rsidRPr="009A764B">
              <w:rPr>
                <w:rFonts w:cs="Arial"/>
                <w:sz w:val="20"/>
                <w:szCs w:val="20"/>
              </w:rPr>
              <w:t>reproductiva</w:t>
            </w:r>
            <w:proofErr w:type="spellEnd"/>
          </w:p>
        </w:tc>
        <w:tc>
          <w:tcPr>
            <w:tcW w:w="3068" w:type="dxa"/>
            <w:vMerge/>
          </w:tcPr>
          <w:p w14:paraId="4F87FD26" w14:textId="77777777" w:rsidR="00207427" w:rsidRPr="009A764B"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D16C7E" w14:paraId="3636FDD8" w14:textId="77777777" w:rsidTr="00AA1F0B">
        <w:trPr>
          <w:cnfStyle w:val="000000100000" w:firstRow="0" w:lastRow="0" w:firstColumn="0" w:lastColumn="0" w:oddVBand="0" w:evenVBand="0" w:oddHBand="1" w:evenHBand="0" w:firstRowFirstColumn="0" w:firstRowLastColumn="0" w:lastRowFirstColumn="0" w:lastRowLastColumn="0"/>
          <w:trHeight w:val="378"/>
          <w:jc w:val="center"/>
        </w:trPr>
        <w:tc>
          <w:tcPr>
            <w:cnfStyle w:val="001000000000" w:firstRow="0" w:lastRow="0" w:firstColumn="1" w:lastColumn="0" w:oddVBand="0" w:evenVBand="0" w:oddHBand="0" w:evenHBand="0" w:firstRowFirstColumn="0" w:firstRowLastColumn="0" w:lastRowFirstColumn="0" w:lastRowLastColumn="0"/>
            <w:tcW w:w="3402" w:type="dxa"/>
          </w:tcPr>
          <w:p w14:paraId="4F76C88E"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16/j.ejrad.2020.109279","ISSN":"0720-048X","author":[{"dropping-particle":"","family":"Luigi","given":"Dante","non-dropping-particle":"","parse-names":false,"suffix":""},{"dropping-particle":"","family":"Fontana","given":"Luca","non-dropping-particle":"","parse-names":false,"suffix":""},{"dropping-particle":"","family":"Leso","given":"Veruscka","non-dropping-particle":"","parse-names":false,"suffix":""},{"dropping-particle":"","family":"Dolce","given":"Pasquale","non-dropping-particle":"","parse-names":false,"suffix":""},{"dropping-particle":"","family":"Vitale","given":"Rosalba","non-dropping-particle":"","parse-names":false,"suffix":""},{"dropping-particle":"","family":"Vetrani","given":"Ilaria","non-dropping-particle":"","parse-names":false,"suffix":""},{"dropping-particle":"","family":"Galdi","given":"Aniello","non-dropping-particle":"","parse-names":false,"suffix":""},{"dropping-particle":"","family":"Iavicoli","given":"Ivo","non-dropping-particle":"","parse-names":false,"suffix":""}],"container-title":"European Journal of Radiology","id":"ITEM-1","issue":"May","issued":{"date-parts":[["2020"]]},"page":"109279","publisher":"Elsevier B.V.","title":"Low dose ionizing radiation exposure and risk of thyroid functional alterations in healthcare workers","type":"article-journal","volume":"132"},"uris":["http://www.mendeley.com/documents/?uuid=47ca6228-24ef-41c3-a6ff-d4fe558ae195"]}],"mendeley":{"formattedCitation":"(Luigi et al., 2020)","manualFormatting":"Luigi et al. (2020)","plainTextFormattedCitation":"(Luigi et al., 2020)","previouslyFormattedCitation":"(Luigi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Luigi et al. (2020)</w:t>
            </w:r>
            <w:r w:rsidRPr="009A764B">
              <w:rPr>
                <w:rFonts w:cs="Arial"/>
                <w:sz w:val="20"/>
                <w:szCs w:val="20"/>
              </w:rPr>
              <w:fldChar w:fldCharType="end"/>
            </w:r>
          </w:p>
        </w:tc>
        <w:tc>
          <w:tcPr>
            <w:tcW w:w="2734" w:type="dxa"/>
          </w:tcPr>
          <w:p w14:paraId="1AF8DE68"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Alteración</w:t>
            </w:r>
            <w:proofErr w:type="spellEnd"/>
            <w:r w:rsidRPr="009A764B">
              <w:rPr>
                <w:rFonts w:cs="Arial"/>
                <w:sz w:val="20"/>
                <w:szCs w:val="20"/>
              </w:rPr>
              <w:t xml:space="preserve"> </w:t>
            </w:r>
            <w:proofErr w:type="spellStart"/>
            <w:r w:rsidRPr="009A764B">
              <w:rPr>
                <w:rFonts w:cs="Arial"/>
                <w:sz w:val="20"/>
                <w:szCs w:val="20"/>
              </w:rPr>
              <w:t>tiroidea</w:t>
            </w:r>
            <w:proofErr w:type="spellEnd"/>
          </w:p>
        </w:tc>
        <w:tc>
          <w:tcPr>
            <w:tcW w:w="3068" w:type="dxa"/>
            <w:vMerge w:val="restart"/>
          </w:tcPr>
          <w:p w14:paraId="5879080F"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207427">
              <w:rPr>
                <w:rFonts w:cs="Arial"/>
                <w:sz w:val="20"/>
                <w:szCs w:val="20"/>
                <w:lang w:val="es-EC"/>
              </w:rPr>
              <w:t>Entre los trabajadores expuestos a las radiaciones ionizantes se eleva el riesgo de sufrir hipotiroidismo.</w:t>
            </w:r>
          </w:p>
        </w:tc>
      </w:tr>
      <w:tr w:rsidR="00207427" w:rsidRPr="009A764B" w14:paraId="121D4F03"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76B50B80"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97/HP.0000000000001071","ISSN":"1538-5159 (Electronic)","PMID":"30913057","abstract":"OBJECTIVES: To analyze possible alterations of thyroid function related to dosimetric values in health care workers exposed to ionizing radiation. MATERIALS AND METHODS: Forty-six health care workers exposed to ionizing radiation at a tertiary hospital previously exposed to ionizing radiation were included in the study. Age, sex, history of thyroid diseases, thyroid hormones, work post, service, dosimetric values of previous year, and 5 y period were considered. Alterations of thyroid function and other variables were analyzed by exact logistic regression univariate model. RESULTS: 7.1% workers showed an increased serum thyroid-stimulating hormone without free T3 or free T4 alteration. A significant relationship between workers with increased thyroid-stimulating hormone and dosimetric values of previous year (odds ratio 6.35, 95% confidence interval 1.20-98.1, p = 0.021) and previous 5 y period of radiation exposure (odds ratio 1.72, 95% confidence interval 1.12-3.34, p = 0.007) was obtained. CONCLUSION: An increased risk of subclinical hypothyroidism related to radiation doses was observed in this pilot study on a group of health care workers exposed to ionizing radiation.","author":[{"dropping-particle":"","family":"Luna-Sánchez","given":"Shirley","non-dropping-particle":"","parse-names":false,"suffix":""},{"dropping-particle":"","family":"Campo","given":"M T","non-dropping-particle":"Del","parse-names":false,"suffix":""},{"dropping-particle":"","family":"Morán","given":"Julio Valverde","non-dropping-particle":"","parse-names":false,"suffix":""},{"dropping-particle":"","family":"Fernández","given":"Ignacio Mahillo","non-dropping-particle":"","parse-names":false,"suffix":""},{"dropping-particle":"","family":"Checa","given":"Fernando José Sancho","non-dropping-particle":"","parse-names":false,"suffix":""},{"dropping-particle":"","family":"la Hoz","given":"Rafael E","non-dropping-particle":"de","parse-names":false,"suffix":""}],"container-title":"Health physics","id":"ITEM-1","issue":"4","issued":{"date-parts":[["2019","10"]]},"language":"eng","page":"403-407","publisher-place":"United States","title":"Thyroid Function in Health Care Workers Exposed to Ionizing Radiation.","type":"article-journal","volume":"117"},"uris":["http://www.mendeley.com/documents/?uuid=9554ad83-5448-4654-ad8b-7ee63c380137"]}],"mendeley":{"formattedCitation":"(Luna-Sánchez et al., 2019)","manualFormatting":"Luna-Sánchez et al. (2019)","plainTextFormattedCitation":"(Luna-Sánchez et al., 2019)","previouslyFormattedCitation":"(Luna-Sánchez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Luna-Sánchez et al. (2019)</w:t>
            </w:r>
            <w:r w:rsidRPr="009A764B">
              <w:rPr>
                <w:rFonts w:cs="Arial"/>
                <w:sz w:val="20"/>
                <w:szCs w:val="20"/>
              </w:rPr>
              <w:fldChar w:fldCharType="end"/>
            </w:r>
          </w:p>
        </w:tc>
        <w:tc>
          <w:tcPr>
            <w:tcW w:w="2734" w:type="dxa"/>
          </w:tcPr>
          <w:p w14:paraId="1A872B02"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Alteración</w:t>
            </w:r>
            <w:proofErr w:type="spellEnd"/>
            <w:r w:rsidRPr="009A764B">
              <w:rPr>
                <w:rFonts w:cs="Arial"/>
                <w:sz w:val="20"/>
                <w:szCs w:val="20"/>
              </w:rPr>
              <w:t xml:space="preserve"> </w:t>
            </w:r>
            <w:proofErr w:type="spellStart"/>
            <w:r w:rsidRPr="009A764B">
              <w:rPr>
                <w:rFonts w:cs="Arial"/>
                <w:sz w:val="20"/>
                <w:szCs w:val="20"/>
              </w:rPr>
              <w:t>tiroidea</w:t>
            </w:r>
            <w:proofErr w:type="spellEnd"/>
          </w:p>
        </w:tc>
        <w:tc>
          <w:tcPr>
            <w:tcW w:w="3068" w:type="dxa"/>
            <w:vMerge/>
          </w:tcPr>
          <w:p w14:paraId="4E89A8CB" w14:textId="77777777" w:rsidR="00207427" w:rsidRPr="009A764B"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9A764B" w14:paraId="4027FC2C"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096CE2B6"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author":[{"dropping-particle":"","family":"Escobar","given":"A","non-dropping-particle":"","parse-names":false,"suffix":""},{"dropping-particle":"","family":"Coronel","given":"C","non-dropping-particle":"","parse-names":false,"suffix":""}],"container-title":"Boletín Médico de Postgrado","id":"ITEM-1","issue":"1","issued":{"date-parts":[["2019"]]},"page":"21-24","title":"Hallazgos ecográficos de la glándula tiroides en el personal técnico ocupacionalmente expuesto y no expuesto a radiaciones ionizantes del Hospital Central Universitario Dr. Antonio María Pineda","type":"article-journal","volume":"35"},"uris":["http://www.mendeley.com/documents/?uuid=e78fa1de-7371-4799-8dea-4965046c8499"]}],"mendeley":{"formattedCitation":"(Escobar &amp; Coronel, 2019)","manualFormatting":"Escobar y Coronel (2019)","plainTextFormattedCitation":"(Escobar &amp; Coronel, 2019)","previouslyFormattedCitation":"(Escobar &amp; Corone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Escobar y Coronel (2019)</w:t>
            </w:r>
            <w:r w:rsidRPr="009A764B">
              <w:rPr>
                <w:rFonts w:cs="Arial"/>
                <w:sz w:val="20"/>
                <w:szCs w:val="20"/>
              </w:rPr>
              <w:fldChar w:fldCharType="end"/>
            </w:r>
          </w:p>
        </w:tc>
        <w:tc>
          <w:tcPr>
            <w:tcW w:w="2734" w:type="dxa"/>
          </w:tcPr>
          <w:p w14:paraId="31421192"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Alteración</w:t>
            </w:r>
            <w:proofErr w:type="spellEnd"/>
            <w:r w:rsidRPr="009A764B">
              <w:rPr>
                <w:rFonts w:cs="Arial"/>
                <w:sz w:val="20"/>
                <w:szCs w:val="20"/>
              </w:rPr>
              <w:t xml:space="preserve"> </w:t>
            </w:r>
            <w:proofErr w:type="spellStart"/>
            <w:r w:rsidRPr="009A764B">
              <w:rPr>
                <w:rFonts w:cs="Arial"/>
                <w:sz w:val="20"/>
                <w:szCs w:val="20"/>
              </w:rPr>
              <w:t>tiroidea</w:t>
            </w:r>
            <w:proofErr w:type="spellEnd"/>
          </w:p>
        </w:tc>
        <w:tc>
          <w:tcPr>
            <w:tcW w:w="3068" w:type="dxa"/>
            <w:vMerge/>
          </w:tcPr>
          <w:p w14:paraId="4EA8E362" w14:textId="77777777" w:rsidR="00207427" w:rsidRPr="009A764B"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D16C7E" w14:paraId="7DFA2DEA"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5901E818"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667/RR15358.1","ISSN":"1938-5404 (Electronic)","PMID":"31449440","abstract":"While the link between risk of leukemia and acute radiation exposure is well  established for large doses received acutely, uncertainty remains around the translation of these risk estimates to occupational exposure scenarios where the doses are low and accumulated over time, possibly over many years. We present leukemia incidence and mortality radiation risk estimates derived from the National Registry for Radiation Workers, which is a large cohort of occupationally exposed workers from the United Kingdom (UK). The cohort comprised 173,081 workers from the UK who were monitored for occupational exposure to radiation. The cohort was followed for a total of 5.3 million person-years and the incidence and mortality due to leukemia was identified through to the end of follow-up in 2011. Poisson regression was used to investigate the relationship between cumulative radiation dose and leukemia mortality and incidence rates using excess relative risk (ERR) and excess additive risk (EAR) models. The results of this work showed a collective dose of 4,414 person-Sv accumulated by the cohort with an average cumulative dose of 25.5 mSv. Among male workers both the ERR and EAR models showed evidence of increased leukemia risk (excluding chronic lymphatic leukemia) associated with increasing cumulative dose. The ERR was 1.38 per Sv (90% CI: 0.04; 3.24) and EAR was 1.33 per 10,000 person-year-Sv (90% CI: 0.04; 2.89) when a linear model was used. These excess risks were driven by increased risks for chronic myeloid leukemia [ERR/Sv = 6.77 (90% CI: 2.14; 15.44)]. In conclusion, this study provides further evidence that leukemia risks may be increased by low-dose and protracted external radiation exposure. The risks are generally consistent with those observed in the atomic bomb survivor studies, as well as with risk coefficients on which international radiation safety standards, including the dose limits and constraints used to control exposures, are based.","author":[{"dropping-particle":"","family":"Gillies","given":"Michael","non-dropping-particle":"","parse-names":false,"suffix":""},{"dropping-particle":"","family":"Haylock","given":"Richard","non-dropping-particle":"","parse-names":false,"suffix":""},{"dropping-particle":"","family":"Hunter","given":"Nezhat","non-dropping-particle":"","parse-names":false,"suffix":""},{"dropping-particle":"","family":"Zhang","given":"Wei","non-dropping-particle":"","parse-names":false,"suffix":""}],"container-title":"Radiation research","id":"ITEM-1","issue":"5","issued":{"date-parts":[["2019","11"]]},"language":"eng","page":"527-537","publisher-place":"United States","title":"Risk of Leukemia Associated with Protracted Low-Dose Radiation Exposure: Updated  Results from the National Registry for Radiation Workers Study.","type":"article-journal","volume":"192"},"uris":["http://www.mendeley.com/documents/?uuid=4c831e7e-9ff3-4997-b5d5-fadbdc621e27"]}],"mendeley":{"formattedCitation":"(Gillies et al., 2019)","manualFormatting":"Gillies et al. (2019)","plainTextFormattedCitation":"(Gillies et al., 2019)","previouslyFormattedCitation":"(Gillies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Gillies et al. (2019)</w:t>
            </w:r>
            <w:r w:rsidRPr="009A764B">
              <w:rPr>
                <w:rFonts w:cs="Arial"/>
                <w:sz w:val="20"/>
                <w:szCs w:val="20"/>
              </w:rPr>
              <w:fldChar w:fldCharType="end"/>
            </w:r>
          </w:p>
        </w:tc>
        <w:tc>
          <w:tcPr>
            <w:tcW w:w="2734" w:type="dxa"/>
          </w:tcPr>
          <w:p w14:paraId="3931BED4"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Cáncer</w:t>
            </w:r>
            <w:proofErr w:type="spellEnd"/>
          </w:p>
        </w:tc>
        <w:tc>
          <w:tcPr>
            <w:tcW w:w="3068" w:type="dxa"/>
            <w:vMerge w:val="restart"/>
          </w:tcPr>
          <w:p w14:paraId="4472AA40" w14:textId="77777777" w:rsidR="00207427" w:rsidRPr="00207427"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207427">
              <w:rPr>
                <w:rFonts w:cs="Arial"/>
                <w:sz w:val="20"/>
                <w:szCs w:val="20"/>
                <w:lang w:val="es-EC"/>
              </w:rPr>
              <w:t>El riesgo de cáncer aumenta entre los trabajadores de la salud expuestos a radiaciones ionizantes. Leucemia y Linfomas son los principales tipos asociados a este riesgo.</w:t>
            </w:r>
          </w:p>
        </w:tc>
      </w:tr>
      <w:tr w:rsidR="00207427" w:rsidRPr="009A764B" w14:paraId="5F72B9E8"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01C073F4"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Pr>
                <w:rFonts w:cs="Arial"/>
                <w:sz w:val="20"/>
                <w:szCs w:val="20"/>
              </w:rPr>
              <w:instrText>ADDIN CSL_CITATION {"citationItems":[{"id":"ITEM-1","itemData":{"DOI":"10.1088/1361-6498/abbe37","ISSN":"1361-6498 (Electronic)","PMID":"33017815","abstract":"The ability of ionising radiation to induce lymphoma is unclear. Here, we present a narrative review of epidemiological evidence of the risk of lymphoma, including chronic lymphocytic leukaemia (CLL) and multiple myeloma (MM), among various exposed populations including atomic bombing survivors, industrial and medical radiation workers and individuals exposed for medical purposes. Overall, there is a suggestion of a positive dose dependent association between radiation exposure and lymphoma. The magnitude of this association is highly imprecise, however, with wide confidence intervals frequently including zero risk. External comparisons tend to show similar incidence and mortality rates to the general population. Currently, there is insufficient information on the impact of age-at-exposure, high versus low linear energy transfer (LET) radiation, external versus internal or acute versus chronic exposures. Associations are stronger for males than females, and stronger for non-Hodgkin lymphoma (NHL) and MM than for Hodgkin lymphoma (HL), while the risk of radiation induced CLL may be non-existent. This broad grouping of diverse diseases could potentially obscure stronger associations for certain subtypes, each with a different cell-of-origin. Additionally, the classification of malignancies as leukaemia or lymphoma may result in similar diseases being analysed separately while distinct diseases are analysed in the same category. Uncertainty in cell-of-origin means the appropriate organ for dose response analysis is unclear. Further uncertainties arise from potential confounding or bias due to infectious causes and immunosuppression. The potential interaction between radiation and other risk factors is unknown. Combined, these uncertainties make lymphoma perhaps the most challenging malignancy to study in radiation epidemiology.","author":[{"dropping-particle":"","family":"Harbron","given":"Richard W","non-dropping-particle":"","parse-names":false,"suffix":""},{"dropping-particle":"","family":"Pasqual","given":"Elisa","non-dropping-particle":"","parse-names":false,"suffix":""}],"container-title":"Journal of radiological protection","id":"ITEM-1","issued":{"date-parts":[["2020","10"]]},"language":"eng","page":"R151-R185","publisher-place":"England","title":"Ionising radiation as a risk factor for lymphoma: A review.","type":"article-journal","volume":"40"},"uris":["http://www.mendeley.com/documents/?uuid=2defa0a8-4de9-4de2-baa1-c619e39e5b23"]}],"mendeley":{"formattedCitation":"(Harbron &amp; Pasqual, 2020)","manualFormatting":"Harbron y Pasqual (2020)","plainTextFormattedCitation":"(Harbron &amp; Pasqual, 2020)","previouslyFormattedCitation":"(Harbron &amp; Pasqu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Harbron y Pasqual (2020)</w:t>
            </w:r>
            <w:r w:rsidRPr="009A764B">
              <w:rPr>
                <w:rFonts w:cs="Arial"/>
                <w:sz w:val="20"/>
                <w:szCs w:val="20"/>
              </w:rPr>
              <w:fldChar w:fldCharType="end"/>
            </w:r>
          </w:p>
        </w:tc>
        <w:tc>
          <w:tcPr>
            <w:tcW w:w="2734" w:type="dxa"/>
          </w:tcPr>
          <w:p w14:paraId="4F2D1A8D"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Cáncer</w:t>
            </w:r>
            <w:proofErr w:type="spellEnd"/>
          </w:p>
        </w:tc>
        <w:tc>
          <w:tcPr>
            <w:tcW w:w="3068" w:type="dxa"/>
            <w:vMerge/>
          </w:tcPr>
          <w:p w14:paraId="106074EF" w14:textId="77777777" w:rsidR="00207427" w:rsidRPr="009A764B"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9A764B" w14:paraId="2C6C6447"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4F52E541"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186/s12940-020-00596-9","ISSN":"1476069X","PMID":"32334593","abstract":"Background: Evidence linking risk of lymphoma and B-cell lymphoma subtypes to ionizing radiation is inconclusive, particularly at low exposure levels. Methods: We investigated risk of lymphoma (all subtypes), B-cell lymphomas, and its major subtypes, associated with low-level occupational exposure to ionizing radiation, in 2346 lymphoma cases and 2463 controls, who participated in the multicenter EpiLymph case-control study. We developed a job-exposure matrix to estimate exposure to ionizing radiation, distinguishing between internal and external radiation, and we applied it to the lifetime occupational history of study subjects, We calculated the Odds Ratio (OR) and its 95% confidence interval (95% CI) for lymphoma (all subtypes combined), B-cell lymphoma, and its major subtypes using unconditional, polytomous logistic regression adjusting for age, gender, and education. Results: We did not observe an association between exposure metrics of external and internal radiation and risk of lymphoma (all subtypes), nor with B-cell lymphoma, or its major subtypes, at the levels regularly experienced in occupational settings. An elevated risk of diffuse large B cell lymphoma was observed among the most likely exposed study subjects with relatively higher exposure intensity, which would be worth further investigation. Conclusions: Further investigation is warranted on risk of B cell lymphoma subtypes associated with low-level occupational exposure to external ionizing radiation, and to clarify whether lymphoma should be included among the cancer outcomes related to ionizing radiation.","author":[{"dropping-particle":"","family":"Satta","given":"Giannina","non-dropping-particle":"","parse-names":false,"suffix":""},{"dropping-particle":"","family":"Loi","given":"Matteo","non-dropping-particle":"","parse-names":false,"suffix":""},{"dropping-particle":"","family":"Becker","given":"Nickolaus","non-dropping-particle":"","parse-names":false,"suffix":""},{"dropping-particle":"","family":"Benavente","given":"Yolanda","non-dropping-particle":"","parse-names":false,"suffix":""},{"dropping-particle":"","family":"Sanjose","given":"Silvia","non-dropping-particle":"De","parse-names":false,"suffix":""},{"dropping-particle":"","family":"Foretova","given":"Lenka","non-dropping-particle":"","parse-names":false,"suffix":""},{"dropping-particle":"","family":"Staines","given":"Anthony","non-dropping-particle":"","parse-names":false,"suffix":""},{"dropping-particle":"","family":"Maynadie","given":"Marc","non-dropping-particle":"","parse-names":false,"suffix":""},{"dropping-particle":"","family":"Nieters","given":"Alexandra","non-dropping-particle":"","parse-names":false,"suffix":""},{"dropping-particle":"","family":"Meloni","given":"Federico","non-dropping-particle":"","parse-names":false,"suffix":""},{"dropping-particle":"","family":"Pilia","given":"Ilaria","non-dropping-particle":"","parse-names":false,"suffix":""},{"dropping-particle":"","family":"Campagna","given":"Marcello","non-dropping-particle":"","parse-names":false,"suffix":""},{"dropping-particle":"","family":"Pau","given":"Marco","non-dropping-particle":"","parse-names":false,"suffix":""},{"dropping-particle":"","family":"Zablotska","given":"Lydia B.","non-dropping-particle":"","parse-names":false,"suffix":""},{"dropping-particle":"","family":"Cocco","given":"Pierluigi","non-dropping-particle":"","parse-names":false,"suffix":""}],"container-title":"Environmental Health: A Global Access Science Source","id":"ITEM-1","issue":"1","issued":{"date-parts":[["2020"]]},"page":"1-11","publisher":"Environmental Health","title":"Occupational exposure to ionizing radiation and risk of lymphoma subtypes: Results of the Epilymph European case-control study","type":"article-journal","volume":"19"},"uris":["http://www.mendeley.com/documents/?uuid=95547e56-5b05-4c5f-8b1f-bd5c76db8ea5"]}],"mendeley":{"formattedCitation":"(Satta et al., 2020)","manualFormatting":"Satta et al. (2020)","plainTextFormattedCitation":"(Satta et al., 2020)","previouslyFormattedCitation":"(Satta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Satta et al. (2020)</w:t>
            </w:r>
            <w:r w:rsidRPr="009A764B">
              <w:rPr>
                <w:rFonts w:cs="Arial"/>
                <w:sz w:val="20"/>
                <w:szCs w:val="20"/>
              </w:rPr>
              <w:fldChar w:fldCharType="end"/>
            </w:r>
          </w:p>
        </w:tc>
        <w:tc>
          <w:tcPr>
            <w:tcW w:w="2734" w:type="dxa"/>
          </w:tcPr>
          <w:p w14:paraId="3A31BEA3"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Cáncer</w:t>
            </w:r>
            <w:proofErr w:type="spellEnd"/>
          </w:p>
        </w:tc>
        <w:tc>
          <w:tcPr>
            <w:tcW w:w="3068" w:type="dxa"/>
            <w:vMerge/>
          </w:tcPr>
          <w:p w14:paraId="216B4CC2" w14:textId="77777777" w:rsidR="00207427" w:rsidRPr="009A764B"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9A764B" w14:paraId="6633876A"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554FBB4D"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ISSN":"1690-3293","abstract":"Co munidad y Salud Año 2017; 15 (1), Ene-Jul Depósito Legal: pp200202AR1401 -ISSN: 1690-3293 RESUMEN Las radiaciones ionizantes, han contribuido grandemente con el bienestar social del ser humano. Estas tienen gran utilidad, en diversas áreas. Por ejemplo en medicina, los rayos X, sirven para hacer radiografías para el estudio y diagnóstico de lesiones internas, así como los radiofármacos terapéuticos son usados para el tratamiento de enfermedades como el cáncer. Sin embargo debe evaluarse el riesgo para la salud de los trabajadores del área de la medicina, debido al alto porcentaje de exposición a fuentes ionizantes artificiales en su área de trabajo. Los principales efectos biológicos que producen, corresponden a cambios bioquímicos intracelulares, que pueden desencadenar diversas alteraciones como por ejemplo, esterilidad, eritemas, cáncer, entre muchos otros. Incluso los daños activan los mecanismos de reparación celular para tratar de superarlo, sin embargo siempre queda un daño remanente que es inevitablemente acumulativo. La exposición crónica a dosis bajas puede desencadenar aberraciones cromosómicas y el riesgo a leucemia aumenta linealmente con las dosis acumuladas de radiación ionizante. El presente tiene como proposito reflexionar, sobre la necesidad del uso correcto de las radiaciones ionizantes artificiales, así como la necesidad de actualizar los protocolos de prevención, en materia de riesgo ocupacional, contempladas en las normas básicas relativas a la protección sanitaria del personal en riesgo, con la intención de proporcionar alternativas para el cuidado de la salud y contribuir a evitar las alteraciones derivadas de dichas exposiciones. ABSTRACT The ionizing radiations have greatly contributed to social benefits of the human being. These are very useful in a variety of applications as X rays in medicine, which are valuable in the diagnosis and evaluation of intern tissue damages. Besides of that, the radiopharmaceutical is used for cancer treatment. However, it should be evaluated the risk for workers health which are usually exposed to a high percentage of these artificial ionizing. The main biological effects are related to bio quemical changes at intracellular level, which might cause a number of changes such as sterility, erythema and cancer, among others. Damages can active the mechanisms for cellular repair in order to get over it, however an accumulative damage remains. The chronic exposition al low doses can incite chromosom…","author":[{"dropping-particle":"","family":"Hernández Piñero","given":"Alexandra","non-dropping-particle":"","parse-names":false,"suffix":""},{"dropping-particle":"","family":"Pernalete Ruiz","given":"Martha","non-dropping-particle":"","parse-names":false,"suffix":""}],"container-title":"Comunidad y Salud","id":"ITEM-1","issue":"1","issued":{"date-parts":[["2017"]]},"page":"86-90","title":"Leucemia ocupacional: importancia de la prevención","type":"article-journal","volume":"15"},"uris":["http://www.mendeley.com/documents/?uuid=b2670d6f-7c5b-4591-9b3c-9c09fda6caa5"]}],"mendeley":{"formattedCitation":"(Hernández Piñero &amp; Pernalete Ruiz, 2017)","manualFormatting":"Hernández Piñero y Pernalete Ruiz (2017)","plainTextFormattedCitation":"(Hernández Piñero &amp; Pernalete Ruiz, 2017)","previouslyFormattedCitation":"(Hernández Piñero &amp; Pernalete Ruiz, 2017)"},"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Hernández Piñero y Pernalete Ruiz (2017)</w:t>
            </w:r>
            <w:r w:rsidRPr="009A764B">
              <w:rPr>
                <w:rFonts w:cs="Arial"/>
                <w:sz w:val="20"/>
                <w:szCs w:val="20"/>
              </w:rPr>
              <w:fldChar w:fldCharType="end"/>
            </w:r>
          </w:p>
        </w:tc>
        <w:tc>
          <w:tcPr>
            <w:tcW w:w="2734" w:type="dxa"/>
          </w:tcPr>
          <w:p w14:paraId="6ED16C0F"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Cáncer</w:t>
            </w:r>
            <w:proofErr w:type="spellEnd"/>
          </w:p>
        </w:tc>
        <w:tc>
          <w:tcPr>
            <w:tcW w:w="3068" w:type="dxa"/>
            <w:vMerge/>
          </w:tcPr>
          <w:p w14:paraId="732B7BA6" w14:textId="77777777" w:rsidR="00207427" w:rsidRPr="009A764B"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9A764B" w14:paraId="67DB3A2E"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61DECDF0"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93/jncimonographs/lgaa010","ISSN":"1745-6614 (Electronic)","PMID":"32657347","abstract":"BACKGROUND: Ionizing radiation is an established carcinogen, but risks from low-dose  exposures are controversial. Since the Biological Effects of Ionizing Radiation VII review of the epidemiological data in 2006, many subsequent publications have reported excess cancer risks from low-dose exposures. Our aim was to systematically review these studies to assess the magnitude of the risk and whether the positive findings could be explained by biases. METHODS: Eligible studies had mean cumulative doses of less than 100 mGy, individualized dose estimates, risk estimates, and confidence intervals (CI) for the dose-response and were published in 2006-2017. We summarized the evidence for bias (dose error, confounding, outcome ascertainment) and its likely direction for each study. We tested whether the median excess relative risk (ERR) per unit dose equals zero and assessed the impact of excluding positive studies with potential bias away from the null. We performed a meta-analysis to quantify the ERR and assess consistency across studies for all solid cancers and leukemia. RESULTS: Of the 26 eligible studies, 8 concerned environmental, 4 medical, and 14 occupational exposure. For solid cancers, 16 of 22 studies reported positive ERRs per unit dose, and we rejected the hypothesis that the median ERR equals zero (P = .03). After exclusion of 4 positive studies with potential positive bias, 12 of 18 studies reported positive ERRs per unit dose (P = .12). For leukemia, 17 of 20 studies were positive, and we rejected the hypothesis that the median ERR per unit dose equals zero (P  = .001), also after exclusion of 5 positive studies with potential positive bias (P  = .02). For adulthood exposure, the meta-ERR at 100 mGy was 0.029 (95% CI = 0.011 to 0.047) for solid cancers and 0.16 (95% CI = 0.07 to 0.25) for leukemia. For childhood exposure, the meta-ERR at 100 mGy for leukemia was 2.84 (95% CI = 0.37 to 5.32); there were only two eligible studies of all solid cancers. CONCLUSIONS: Our systematic assessments in this monograph showed that these new epidemiological studies are characterized by several limitations, but only a few positive studies were potentially biased away from the null. After exclusion of these studies, the majority of studies still reported positive risk estimates. We therefore conclude that these new epidemiological studies directly support excess cancer risks from low-dose ionizing radiation. Furthermore, the magnitude of the cancer risks from …","author":[{"dropping-particle":"","family":"Hauptmann","given":"Michael","non-dropping-particle":"","parse-names":false,"suffix":""},{"dropping-particle":"","family":"Daniels","given":"Robert D","non-dropping-particle":"","parse-names":false,"suffix":""},{"dropping-particle":"","family":"Cardis","given":"Elisabeth","non-dropping-particle":"","parse-names":false,"suffix":""},{"dropping-particle":"","family":"Cullings","given":"Harry M","non-dropping-particle":"","parse-names":false,"suffix":""},{"dropping-particle":"","family":"Kendall","given":"Gerald","non-dropping-particle":"","parse-names":false,"suffix":""},{"dropping-particle":"","family":"Laurier","given":"Dominique","non-dropping-particle":"","parse-names":false,"suffix":""},{"dropping-particle":"","family":"Linet","given":"Martha S","non-dropping-particle":"","parse-names":false,"suffix":""},{"dropping-particle":"","family":"Little","given":"Mark P","non-dropping-particle":"","parse-names":false,"suffix":""},{"dropping-particle":"","family":"Lubin","given":"Jay H","non-dropping-particle":"","parse-names":false,"suffix":""},{"dropping-particle":"","family":"Preston","given":"Dale L","non-dropping-particle":"","parse-names":false,"suffix":""},{"dropping-particle":"","family":"Richardson","given":"David B","non-dropping-particle":"","parse-names":false,"suffix":""},{"dropping-particle":"","family":"Stram","given":"Daniel O","non-dropping-particle":"","parse-names":false,"suffix":""},{"dropping-particle":"","family":"Thierry-Chef","given":"Isabelle","non-dropping-particle":"","parse-names":false,"suffix":""},{"dropping-particle":"","family":"Schubauer-Berigan","given":"Mary K","non-dropping-particle":"","parse-names":false,"suffix":""},{"dropping-particle":"","family":"Gilbert","given":"Ethel S","non-dropping-particle":"","parse-names":false,"suffix":""},{"dropping-particle":"","family":"Berrington de Gonzalez","given":"Amy","non-dropping-particle":"","parse-names":false,"suffix":""}],"container-title":"Journal of the National Cancer Institute. Monographs","id":"ITEM-1","issue":"56","issued":{"date-parts":[["2020","7"]]},"language":"eng","page":"188-200","publisher-place":"United States","title":"Epidemiological Studies of Low-Dose Ionizing Radiation and Cancer: Summary Bias  Assessment and Meta-Analysis.","type":"article-journal","volume":"2020"},"uris":["http://www.mendeley.com/documents/?uuid=572098ed-c86e-4af0-a8be-72bc3c1e87a1"]}],"mendeley":{"formattedCitation":"(Hauptmann et al., 2020)","manualFormatting":"Hauptmann et al. (2020)","plainTextFormattedCitation":"(Hauptmann et al., 2020)","previouslyFormattedCitation":"(Hauptmann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Hauptmann et al. (2020)</w:t>
            </w:r>
            <w:r w:rsidRPr="009A764B">
              <w:rPr>
                <w:rFonts w:cs="Arial"/>
                <w:sz w:val="20"/>
                <w:szCs w:val="20"/>
              </w:rPr>
              <w:fldChar w:fldCharType="end"/>
            </w:r>
          </w:p>
        </w:tc>
        <w:tc>
          <w:tcPr>
            <w:tcW w:w="2734" w:type="dxa"/>
          </w:tcPr>
          <w:p w14:paraId="3B8F67A0"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Cáncer</w:t>
            </w:r>
            <w:proofErr w:type="spellEnd"/>
          </w:p>
        </w:tc>
        <w:tc>
          <w:tcPr>
            <w:tcW w:w="3068" w:type="dxa"/>
            <w:vMerge/>
          </w:tcPr>
          <w:p w14:paraId="07872D23" w14:textId="77777777" w:rsidR="00207427" w:rsidRPr="009A764B" w:rsidRDefault="00207427"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D16C7E" w14:paraId="3F0FA235"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6053E5D4"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177/0748233720932081","ISSN":"1477-0393 (Electronic)","PMID":"32539670","abstract":"The purpose of this study was to evaluate the potential influence of occupational  ionizing radiation (IR) exposure on health professionals, assessing DNA damage using the comet and micronucleus (MN) assays and analyzing relative risks, correlations, and associated factors between outcomes and socioeconomic and lifestyle factors. Blood and buccal samples were collected from 36 workers, who actively participated in an imaging sector of a hospital, who were either exposed to IR directly or indirectly (9 internal control and 27 exposed), and 27 individuals living in the same city but with no occupational exposure (external control, unexposed/healthy). All radiation dosages performed on the 36 workers were less than 20 mSv/y, not exceeding the effective dose limit for occupational exposure. A questionnaire identified socioeconomic and lifestyle factors associated with the outcomes. The results of the MN assay showed a significant difference between both internal control and the exposed group when compared to the external control. For the comet assay, there were significant differences between the percent of tail DNA of the exposed group and external controls, but no difference was found between the exposed group and internal controls. Relative risk associations were found in time of exposure, hours worked per week, and perceived stress. Correlations were found between the outcomes and age, consumption of alcohol, and frequencies of X-rays during life. Variables that showed to be significant in the adjusted analysis were skin color and recent exposure to radiation. Albeit limited, the findings of this study suggest genotoxicity in both blood and buccal mucosa cells of workers exposed directly or indirectly to IR and that lifestyle and socioeconomic factors are associated and correlated with the risk of developing these outcomes.","author":[{"dropping-particle":"da","family":"Silva-Júnior","given":"Flávio Manoel Rodrigues","non-dropping-particle":"","parse-names":false,"suffix":""},{"dropping-particle":"","family":"Tavella","given":"Ronan Adler","non-dropping-particle":"","parse-names":false,"suffix":""},{"dropping-particle":"","family":"Fernandes","given":"Caroline Lopes Feijo","non-dropping-particle":"","parse-names":false,"suffix":""},{"dropping-particle":"","family":"Mortola","given":"Alexandra Silveira","non-dropping-particle":"","parse-names":false,"suffix":""},{"dropping-particle":"","family":"Peraza","given":"Gianni Goulart","non-dropping-particle":"","parse-names":false,"suffix":""},{"dropping-particle":"","family":"Garcia","given":"Edariane Menestrino","non-dropping-particle":"","parse-names":false,"suffix":""}],"container-title":"Toxicology and industrial health","id":"ITEM-1","issue":"5","issued":{"date-parts":[["2020","5"]]},"language":"eng","page":"356-370","publisher-place":"England","title":"Genotoxic risk in health-care professionals occupationally exposed to low doses of  ionizing radiation.","type":"article-journal","volume":"36"},"uris":["http://www.mendeley.com/documents/?uuid=0e8a695b-ebe2-43cb-b050-17a226f14773"]}],"mendeley":{"formattedCitation":"(Silva-Júnior et al., 2020)","manualFormatting":"Silva-Júnior et al. (2020)","plainTextFormattedCitation":"(Silva-Júnior et al., 2020)","previouslyFormattedCitation":"(Silva-Júnior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Silva-Júnior et al. (2020)</w:t>
            </w:r>
            <w:r w:rsidRPr="009A764B">
              <w:rPr>
                <w:rFonts w:cs="Arial"/>
                <w:sz w:val="20"/>
                <w:szCs w:val="20"/>
              </w:rPr>
              <w:fldChar w:fldCharType="end"/>
            </w:r>
          </w:p>
        </w:tc>
        <w:tc>
          <w:tcPr>
            <w:tcW w:w="2734" w:type="dxa"/>
          </w:tcPr>
          <w:p w14:paraId="0DA4DE2B"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Genotoxicidad</w:t>
            </w:r>
            <w:proofErr w:type="spellEnd"/>
          </w:p>
        </w:tc>
        <w:tc>
          <w:tcPr>
            <w:tcW w:w="3068" w:type="dxa"/>
            <w:vMerge w:val="restart"/>
          </w:tcPr>
          <w:p w14:paraId="08EBDD88"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207427">
              <w:rPr>
                <w:rFonts w:cs="Arial"/>
                <w:sz w:val="20"/>
                <w:szCs w:val="20"/>
                <w:lang w:val="es-EC"/>
              </w:rPr>
              <w:t xml:space="preserve">Es aceptado que las radiaciones producen daño a nivel del ADN lo que se considera un daño </w:t>
            </w:r>
            <w:proofErr w:type="spellStart"/>
            <w:r w:rsidRPr="00207427">
              <w:rPr>
                <w:rFonts w:cs="Arial"/>
                <w:sz w:val="20"/>
                <w:szCs w:val="20"/>
                <w:lang w:val="es-EC"/>
              </w:rPr>
              <w:t>genotóxico</w:t>
            </w:r>
            <w:proofErr w:type="spellEnd"/>
            <w:r w:rsidRPr="00207427">
              <w:rPr>
                <w:rFonts w:cs="Arial"/>
                <w:sz w:val="20"/>
                <w:szCs w:val="20"/>
                <w:lang w:val="es-EC"/>
              </w:rPr>
              <w:t>.</w:t>
            </w:r>
          </w:p>
          <w:p w14:paraId="5B9E6FF0"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6839399B"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207427">
              <w:rPr>
                <w:rFonts w:cs="Arial"/>
                <w:sz w:val="20"/>
                <w:szCs w:val="20"/>
                <w:lang w:val="es-EC"/>
              </w:rPr>
              <w:t>Los estudios de dosimetría han intentado dilucidar la dosis umbral para provocar daño en los trabajadores expuestos a radiaciones ionizantes.</w:t>
            </w:r>
          </w:p>
          <w:p w14:paraId="7663CCF7"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6DBB21E1" w14:textId="77777777" w:rsidR="00207427" w:rsidRPr="00207427" w:rsidRDefault="00207427"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207427">
              <w:rPr>
                <w:rFonts w:cs="Arial"/>
                <w:sz w:val="20"/>
                <w:szCs w:val="20"/>
                <w:lang w:val="es-EC"/>
              </w:rPr>
              <w:lastRenderedPageBreak/>
              <w:t>De exploran nuevas líneas de investigación que relacionan a las radiaciones ionizantes con alteraciones cardiovasculares e incluso con la enfermedad de Parkinson</w:t>
            </w:r>
          </w:p>
        </w:tc>
      </w:tr>
      <w:tr w:rsidR="00207427" w:rsidRPr="009A764B" w14:paraId="26CDFC7B"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55CEB3A1"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177/1559325819891378","ISSN":"1559-3258 (Print)","PMID":"31819742","abstract":"The increasing use of ionizing radiation (IR) in medical diagnosis and treatment has caused considerable concern regarding the effects of occupational exposure on human health. Despite this concern, little information is available regarding possible effects and the mechanism behind chronic low-dose irradiation. The present study assessed potential genomic damage in workers occupationally exposed to low-dose X-rays. A variety of analyses were conducted, including assessing the level of DNA damage and chromosomal aberrations (CA) as well as cytokinesis-block micronucleus (CBMN) assay, gene expression profiling, and antioxidant level determination. Here, we report that the level of DNA damage, CA, and CBMN were all significantly increased. Moreover, the gene expression and antioxidant activities were changed in the peripheral blood of men exposed to low-dose X-rays. Collectively, our findings indicated a strong correlation between genomic instability and duration of low-dose IR exposure. Our data also revealed the DNA damage repair and antioxidative mechanisms which could result in the observed genomic instability in health-care workers exposed to chronic low-dose IR.","author":[{"dropping-particle":"","family":"Fang","given":"Lianying","non-dropping-particle":"","parse-names":false,"suffix":""},{"dropping-particle":"","family":"Li","given":"Jieqing","non-dropping-particle":"","parse-names":false,"suffix":""},{"dropping-particle":"","family":"Li","given":"Weiguo","non-dropping-particle":"","parse-names":false,"suffix":""},{"dropping-particle":"","family":"Mao","given":"Xuesong","non-dropping-particle":"","parse-names":false,"suffix":""},{"dropping-particle":"","family":"Ma","given":"Ya","non-dropping-particle":"","parse-names":false,"suffix":""},{"dropping-particle":"","family":"Hou","given":"Dianjun","non-dropping-particle":"","parse-names":false,"suffix":""},{"dropping-particle":"","family":"Zhu","given":"Wei","non-dropping-particle":"","parse-names":false,"suffix":""},{"dropping-particle":"","family":"Jia","given":"Ximing","non-dropping-particle":"","parse-names":false,"suffix":""},{"dropping-particle":"","family":"Qiao","given":"Jianwei","non-dropping-particle":"","parse-names":false,"suffix":""}],"container-title":"Dose-response","id":"ITEM-1","issue":"4","issued":{"date-parts":[["2019"]]},"language":"eng","page":"1559325819891378","title":"Assessment of Genomic Instability in Medical Workers Exposed to Chronic Low-Dose X-Rays in Northern China.","type":"article-journal","volume":"17"},"uris":["http://www.mendeley.com/documents/?uuid=8f428aa1-89f7-410e-b483-ea27297f80e3"]}],"mendeley":{"formattedCitation":"(Fang et al., 2019)","manualFormatting":"Fang et al. (2019)","plainTextFormattedCitation":"(Fang et al., 2019)","previouslyFormattedCitation":"(Fang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Fang et al. (2019)</w:t>
            </w:r>
            <w:r w:rsidRPr="009A764B">
              <w:rPr>
                <w:rFonts w:cs="Arial"/>
                <w:sz w:val="20"/>
                <w:szCs w:val="20"/>
              </w:rPr>
              <w:fldChar w:fldCharType="end"/>
            </w:r>
          </w:p>
        </w:tc>
        <w:tc>
          <w:tcPr>
            <w:tcW w:w="2734" w:type="dxa"/>
          </w:tcPr>
          <w:p w14:paraId="75CE024C"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Genotoxicidad</w:t>
            </w:r>
            <w:proofErr w:type="spellEnd"/>
          </w:p>
        </w:tc>
        <w:tc>
          <w:tcPr>
            <w:tcW w:w="3068" w:type="dxa"/>
            <w:vMerge/>
          </w:tcPr>
          <w:p w14:paraId="7B3B2381"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9A764B" w14:paraId="78A45306"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475BD4D2"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207427">
              <w:rPr>
                <w:rFonts w:cs="Arial"/>
                <w:sz w:val="20"/>
                <w:szCs w:val="20"/>
                <w:lang w:val="es-EC"/>
              </w:rPr>
              <w:instrText>ADDIN CSL_CITATION {"citationItems":[{"id":"ITEM-1","itemData":{"DOI":"10.4067/s0717-93082018000100005","abstract":"Existen diversos documentos y recomendaciones internacionales sobre nombres, conceptos, definiciones y campos de aplicación para diversas magnitudes y unidades utilizadas para monitorear los niveles de radiación ionizante a los que son expuestos los trabajadores durante los procedimientos de Radiodiagnóstico e Intervencionismo. Sin embargo, la legislación nacional, al igual que para la dosime- tría de los pacientes, no se encuentra actualizada en este sentido y no contempla en sus documentos un glosario actualizado que permita encontrar en forma rápida y precisa este tipo de información. Por lo anterior, este trabajo de revisión corresponde a un segundo documento guía, complementario a nuestro trabajo publicado en 2015 titulado “Magnitudes y unidades para dosimetría a pacientes en radiodiagnóstico e intervencionismo”, que describe de manera didáctica y en un lenguaje sencillo para los profesionales de la salud y áreas afines, las principales magnitudes y unidades que se deben conocer y utilizar en la dosimetría ocupacional de los trabajadores que participan en procedimientos de Radiodiagnóstico e In- tervencionismo.","author":[{"dropping-particle":"","family":"Ubeda de la C","given":"Carlos","non-dropping-particle":"","parse-names":false,"suffix":""},{"dropping-particle":"","family":"Nocetti G.","given":"Diego","non-dropping-particle":"","parse-names":false,"suffix":""},{"dropping-particle":"","family":"Inzulza C.","given":"Alonso","non-dropping-particle":"","parse-names":false,"suffix":""},{"dropping-particle":"","family":"Oyarzún C.","given":"Carlos","non-dropping-particle":"","parse-names":false,"suffix":""},{"dropping-particle":"","family":"Alarcón E.","given":"Renato","non-dropping-particle":"","parse-names":false,"suffix":""}],"container-title":"Revista chilena de radiología","id":"ITEM-1","issue":"1","issued":{"date-parts":[["2018"]]},"page":"5-11","title":"Magnitudes y unidades para dosimetría del personal ocupacionalmente expuesto en radiodiagnóstico e intervencionismo","type":"article-journal","volume":"24"},"uris":["http://www.mendeley.com/documents/?uuid=4eeb428f-65e2-4ee3-b514-a1beaef439db"]}],"mendeley":{"formattedCitation":"(Ubeda de la C et al., 2018)","manualFormatting":"Ubeda de la C et al. (2018)","plainTextFormattedCitation":"(Ubeda de la C et al., 2018)","previouslyFormattedCitation":"(Ubeda de la C et al., 2018)"},"properties":{"noteIndex":0},"schema":"https://github.com/citation-style-language/schema/raw/master/csl-citation.json"}</w:instrText>
            </w:r>
            <w:r w:rsidRPr="009A764B">
              <w:rPr>
                <w:rFonts w:cs="Arial"/>
                <w:sz w:val="20"/>
                <w:szCs w:val="20"/>
              </w:rPr>
              <w:fldChar w:fldCharType="separate"/>
            </w:r>
            <w:r w:rsidRPr="00207427">
              <w:rPr>
                <w:rFonts w:cs="Arial"/>
                <w:noProof/>
                <w:sz w:val="20"/>
                <w:szCs w:val="20"/>
                <w:lang w:val="es-EC"/>
              </w:rPr>
              <w:t xml:space="preserve">Ubeda de la C et al. </w:t>
            </w:r>
            <w:r w:rsidRPr="009A764B">
              <w:rPr>
                <w:rFonts w:cs="Arial"/>
                <w:noProof/>
                <w:sz w:val="20"/>
                <w:szCs w:val="20"/>
              </w:rPr>
              <w:t>(2018)</w:t>
            </w:r>
            <w:r w:rsidRPr="009A764B">
              <w:rPr>
                <w:rFonts w:cs="Arial"/>
                <w:sz w:val="20"/>
                <w:szCs w:val="20"/>
              </w:rPr>
              <w:fldChar w:fldCharType="end"/>
            </w:r>
          </w:p>
        </w:tc>
        <w:tc>
          <w:tcPr>
            <w:tcW w:w="2734" w:type="dxa"/>
          </w:tcPr>
          <w:p w14:paraId="290069D6"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Dosimetría</w:t>
            </w:r>
            <w:proofErr w:type="spellEnd"/>
          </w:p>
        </w:tc>
        <w:tc>
          <w:tcPr>
            <w:tcW w:w="3068" w:type="dxa"/>
            <w:vMerge/>
          </w:tcPr>
          <w:p w14:paraId="0FE8FFA7"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9A764B" w14:paraId="5E931421"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53121792"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16/j.rccar.2019.11.001","ISSN":"0120-5633","author":[{"dropping-particle":"","family":"Aristizábal","given":"Julián M","non-dropping-particle":"","parse-names":false,"suffix":""}],"container-title":"Revista Colombiana de Cardiología","id":"ITEM-1","issued":{"date-parts":[["2020"]]},"page":"21-24","publisher":"Sociedad Colombiana de Cardiología y Cirugía Cardiovascular","title":"Riesgo cardiovascular relacionado con la radiación ionizante","type":"article-journal","volume":"27"},"uris":["http://www.mendeley.com/documents/?uuid=c48103b4-6191-4dc0-8a6e-83c5cead747e"]}],"mendeley":{"formattedCitation":"(Aristizábal, 2020)","manualFormatting":"Aristizábal (2020)","plainTextFormattedCitation":"(Aristizábal, 2020)","previouslyFormattedCitation":"(Aristizáb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Aristizábal (2020)</w:t>
            </w:r>
            <w:r w:rsidRPr="009A764B">
              <w:rPr>
                <w:rFonts w:cs="Arial"/>
                <w:sz w:val="20"/>
                <w:szCs w:val="20"/>
              </w:rPr>
              <w:fldChar w:fldCharType="end"/>
            </w:r>
          </w:p>
        </w:tc>
        <w:tc>
          <w:tcPr>
            <w:tcW w:w="2734" w:type="dxa"/>
          </w:tcPr>
          <w:p w14:paraId="781F28C2"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A764B">
              <w:rPr>
                <w:rFonts w:cs="Arial"/>
                <w:sz w:val="20"/>
                <w:szCs w:val="20"/>
              </w:rPr>
              <w:t>Cardiovascular</w:t>
            </w:r>
          </w:p>
        </w:tc>
        <w:tc>
          <w:tcPr>
            <w:tcW w:w="3068" w:type="dxa"/>
            <w:vMerge/>
          </w:tcPr>
          <w:p w14:paraId="5E6B89D2"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9A764B" w14:paraId="0836D0E2"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4B7823D5"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93/IJE/DYZ230","ISSN":"14643685","PMID":"31722376","abstract":"Background: Patients receiving radiotherapy demonstrate cognitive deficits, impairment of neurogenesis and neurovascular damage developing as late side effects of radiation exposure to the head. In light of the increasing use of diagnostic radiological procedures, epidemiological data raise concerns about possible harmful effects of low-level radiation on the human brain. A series of studies of chronically exposed Russian nuclear workers have provided information on risks of cancer and non-cancer diseases. Methods: This study aimed to assess the risk of Parkinson's-disease (PD) incidence in a cohort of workers occupationally exposed to chronic radiation. The cohort comprised workers of a Russian nuclear production facility who were first employed in 1948-1982 and followed up until the end of 2013 (22 377 individuals; 25% female). Using the AMFIT module of EPICURE software, relative risk and excess relative risk per unit dose (ERR/Gy) were calculated based on maximum likelihood. Results: A linear association was found between PD incidence and cumulative c-dose after adjusting for sex and attained age [ERR/Gy ¼ 1.02 (95% confidence interval, 0.59 to 1.63, p ¼ 5.44 x 10-5)]. The ERR/Gy of external radiation for PD incidence was stable after adjusting for neutron dose (ERR/Gy ¼ 1.03; 95% confidence interval: 0.59 to 1.67, p ¼ 6.86 x 10-5). The risk increased with increasing lag period and decreased notably after adjusting for body mass index, smoking and alcohol consumption. Additional adjustments for hypertension, gout, gastric ulcer, head injuries with loss of awareness and diabetes mellitus did not affect the risk estimate. Conclusions: This study is the first to suggest that PD is associated with prolonged occupational external c-ray exposure.","author":[{"dropping-particle":"V.","family":"Azizova","given":"Tamara","non-dropping-particle":"","parse-names":false,"suffix":""},{"dropping-particle":"V.","family":"Bannikova","given":"Maria","non-dropping-particle":"","parse-names":false,"suffix":""},{"dropping-particle":"","family":"Grigoryeva","given":"Evgeniya S.","non-dropping-particle":"","parse-names":false,"suffix":""},{"dropping-particle":"","family":"Rybkina","given":"Valentina L.","non-dropping-particle":"","parse-names":false,"suffix":""},{"dropping-particle":"","family":"Hamada","given":"Nobuyuki","non-dropping-particle":"","parse-names":false,"suffix":""}],"container-title":"International Journal of Epidemiology","id":"ITEM-1","issue":"2","issued":{"date-parts":[["2021"]]},"page":"435-447","title":"Occupational exposure to chronic ionizing radiation increases risk of Parkinson's disease incidence in Russian Mayak workers","type":"article-journal","volume":"49"},"uris":["http://www.mendeley.com/documents/?uuid=88a981a9-9c75-404e-acee-a218cfc117c5"]}],"mendeley":{"formattedCitation":"(Azizova et al., 2021)","manualFormatting":"Azizova et al. (2021)","plainTextFormattedCitation":"(Azizova et al., 2021)","previouslyFormattedCitation":"(Azizova et al., 2021)"},"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Azizova et al. (2021)</w:t>
            </w:r>
            <w:r w:rsidRPr="009A764B">
              <w:rPr>
                <w:rFonts w:cs="Arial"/>
                <w:sz w:val="20"/>
                <w:szCs w:val="20"/>
              </w:rPr>
              <w:fldChar w:fldCharType="end"/>
            </w:r>
          </w:p>
        </w:tc>
        <w:tc>
          <w:tcPr>
            <w:tcW w:w="2734" w:type="dxa"/>
          </w:tcPr>
          <w:p w14:paraId="5B038728"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9A764B">
              <w:rPr>
                <w:rFonts w:cs="Arial"/>
                <w:sz w:val="20"/>
                <w:szCs w:val="20"/>
              </w:rPr>
              <w:t>Parkinson</w:t>
            </w:r>
          </w:p>
        </w:tc>
        <w:tc>
          <w:tcPr>
            <w:tcW w:w="3068" w:type="dxa"/>
            <w:vMerge/>
          </w:tcPr>
          <w:p w14:paraId="3164EF23"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9A764B" w14:paraId="3F054044"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39F8264C"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Pr>
                <w:rFonts w:cs="Arial"/>
                <w:sz w:val="20"/>
                <w:szCs w:val="20"/>
              </w:rPr>
              <w:instrText>ADDIN CSL_CITATION {"citationItems":[{"id":"ITEM-1","itemData":{"DOI":"10.4067/s0718-85602020000200105","ISSN":"0718-8560","abstract":"a.Tecnólogo Médico, b.Físico, c.Magíster en Estadística, d.Magíster en Epidemiología, e.Magíster en Biofísica Médica, f.Alumnos tesistas, g.Enfermera. Fuente de financiamiento: Este trabajo no recibió financiamiento de ningún tipo para su realización. Declaración de conflictos de interés: Se declara que, en el presente estudio, no existe conflicto de parte de los autores ya sea personal o institu-cional. Además, no tiene financiamiento de ninguna empresa de cualquier índole que pudiese alterar la información o datos obtenidos.","author":[{"dropping-particle":"","family":"Ramos-Avasola","given":"Sergio","non-dropping-particle":"","parse-names":false,"suffix":""},{"dropping-particle":"","family":"Uribe","given":"José","non-dropping-particle":"","parse-names":false,"suffix":""},{"dropping-particle":"","family":"Orsi","given":"Fernando","non-dropping-particle":"","parse-names":false,"suffix":""},{"dropping-particle":"","family":"Alarcón","given":"Tamara","non-dropping-particle":"","parse-names":false,"suffix":""},{"dropping-particle":"","family":"Álvarez","given":"José","non-dropping-particle":"","parse-names":false,"suffix":""},{"dropping-particle":"de","family":"Angelis","given":"Franco","non-dropping-particle":"","parse-names":false,"suffix":""},{"dropping-particle":"","family":"Gamarra","given":"Jorge","non-dropping-particle":"","parse-names":false,"suffix":""},{"dropping-particle":"","family":"Mora","given":"Alex","non-dropping-particle":"","parse-names":false,"suffix":""},{"dropping-particle":"","family":"Prieto","given":"Alejandro","non-dropping-particle":"","parse-names":false,"suffix":""},{"dropping-particle":"","family":"Godoy","given":"Maximiliano","non-dropping-particle":"","parse-names":false,"suffix":""},{"dropping-particle":"","family":"León","given":"Bernardo","non-dropping-particle":"","parse-names":false,"suffix":""},{"dropping-particle":"","family":"Tapia","given":"Alicia","non-dropping-particle":"","parse-names":false,"suffix":""},{"dropping-particle":"","family":"Robles","given":"Isabel","non-dropping-particle":"","parse-names":false,"suffix":""},{"dropping-particle":"","family":"Arredondo","given":"Víctor","non-dropping-particle":"","parse-names":false,"suffix":""},{"dropping-particle":"","family":"Aguilar","given":"Tomás","non-dropping-particle":"","parse-names":false,"suffix":""},{"dropping-particle":"","family":"Vergara","given":"Francisco","non-dropping-particle":"","parse-names":false,"suffix":""},{"dropping-particle":"","family":"Sabini","given":"Dorothy","non-dropping-particle":"","parse-names":false,"suffix":""}],"container-title":"Revista chilena de cardiología","id":"ITEM-1","issue":"2","issued":{"date-parts":[["2020"]]},"page":"105-113","title":"Descripción de elementos de radioprotección y dosimetría en Unidades de Cardiología Intervencionista Sudamericanas: Un estudio piloto","type":"article-journal","volume":"39"},"uris":["http://www.mendeley.com/documents/?uuid=b3e42671-da0e-497a-bdd3-844c9896705e"]}],"mendeley":{"formattedCitation":"(Ramos-Avasola, Uribe, et al., 2020)","manualFormatting":"Ramos-Avasola et al. (2020)","plainTextFormattedCitation":"(Ramos-Avasola, Uribe, et al., 2020)","previouslyFormattedCitation":"(Ramos-Avasola, Uribe,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Ramos-Avasola et al. (2020)</w:t>
            </w:r>
            <w:r w:rsidRPr="009A764B">
              <w:rPr>
                <w:rFonts w:cs="Arial"/>
                <w:sz w:val="20"/>
                <w:szCs w:val="20"/>
              </w:rPr>
              <w:fldChar w:fldCharType="end"/>
            </w:r>
          </w:p>
        </w:tc>
        <w:tc>
          <w:tcPr>
            <w:tcW w:w="2734" w:type="dxa"/>
          </w:tcPr>
          <w:p w14:paraId="7FE21449"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Dosimetría</w:t>
            </w:r>
            <w:proofErr w:type="spellEnd"/>
          </w:p>
        </w:tc>
        <w:tc>
          <w:tcPr>
            <w:tcW w:w="3068" w:type="dxa"/>
            <w:vMerge/>
          </w:tcPr>
          <w:p w14:paraId="1F313D31"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9A764B" w14:paraId="248328B4"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477F44C6"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4067/s0718-85602020000100008","ISSN":"0718-8560","author":[{"dropping-particle":"","family":"Ramos-Avasola","given":"Sergio","non-dropping-particle":"","parse-names":false,"suffix":""},{"dropping-particle":"","family":"Rivera","given":"Daniel","non-dropping-particle":"","parse-names":false,"suffix":""},{"dropping-particle":"","family":"Segura","given":"Kevin","non-dropping-particle":"","parse-names":false,"suffix":""},{"dropping-particle":"","family":"Thraves","given":"Edgar","non-dropping-particle":"","parse-names":false,"suffix":""},{"dropping-particle":"","family":"Durán","given":"Ariel","non-dropping-particle":"","parse-names":false,"suffix":""},{"dropping-particle":"","family":"Soto","given":"Víctor","non-dropping-particle":"","parse-names":false,"suffix":""},{"dropping-particle":"","family":"Gamarra","given":"Jorge","non-dropping-particle":"","parse-names":false,"suffix":""},{"dropping-particle":"","family":"Ojeda","given":"María Isabel","non-dropping-particle":"","parse-names":false,"suffix":""}],"container-title":"Revista chilena de cardiología","id":"ITEM-1","issue":"1","issued":{"date-parts":[["2020"]]},"page":"8-15","title":"Análisis citogenético en linfocitos de trabajadores expuestos a radiación ionizante en una unidad de cardiología intervencional de Chile: Estudio piloto y revisión de la literatura","type":"article-journal","volume":"39"},"uris":["http://www.mendeley.com/documents/?uuid=3ad99622-0aa7-4134-a97a-f3f2d2151c95"]}],"mendeley":{"formattedCitation":"(Ramos-Avasola, Rivera, et al., 2020)","manualFormatting":"Ramos-Avasola, Rivera, et al. (2020)","plainTextFormattedCitation":"(Ramos-Avasola, Rivera, et al., 2020)","previouslyFormattedCitation":"(Ramos-Avasola, Rivera,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Ramos-Avasola et al. (2020)</w:t>
            </w:r>
            <w:r w:rsidRPr="009A764B">
              <w:rPr>
                <w:rFonts w:cs="Arial"/>
                <w:sz w:val="20"/>
                <w:szCs w:val="20"/>
              </w:rPr>
              <w:fldChar w:fldCharType="end"/>
            </w:r>
          </w:p>
        </w:tc>
        <w:tc>
          <w:tcPr>
            <w:tcW w:w="2734" w:type="dxa"/>
          </w:tcPr>
          <w:p w14:paraId="787E321F"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Análisis</w:t>
            </w:r>
            <w:proofErr w:type="spellEnd"/>
            <w:r w:rsidRPr="009A764B">
              <w:rPr>
                <w:rFonts w:cs="Arial"/>
                <w:sz w:val="20"/>
                <w:szCs w:val="20"/>
              </w:rPr>
              <w:t xml:space="preserve"> </w:t>
            </w:r>
            <w:proofErr w:type="spellStart"/>
            <w:r w:rsidRPr="009A764B">
              <w:rPr>
                <w:rFonts w:cs="Arial"/>
                <w:sz w:val="20"/>
                <w:szCs w:val="20"/>
              </w:rPr>
              <w:t>citogenético</w:t>
            </w:r>
            <w:proofErr w:type="spellEnd"/>
            <w:r w:rsidRPr="009A764B">
              <w:rPr>
                <w:rFonts w:cs="Arial"/>
                <w:sz w:val="20"/>
                <w:szCs w:val="20"/>
              </w:rPr>
              <w:t xml:space="preserve"> de </w:t>
            </w:r>
            <w:proofErr w:type="spellStart"/>
            <w:r w:rsidRPr="009A764B">
              <w:rPr>
                <w:rFonts w:cs="Arial"/>
                <w:sz w:val="20"/>
                <w:szCs w:val="20"/>
              </w:rPr>
              <w:t>linfocitos</w:t>
            </w:r>
            <w:proofErr w:type="spellEnd"/>
          </w:p>
        </w:tc>
        <w:tc>
          <w:tcPr>
            <w:tcW w:w="3068" w:type="dxa"/>
            <w:vMerge/>
          </w:tcPr>
          <w:p w14:paraId="1C55D96F"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9A764B" w14:paraId="742B2CBA"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56BD4FC4" w14:textId="77777777" w:rsidR="00207427" w:rsidRPr="00207427" w:rsidRDefault="00207427" w:rsidP="00AA1F0B">
            <w:pPr>
              <w:spacing w:after="0" w:line="240" w:lineRule="auto"/>
              <w:rPr>
                <w:rFonts w:cs="Arial"/>
                <w:sz w:val="20"/>
                <w:szCs w:val="20"/>
                <w:lang w:val="es-EC"/>
              </w:rPr>
            </w:pPr>
            <w:r w:rsidRPr="009A764B">
              <w:rPr>
                <w:rFonts w:cs="Arial"/>
                <w:sz w:val="20"/>
                <w:szCs w:val="20"/>
              </w:rPr>
              <w:lastRenderedPageBreak/>
              <w:fldChar w:fldCharType="begin" w:fldLock="1"/>
            </w:r>
            <w:r w:rsidRPr="00207427">
              <w:rPr>
                <w:rFonts w:cs="Arial"/>
                <w:sz w:val="20"/>
                <w:szCs w:val="20"/>
                <w:lang w:val="es-EC"/>
              </w:rPr>
              <w:instrText>ADDIN CSL_CITATION {"citationItems":[{"id":"ITEM-1","itemData":{"DOI":"10.1016/j.rccar.2020.01.005","ISSN":"0120-5633","author":[{"dropping-particle":"","family":"Puerta-Ortiz","given":"J","non-dropping-particle":"","parse-names":false,"suffix":""},{"dropping-particle":"","family":"Morales-Aramburo","given":"J","non-dropping-particle":"","parse-names":false,"suffix":""}],"container-title":"Revista Colombiana de Cardiología","id":"ITEM-1","issue":"S1","issued":{"date-parts":[["2020"]]},"page":"61-71","publisher":"Sociedad Colombiana de Cardiolog&amp;iacute;a y Cirug&amp;iacute;a Cardiovascular","title":"Efectos biológicos de las radiaciones ionizantes","type":"article-journal","volume":"27"},"uris":["http://www.mendeley.com/documents/?uuid=4f89a276-1a1f-4396-ba13-adbb8b9b8111"]}],"mendeley":{"formattedCitation":"(Puerta-Ortiz &amp; Morales-Aramburo, 2020)","manualFormatting":"Puerta-Ortiz y Morales-Aramburo (2020)","plainTextFormattedCitation":"(Puerta-Ortiz &amp; Morales-Aramburo, 2020)","previouslyFormattedCitation":"(Puerta-Ortiz &amp; Morales-Aramburo, 2020)"},"properties":{"noteIndex":0},"schema":"https://github.com/citation-style-language/schema/raw/master/csl-citation.json"}</w:instrText>
            </w:r>
            <w:r w:rsidRPr="009A764B">
              <w:rPr>
                <w:rFonts w:cs="Arial"/>
                <w:sz w:val="20"/>
                <w:szCs w:val="20"/>
              </w:rPr>
              <w:fldChar w:fldCharType="separate"/>
            </w:r>
            <w:r w:rsidRPr="00207427">
              <w:rPr>
                <w:rFonts w:cs="Arial"/>
                <w:noProof/>
                <w:sz w:val="20"/>
                <w:szCs w:val="20"/>
                <w:lang w:val="es-EC"/>
              </w:rPr>
              <w:t>Puerta-Ortiz y Morales-Aramburo (2020)</w:t>
            </w:r>
            <w:r w:rsidRPr="009A764B">
              <w:rPr>
                <w:rFonts w:cs="Arial"/>
                <w:sz w:val="20"/>
                <w:szCs w:val="20"/>
              </w:rPr>
              <w:fldChar w:fldCharType="end"/>
            </w:r>
          </w:p>
        </w:tc>
        <w:tc>
          <w:tcPr>
            <w:tcW w:w="2734" w:type="dxa"/>
          </w:tcPr>
          <w:p w14:paraId="37A9EBE5"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Efectos</w:t>
            </w:r>
            <w:proofErr w:type="spellEnd"/>
            <w:r w:rsidRPr="009A764B">
              <w:rPr>
                <w:rFonts w:cs="Arial"/>
                <w:sz w:val="20"/>
                <w:szCs w:val="20"/>
              </w:rPr>
              <w:t xml:space="preserve"> </w:t>
            </w:r>
            <w:proofErr w:type="spellStart"/>
            <w:r w:rsidRPr="009A764B">
              <w:rPr>
                <w:rFonts w:cs="Arial"/>
                <w:sz w:val="20"/>
                <w:szCs w:val="20"/>
              </w:rPr>
              <w:t>biológicos</w:t>
            </w:r>
            <w:proofErr w:type="spellEnd"/>
          </w:p>
        </w:tc>
        <w:tc>
          <w:tcPr>
            <w:tcW w:w="3068" w:type="dxa"/>
            <w:vMerge/>
          </w:tcPr>
          <w:p w14:paraId="0CCB73EE"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207427" w:rsidRPr="009A764B" w14:paraId="774E58F0"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375FCF69" w14:textId="77777777" w:rsidR="00207427" w:rsidRPr="009A764B" w:rsidRDefault="00207427" w:rsidP="00AA1F0B">
            <w:pPr>
              <w:spacing w:after="0" w:line="240" w:lineRule="auto"/>
              <w:rPr>
                <w:rFonts w:cs="Arial"/>
                <w:sz w:val="20"/>
                <w:szCs w:val="20"/>
              </w:rPr>
            </w:pPr>
            <w:r w:rsidRPr="009A764B">
              <w:rPr>
                <w:rFonts w:cs="Arial"/>
                <w:sz w:val="20"/>
                <w:szCs w:val="20"/>
              </w:rPr>
              <w:lastRenderedPageBreak/>
              <w:fldChar w:fldCharType="begin" w:fldLock="1"/>
            </w:r>
            <w:r w:rsidRPr="009A764B">
              <w:rPr>
                <w:rFonts w:cs="Arial"/>
                <w:sz w:val="20"/>
                <w:szCs w:val="20"/>
              </w:rPr>
              <w:instrText>ADDIN CSL_CITATION {"citationItems":[{"id":"ITEM-1","itemData":{"author":[{"dropping-particle":"","family":"Bueno","given":"Juliana Andrea","non-dropping-particle":"","parse-names":false,"suffix":""},{"dropping-particle":"","family":"Uribe","given":"Mauricio Romero","non-dropping-particle":"","parse-names":false,"suffix":""},{"dropping-particle":"","family":"Corpas-","given":"Universitaria Juan N","non-dropping-particle":"","parse-names":false,"suffix":""},{"dropping-particle":"","family":"Chac","given":"Laura Andrea","non-dropping-particle":"","parse-names":false,"suffix":""},{"dropping-particle":"","family":"Bola","given":"Arcadio","non-dropping-particle":"","parse-names":false,"suffix":""}],"id":"ITEM-1","issue":"2","issued":{"date-parts":[["2020"]]},"page":"185-197","title":"Una mirada real y actualizada sobre los efectos de las dosis de radiación percibidas por los pacientes y los trabajadores del área de radiología","type":"article-journal","volume":"6"},"uris":["http://www.mendeley.com/documents/?uuid=21b77428-905c-4bb1-8b6c-ce641aad91ad"]}],"mendeley":{"formattedCitation":"(Bueno et al., 2020)","manualFormatting":"Bueno et al. (2020)","plainTextFormattedCitation":"(Bueno et al., 2020)","previouslyFormattedCitation":"(Bueno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Bueno et al. (2020)</w:t>
            </w:r>
            <w:r w:rsidRPr="009A764B">
              <w:rPr>
                <w:rFonts w:cs="Arial"/>
                <w:sz w:val="20"/>
                <w:szCs w:val="20"/>
              </w:rPr>
              <w:fldChar w:fldCharType="end"/>
            </w:r>
          </w:p>
        </w:tc>
        <w:tc>
          <w:tcPr>
            <w:tcW w:w="2734" w:type="dxa"/>
          </w:tcPr>
          <w:p w14:paraId="71A4C216"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Efectos</w:t>
            </w:r>
            <w:proofErr w:type="spellEnd"/>
            <w:r w:rsidRPr="009A764B">
              <w:rPr>
                <w:rFonts w:cs="Arial"/>
                <w:sz w:val="20"/>
                <w:szCs w:val="20"/>
              </w:rPr>
              <w:t xml:space="preserve"> </w:t>
            </w:r>
            <w:proofErr w:type="spellStart"/>
            <w:r w:rsidRPr="009A764B">
              <w:rPr>
                <w:rFonts w:cs="Arial"/>
                <w:sz w:val="20"/>
                <w:szCs w:val="20"/>
              </w:rPr>
              <w:t>secundarios</w:t>
            </w:r>
            <w:proofErr w:type="spellEnd"/>
            <w:r w:rsidRPr="009A764B">
              <w:rPr>
                <w:rFonts w:cs="Arial"/>
                <w:sz w:val="20"/>
                <w:szCs w:val="20"/>
              </w:rPr>
              <w:t xml:space="preserve"> </w:t>
            </w:r>
          </w:p>
        </w:tc>
        <w:tc>
          <w:tcPr>
            <w:tcW w:w="3068" w:type="dxa"/>
            <w:vMerge/>
          </w:tcPr>
          <w:p w14:paraId="58B6C91E" w14:textId="77777777" w:rsidR="00207427" w:rsidRPr="009A764B" w:rsidRDefault="00207427"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7427" w:rsidRPr="009A764B" w14:paraId="117CDD51"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13B6F59D" w14:textId="77777777" w:rsidR="00207427" w:rsidRPr="009A764B" w:rsidRDefault="00207427" w:rsidP="00AA1F0B">
            <w:pPr>
              <w:spacing w:after="0" w:line="240" w:lineRule="auto"/>
              <w:rPr>
                <w:rFonts w:cs="Arial"/>
                <w:sz w:val="20"/>
                <w:szCs w:val="20"/>
              </w:rPr>
            </w:pPr>
            <w:r w:rsidRPr="009A764B">
              <w:rPr>
                <w:rFonts w:cs="Arial"/>
                <w:sz w:val="20"/>
                <w:szCs w:val="20"/>
              </w:rPr>
              <w:fldChar w:fldCharType="begin" w:fldLock="1"/>
            </w:r>
            <w:r>
              <w:rPr>
                <w:rFonts w:cs="Arial"/>
                <w:sz w:val="20"/>
                <w:szCs w:val="20"/>
              </w:rPr>
              <w:instrText>ADDIN CSL_CITATION {"citationItems":[{"id":"ITEM-1","itemData":{"DOI":"10.30454/2530-1209.2019.3.1","author":[{"dropping-particle":"","family":"Bernal Troetsch","given":"R","non-dropping-particle":"","parse-names":false,"suffix":""}],"container-title":"Revista intervencionismo","id":"ITEM-1","issue":"3","issued":{"date-parts":[["2019"]]},"page":"103-110","title":"Nivel de conocimientos en protección radiológica del personal expuesto a radiaciones ionizantes en un complejo hospitalario","type":"article-journal","volume":"19"},"uris":["http://www.mendeley.com/documents/?uuid=09f7b044-a741-452d-a8d0-dffda00fd7ec"]}],"mendeley":{"formattedCitation":"(Bernal Troetsch, 2019)","manualFormatting":"Bernal Troetsch (2019)","plainTextFormattedCitation":"(Bernal Troetsch, 2019)","previouslyFormattedCitation":"(Bernal Troetsch,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Bernal Troetsch (2019)</w:t>
            </w:r>
            <w:r w:rsidRPr="009A764B">
              <w:rPr>
                <w:rFonts w:cs="Arial"/>
                <w:sz w:val="20"/>
                <w:szCs w:val="20"/>
              </w:rPr>
              <w:fldChar w:fldCharType="end"/>
            </w:r>
          </w:p>
        </w:tc>
        <w:tc>
          <w:tcPr>
            <w:tcW w:w="2734" w:type="dxa"/>
          </w:tcPr>
          <w:p w14:paraId="6CF9366A"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Efectos</w:t>
            </w:r>
            <w:proofErr w:type="spellEnd"/>
            <w:r w:rsidRPr="009A764B">
              <w:rPr>
                <w:rFonts w:cs="Arial"/>
                <w:sz w:val="20"/>
                <w:szCs w:val="20"/>
              </w:rPr>
              <w:t xml:space="preserve"> </w:t>
            </w:r>
            <w:proofErr w:type="spellStart"/>
            <w:r w:rsidRPr="009A764B">
              <w:rPr>
                <w:rFonts w:cs="Arial"/>
                <w:sz w:val="20"/>
                <w:szCs w:val="20"/>
              </w:rPr>
              <w:t>secundarios</w:t>
            </w:r>
            <w:proofErr w:type="spellEnd"/>
          </w:p>
        </w:tc>
        <w:tc>
          <w:tcPr>
            <w:tcW w:w="3068" w:type="dxa"/>
            <w:vMerge/>
          </w:tcPr>
          <w:p w14:paraId="2FA96B0F" w14:textId="77777777" w:rsidR="00207427" w:rsidRPr="009A764B" w:rsidRDefault="00207427"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bl>
    <w:bookmarkEnd w:id="21"/>
    <w:p w14:paraId="7E432F1C" w14:textId="77777777" w:rsidR="00207427" w:rsidRDefault="00207427" w:rsidP="00207427">
      <w:proofErr w:type="spellStart"/>
      <w:r>
        <w:t>Fuente</w:t>
      </w:r>
      <w:proofErr w:type="spellEnd"/>
      <w:r>
        <w:t xml:space="preserve">: </w:t>
      </w:r>
      <w:proofErr w:type="spellStart"/>
      <w:r>
        <w:t>Elaboración</w:t>
      </w:r>
      <w:proofErr w:type="spellEnd"/>
      <w:r>
        <w:t xml:space="preserve"> </w:t>
      </w:r>
      <w:proofErr w:type="spellStart"/>
      <w:r>
        <w:t>propia</w:t>
      </w:r>
      <w:proofErr w:type="spellEnd"/>
      <w:r>
        <w:t xml:space="preserve"> (2021).</w:t>
      </w:r>
    </w:p>
    <w:p w14:paraId="72733855" w14:textId="77777777" w:rsidR="00207427" w:rsidRDefault="00207427" w:rsidP="00207427">
      <w:pPr>
        <w:rPr>
          <w:lang w:val="es-MX"/>
        </w:rPr>
      </w:pPr>
      <w:r>
        <w:rPr>
          <w:lang w:val="es-MX"/>
        </w:rPr>
        <w:t xml:space="preserve">Un estudio realizado por </w:t>
      </w:r>
      <w:r>
        <w:rPr>
          <w:lang w:val="es-MX"/>
        </w:rPr>
        <w:fldChar w:fldCharType="begin" w:fldLock="1"/>
      </w:r>
      <w:r>
        <w:rPr>
          <w:lang w:val="es-MX"/>
        </w:rPr>
        <w:instrText>ADDIN CSL_CITATION {"citationItems":[{"id":"ITEM-1","itemData":{"DOI":"10.36076/ppj.2018.5.e523","ISSN":"21501149","PMID":"30282400","abstract":"Background: The growth of interventional pain medicine in recent years has resulted in more procedures being carried out under fluoroscopic guidance. The proximity of the pain physician (PP) to ionization radiation (IR) potentially increases the risk of radiation exposure to the ocular region. A European directive has reduced the limits of occupational ocular dose 7.5-fold. Objectives: The objectives of this study are to quantify the typical IR exposure in the ocular region of PP and to compare it to recommended international guidelines. Study Design: Three consultants involved in the pain unit service were enrolled in the study to reflect the dose implications involved with different caseloads, training obligations, and procedure types. All 3 consultants were experienced primary operators. Setting: The study was undertaken at the pain management suite in the South Infirmary Victoria University Hospital (SIVUH). Annually, this unit performs 2,800 fluoroscopic guide pain procedures. Methods: Thermoluminescent dosimeters (TLDs) calibrated to measure eye lens doses [Hp (0.07)] and whole-body doses (WBDs) were fitted to 3 pain consultants while they undertook imaging-guided pain procedures using mobile C-arm fluoroscopy over a 3-month period. The duration of radiation exposure, screening time (seconds), and procedure type were recorded. Radiation dose was calculated to estimate the effective radiation dose to the ocular region using (i) dose-area product (DAP) in milliGray per centimeter squared (mGycm2) and (ii) Air Kerma (AK) values in mGy. Results: IR doses were effectively recorded in 682 cases over 3 months and the data extrapolated. The estimated annual lens dose experienced by pain physicians performing fluoroscopy-guided procedures is less than the recommended international guidelines. A significant linear relationship between screening time and IR exposure was estimated (rs = 0.93, P &lt; 0.01) Limitations: In many centers, including our own, fluoroscopy procedures are undertaken by nonconsultant staff. Therefore, a small single-center cohort recruiting experienced consultant staff and not including pain fellows or registrars/residents with varying levels of experience is a limitation. Conclusion: While IR to the ocular region was significantly less than the recommended European safety guidelines, the annual dose needs to be confirmed in pain physicians with a lesser degree of clinical experience.","author":[{"dropping-particle":"","family":"Kelly","given":"Raymond","non-dropping-particle":"","parse-names":false,"suffix":""},{"dropping-particle":"","family":"McMahon","given":"Aisling","non-dropping-particle":"","parse-names":false,"suffix":""},{"dropping-particle":"","family":"Hegarty","given":"Dominic","non-dropping-particle":"","parse-names":false,"suffix":""}],"container-title":"Pain Physician","id":"ITEM-1","issue":"5","issued":{"date-parts":[["2018"]]},"page":"E523-E532","title":"Ionizing radiation dose exposure to the ocular region of pain physicians during c-arm guided pain interventions","type":"article-journal","volume":"21"},"uris":["http://www.mendeley.com/documents/?uuid=533142b8-7ef9-4a02-b61a-53df6e6df0a1"]}],"mendeley":{"formattedCitation":"(Kelly et al., 2018)","manualFormatting":"Kelly et al. (2018)","plainTextFormattedCitation":"(Kelly et al., 2018)","previouslyFormattedCitation":"(Kelly et al., 2018)"},"properties":{"noteIndex":0},"schema":"https://github.com/citation-style-language/schema/raw/master/csl-citation.json"}</w:instrText>
      </w:r>
      <w:r>
        <w:rPr>
          <w:lang w:val="es-MX"/>
        </w:rPr>
        <w:fldChar w:fldCharType="separate"/>
      </w:r>
      <w:r w:rsidRPr="00DC0AFD">
        <w:rPr>
          <w:noProof/>
          <w:lang w:val="es-MX"/>
        </w:rPr>
        <w:t>Kelly et al.</w:t>
      </w:r>
      <w:r>
        <w:rPr>
          <w:noProof/>
          <w:lang w:val="es-MX"/>
        </w:rPr>
        <w:t xml:space="preserve"> (</w:t>
      </w:r>
      <w:r w:rsidRPr="00DC0AFD">
        <w:rPr>
          <w:noProof/>
          <w:lang w:val="es-MX"/>
        </w:rPr>
        <w:t>2018)</w:t>
      </w:r>
      <w:r>
        <w:rPr>
          <w:lang w:val="es-MX"/>
        </w:rPr>
        <w:fldChar w:fldCharType="end"/>
      </w:r>
      <w:r>
        <w:rPr>
          <w:lang w:val="es-MX"/>
        </w:rPr>
        <w:t>, se enfoca en el efecto ocular de las radiaciones en centros de medicina del dolor. Los resultados evidenciaron que l</w:t>
      </w:r>
      <w:r w:rsidRPr="00FE6E9C">
        <w:rPr>
          <w:lang w:val="es-MX"/>
        </w:rPr>
        <w:t xml:space="preserve">a dosis anual </w:t>
      </w:r>
      <w:r>
        <w:rPr>
          <w:lang w:val="es-MX"/>
        </w:rPr>
        <w:t>de exposición ocupacional a radiaciones ionizantes</w:t>
      </w:r>
      <w:r w:rsidRPr="00FE6E9C">
        <w:rPr>
          <w:lang w:val="es-MX"/>
        </w:rPr>
        <w:t xml:space="preserve"> </w:t>
      </w:r>
      <w:r>
        <w:rPr>
          <w:lang w:val="es-MX"/>
        </w:rPr>
        <w:t xml:space="preserve">de </w:t>
      </w:r>
      <w:r w:rsidRPr="00FE6E9C">
        <w:rPr>
          <w:lang w:val="es-MX"/>
        </w:rPr>
        <w:t xml:space="preserve">los médicos especialistas en dolor que realizan procedimientos guiados por </w:t>
      </w:r>
      <w:proofErr w:type="spellStart"/>
      <w:r w:rsidRPr="00FE6E9C">
        <w:rPr>
          <w:lang w:val="es-MX"/>
        </w:rPr>
        <w:t>fluoroscopia</w:t>
      </w:r>
      <w:proofErr w:type="spellEnd"/>
      <w:r w:rsidRPr="00FE6E9C">
        <w:rPr>
          <w:lang w:val="es-MX"/>
        </w:rPr>
        <w:t xml:space="preserve"> es menor que las pautas internacionales recomendadas.</w:t>
      </w:r>
    </w:p>
    <w:p w14:paraId="49451C20" w14:textId="77777777" w:rsidR="00207427" w:rsidRDefault="00207427" w:rsidP="00207427">
      <w:pPr>
        <w:rPr>
          <w:lang w:val="es-MX"/>
        </w:rPr>
      </w:pPr>
      <w:r>
        <w:rPr>
          <w:lang w:val="es-MX"/>
        </w:rPr>
        <w:t xml:space="preserve">Otro de los temas en los que se han desarrollado varias investigaciones es en lo relacionado con la reproducción humana. Al respecto, </w:t>
      </w:r>
      <w:r>
        <w:rPr>
          <w:lang w:val="es-MX"/>
        </w:rPr>
        <w:fldChar w:fldCharType="begin" w:fldLock="1"/>
      </w:r>
      <w:r>
        <w:rPr>
          <w:lang w:val="es-MX"/>
        </w:rPr>
        <w:instrText>ADDIN CSL_CITATION {"citationItems":[{"id":"ITEM-1","itemData":{"DOI":"10.4103/ijmr.IJMR_1652_17","ISSN":"0971-5916 (Print)","PMID":"32048617","abstract":"All individuals are exposed to certain chemical, physical, biological, environmental as well as occupational factors. The data pertaining to role of these factors on female reproduction are scanty as compared to male. The available data suggest the adverse effects of certain toxicants, viz., metals such as lead, cadmium and mercury, pesticides such as bis(4-chlorophenyl)-1,1,1-trichloroethane and organic solvent such as benzene, toluene and ionizing radiation on the female reproductive system affecting directly the organ system or impacting in directly through hormonal impairments, molecular alterations, oxidative stress and DNA methylation impairing fertility as well as pregnancy and its outcomes. Thus, there is a need for awareness and prevention programme about the adverse effects of these factors and deterioration of female reproductive health, pregnancy outcome and offspring development as some of these chemicals might affect the developing foetus at very low doses by endocrine disruptive mechanism.","author":[{"dropping-particle":"","family":"Kumar","given":"Sunil","non-dropping-particle":"","parse-names":false,"suffix":""},{"dropping-particle":"","family":"Sharma","given":"Anupama","non-dropping-particle":"","parse-names":false,"suffix":""},{"dropping-particle":"","family":"Kshetrimayum","given":"Chaoba","non-dropping-particle":"","parse-names":false,"suffix":""}],"container-title":"The Indian journal of medical research","id":"ITEM-1","issue":"6","issued":{"date-parts":[["2019","12"]]},"language":"eng","page":"532-545","title":"Environmental &amp; occupational exposure &amp; female reproductive dysfunction.","type":"article-journal","volume":"150"},"uris":["http://www.mendeley.com/documents/?uuid=95863120-585d-435e-be88-0c9d1b9f61ff"]}],"mendeley":{"formattedCitation":"(Kumar et al., 2019)","manualFormatting":"Kumar et al. (2019)","plainTextFormattedCitation":"(Kumar et al., 2019)","previouslyFormattedCitation":"(Kumar et al., 2019)"},"properties":{"noteIndex":0},"schema":"https://github.com/citation-style-language/schema/raw/master/csl-citation.json"}</w:instrText>
      </w:r>
      <w:r>
        <w:rPr>
          <w:lang w:val="es-MX"/>
        </w:rPr>
        <w:fldChar w:fldCharType="separate"/>
      </w:r>
      <w:r w:rsidRPr="00F94C39">
        <w:rPr>
          <w:noProof/>
          <w:lang w:val="es-MX"/>
        </w:rPr>
        <w:t>Kumar et al.</w:t>
      </w:r>
      <w:r>
        <w:rPr>
          <w:noProof/>
          <w:lang w:val="es-MX"/>
        </w:rPr>
        <w:t xml:space="preserve"> (</w:t>
      </w:r>
      <w:r w:rsidRPr="00F94C39">
        <w:rPr>
          <w:noProof/>
          <w:lang w:val="es-MX"/>
        </w:rPr>
        <w:t>2019)</w:t>
      </w:r>
      <w:r>
        <w:rPr>
          <w:lang w:val="es-MX"/>
        </w:rPr>
        <w:fldChar w:fldCharType="end"/>
      </w:r>
      <w:r>
        <w:rPr>
          <w:lang w:val="es-MX"/>
        </w:rPr>
        <w:t xml:space="preserve">,  refieren </w:t>
      </w:r>
      <w:r w:rsidRPr="00F94C39">
        <w:rPr>
          <w:lang w:val="es-MX"/>
        </w:rPr>
        <w:t xml:space="preserve">que la exposición a radiaciones ionizantes puede tener efectos adversos sobre la reproducción humana que dependen de la dosis, duración, intensidad y frecuencia de la exposición a la radiación. La respuesta del ovario a la exposición a la radiación </w:t>
      </w:r>
      <w:r>
        <w:rPr>
          <w:lang w:val="es-MX"/>
        </w:rPr>
        <w:t>varía</w:t>
      </w:r>
      <w:r w:rsidRPr="00F94C39">
        <w:rPr>
          <w:lang w:val="es-MX"/>
        </w:rPr>
        <w:t xml:space="preserve"> con la edad, la dosis y la duración. Una exposición ovárica a una dosis de 4 Gy puede causar esterilidad en mujeres jóvenes, </w:t>
      </w:r>
      <w:r>
        <w:rPr>
          <w:lang w:val="es-MX"/>
        </w:rPr>
        <w:t>aunque el riesgo</w:t>
      </w:r>
      <w:r w:rsidRPr="00F94C39">
        <w:rPr>
          <w:lang w:val="es-MX"/>
        </w:rPr>
        <w:t xml:space="preserve"> </w:t>
      </w:r>
      <w:r>
        <w:rPr>
          <w:lang w:val="es-MX"/>
        </w:rPr>
        <w:t xml:space="preserve">aumenta </w:t>
      </w:r>
      <w:r w:rsidRPr="00F94C39">
        <w:rPr>
          <w:lang w:val="es-MX"/>
        </w:rPr>
        <w:t xml:space="preserve">en mujeres mayores de 40 años. Sobre la base de datos experimentales, se ha sugerido que la radiación ionizante puede inducir daños en el ADN de las células germinales, lo que puede provocar efectos nocivos en la </w:t>
      </w:r>
      <w:r>
        <w:rPr>
          <w:lang w:val="es-MX"/>
        </w:rPr>
        <w:t>descendencia</w:t>
      </w:r>
      <w:r w:rsidRPr="00F94C39">
        <w:rPr>
          <w:lang w:val="es-MX"/>
        </w:rPr>
        <w:t xml:space="preserve">, incluidos abortos espontáneos, </w:t>
      </w:r>
      <w:r>
        <w:rPr>
          <w:lang w:val="es-MX"/>
        </w:rPr>
        <w:t>bajo peso al nacer</w:t>
      </w:r>
      <w:r w:rsidRPr="00F94C39">
        <w:rPr>
          <w:lang w:val="es-MX"/>
        </w:rPr>
        <w:t xml:space="preserve"> y anomalías congénitas. Sin embargo, no se ven pruebas claras de tales efectos en los estudios epidemiológicos.</w:t>
      </w:r>
    </w:p>
    <w:p w14:paraId="7B54CC37" w14:textId="77777777" w:rsidR="00207427" w:rsidRDefault="00207427" w:rsidP="00207427">
      <w:pPr>
        <w:rPr>
          <w:lang w:val="es-MX"/>
        </w:rPr>
      </w:pPr>
      <w:r>
        <w:rPr>
          <w:lang w:val="es-MX"/>
        </w:rPr>
        <w:t xml:space="preserve">Por otro lado, publicaciones como la realizada por </w:t>
      </w:r>
      <w:r>
        <w:rPr>
          <w:lang w:val="es-MX"/>
        </w:rPr>
        <w:fldChar w:fldCharType="begin" w:fldLock="1"/>
      </w:r>
      <w:r>
        <w:rPr>
          <w:lang w:val="es-MX"/>
        </w:rPr>
        <w:instrText>ADDIN CSL_CITATION {"citationItems":[{"id":"ITEM-1","itemData":{"DOI":"10.1186/s12958-018-0431-1","ISSN":"1477-7827 (Electronic)","PMID":"30445985","abstract":"During recent years, an increasing percentage of male infertility has to be attributed to an array of environmental, health and lifestyle factors. Male infertility is likely to be affected by the intense exposure to heat and extreme exposure to pesticides, radiations, radioactivity and other hazardous substances. We are surrounded by several types of ionizing and non-ionizing radiations and both have recognized causative effects on spermatogenesis. Since it is impossible to cover all types of radiation sources and their biological effects under a single title, this review is focusing on radiation deriving from cell phones, laptops, Wi-Fi and microwave ovens, as these are the most common sources of non-ionizing radiations, which may contribute to the cause of infertility by exploring the effect of exposure to radiofrequency radiations on the male fertility pattern. From currently available studies it is clear that radiofrequency electromagnetic fields (RF-EMF) have deleterious effects on sperm parameters (like sperm count, morphology, motility), affects the role of kinases in cellular metabolism and the endocrine system, and produces genotoxicity, genomic instability and oxidative stress. This is followed with protective measures for these radiations and future recommendations. The study concludes that the RF-EMF may induce oxidative stress with an increased level of reactive oxygen species, which may lead to infertility. This has been concluded based on available evidences from in vitro and in vivo studies suggesting that RF-EMF exposure negatively affects sperm quality.","author":[{"dropping-particle":"","family":"Kesari","given":"Kavindra Kumar","non-dropping-particle":"","parse-names":false,"suffix":""},{"dropping-particle":"","family":"Agarwal","given":"Ashok","non-dropping-particle":"","parse-names":false,"suffix":""},{"dropping-particle":"","family":"Henkel","given":"Ralf","non-dropping-particle":"","parse-names":false,"suffix":""}],"container-title":"Reproductive biology and endocrinology : RB&amp;E","id":"ITEM-1","issue":"1","issued":{"date-parts":[["2018","12"]]},"language":"eng","page":"118","title":"Radiations and male fertility.","type":"article-journal","volume":"16"},"uris":["http://www.mendeley.com/documents/?uuid=fcbb3d4e-e82c-4112-8aae-db023fef4197"]}],"mendeley":{"formattedCitation":"(Kesari et al., 2018)","manualFormatting":"Kesari et al. (2018)","plainTextFormattedCitation":"(Kesari et al., 2018)","previouslyFormattedCitation":"(Kesari et al., 2018)"},"properties":{"noteIndex":0},"schema":"https://github.com/citation-style-language/schema/raw/master/csl-citation.json"}</w:instrText>
      </w:r>
      <w:r>
        <w:rPr>
          <w:lang w:val="es-MX"/>
        </w:rPr>
        <w:fldChar w:fldCharType="separate"/>
      </w:r>
      <w:r w:rsidRPr="00B543CD">
        <w:rPr>
          <w:noProof/>
          <w:lang w:val="es-MX"/>
        </w:rPr>
        <w:t>Kesari et al.</w:t>
      </w:r>
      <w:r>
        <w:rPr>
          <w:noProof/>
          <w:lang w:val="es-MX"/>
        </w:rPr>
        <w:t xml:space="preserve"> (</w:t>
      </w:r>
      <w:r w:rsidRPr="00B543CD">
        <w:rPr>
          <w:noProof/>
          <w:lang w:val="es-MX"/>
        </w:rPr>
        <w:t>2018)</w:t>
      </w:r>
      <w:r>
        <w:rPr>
          <w:lang w:val="es-MX"/>
        </w:rPr>
        <w:fldChar w:fldCharType="end"/>
      </w:r>
      <w:r>
        <w:rPr>
          <w:lang w:val="es-MX"/>
        </w:rPr>
        <w:t xml:space="preserve"> hacen hincapié en los efectos de las radiaciones en la calidad del esperma y las consecuencias de ello para la fertilidad masculina. De hecho, tanto </w:t>
      </w:r>
      <w:r>
        <w:rPr>
          <w:lang w:val="es-MX"/>
        </w:rPr>
        <w:fldChar w:fldCharType="begin" w:fldLock="1"/>
      </w:r>
      <w:r>
        <w:rPr>
          <w:lang w:val="es-MX"/>
        </w:rPr>
        <w:instrText>ADDIN CSL_CITATION {"citationItems":[{"id":"ITEM-1","itemData":{"DOI":"10.26444/aaem/106085","ISSN":"1898-2263 (Electronic)","PMID":"31232047","abstract":"INTRODUCTION AND OBJECTIVE: In the light of current data concerning the growing exposure to ionizing radiation (IR) originating from atrificial sources, especially from medical ones, and also related to occupational exposure, it is justifiable to systematize the state of knowledge concerning the effect of IR on the male reproductive system. BRIEF DESCRIPTION OF THE STATE OF KNOWLEDGE: There is no basis for the application of the hypothesis of hormesis in the area of male reproductive health. Regarding the impact of IR on spermatogenesis, spermatogonia are less susceptible to the occurrence of DNA damage after exposition to IR, but are characterized by slower DNA repair compared to somatic cells. Damage to the genes after exposure to IR is possible at each stage of spermatogenesis; however, haploidal spermatids show the highest radiosensitivity in this respect. The genetic risk of the cells differentiating during spermatogenesis is limited to one cycle of spermatogenesis, whereas the genetic instability may persist for the whole period of life, and DNA damage induced by IR may be transmitted to future generations. The minimum dose causing detectable DNA damage was 30 Gy. While exceeding this dose, the number of single-strand DNA breaks increases. Among males exposed to IR, a decrease was observed in sperm motility and in the percentage of morphologically normal spermatozoa as well as in an intensification of vacuolization. The genetic material in the sperm of these males showed higher fragmentation and methylation of genomic DNA. CONCLUSION: In the context of the epidemiological situation concerning the prevalence of infertility, while assessing the health effects of exposure to IR from artificial, including medical sources, the reproductive risk should be considered.","author":[{"dropping-particle":"","family":"Wdowiak","given":"Artur","non-dropping-particle":"","parse-names":false,"suffix":""},{"dropping-particle":"","family":"Skrzypek","given":"Michal","non-dropping-particle":"","parse-names":false,"suffix":""},{"dropping-particle":"","family":"Stec","given":"Magdalena","non-dropping-particle":"","parse-names":false,"suffix":""},{"dropping-particle":"","family":"Panasiuk","given":"Lech","non-dropping-particle":"","parse-names":false,"suffix":""}],"container-title":"Annals of agricultural and environmental medicine : AAEM","id":"ITEM-1","issue":"2","issued":{"date-parts":[["2019","6"]]},"language":"eng","page":"210-216","publisher-place":"Poland","title":"Effect of ionizing radiation on the male reproductive system.","type":"article-journal","volume":"26"},"uris":["http://www.mendeley.com/documents/?uuid=0ab4b2b5-4ab5-4e89-9793-af0428abf414"]},{"id":"ITEM-2","itemData":{"DOI":"10.26444/aaem/112837","ISSN":"1898-2263 (Electronic)","PMID":"31885235","abstract":"INTRODUCTION AND OBJECTIVE: The tendency towards postponement of maternity implies a greater exposure of female germ cells to damaging environmental effects, including ionizing radiation (IR). Progress in paediatric oncology, based on the use of radiotherapy, also implies the occurrence of gonadal dysfunctions and subsequent female fertility disorders. Therefore, it seems justifiable to systematize the state of knowledge concerning the effect of IR on the female reproductive system. BRIEF DESCRIPTION OF THE STATE OF KNOWLEDGE: A considerable part of studies concerning the effect of IR on female germ cells have been conducted on animals. Their extrapolation to humans is hindered because in animal studies high acute exposures are applied, which do not reflect human environmental exposures characterized by chronic low dose exposure. Studies on animals provide a heterogenous image, which hinders the formulation of unequivocal conclusions and indicates that radiosensitivity depends, i.a. on IR dose, stage of development of oocytes, the applied marker of the effects of IR, or on the species. LD50 of human oocytes is estimated to be below 2 Gy. The effect of IR depends, i.a. on the dose fractionation and the age (older women are more radiosensitive). In females, the effective sterilizing dose is: at birth 20.3 Gy, at 10 years 18.4 Gy, at 20 years 16.5 Gy, whereas at 30 years 14.3 Gy, which is associated with the available pool of ovarian follicles. CONCLUSIONS: Within the range of low doses received as a result of environmental exposure to IR, there is no evidence for the occurrence of either adverse pregnancy outcomes, nor fertility disorders in females. These effects may be related to the cancer radiotherapy, or exposure to high IR doses during nuclear accidents.","author":[{"dropping-particle":"","family":"Skrzypek","given":"Michal","non-dropping-particle":"","parse-names":false,"suffix":""},{"dropping-particle":"","family":"Wdowiak","given":"Artur","non-dropping-particle":"","parse-names":false,"suffix":""},{"dropping-particle":"","family":"Panasiuk","given":"Lech","non-dropping-particle":"","parse-names":false,"suffix":""},{"dropping-particle":"","family":"Stec","given":"Magdalena","non-dropping-particle":"","parse-names":false,"suffix":""},{"dropping-particle":"","family":"Szczygieł","given":"Karolina","non-dropping-particle":"","parse-names":false,"suffix":""},{"dropping-particle":"","family":"Zybała","given":"Małgorzata","non-dropping-particle":"","parse-names":false,"suffix":""},{"dropping-particle":"","family":"Filip","given":"Michał","non-dropping-particle":"","parse-names":false,"suffix":""}],"container-title":"Annals of agricultural and environmental medicine : AAEM","id":"ITEM-2","issue":"4","issued":{"date-parts":[["2019","12"]]},"language":"eng","page":"606-616","publisher-place":"Poland","title":"Effect of ionizing radiation on the female reproductive system.","type":"article-journal","volume":"26"},"uris":["http://www.mendeley.com/documents/?uuid=52cd7945-5ac4-4fe5-86d5-e099cab2e073"]}],"mendeley":{"formattedCitation":"(Skrzypek et al., 2019; Wdowiak et al., 2019)","manualFormatting":"Skrzypek et al., (2019) como Wdowiak et al. (2019)","plainTextFormattedCitation":"(Skrzypek et al., 2019; Wdowiak et al., 2019)","previouslyFormattedCitation":"(Skrzypek et al., 2019; Wdowiak et al., 2019)"},"properties":{"noteIndex":0},"schema":"https://github.com/citation-style-language/schema/raw/master/csl-citation.json"}</w:instrText>
      </w:r>
      <w:r>
        <w:rPr>
          <w:lang w:val="es-MX"/>
        </w:rPr>
        <w:fldChar w:fldCharType="separate"/>
      </w:r>
      <w:r w:rsidRPr="00B543CD">
        <w:rPr>
          <w:noProof/>
          <w:lang w:val="es-MX"/>
        </w:rPr>
        <w:t xml:space="preserve">Skrzypek et al., </w:t>
      </w:r>
      <w:r>
        <w:rPr>
          <w:noProof/>
          <w:lang w:val="es-MX"/>
        </w:rPr>
        <w:t>(</w:t>
      </w:r>
      <w:r w:rsidRPr="00B543CD">
        <w:rPr>
          <w:noProof/>
          <w:lang w:val="es-MX"/>
        </w:rPr>
        <w:t>2019</w:t>
      </w:r>
      <w:r>
        <w:rPr>
          <w:noProof/>
          <w:lang w:val="es-MX"/>
        </w:rPr>
        <w:t>) como</w:t>
      </w:r>
      <w:r w:rsidRPr="00B543CD">
        <w:rPr>
          <w:noProof/>
          <w:lang w:val="es-MX"/>
        </w:rPr>
        <w:t xml:space="preserve"> Wdowiak et al.</w:t>
      </w:r>
      <w:r>
        <w:rPr>
          <w:noProof/>
          <w:lang w:val="es-MX"/>
        </w:rPr>
        <w:t xml:space="preserve"> (</w:t>
      </w:r>
      <w:r w:rsidRPr="00B543CD">
        <w:rPr>
          <w:noProof/>
          <w:lang w:val="es-MX"/>
        </w:rPr>
        <w:t>2019)</w:t>
      </w:r>
      <w:r>
        <w:rPr>
          <w:lang w:val="es-MX"/>
        </w:rPr>
        <w:fldChar w:fldCharType="end"/>
      </w:r>
      <w:r>
        <w:rPr>
          <w:lang w:val="es-MX"/>
        </w:rPr>
        <w:t>, refieren que existen más investigaciones relacionadas con la infertilidad masculina en comparación con la infertilidad femenina causada por las radiaciones.</w:t>
      </w:r>
    </w:p>
    <w:p w14:paraId="7F2B5CF4" w14:textId="77777777" w:rsidR="00207427" w:rsidRDefault="00207427" w:rsidP="00207427">
      <w:pPr>
        <w:rPr>
          <w:lang w:val="es-MX"/>
        </w:rPr>
      </w:pPr>
      <w:r>
        <w:rPr>
          <w:lang w:val="es-MX"/>
        </w:rPr>
        <w:t>Se dice que l</w:t>
      </w:r>
      <w:r w:rsidRPr="008D3F90">
        <w:rPr>
          <w:lang w:val="es-MX"/>
        </w:rPr>
        <w:t xml:space="preserve">a dosis mínima </w:t>
      </w:r>
      <w:r>
        <w:rPr>
          <w:lang w:val="es-MX"/>
        </w:rPr>
        <w:t>para causar</w:t>
      </w:r>
      <w:r w:rsidRPr="008D3F90">
        <w:rPr>
          <w:lang w:val="es-MX"/>
        </w:rPr>
        <w:t xml:space="preserve"> daño detectable en el ADN </w:t>
      </w:r>
      <w:r>
        <w:rPr>
          <w:lang w:val="es-MX"/>
        </w:rPr>
        <w:t>es</w:t>
      </w:r>
      <w:r w:rsidRPr="008D3F90">
        <w:rPr>
          <w:lang w:val="es-MX"/>
        </w:rPr>
        <w:t xml:space="preserve"> de 30 Gy. Al exceder esta dosis, aumenta el número de roturas de ADN </w:t>
      </w:r>
      <w:proofErr w:type="spellStart"/>
      <w:r w:rsidRPr="008D3F90">
        <w:rPr>
          <w:lang w:val="es-MX"/>
        </w:rPr>
        <w:t>monocatenario</w:t>
      </w:r>
      <w:proofErr w:type="spellEnd"/>
      <w:r w:rsidRPr="008D3F90">
        <w:rPr>
          <w:lang w:val="es-MX"/>
        </w:rPr>
        <w:t xml:space="preserve">. </w:t>
      </w:r>
      <w:r w:rsidRPr="008D3F90">
        <w:rPr>
          <w:lang w:val="es-MX"/>
        </w:rPr>
        <w:lastRenderedPageBreak/>
        <w:t xml:space="preserve">Entre los </w:t>
      </w:r>
      <w:r>
        <w:rPr>
          <w:lang w:val="es-MX"/>
        </w:rPr>
        <w:t>hombres</w:t>
      </w:r>
      <w:r w:rsidRPr="008D3F90">
        <w:rPr>
          <w:lang w:val="es-MX"/>
        </w:rPr>
        <w:t xml:space="preserve"> expuestos a </w:t>
      </w:r>
      <w:r>
        <w:rPr>
          <w:lang w:val="es-MX"/>
        </w:rPr>
        <w:t>radiaciones ionizantes</w:t>
      </w:r>
      <w:r w:rsidRPr="008D3F90">
        <w:rPr>
          <w:lang w:val="es-MX"/>
        </w:rPr>
        <w:t xml:space="preserve"> se observó una disminución en la motilidad de los espermatozoides y en el porcentaje de espermatozoides morfológicamente normales, así como en una intensificación de la </w:t>
      </w:r>
      <w:proofErr w:type="spellStart"/>
      <w:r w:rsidRPr="008D3F90">
        <w:rPr>
          <w:lang w:val="es-MX"/>
        </w:rPr>
        <w:t>vacuolización</w:t>
      </w:r>
      <w:proofErr w:type="spellEnd"/>
      <w:r w:rsidRPr="008D3F90">
        <w:rPr>
          <w:lang w:val="es-MX"/>
        </w:rPr>
        <w:t xml:space="preserve">. </w:t>
      </w:r>
      <w:r>
        <w:rPr>
          <w:lang w:val="es-MX"/>
        </w:rPr>
        <w:t>Incluso, e</w:t>
      </w:r>
      <w:r w:rsidRPr="008D3F90">
        <w:rPr>
          <w:lang w:val="es-MX"/>
        </w:rPr>
        <w:t xml:space="preserve">l material genético en el esperma de estos </w:t>
      </w:r>
      <w:r>
        <w:rPr>
          <w:lang w:val="es-MX"/>
        </w:rPr>
        <w:t>hombres</w:t>
      </w:r>
      <w:r w:rsidRPr="008D3F90">
        <w:rPr>
          <w:lang w:val="es-MX"/>
        </w:rPr>
        <w:t xml:space="preserve"> mostró una mayor fragmentación y metilación del ADN genómico</w:t>
      </w:r>
      <w:r>
        <w:rPr>
          <w:lang w:val="es-MX"/>
        </w:rPr>
        <w:t xml:space="preserve"> </w:t>
      </w:r>
      <w:r>
        <w:rPr>
          <w:lang w:val="es-MX"/>
        </w:rPr>
        <w:fldChar w:fldCharType="begin" w:fldLock="1"/>
      </w:r>
      <w:r>
        <w:rPr>
          <w:lang w:val="es-MX"/>
        </w:rPr>
        <w:instrText>ADDIN CSL_CITATION {"citationItems":[{"id":"ITEM-1","itemData":{"DOI":"10.26444/aaem/106085","ISSN":"1898-2263 (Electronic)","PMID":"31232047","abstract":"INTRODUCTION AND OBJECTIVE: In the light of current data concerning the growing exposure to ionizing radiation (IR) originating from atrificial sources, especially from medical ones, and also related to occupational exposure, it is justifiable to systematize the state of knowledge concerning the effect of IR on the male reproductive system. BRIEF DESCRIPTION OF THE STATE OF KNOWLEDGE: There is no basis for the application of the hypothesis of hormesis in the area of male reproductive health. Regarding the impact of IR on spermatogenesis, spermatogonia are less susceptible to the occurrence of DNA damage after exposition to IR, but are characterized by slower DNA repair compared to somatic cells. Damage to the genes after exposure to IR is possible at each stage of spermatogenesis; however, haploidal spermatids show the highest radiosensitivity in this respect. The genetic risk of the cells differentiating during spermatogenesis is limited to one cycle of spermatogenesis, whereas the genetic instability may persist for the whole period of life, and DNA damage induced by IR may be transmitted to future generations. The minimum dose causing detectable DNA damage was 30 Gy. While exceeding this dose, the number of single-strand DNA breaks increases. Among males exposed to IR, a decrease was observed in sperm motility and in the percentage of morphologically normal spermatozoa as well as in an intensification of vacuolization. The genetic material in the sperm of these males showed higher fragmentation and methylation of genomic DNA. CONCLUSION: In the context of the epidemiological situation concerning the prevalence of infertility, while assessing the health effects of exposure to IR from artificial, including medical sources, the reproductive risk should be considered.","author":[{"dropping-particle":"","family":"Wdowiak","given":"Artur","non-dropping-particle":"","parse-names":false,"suffix":""},{"dropping-particle":"","family":"Skrzypek","given":"Michal","non-dropping-particle":"","parse-names":false,"suffix":""},{"dropping-particle":"","family":"Stec","given":"Magdalena","non-dropping-particle":"","parse-names":false,"suffix":""},{"dropping-particle":"","family":"Panasiuk","given":"Lech","non-dropping-particle":"","parse-names":false,"suffix":""}],"container-title":"Annals of agricultural and environmental medicine : AAEM","id":"ITEM-1","issue":"2","issued":{"date-parts":[["2019","6"]]},"language":"eng","page":"210-216","publisher-place":"Poland","title":"Effect of ionizing radiation on the male reproductive system.","type":"article-journal","volume":"26"},"uris":["http://www.mendeley.com/documents/?uuid=0ab4b2b5-4ab5-4e89-9793-af0428abf414"]}],"mendeley":{"formattedCitation":"(Wdowiak et al., 2019)","plainTextFormattedCitation":"(Wdowiak et al., 2019)","previouslyFormattedCitation":"(Wdowiak et al., 2019)"},"properties":{"noteIndex":0},"schema":"https://github.com/citation-style-language/schema/raw/master/csl-citation.json"}</w:instrText>
      </w:r>
      <w:r>
        <w:rPr>
          <w:lang w:val="es-MX"/>
        </w:rPr>
        <w:fldChar w:fldCharType="separate"/>
      </w:r>
      <w:r w:rsidRPr="008D3F90">
        <w:rPr>
          <w:noProof/>
          <w:lang w:val="es-MX"/>
        </w:rPr>
        <w:t>(Wdowiak et al., 2019)</w:t>
      </w:r>
      <w:r>
        <w:rPr>
          <w:lang w:val="es-MX"/>
        </w:rPr>
        <w:fldChar w:fldCharType="end"/>
      </w:r>
      <w:r w:rsidRPr="008D3F90">
        <w:rPr>
          <w:lang w:val="es-MX"/>
        </w:rPr>
        <w:t>.</w:t>
      </w:r>
    </w:p>
    <w:p w14:paraId="3D99E9F6" w14:textId="77777777" w:rsidR="00207427" w:rsidRDefault="00207427" w:rsidP="00207427">
      <w:pPr>
        <w:rPr>
          <w:lang w:val="es-MX"/>
        </w:rPr>
      </w:pPr>
      <w:r>
        <w:rPr>
          <w:lang w:val="es-MX"/>
        </w:rPr>
        <w:t xml:space="preserve">Respecto a los efectos de las radiaciones sobre la glándula tiroides, </w:t>
      </w:r>
      <w:r>
        <w:rPr>
          <w:lang w:val="es-MX"/>
        </w:rPr>
        <w:fldChar w:fldCharType="begin" w:fldLock="1"/>
      </w:r>
      <w:r>
        <w:rPr>
          <w:lang w:val="es-MX"/>
        </w:rPr>
        <w:instrText>ADDIN CSL_CITATION {"citationItems":[{"id":"ITEM-1","itemData":{"DOI":"10.1097/HP.0000000000001071","ISSN":"1538-5159 (Electronic)","PMID":"30913057","abstract":"OBJECTIVES: To analyze possible alterations of thyroid function related to dosimetric values in health care workers exposed to ionizing radiation. MATERIALS AND METHODS: Forty-six health care workers exposed to ionizing radiation at a tertiary hospital previously exposed to ionizing radiation were included in the study. Age, sex, history of thyroid diseases, thyroid hormones, work post, service, dosimetric values of previous year, and 5 y period were considered. Alterations of thyroid function and other variables were analyzed by exact logistic regression univariate model. RESULTS: 7.1% workers showed an increased serum thyroid-stimulating hormone without free T3 or free T4 alteration. A significant relationship between workers with increased thyroid-stimulating hormone and dosimetric values of previous year (odds ratio 6.35, 95% confidence interval 1.20-98.1, p = 0.021) and previous 5 y period of radiation exposure (odds ratio 1.72, 95% confidence interval 1.12-3.34, p = 0.007) was obtained. CONCLUSION: An increased risk of subclinical hypothyroidism related to radiation doses was observed in this pilot study on a group of health care workers exposed to ionizing radiation.","author":[{"dropping-particle":"","family":"Luna-Sánchez","given":"Shirley","non-dropping-particle":"","parse-names":false,"suffix":""},{"dropping-particle":"","family":"Campo","given":"M T","non-dropping-particle":"Del","parse-names":false,"suffix":""},{"dropping-particle":"","family":"Morán","given":"Julio Valverde","non-dropping-particle":"","parse-names":false,"suffix":""},{"dropping-particle":"","family":"Fernández","given":"Ignacio Mahillo","non-dropping-particle":"","parse-names":false,"suffix":""},{"dropping-particle":"","family":"Checa","given":"Fernando José Sancho","non-dropping-particle":"","parse-names":false,"suffix":""},{"dropping-particle":"","family":"la Hoz","given":"Rafael E","non-dropping-particle":"de","parse-names":false,"suffix":""}],"container-title":"Health physics","id":"ITEM-1","issue":"4","issued":{"date-parts":[["2019","10"]]},"language":"eng","page":"403-407","publisher-place":"United States","title":"Thyroid Function in Health Care Workers Exposed to Ionizing Radiation.","type":"article-journal","volume":"117"},"uris":["http://www.mendeley.com/documents/?uuid=9554ad83-5448-4654-ad8b-7ee63c380137"]}],"mendeley":{"formattedCitation":"(Luna-Sánchez et al., 2019)","manualFormatting":"Luna-Sánchez et al. (2019)","plainTextFormattedCitation":"(Luna-Sánchez et al., 2019)","previouslyFormattedCitation":"(Luna-Sánchez et al., 2019)"},"properties":{"noteIndex":0},"schema":"https://github.com/citation-style-language/schema/raw/master/csl-citation.json"}</w:instrText>
      </w:r>
      <w:r>
        <w:rPr>
          <w:lang w:val="es-MX"/>
        </w:rPr>
        <w:fldChar w:fldCharType="separate"/>
      </w:r>
      <w:r w:rsidRPr="005B74FB">
        <w:rPr>
          <w:noProof/>
          <w:lang w:val="es-MX"/>
        </w:rPr>
        <w:t>Luna-Sánchez et al.</w:t>
      </w:r>
      <w:r>
        <w:rPr>
          <w:noProof/>
          <w:lang w:val="es-MX"/>
        </w:rPr>
        <w:t xml:space="preserve"> (</w:t>
      </w:r>
      <w:r w:rsidRPr="005B74FB">
        <w:rPr>
          <w:noProof/>
          <w:lang w:val="es-MX"/>
        </w:rPr>
        <w:t>2019)</w:t>
      </w:r>
      <w:r>
        <w:rPr>
          <w:lang w:val="es-MX"/>
        </w:rPr>
        <w:fldChar w:fldCharType="end"/>
      </w:r>
      <w:r>
        <w:rPr>
          <w:lang w:val="es-MX"/>
        </w:rPr>
        <w:t>, reportaron que</w:t>
      </w:r>
      <w:r w:rsidRPr="005B74FB">
        <w:rPr>
          <w:lang w:val="es-MX"/>
        </w:rPr>
        <w:t xml:space="preserve"> en un grupo de trabajadores de la salud expuestos a radiación ionizante se observó un mayor riesgo de hipotiroidismo subclínico relacionado con las dosis de radiación.</w:t>
      </w:r>
    </w:p>
    <w:p w14:paraId="54B15CCE" w14:textId="77777777" w:rsidR="00207427" w:rsidRDefault="00207427" w:rsidP="00207427">
      <w:pPr>
        <w:rPr>
          <w:lang w:val="es-MX"/>
        </w:rPr>
      </w:pPr>
      <w:r>
        <w:rPr>
          <w:lang w:val="es-MX"/>
        </w:rPr>
        <w:fldChar w:fldCharType="begin" w:fldLock="1"/>
      </w:r>
      <w:r>
        <w:rPr>
          <w:lang w:val="es-MX"/>
        </w:rPr>
        <w:instrText>ADDIN CSL_CITATION {"citationItems":[{"id":"ITEM-1","itemData":{"author":[{"dropping-particle":"","family":"Escobar","given":"A","non-dropping-particle":"","parse-names":false,"suffix":""},{"dropping-particle":"","family":"Coronel","given":"C","non-dropping-particle":"","parse-names":false,"suffix":""}],"container-title":"Boletín Médico de Postgrado","id":"ITEM-1","issue":"1","issued":{"date-parts":[["2019"]]},"page":"21-24","title":"Hallazgos ecográficos de la glándula tiroides en el personal técnico ocupacionalmente expuesto y no expuesto a radiaciones ionizantes del Hospital Central Universitario Dr. Antonio María Pineda","type":"article-journal","volume":"35"},"uris":["http://www.mendeley.com/documents/?uuid=e78fa1de-7371-4799-8dea-4965046c8499"]}],"mendeley":{"formattedCitation":"(Escobar &amp; Coronel, 2019)","manualFormatting":"Escobar y Coronel (2019)","plainTextFormattedCitation":"(Escobar &amp; Coronel, 2019)","previouslyFormattedCitation":"(Escobar &amp; Coronel, 2019)"},"properties":{"noteIndex":0},"schema":"https://github.com/citation-style-language/schema/raw/master/csl-citation.json"}</w:instrText>
      </w:r>
      <w:r>
        <w:rPr>
          <w:lang w:val="es-MX"/>
        </w:rPr>
        <w:fldChar w:fldCharType="separate"/>
      </w:r>
      <w:r w:rsidRPr="00051502">
        <w:rPr>
          <w:noProof/>
          <w:lang w:val="es-MX"/>
        </w:rPr>
        <w:t xml:space="preserve">Escobar </w:t>
      </w:r>
      <w:r>
        <w:rPr>
          <w:noProof/>
          <w:lang w:val="es-MX"/>
        </w:rPr>
        <w:t>y</w:t>
      </w:r>
      <w:r w:rsidRPr="00051502">
        <w:rPr>
          <w:noProof/>
          <w:lang w:val="es-MX"/>
        </w:rPr>
        <w:t xml:space="preserve"> Coronel</w:t>
      </w:r>
      <w:r>
        <w:rPr>
          <w:noProof/>
          <w:lang w:val="es-MX"/>
        </w:rPr>
        <w:t xml:space="preserve"> (</w:t>
      </w:r>
      <w:r w:rsidRPr="00051502">
        <w:rPr>
          <w:noProof/>
          <w:lang w:val="es-MX"/>
        </w:rPr>
        <w:t>2019)</w:t>
      </w:r>
      <w:r>
        <w:rPr>
          <w:lang w:val="es-MX"/>
        </w:rPr>
        <w:fldChar w:fldCharType="end"/>
      </w:r>
      <w:r>
        <w:rPr>
          <w:lang w:val="es-MX"/>
        </w:rPr>
        <w:t>, estudiaron un grupo de trabajadores expuestos ocupacionalmente a radiaciones ionizantes y lo compararon con un grupo de trabajadores no expuestos. Se evidenció que e</w:t>
      </w:r>
      <w:r w:rsidRPr="00024FD1">
        <w:rPr>
          <w:lang w:val="es-MX"/>
        </w:rPr>
        <w:t xml:space="preserve">l 63% </w:t>
      </w:r>
      <w:r>
        <w:rPr>
          <w:lang w:val="es-MX"/>
        </w:rPr>
        <w:t>de trabajadores expuestos a radiaciones</w:t>
      </w:r>
      <w:r w:rsidRPr="00024FD1">
        <w:rPr>
          <w:lang w:val="es-MX"/>
        </w:rPr>
        <w:t xml:space="preserve"> presentaron </w:t>
      </w:r>
      <w:r>
        <w:rPr>
          <w:lang w:val="es-MX"/>
        </w:rPr>
        <w:t>alteraciones</w:t>
      </w:r>
      <w:r w:rsidRPr="00024FD1">
        <w:rPr>
          <w:lang w:val="es-MX"/>
        </w:rPr>
        <w:t xml:space="preserve"> en el ultrasonido tiroideo</w:t>
      </w:r>
      <w:r>
        <w:rPr>
          <w:lang w:val="es-MX"/>
        </w:rPr>
        <w:t>, un porcentaje superior al</w:t>
      </w:r>
      <w:r w:rsidRPr="00024FD1">
        <w:rPr>
          <w:lang w:val="es-MX"/>
        </w:rPr>
        <w:t xml:space="preserve"> 43% </w:t>
      </w:r>
      <w:r>
        <w:rPr>
          <w:lang w:val="es-MX"/>
        </w:rPr>
        <w:t xml:space="preserve">de los no expuestos. La prevalencia de alteraciones tiroideas entre los expuestos fue de 44% para </w:t>
      </w:r>
      <w:r w:rsidRPr="00024FD1">
        <w:rPr>
          <w:lang w:val="es-MX"/>
        </w:rPr>
        <w:t>bocio difuso</w:t>
      </w:r>
      <w:r>
        <w:rPr>
          <w:lang w:val="es-MX"/>
        </w:rPr>
        <w:t xml:space="preserve">, 32% para </w:t>
      </w:r>
      <w:r w:rsidRPr="00024FD1">
        <w:rPr>
          <w:lang w:val="es-MX"/>
        </w:rPr>
        <w:t>nódulos y</w:t>
      </w:r>
      <w:r>
        <w:rPr>
          <w:lang w:val="es-MX"/>
        </w:rPr>
        <w:t xml:space="preserve"> 24% para quistes. Los investigadores concluyeron que las alteraciones tiroideas fueron más prevalentes entre los expuestos a radiaciones</w:t>
      </w:r>
      <w:r w:rsidRPr="00024FD1">
        <w:rPr>
          <w:lang w:val="es-MX"/>
        </w:rPr>
        <w:t>.</w:t>
      </w:r>
    </w:p>
    <w:p w14:paraId="33422DE4" w14:textId="77777777" w:rsidR="00207427" w:rsidRDefault="00207427" w:rsidP="00207427">
      <w:pPr>
        <w:rPr>
          <w:lang w:val="es-MX"/>
        </w:rPr>
      </w:pPr>
      <w:r>
        <w:rPr>
          <w:lang w:val="es-MX"/>
        </w:rPr>
        <w:t xml:space="preserve">Una revisión sobre exposición ocupacional a radiaciones ionizantes no puede quedar completa sin tomar en cuenta el vínculo entre estas y la aparición de distintas formas de cáncer. En particular, se relaciona con leucemia </w:t>
      </w:r>
      <w:r>
        <w:rPr>
          <w:lang w:val="es-MX"/>
        </w:rPr>
        <w:fldChar w:fldCharType="begin" w:fldLock="1"/>
      </w:r>
      <w:r>
        <w:rPr>
          <w:lang w:val="es-MX"/>
        </w:rPr>
        <w:instrText>ADDIN CSL_CITATION {"citationItems":[{"id":"ITEM-1","itemData":{"DOI":"10.1667/RR15358.1","ISSN":"1938-5404 (Electronic)","PMID":"31449440","abstract":"While the link between risk of leukemia and acute radiation exposure is well  established for large doses received acutely, uncertainty remains around the translation of these risk estimates to occupational exposure scenarios where the doses are low and accumulated over time, possibly over many years. We present leukemia incidence and mortality radiation risk estimates derived from the National Registry for Radiation Workers, which is a large cohort of occupationally exposed workers from the United Kingdom (UK). The cohort comprised 173,081 workers from the UK who were monitored for occupational exposure to radiation. The cohort was followed for a total of 5.3 million person-years and the incidence and mortality due to leukemia was identified through to the end of follow-up in 2011. Poisson regression was used to investigate the relationship between cumulative radiation dose and leukemia mortality and incidence rates using excess relative risk (ERR) and excess additive risk (EAR) models. The results of this work showed a collective dose of 4,414 person-Sv accumulated by the cohort with an average cumulative dose of 25.5 mSv. Among male workers both the ERR and EAR models showed evidence of increased leukemia risk (excluding chronic lymphatic leukemia) associated with increasing cumulative dose. The ERR was 1.38 per Sv (90% CI: 0.04; 3.24) and EAR was 1.33 per 10,000 person-year-Sv (90% CI: 0.04; 2.89) when a linear model was used. These excess risks were driven by increased risks for chronic myeloid leukemia [ERR/Sv = 6.77 (90% CI: 2.14; 15.44)]. In conclusion, this study provides further evidence that leukemia risks may be increased by low-dose and protracted external radiation exposure. The risks are generally consistent with those observed in the atomic bomb survivor studies, as well as with risk coefficients on which international radiation safety standards, including the dose limits and constraints used to control exposures, are based.","author":[{"dropping-particle":"","family":"Gillies","given":"Michael","non-dropping-particle":"","parse-names":false,"suffix":""},{"dropping-particle":"","family":"Haylock","given":"Richard","non-dropping-particle":"","parse-names":false,"suffix":""},{"dropping-particle":"","family":"Hunter","given":"Nezhat","non-dropping-particle":"","parse-names":false,"suffix":""},{"dropping-particle":"","family":"Zhang","given":"Wei","non-dropping-particle":"","parse-names":false,"suffix":""}],"container-title":"Radiation research","id":"ITEM-1","issue":"5","issued":{"date-parts":[["2019","11"]]},"language":"eng","page":"527-537","publisher-place":"United States","title":"Risk of Leukemia Associated with Protracted Low-Dose Radiation Exposure: Updated  Results from the National Registry for Radiation Workers Study.","type":"article-journal","volume":"192"},"uris":["http://www.mendeley.com/documents/?uuid=4c831e7e-9ff3-4997-b5d5-fadbdc621e27"]},{"id":"ITEM-2","itemData":{"ISSN":"1690-3293","abstract":"Co munidad y Salud Año 2017; 15 (1), Ene-Jul Depósito Legal: pp200202AR1401 -ISSN: 1690-3293 RESUMEN Las radiaciones ionizantes, han contribuido grandemente con el bienestar social del ser humano. Estas tienen gran utilidad, en diversas áreas. Por ejemplo en medicina, los rayos X, sirven para hacer radiografías para el estudio y diagnóstico de lesiones internas, así como los radiofármacos terapéuticos son usados para el tratamiento de enfermedades como el cáncer. Sin embargo debe evaluarse el riesgo para la salud de los trabajadores del área de la medicina, debido al alto porcentaje de exposición a fuentes ionizantes artificiales en su área de trabajo. Los principales efectos biológicos que producen, corresponden a cambios bioquímicos intracelulares, que pueden desencadenar diversas alteraciones como por ejemplo, esterilidad, eritemas, cáncer, entre muchos otros. Incluso los daños activan los mecanismos de reparación celular para tratar de superarlo, sin embargo siempre queda un daño remanente que es inevitablemente acumulativo. La exposición crónica a dosis bajas puede desencadenar aberraciones cromosómicas y el riesgo a leucemia aumenta linealmente con las dosis acumuladas de radiación ionizante. El presente tiene como proposito reflexionar, sobre la necesidad del uso correcto de las radiaciones ionizantes artificiales, así como la necesidad de actualizar los protocolos de prevención, en materia de riesgo ocupacional, contempladas en las normas básicas relativas a la protección sanitaria del personal en riesgo, con la intención de proporcionar alternativas para el cuidado de la salud y contribuir a evitar las alteraciones derivadas de dichas exposiciones. ABSTRACT The ionizing radiations have greatly contributed to social benefits of the human being. These are very useful in a variety of applications as X rays in medicine, which are valuable in the diagnosis and evaluation of intern tissue damages. Besides of that, the radiopharmaceutical is used for cancer treatment. However, it should be evaluated the risk for workers health which are usually exposed to a high percentage of these artificial ionizing. The main biological effects are related to bio quemical changes at intracellular level, which might cause a number of changes such as sterility, erythema and cancer, among others. Damages can active the mechanisms for cellular repair in order to get over it, however an accumulative damage remains. The chronic exposition al low doses can incite chromosom…","author":[{"dropping-particle":"","family":"Hernández Piñero","given":"Alexandra","non-dropping-particle":"","parse-names":false,"suffix":""},{"dropping-particle":"","family":"Pernalete Ruiz","given":"Martha","non-dropping-particle":"","parse-names":false,"suffix":""}],"container-title":"Comunidad y Salud","id":"ITEM-2","issue":"1","issued":{"date-parts":[["2017"]]},"page":"86-90","title":"Leucemia ocupacional: importancia de la prevención","type":"article-journal","volume":"15"},"uris":["http://www.mendeley.com/documents/?uuid=b2670d6f-7c5b-4591-9b3c-9c09fda6caa5"]}],"mendeley":{"formattedCitation":"(Gillies et al., 2019; Hernández Piñero &amp; Pernalete Ruiz, 2017)","manualFormatting":"(Gillies et al., 2019; Hernández Piñero y Pernalete Ruiz, 2017)","plainTextFormattedCitation":"(Gillies et al., 2019; Hernández Piñero &amp; Pernalete Ruiz, 2017)","previouslyFormattedCitation":"(Gillies et al., 2019; Hernández Piñero &amp; Pernalete Ruiz, 2017)"},"properties":{"noteIndex":0},"schema":"https://github.com/citation-style-language/schema/raw/master/csl-citation.json"}</w:instrText>
      </w:r>
      <w:r>
        <w:rPr>
          <w:lang w:val="es-MX"/>
        </w:rPr>
        <w:fldChar w:fldCharType="separate"/>
      </w:r>
      <w:r w:rsidRPr="006E53D6">
        <w:rPr>
          <w:noProof/>
          <w:lang w:val="es-MX"/>
        </w:rPr>
        <w:t xml:space="preserve">(Gillies et al., 2019; Hernández Piñero </w:t>
      </w:r>
      <w:r>
        <w:rPr>
          <w:noProof/>
          <w:lang w:val="es-MX"/>
        </w:rPr>
        <w:t>y</w:t>
      </w:r>
      <w:r w:rsidRPr="006E53D6">
        <w:rPr>
          <w:noProof/>
          <w:lang w:val="es-MX"/>
        </w:rPr>
        <w:t xml:space="preserve"> Pernalete Ruiz, 2017)</w:t>
      </w:r>
      <w:r>
        <w:rPr>
          <w:lang w:val="es-MX"/>
        </w:rPr>
        <w:fldChar w:fldCharType="end"/>
      </w:r>
      <w:r>
        <w:rPr>
          <w:lang w:val="es-MX"/>
        </w:rPr>
        <w:t xml:space="preserve"> y con linfomas, entre los que se incluyen el mieloma múltiple y la leucemia linfocítica crónica </w:t>
      </w:r>
      <w:r>
        <w:rPr>
          <w:lang w:val="es-MX"/>
        </w:rPr>
        <w:fldChar w:fldCharType="begin" w:fldLock="1"/>
      </w:r>
      <w:r>
        <w:rPr>
          <w:lang w:val="es-MX"/>
        </w:rPr>
        <w:instrText>ADDIN CSL_CITATION {"citationItems":[{"id":"ITEM-1","itemData":{"DOI":"10.1088/1361-6498/abbe37","ISSN":"1361-6498 (Electronic)","PMID":"33017815","abstract":"The ability of ionising radiation to induce lymphoma is unclear. Here, we present a narrative review of epidemiological evidence of the risk of lymphoma, including chronic lymphocytic leukaemia (CLL) and multiple myeloma (MM), among various exposed populations including atomic bombing survivors, industrial and medical radiation workers and individuals exposed for medical purposes. Overall, there is a suggestion of a positive dose dependent association between radiation exposure and lymphoma. The magnitude of this association is highly imprecise, however, with wide confidence intervals frequently including zero risk. External comparisons tend to show similar incidence and mortality rates to the general population. Currently, there is insufficient information on the impact of age-at-exposure, high versus low linear energy transfer (LET) radiation, external versus internal or acute versus chronic exposures. Associations are stronger for males than females, and stronger for non-Hodgkin lymphoma (NHL) and MM than for Hodgkin lymphoma (HL), while the risk of radiation induced CLL may be non-existent. This broad grouping of diverse diseases could potentially obscure stronger associations for certain subtypes, each with a different cell-of-origin. Additionally, the classification of malignancies as leukaemia or lymphoma may result in similar diseases being analysed separately while distinct diseases are analysed in the same category. Uncertainty in cell-of-origin means the appropriate organ for dose response analysis is unclear. Further uncertainties arise from potential confounding or bias due to infectious causes and immunosuppression. The potential interaction between radiation and other risk factors is unknown. Combined, these uncertainties make lymphoma perhaps the most challenging malignancy to study in radiation epidemiology.","author":[{"dropping-particle":"","family":"Harbron","given":"Richard W","non-dropping-particle":"","parse-names":false,"suffix":""},{"dropping-particle":"","family":"Pasqual","given":"Elisa","non-dropping-particle":"","parse-names":false,"suffix":""}],"container-title":"Journal of radiological protection","id":"ITEM-1","issued":{"date-parts":[["2020","10"]]},"language":"eng","page":"R151-R185","publisher-place":"England","title":"Ionising radiation as a risk factor for lymphoma: A review.","type":"article-journal","volume":"40"},"uris":["http://www.mendeley.com/documents/?uuid=2defa0a8-4de9-4de2-baa1-c619e39e5b23"]}],"mendeley":{"formattedCitation":"(Harbron &amp; Pasqual, 2020)","manualFormatting":"(Harbron y Pasqual, 2020)","plainTextFormattedCitation":"(Harbron &amp; Pasqual, 2020)","previouslyFormattedCitation":"(Harbron &amp; Pasqual, 2020)"},"properties":{"noteIndex":0},"schema":"https://github.com/citation-style-language/schema/raw/master/csl-citation.json"}</w:instrText>
      </w:r>
      <w:r>
        <w:rPr>
          <w:lang w:val="es-MX"/>
        </w:rPr>
        <w:fldChar w:fldCharType="separate"/>
      </w:r>
      <w:r w:rsidRPr="006E53D6">
        <w:rPr>
          <w:noProof/>
          <w:lang w:val="es-MX"/>
        </w:rPr>
        <w:t xml:space="preserve">(Harbron </w:t>
      </w:r>
      <w:r>
        <w:rPr>
          <w:noProof/>
          <w:lang w:val="es-MX"/>
        </w:rPr>
        <w:t>y</w:t>
      </w:r>
      <w:r w:rsidRPr="006E53D6">
        <w:rPr>
          <w:noProof/>
          <w:lang w:val="es-MX"/>
        </w:rPr>
        <w:t xml:space="preserve"> Pasqual, 2020)</w:t>
      </w:r>
      <w:r>
        <w:rPr>
          <w:lang w:val="es-MX"/>
        </w:rPr>
        <w:fldChar w:fldCharType="end"/>
      </w:r>
      <w:r>
        <w:rPr>
          <w:lang w:val="es-MX"/>
        </w:rPr>
        <w:t>.</w:t>
      </w:r>
    </w:p>
    <w:p w14:paraId="0CE7629E" w14:textId="77777777" w:rsidR="00207427" w:rsidRDefault="00207427" w:rsidP="00207427">
      <w:pPr>
        <w:rPr>
          <w:lang w:val="es-MX"/>
        </w:rPr>
      </w:pPr>
      <w:r>
        <w:rPr>
          <w:lang w:val="es-MX"/>
        </w:rPr>
        <w:t xml:space="preserve">En su estudio, </w:t>
      </w:r>
      <w:r>
        <w:rPr>
          <w:lang w:val="es-MX"/>
        </w:rPr>
        <w:fldChar w:fldCharType="begin" w:fldLock="1"/>
      </w:r>
      <w:r>
        <w:rPr>
          <w:lang w:val="es-MX"/>
        </w:rPr>
        <w:instrText>ADDIN CSL_CITATION {"citationItems":[{"id":"ITEM-1","itemData":{"DOI":"10.1667/RR15358.1","ISSN":"1938-5404 (Electronic)","PMID":"31449440","abstract":"While the link between risk of leukemia and acute radiation exposure is well  established for large doses received acutely, uncertainty remains around the translation of these risk estimates to occupational exposure scenarios where the doses are low and accumulated over time, possibly over many years. We present leukemia incidence and mortality radiation risk estimates derived from the National Registry for Radiation Workers, which is a large cohort of occupationally exposed workers from the United Kingdom (UK). The cohort comprised 173,081 workers from the UK who were monitored for occupational exposure to radiation. The cohort was followed for a total of 5.3 million person-years and the incidence and mortality due to leukemia was identified through to the end of follow-up in 2011. Poisson regression was used to investigate the relationship between cumulative radiation dose and leukemia mortality and incidence rates using excess relative risk (ERR) and excess additive risk (EAR) models. The results of this work showed a collective dose of 4,414 person-Sv accumulated by the cohort with an average cumulative dose of 25.5 mSv. Among male workers both the ERR and EAR models showed evidence of increased leukemia risk (excluding chronic lymphatic leukemia) associated with increasing cumulative dose. The ERR was 1.38 per Sv (90% CI: 0.04; 3.24) and EAR was 1.33 per 10,000 person-year-Sv (90% CI: 0.04; 2.89) when a linear model was used. These excess risks were driven by increased risks for chronic myeloid leukemia [ERR/Sv = 6.77 (90% CI: 2.14; 15.44)]. In conclusion, this study provides further evidence that leukemia risks may be increased by low-dose and protracted external radiation exposure. The risks are generally consistent with those observed in the atomic bomb survivor studies, as well as with risk coefficients on which international radiation safety standards, including the dose limits and constraints used to control exposures, are based.","author":[{"dropping-particle":"","family":"Gillies","given":"Michael","non-dropping-particle":"","parse-names":false,"suffix":""},{"dropping-particle":"","family":"Haylock","given":"Richard","non-dropping-particle":"","parse-names":false,"suffix":""},{"dropping-particle":"","family":"Hunter","given":"Nezhat","non-dropping-particle":"","parse-names":false,"suffix":""},{"dropping-particle":"","family":"Zhang","given":"Wei","non-dropping-particle":"","parse-names":false,"suffix":""}],"container-title":"Radiation research","id":"ITEM-1","issue":"5","issued":{"date-parts":[["2019","11"]]},"language":"eng","page":"527-537","publisher-place":"United States","title":"Risk of Leukemia Associated with Protracted Low-Dose Radiation Exposure: Updated  Results from the National Registry for Radiation Workers Study.","type":"article-journal","volume":"192"},"uris":["http://www.mendeley.com/documents/?uuid=4c831e7e-9ff3-4997-b5d5-fadbdc621e27"]}],"mendeley":{"formattedCitation":"(Gillies et al., 2019)","manualFormatting":"Gillies et al. (2019)","plainTextFormattedCitation":"(Gillies et al., 2019)","previouslyFormattedCitation":"(Gillies et al., 2019)"},"properties":{"noteIndex":0},"schema":"https://github.com/citation-style-language/schema/raw/master/csl-citation.json"}</w:instrText>
      </w:r>
      <w:r>
        <w:rPr>
          <w:lang w:val="es-MX"/>
        </w:rPr>
        <w:fldChar w:fldCharType="separate"/>
      </w:r>
      <w:r w:rsidRPr="006E53D6">
        <w:rPr>
          <w:noProof/>
          <w:lang w:val="es-MX"/>
        </w:rPr>
        <w:t>Gillies et al.</w:t>
      </w:r>
      <w:r>
        <w:rPr>
          <w:noProof/>
          <w:lang w:val="es-MX"/>
        </w:rPr>
        <w:t xml:space="preserve"> (</w:t>
      </w:r>
      <w:r w:rsidRPr="006E53D6">
        <w:rPr>
          <w:noProof/>
          <w:lang w:val="es-MX"/>
        </w:rPr>
        <w:t>2019)</w:t>
      </w:r>
      <w:r>
        <w:rPr>
          <w:lang w:val="es-MX"/>
        </w:rPr>
        <w:fldChar w:fldCharType="end"/>
      </w:r>
      <w:r>
        <w:rPr>
          <w:lang w:val="es-MX"/>
        </w:rPr>
        <w:t xml:space="preserve">, </w:t>
      </w:r>
      <w:r w:rsidRPr="008C168E">
        <w:rPr>
          <w:lang w:val="es-MX"/>
        </w:rPr>
        <w:t>estima</w:t>
      </w:r>
      <w:r>
        <w:rPr>
          <w:lang w:val="es-MX"/>
        </w:rPr>
        <w:t>ron</w:t>
      </w:r>
      <w:r w:rsidRPr="008C168E">
        <w:rPr>
          <w:lang w:val="es-MX"/>
        </w:rPr>
        <w:t xml:space="preserve"> </w:t>
      </w:r>
      <w:r>
        <w:rPr>
          <w:lang w:val="es-MX"/>
        </w:rPr>
        <w:t>el</w:t>
      </w:r>
      <w:r w:rsidRPr="008C168E">
        <w:rPr>
          <w:lang w:val="es-MX"/>
        </w:rPr>
        <w:t xml:space="preserve"> riesgo de </w:t>
      </w:r>
      <w:r>
        <w:rPr>
          <w:lang w:val="es-MX"/>
        </w:rPr>
        <w:t xml:space="preserve">la </w:t>
      </w:r>
      <w:r w:rsidRPr="008C168E">
        <w:rPr>
          <w:lang w:val="es-MX"/>
        </w:rPr>
        <w:t xml:space="preserve">radiación </w:t>
      </w:r>
      <w:r>
        <w:rPr>
          <w:lang w:val="es-MX"/>
        </w:rPr>
        <w:t>para la</w:t>
      </w:r>
      <w:r w:rsidRPr="008C168E">
        <w:rPr>
          <w:lang w:val="es-MX"/>
        </w:rPr>
        <w:t xml:space="preserve"> incidencia de leucemia y mortalidad derivadas</w:t>
      </w:r>
      <w:r>
        <w:rPr>
          <w:lang w:val="es-MX"/>
        </w:rPr>
        <w:t xml:space="preserve"> de una</w:t>
      </w:r>
      <w:r w:rsidRPr="008C168E">
        <w:rPr>
          <w:lang w:val="es-MX"/>
        </w:rPr>
        <w:t xml:space="preserve"> cohorte </w:t>
      </w:r>
      <w:r>
        <w:rPr>
          <w:lang w:val="es-MX"/>
        </w:rPr>
        <w:t>de 173 081</w:t>
      </w:r>
      <w:r w:rsidRPr="008C168E">
        <w:rPr>
          <w:lang w:val="es-MX"/>
        </w:rPr>
        <w:t xml:space="preserve"> trabajadores expuestos ocupacionalmente </w:t>
      </w:r>
      <w:r>
        <w:rPr>
          <w:lang w:val="es-MX"/>
        </w:rPr>
        <w:t>en el</w:t>
      </w:r>
      <w:r w:rsidRPr="008C168E">
        <w:rPr>
          <w:lang w:val="es-MX"/>
        </w:rPr>
        <w:t xml:space="preserve"> Reino Unido. </w:t>
      </w:r>
      <w:r>
        <w:rPr>
          <w:lang w:val="es-MX"/>
        </w:rPr>
        <w:t>Los participantes</w:t>
      </w:r>
      <w:r w:rsidRPr="008C168E">
        <w:rPr>
          <w:lang w:val="es-MX"/>
        </w:rPr>
        <w:t xml:space="preserve"> fueron monitoreados por exposición ocupacional a la radiación. Se siguió a la cohorte durante un total de 5,3 millones de personas-año y</w:t>
      </w:r>
      <w:r>
        <w:rPr>
          <w:lang w:val="es-MX"/>
        </w:rPr>
        <w:t xml:space="preserve"> pudo</w:t>
      </w:r>
      <w:r w:rsidRPr="008C168E">
        <w:rPr>
          <w:lang w:val="es-MX"/>
        </w:rPr>
        <w:t xml:space="preserve"> identific</w:t>
      </w:r>
      <w:r>
        <w:rPr>
          <w:lang w:val="es-MX"/>
        </w:rPr>
        <w:t>arse</w:t>
      </w:r>
      <w:r w:rsidRPr="008C168E">
        <w:rPr>
          <w:lang w:val="es-MX"/>
        </w:rPr>
        <w:t xml:space="preserve"> </w:t>
      </w:r>
      <w:r>
        <w:rPr>
          <w:lang w:val="es-MX"/>
        </w:rPr>
        <w:t xml:space="preserve">tanto </w:t>
      </w:r>
      <w:r w:rsidRPr="008C168E">
        <w:rPr>
          <w:lang w:val="es-MX"/>
        </w:rPr>
        <w:t xml:space="preserve">la incidencia </w:t>
      </w:r>
      <w:r>
        <w:rPr>
          <w:lang w:val="es-MX"/>
        </w:rPr>
        <w:t>como</w:t>
      </w:r>
      <w:r w:rsidRPr="008C168E">
        <w:rPr>
          <w:lang w:val="es-MX"/>
        </w:rPr>
        <w:t xml:space="preserve"> la mortalidad </w:t>
      </w:r>
      <w:r>
        <w:rPr>
          <w:lang w:val="es-MX"/>
        </w:rPr>
        <w:t>debida a</w:t>
      </w:r>
      <w:r w:rsidRPr="008C168E">
        <w:rPr>
          <w:lang w:val="es-MX"/>
        </w:rPr>
        <w:t xml:space="preserve"> la leucemia hasta el final del seguimiento. Se </w:t>
      </w:r>
      <w:r>
        <w:rPr>
          <w:lang w:val="es-MX"/>
        </w:rPr>
        <w:t>investigó</w:t>
      </w:r>
      <w:r w:rsidRPr="008C168E">
        <w:rPr>
          <w:lang w:val="es-MX"/>
        </w:rPr>
        <w:t xml:space="preserve"> la relación entre la dosis de radiación acumulada y la </w:t>
      </w:r>
      <w:r w:rsidRPr="008C168E">
        <w:rPr>
          <w:lang w:val="es-MX"/>
        </w:rPr>
        <w:lastRenderedPageBreak/>
        <w:t>mortalidad por leucemia</w:t>
      </w:r>
      <w:r>
        <w:rPr>
          <w:lang w:val="es-MX"/>
        </w:rPr>
        <w:t xml:space="preserve">. </w:t>
      </w:r>
      <w:r w:rsidRPr="008C168E">
        <w:rPr>
          <w:lang w:val="es-MX"/>
        </w:rPr>
        <w:t xml:space="preserve">Los resultados de este trabajo mostraron una dosis colectiva de 4.414 Sv-persona acumulada por la cohorte con una dosis acumulada promedio de 25,5 </w:t>
      </w:r>
      <w:proofErr w:type="spellStart"/>
      <w:r w:rsidRPr="008C168E">
        <w:rPr>
          <w:lang w:val="es-MX"/>
        </w:rPr>
        <w:t>mSv</w:t>
      </w:r>
      <w:proofErr w:type="spellEnd"/>
      <w:r w:rsidRPr="008C168E">
        <w:rPr>
          <w:lang w:val="es-MX"/>
        </w:rPr>
        <w:t xml:space="preserve">. </w:t>
      </w:r>
    </w:p>
    <w:p w14:paraId="23BEF242" w14:textId="77777777" w:rsidR="00207427" w:rsidRDefault="00207427" w:rsidP="00207427">
      <w:pPr>
        <w:rPr>
          <w:lang w:val="es-MX"/>
        </w:rPr>
      </w:pPr>
      <w:r>
        <w:rPr>
          <w:lang w:val="es-MX"/>
        </w:rPr>
        <w:t>L</w:t>
      </w:r>
      <w:r w:rsidRPr="008C168E">
        <w:rPr>
          <w:lang w:val="es-MX"/>
        </w:rPr>
        <w:t>os trabajadores varones</w:t>
      </w:r>
      <w:r>
        <w:rPr>
          <w:lang w:val="es-MX"/>
        </w:rPr>
        <w:t xml:space="preserve"> </w:t>
      </w:r>
      <w:r w:rsidRPr="008C168E">
        <w:rPr>
          <w:lang w:val="es-MX"/>
        </w:rPr>
        <w:t xml:space="preserve">mostraron un mayor riesgo de leucemia (excluyendo la leucemia linfática crónica) asociado con el aumento de la dosis acumulada. En conclusión, este estudio proporciona más evidencia de que los riesgos de leucemia pueden aumentar con la exposición prolongada y a dosis bajas a la radiación externa. </w:t>
      </w:r>
      <w:r>
        <w:rPr>
          <w:lang w:val="es-MX"/>
        </w:rPr>
        <w:t xml:space="preserve">En este trabajo, los riesgos coincidieron con los </w:t>
      </w:r>
      <w:r w:rsidRPr="008C168E">
        <w:rPr>
          <w:lang w:val="es-MX"/>
        </w:rPr>
        <w:t>coeficientes de riesgo en los que se basan las normas internacionales de seguridad radiológica, incluidos los límites de dosis y las restricciones utilizadas para controlar las exposiciones</w:t>
      </w:r>
      <w:r>
        <w:rPr>
          <w:lang w:val="es-MX"/>
        </w:rPr>
        <w:t xml:space="preserve"> </w:t>
      </w:r>
      <w:r>
        <w:rPr>
          <w:lang w:val="es-MX"/>
        </w:rPr>
        <w:fldChar w:fldCharType="begin" w:fldLock="1"/>
      </w:r>
      <w:r>
        <w:rPr>
          <w:lang w:val="es-MX"/>
        </w:rPr>
        <w:instrText>ADDIN CSL_CITATION {"citationItems":[{"id":"ITEM-1","itemData":{"DOI":"10.1667/RR15358.1","ISSN":"1938-5404 (Electronic)","PMID":"31449440","abstract":"While the link between risk of leukemia and acute radiation exposure is well  established for large doses received acutely, uncertainty remains around the translation of these risk estimates to occupational exposure scenarios where the doses are low and accumulated over time, possibly over many years. We present leukemia incidence and mortality radiation risk estimates derived from the National Registry for Radiation Workers, which is a large cohort of occupationally exposed workers from the United Kingdom (UK). The cohort comprised 173,081 workers from the UK who were monitored for occupational exposure to radiation. The cohort was followed for a total of 5.3 million person-years and the incidence and mortality due to leukemia was identified through to the end of follow-up in 2011. Poisson regression was used to investigate the relationship between cumulative radiation dose and leukemia mortality and incidence rates using excess relative risk (ERR) and excess additive risk (EAR) models. The results of this work showed a collective dose of 4,414 person-Sv accumulated by the cohort with an average cumulative dose of 25.5 mSv. Among male workers both the ERR and EAR models showed evidence of increased leukemia risk (excluding chronic lymphatic leukemia) associated with increasing cumulative dose. The ERR was 1.38 per Sv (90% CI: 0.04; 3.24) and EAR was 1.33 per 10,000 person-year-Sv (90% CI: 0.04; 2.89) when a linear model was used. These excess risks were driven by increased risks for chronic myeloid leukemia [ERR/Sv = 6.77 (90% CI: 2.14; 15.44)]. In conclusion, this study provides further evidence that leukemia risks may be increased by low-dose and protracted external radiation exposure. The risks are generally consistent with those observed in the atomic bomb survivor studies, as well as with risk coefficients on which international radiation safety standards, including the dose limits and constraints used to control exposures, are based.","author":[{"dropping-particle":"","family":"Gillies","given":"Michael","non-dropping-particle":"","parse-names":false,"suffix":""},{"dropping-particle":"","family":"Haylock","given":"Richard","non-dropping-particle":"","parse-names":false,"suffix":""},{"dropping-particle":"","family":"Hunter","given":"Nezhat","non-dropping-particle":"","parse-names":false,"suffix":""},{"dropping-particle":"","family":"Zhang","given":"Wei","non-dropping-particle":"","parse-names":false,"suffix":""}],"container-title":"Radiation research","id":"ITEM-1","issue":"5","issued":{"date-parts":[["2019","11"]]},"language":"eng","page":"527-537","publisher-place":"United States","title":"Risk of Leukemia Associated with Protracted Low-Dose Radiation Exposure: Updated  Results from the National Registry for Radiation Workers Study.","type":"article-journal","volume":"192"},"uris":["http://www.mendeley.com/documents/?uuid=4c831e7e-9ff3-4997-b5d5-fadbdc621e27"]}],"mendeley":{"formattedCitation":"(Gillies et al., 2019)","plainTextFormattedCitation":"(Gillies et al., 2019)","previouslyFormattedCitation":"(Gillies et al., 2019)"},"properties":{"noteIndex":0},"schema":"https://github.com/citation-style-language/schema/raw/master/csl-citation.json"}</w:instrText>
      </w:r>
      <w:r>
        <w:rPr>
          <w:lang w:val="es-MX"/>
        </w:rPr>
        <w:fldChar w:fldCharType="separate"/>
      </w:r>
      <w:r w:rsidRPr="00472070">
        <w:rPr>
          <w:noProof/>
          <w:lang w:val="es-MX"/>
        </w:rPr>
        <w:t>(Gillies et al., 2019)</w:t>
      </w:r>
      <w:r>
        <w:rPr>
          <w:lang w:val="es-MX"/>
        </w:rPr>
        <w:fldChar w:fldCharType="end"/>
      </w:r>
      <w:r>
        <w:rPr>
          <w:lang w:val="es-MX"/>
        </w:rPr>
        <w:t>.</w:t>
      </w:r>
    </w:p>
    <w:p w14:paraId="6F60A3EB" w14:textId="77777777" w:rsidR="00207427" w:rsidRDefault="00207427" w:rsidP="00207427">
      <w:pPr>
        <w:rPr>
          <w:lang w:val="es-MX"/>
        </w:rPr>
      </w:pPr>
      <w:r>
        <w:rPr>
          <w:lang w:val="es-MX"/>
        </w:rPr>
        <w:t>Es importante tomar en cuenta las medidas de protección radiológica en los centros de salud donde se realizan actividades que impliquen el uso de radiaciones ionizantes con fines diagnósticos o terapéuticos. La salud de los trabajadores dependerá en gran medida del respeto a las dosis umbrales establecidas para evitar la aparición de patologías que sean consecuencia de dicha exposición.</w:t>
      </w:r>
    </w:p>
    <w:p w14:paraId="697D5552" w14:textId="77777777" w:rsidR="00207427" w:rsidRDefault="00207427" w:rsidP="00207427">
      <w:pPr>
        <w:rPr>
          <w:lang w:val="es-MX"/>
        </w:rPr>
      </w:pPr>
      <w:r>
        <w:rPr>
          <w:lang w:val="es-MX"/>
        </w:rPr>
        <w:t>También el trabajador debe tomar conciencia de su responsabilidad para con su propia salud. Si la institución ofrece los equipos de protección radiológica, es necesario que los miembros del personal les den el uso correspondiente. Este hecho contribuiría a la reducción de eventos asociados con la exposición ocupacional.</w:t>
      </w:r>
    </w:p>
    <w:p w14:paraId="083F1AD0" w14:textId="77777777" w:rsidR="00207427" w:rsidRPr="00207427" w:rsidRDefault="00207427" w:rsidP="00207427">
      <w:pPr>
        <w:pStyle w:val="Ttulo2"/>
      </w:pPr>
      <w:bookmarkStart w:id="22" w:name="_Toc79421791"/>
      <w:r w:rsidRPr="00207427">
        <w:t>Conclusiones</w:t>
      </w:r>
      <w:bookmarkEnd w:id="22"/>
    </w:p>
    <w:p w14:paraId="77F43FE0" w14:textId="18AF5FEA" w:rsidR="00207427" w:rsidRPr="00207427" w:rsidRDefault="00207427" w:rsidP="00207427">
      <w:pPr>
        <w:rPr>
          <w:lang w:val="es-EC"/>
        </w:rPr>
      </w:pPr>
      <w:r w:rsidRPr="00207427">
        <w:rPr>
          <w:lang w:val="es-EC"/>
        </w:rPr>
        <w:t>El uso de radiaciones ionizantes en las instituciones hospitalarias implica un riesgo para la salud de los trabajadores quienes se exponen continuamente a estas. La investigación permitió evidenciar la existencia de distintas alteraciones clínicas en la salud del personal expuesto. Entre ellas destacan el papel de las radiaciones en la incidencia de cánceres como la leucemia y varios linfomas, la infertilidad tanto masculina como femenina</w:t>
      </w:r>
      <w:r w:rsidR="00AA1F0B">
        <w:rPr>
          <w:lang w:val="es-EC"/>
        </w:rPr>
        <w:t xml:space="preserve"> destacando la infertilidad en la mujer especialment</w:t>
      </w:r>
      <w:r w:rsidR="00EA37AC">
        <w:rPr>
          <w:lang w:val="es-EC"/>
        </w:rPr>
        <w:t>e cuando son mayores de 40 años;</w:t>
      </w:r>
      <w:r w:rsidRPr="00207427">
        <w:rPr>
          <w:lang w:val="es-EC"/>
        </w:rPr>
        <w:t xml:space="preserve"> las afecciones oculares como </w:t>
      </w:r>
      <w:r w:rsidRPr="00207427">
        <w:rPr>
          <w:lang w:val="es-EC"/>
        </w:rPr>
        <w:lastRenderedPageBreak/>
        <w:t>las cataratas</w:t>
      </w:r>
      <w:r w:rsidR="00EA37AC">
        <w:rPr>
          <w:lang w:val="es-EC"/>
        </w:rPr>
        <w:t xml:space="preserve"> ya que la radiación prolongada según algunos autores afecta directamente al cristalino;</w:t>
      </w:r>
      <w:r w:rsidRPr="00207427">
        <w:rPr>
          <w:lang w:val="es-EC"/>
        </w:rPr>
        <w:t xml:space="preserve"> y las alteraciones de la función tiroidea.</w:t>
      </w:r>
    </w:p>
    <w:p w14:paraId="70437BEB" w14:textId="5D46E360" w:rsidR="00207427" w:rsidRPr="00207427" w:rsidRDefault="00207427" w:rsidP="00207427">
      <w:pPr>
        <w:rPr>
          <w:lang w:val="es-EC"/>
        </w:rPr>
      </w:pPr>
      <w:r w:rsidRPr="00207427">
        <w:rPr>
          <w:lang w:val="es-EC"/>
        </w:rPr>
        <w:t xml:space="preserve">Esta línea de investigación se encuentra activa </w:t>
      </w:r>
      <w:r w:rsidR="00201AD2">
        <w:rPr>
          <w:lang w:val="es-EC"/>
        </w:rPr>
        <w:t xml:space="preserve">y al ser un campo muy amplio con la sistematización de la información se ha logrado obtener conocimientos precisos </w:t>
      </w:r>
      <w:r w:rsidRPr="00207427">
        <w:rPr>
          <w:lang w:val="es-EC"/>
        </w:rPr>
        <w:t>explorando nuevas relaciones</w:t>
      </w:r>
      <w:r w:rsidR="00201AD2">
        <w:rPr>
          <w:lang w:val="es-EC"/>
        </w:rPr>
        <w:t xml:space="preserve"> </w:t>
      </w:r>
      <w:r w:rsidRPr="00207427">
        <w:rPr>
          <w:lang w:val="es-EC"/>
        </w:rPr>
        <w:t xml:space="preserve">que incluyen los posibles efectos de las radiaciones ionizantes en la salud cardiovascular y en enfermedades como la de Parkinson. El papel de las revisiones sistemáticas en la generación de evidencia ha sido fundamental para intentar entender los mecanismos involucrados en la etiología de las cataratas como consecuencia de la exposición ocupacional a las radiaciones ionizantes y la </w:t>
      </w:r>
      <w:proofErr w:type="spellStart"/>
      <w:r w:rsidRPr="00207427">
        <w:rPr>
          <w:lang w:val="es-EC"/>
        </w:rPr>
        <w:t>genotoxicidad</w:t>
      </w:r>
      <w:proofErr w:type="spellEnd"/>
      <w:r w:rsidR="00EA37AC">
        <w:rPr>
          <w:lang w:val="es-EC"/>
        </w:rPr>
        <w:t xml:space="preserve"> ya que se menciona en varios estudios el daño en el ADN de las personas ocupacionalmente expuestas a largo plazo</w:t>
      </w:r>
      <w:r w:rsidRPr="00207427">
        <w:rPr>
          <w:lang w:val="es-EC"/>
        </w:rPr>
        <w:t>. No están claros aún los mecanismos etiológicos de las alteraciones tiroideas</w:t>
      </w:r>
      <w:r w:rsidR="00AA1F0B">
        <w:rPr>
          <w:lang w:val="es-EC"/>
        </w:rPr>
        <w:t>, pero algunos de los autores consultados reportaron casos de hipertiroidismo en sus investigaciones, además de bocio, nódulos y quistes</w:t>
      </w:r>
      <w:r w:rsidRPr="00207427">
        <w:rPr>
          <w:lang w:val="es-EC"/>
        </w:rPr>
        <w:t>.</w:t>
      </w:r>
    </w:p>
    <w:p w14:paraId="2B2B84D8" w14:textId="77777777" w:rsidR="00EA37AC" w:rsidRDefault="00207427" w:rsidP="00207427">
      <w:pPr>
        <w:rPr>
          <w:lang w:val="es-EC"/>
        </w:rPr>
      </w:pPr>
      <w:r w:rsidRPr="00207427">
        <w:rPr>
          <w:lang w:val="es-EC"/>
        </w:rPr>
        <w:t xml:space="preserve">Cabe resaltar que ante el riesgo de desarrollar las alteraciones mencionadas en este estudio es necesario establecer una corresponsabilidad entre las instituciones de salud que trabajan con radiaciones ionizantes y los trabajadores. </w:t>
      </w:r>
      <w:r w:rsidR="00EA37AC">
        <w:rPr>
          <w:lang w:val="es-EC"/>
        </w:rPr>
        <w:t>E</w:t>
      </w:r>
      <w:r w:rsidR="00EA37AC" w:rsidRPr="00EA37AC">
        <w:rPr>
          <w:lang w:val="es-EC"/>
        </w:rPr>
        <w:t xml:space="preserve">studios de dosimetría </w:t>
      </w:r>
      <w:r w:rsidR="00EA37AC">
        <w:rPr>
          <w:lang w:val="es-EC"/>
        </w:rPr>
        <w:t xml:space="preserve">aclaran y explican los rangos de </w:t>
      </w:r>
      <w:r w:rsidR="00EA37AC" w:rsidRPr="00EA37AC">
        <w:rPr>
          <w:lang w:val="es-EC"/>
        </w:rPr>
        <w:t>la dosis umbral para provocar daño en los trabajadores exp</w:t>
      </w:r>
      <w:r w:rsidR="00EA37AC">
        <w:rPr>
          <w:lang w:val="es-EC"/>
        </w:rPr>
        <w:t>uestos a radiaciones ionizantes, pero la mayor prevención está en</w:t>
      </w:r>
      <w:r w:rsidRPr="00207427">
        <w:rPr>
          <w:lang w:val="es-EC"/>
        </w:rPr>
        <w:t xml:space="preserve"> proveer las condiciones y los equipos de protección personal para minimizar los riesgos de desarrollar enfermedades ocupacionales y los trabajadores comprometerse a utilizar los equipos de protección personal para cuidarse a sí mismos</w:t>
      </w:r>
      <w:r w:rsidR="00EA37AC">
        <w:rPr>
          <w:lang w:val="es-EC"/>
        </w:rPr>
        <w:t xml:space="preserve"> y crear autorresponsabilidad</w:t>
      </w:r>
    </w:p>
    <w:p w14:paraId="760242DC" w14:textId="77777777" w:rsidR="00EA37AC" w:rsidRDefault="00EA37AC" w:rsidP="00207427">
      <w:pPr>
        <w:rPr>
          <w:lang w:val="es-EC"/>
        </w:rPr>
      </w:pPr>
    </w:p>
    <w:p w14:paraId="4FCBF33F" w14:textId="77777777" w:rsidR="00EA37AC" w:rsidRDefault="00EA37AC" w:rsidP="00207427">
      <w:pPr>
        <w:rPr>
          <w:lang w:val="es-EC"/>
        </w:rPr>
      </w:pPr>
    </w:p>
    <w:p w14:paraId="5E3FA581" w14:textId="77777777" w:rsidR="00EA37AC" w:rsidRDefault="00EA37AC" w:rsidP="00207427">
      <w:pPr>
        <w:rPr>
          <w:lang w:val="es-EC"/>
        </w:rPr>
      </w:pPr>
    </w:p>
    <w:p w14:paraId="67F5D6D6" w14:textId="3F940FFC" w:rsidR="00207427" w:rsidRPr="00207427" w:rsidRDefault="00207427" w:rsidP="00207427">
      <w:pPr>
        <w:rPr>
          <w:lang w:val="es-EC"/>
        </w:rPr>
      </w:pPr>
      <w:r w:rsidRPr="00207427">
        <w:rPr>
          <w:lang w:val="es-EC"/>
        </w:rPr>
        <w:t>.</w:t>
      </w:r>
    </w:p>
    <w:p w14:paraId="5D3FC24E" w14:textId="77777777" w:rsidR="00207427" w:rsidRPr="00207427" w:rsidRDefault="00207427" w:rsidP="00207427">
      <w:pPr>
        <w:pStyle w:val="Ttulo2"/>
      </w:pPr>
      <w:bookmarkStart w:id="23" w:name="_Toc79421792"/>
      <w:r w:rsidRPr="00207427">
        <w:lastRenderedPageBreak/>
        <w:t>Referencias Bibliográficas</w:t>
      </w:r>
      <w:bookmarkEnd w:id="23"/>
    </w:p>
    <w:p w14:paraId="720E201F" w14:textId="77777777" w:rsidR="00207427" w:rsidRPr="00207427" w:rsidRDefault="00207427" w:rsidP="00207427">
      <w:pPr>
        <w:widowControl w:val="0"/>
        <w:autoSpaceDE w:val="0"/>
        <w:autoSpaceDN w:val="0"/>
        <w:adjustRightInd w:val="0"/>
        <w:ind w:left="480" w:hanging="480"/>
        <w:rPr>
          <w:rFonts w:cs="Arial"/>
          <w:noProof/>
          <w:szCs w:val="24"/>
          <w:lang w:val="es-EC"/>
        </w:rPr>
      </w:pPr>
      <w:r>
        <w:fldChar w:fldCharType="begin" w:fldLock="1"/>
      </w:r>
      <w:r w:rsidRPr="00207427">
        <w:rPr>
          <w:lang w:val="es-EC"/>
        </w:rPr>
        <w:instrText xml:space="preserve">ADDIN Mendeley Bibliography CSL_BIBLIOGRAPHY </w:instrText>
      </w:r>
      <w:r>
        <w:fldChar w:fldCharType="separate"/>
      </w:r>
      <w:r w:rsidRPr="00207427">
        <w:rPr>
          <w:rFonts w:cs="Arial"/>
          <w:noProof/>
          <w:szCs w:val="24"/>
          <w:lang w:val="es-EC"/>
        </w:rPr>
        <w:t xml:space="preserve">Aristizábal, J. M. (2020). Riesgo cardiovascular relacionado con la radiación ionizante. </w:t>
      </w:r>
      <w:r w:rsidRPr="00207427">
        <w:rPr>
          <w:rFonts w:cs="Arial"/>
          <w:i/>
          <w:iCs/>
          <w:noProof/>
          <w:szCs w:val="24"/>
          <w:lang w:val="es-EC"/>
        </w:rPr>
        <w:t>Revista Colombiana de Cardiología</w:t>
      </w:r>
      <w:r w:rsidRPr="00207427">
        <w:rPr>
          <w:rFonts w:cs="Arial"/>
          <w:noProof/>
          <w:szCs w:val="24"/>
          <w:lang w:val="es-EC"/>
        </w:rPr>
        <w:t xml:space="preserve">, </w:t>
      </w:r>
      <w:r w:rsidRPr="00207427">
        <w:rPr>
          <w:rFonts w:cs="Arial"/>
          <w:i/>
          <w:iCs/>
          <w:noProof/>
          <w:szCs w:val="24"/>
          <w:lang w:val="es-EC"/>
        </w:rPr>
        <w:t>27</w:t>
      </w:r>
      <w:r w:rsidRPr="00207427">
        <w:rPr>
          <w:rFonts w:cs="Arial"/>
          <w:noProof/>
          <w:szCs w:val="24"/>
          <w:lang w:val="es-EC"/>
        </w:rPr>
        <w:t>, 21–24. https://doi.org/10.1016/j.rccar.2019.11.001</w:t>
      </w:r>
    </w:p>
    <w:p w14:paraId="22F333C8" w14:textId="77777777" w:rsidR="00207427" w:rsidRPr="00207427" w:rsidRDefault="00207427" w:rsidP="00207427">
      <w:pPr>
        <w:widowControl w:val="0"/>
        <w:autoSpaceDE w:val="0"/>
        <w:autoSpaceDN w:val="0"/>
        <w:adjustRightInd w:val="0"/>
        <w:ind w:left="480" w:hanging="480"/>
        <w:rPr>
          <w:rFonts w:cs="Arial"/>
          <w:noProof/>
          <w:szCs w:val="24"/>
          <w:lang w:val="es-EC"/>
        </w:rPr>
      </w:pPr>
      <w:r w:rsidRPr="00207427">
        <w:rPr>
          <w:rFonts w:cs="Arial"/>
          <w:noProof/>
          <w:szCs w:val="24"/>
          <w:lang w:val="es-EC"/>
        </w:rPr>
        <w:t xml:space="preserve">Azizova, T. V., Bannikova, M. V., Grigoryeva, E. S., Rybkina, V. L., &amp; Hamada, N. (2021). </w:t>
      </w:r>
      <w:r w:rsidRPr="003D3D88">
        <w:rPr>
          <w:rFonts w:cs="Arial"/>
          <w:noProof/>
          <w:szCs w:val="24"/>
        </w:rPr>
        <w:t xml:space="preserve">Occupational exposure to chronic ionizing radiation increases risk of Parkinson’s disease incidence in Russian Mayak workers. </w:t>
      </w:r>
      <w:r w:rsidRPr="00207427">
        <w:rPr>
          <w:rFonts w:cs="Arial"/>
          <w:i/>
          <w:iCs/>
          <w:noProof/>
          <w:szCs w:val="24"/>
          <w:lang w:val="es-EC"/>
        </w:rPr>
        <w:t>International Journal of Epidemiology</w:t>
      </w:r>
      <w:r w:rsidRPr="00207427">
        <w:rPr>
          <w:rFonts w:cs="Arial"/>
          <w:noProof/>
          <w:szCs w:val="24"/>
          <w:lang w:val="es-EC"/>
        </w:rPr>
        <w:t xml:space="preserve">, </w:t>
      </w:r>
      <w:r w:rsidRPr="00207427">
        <w:rPr>
          <w:rFonts w:cs="Arial"/>
          <w:i/>
          <w:iCs/>
          <w:noProof/>
          <w:szCs w:val="24"/>
          <w:lang w:val="es-EC"/>
        </w:rPr>
        <w:t>49</w:t>
      </w:r>
      <w:r w:rsidRPr="00207427">
        <w:rPr>
          <w:rFonts w:cs="Arial"/>
          <w:noProof/>
          <w:szCs w:val="24"/>
          <w:lang w:val="es-EC"/>
        </w:rPr>
        <w:t>(2), 435–447. https://doi.org/10.1093/IJE/DYZ230</w:t>
      </w:r>
    </w:p>
    <w:p w14:paraId="6716567F" w14:textId="77777777" w:rsidR="00207427" w:rsidRPr="00207427" w:rsidRDefault="00207427" w:rsidP="00207427">
      <w:pPr>
        <w:widowControl w:val="0"/>
        <w:autoSpaceDE w:val="0"/>
        <w:autoSpaceDN w:val="0"/>
        <w:adjustRightInd w:val="0"/>
        <w:ind w:left="480" w:hanging="480"/>
        <w:rPr>
          <w:rFonts w:cs="Arial"/>
          <w:noProof/>
          <w:szCs w:val="24"/>
          <w:lang w:val="es-EC"/>
        </w:rPr>
      </w:pPr>
      <w:r w:rsidRPr="00207427">
        <w:rPr>
          <w:rFonts w:cs="Arial"/>
          <w:noProof/>
          <w:szCs w:val="24"/>
          <w:lang w:val="es-EC"/>
        </w:rPr>
        <w:t xml:space="preserve">Barbosa, A. H. P., Medeiros, R. B., Corpa, A. M. R., Higa, F. S., Souza, M. T. de, Barbosa, P. L., Moreira, A. C., Quadros, A. S. de, Lemke, V. de M. G., &amp; Cantarelli, M. J. de C. (2019). </w:t>
      </w:r>
      <w:r w:rsidRPr="003D3D88">
        <w:rPr>
          <w:rFonts w:cs="Arial"/>
          <w:noProof/>
          <w:szCs w:val="24"/>
        </w:rPr>
        <w:t xml:space="preserve">Prevalence of Lens Opacity in Interventional Cardiologists and Professional Working in the Hemodynamics in Brazil. </w:t>
      </w:r>
      <w:r w:rsidRPr="00207427">
        <w:rPr>
          <w:rFonts w:cs="Arial"/>
          <w:i/>
          <w:iCs/>
          <w:noProof/>
          <w:szCs w:val="24"/>
          <w:lang w:val="es-EC"/>
        </w:rPr>
        <w:t>Arquivos Brasileiros de Cardiologia</w:t>
      </w:r>
      <w:r w:rsidRPr="00207427">
        <w:rPr>
          <w:rFonts w:cs="Arial"/>
          <w:noProof/>
          <w:szCs w:val="24"/>
          <w:lang w:val="es-EC"/>
        </w:rPr>
        <w:t xml:space="preserve">, </w:t>
      </w:r>
      <w:r w:rsidRPr="00207427">
        <w:rPr>
          <w:rFonts w:cs="Arial"/>
          <w:i/>
          <w:iCs/>
          <w:noProof/>
          <w:szCs w:val="24"/>
          <w:lang w:val="es-EC"/>
        </w:rPr>
        <w:t>112</w:t>
      </w:r>
      <w:r w:rsidRPr="00207427">
        <w:rPr>
          <w:rFonts w:cs="Arial"/>
          <w:noProof/>
          <w:szCs w:val="24"/>
          <w:lang w:val="es-EC"/>
        </w:rPr>
        <w:t>, 392–399.</w:t>
      </w:r>
    </w:p>
    <w:p w14:paraId="5F0133FB" w14:textId="77777777" w:rsidR="00207427" w:rsidRPr="00207427" w:rsidRDefault="00207427" w:rsidP="00207427">
      <w:pPr>
        <w:widowControl w:val="0"/>
        <w:autoSpaceDE w:val="0"/>
        <w:autoSpaceDN w:val="0"/>
        <w:adjustRightInd w:val="0"/>
        <w:ind w:left="480" w:hanging="480"/>
        <w:rPr>
          <w:rFonts w:cs="Arial"/>
          <w:noProof/>
          <w:szCs w:val="24"/>
          <w:lang w:val="es-EC"/>
        </w:rPr>
      </w:pPr>
      <w:r w:rsidRPr="00207427">
        <w:rPr>
          <w:rFonts w:cs="Arial"/>
          <w:noProof/>
          <w:szCs w:val="24"/>
          <w:lang w:val="es-EC"/>
        </w:rPr>
        <w:t xml:space="preserve">Bernal Troetsch, R. (2019). Nivel de conocimientos en protección radiológica del personal expuesto a radiaciones ionizantes en un complejo hospitalario. </w:t>
      </w:r>
      <w:r w:rsidRPr="00207427">
        <w:rPr>
          <w:rFonts w:cs="Arial"/>
          <w:i/>
          <w:iCs/>
          <w:noProof/>
          <w:szCs w:val="24"/>
          <w:lang w:val="es-EC"/>
        </w:rPr>
        <w:t>Revista Intervencionismo</w:t>
      </w:r>
      <w:r w:rsidRPr="00207427">
        <w:rPr>
          <w:rFonts w:cs="Arial"/>
          <w:noProof/>
          <w:szCs w:val="24"/>
          <w:lang w:val="es-EC"/>
        </w:rPr>
        <w:t xml:space="preserve">, </w:t>
      </w:r>
      <w:r w:rsidRPr="00207427">
        <w:rPr>
          <w:rFonts w:cs="Arial"/>
          <w:i/>
          <w:iCs/>
          <w:noProof/>
          <w:szCs w:val="24"/>
          <w:lang w:val="es-EC"/>
        </w:rPr>
        <w:t>19</w:t>
      </w:r>
      <w:r w:rsidRPr="00207427">
        <w:rPr>
          <w:rFonts w:cs="Arial"/>
          <w:noProof/>
          <w:szCs w:val="24"/>
          <w:lang w:val="es-EC"/>
        </w:rPr>
        <w:t>(3), 103–110. https://doi.org/10.30454/2530-1209.2019.3.1</w:t>
      </w:r>
    </w:p>
    <w:p w14:paraId="4C3408F6" w14:textId="77777777" w:rsidR="00207427" w:rsidRPr="00207427" w:rsidRDefault="00207427" w:rsidP="00207427">
      <w:pPr>
        <w:widowControl w:val="0"/>
        <w:autoSpaceDE w:val="0"/>
        <w:autoSpaceDN w:val="0"/>
        <w:adjustRightInd w:val="0"/>
        <w:ind w:left="480" w:hanging="480"/>
        <w:rPr>
          <w:rFonts w:cs="Arial"/>
          <w:noProof/>
          <w:szCs w:val="24"/>
          <w:lang w:val="es-EC"/>
        </w:rPr>
      </w:pPr>
      <w:r w:rsidRPr="00207427">
        <w:rPr>
          <w:rFonts w:cs="Arial"/>
          <w:noProof/>
          <w:szCs w:val="24"/>
          <w:lang w:val="es-EC"/>
        </w:rPr>
        <w:t xml:space="preserve">Bernier, M.-O., Journy, N., Villoing, D., Doody, M. M., Alexander, B. H., Linet, M. S., &amp; Kitahara, C. M. (2018). </w:t>
      </w:r>
      <w:r w:rsidRPr="003D3D88">
        <w:rPr>
          <w:rFonts w:cs="Arial"/>
          <w:noProof/>
          <w:szCs w:val="24"/>
        </w:rPr>
        <w:t xml:space="preserve">Cataract risk in a cohort of US radiologic technologists performing nuclear medicine procedures. </w:t>
      </w:r>
      <w:r w:rsidRPr="00207427">
        <w:rPr>
          <w:rFonts w:cs="Arial"/>
          <w:i/>
          <w:iCs/>
          <w:noProof/>
          <w:szCs w:val="24"/>
          <w:lang w:val="es-EC"/>
        </w:rPr>
        <w:t>Radiology</w:t>
      </w:r>
      <w:r w:rsidRPr="00207427">
        <w:rPr>
          <w:rFonts w:cs="Arial"/>
          <w:noProof/>
          <w:szCs w:val="24"/>
          <w:lang w:val="es-EC"/>
        </w:rPr>
        <w:t xml:space="preserve">, </w:t>
      </w:r>
      <w:r w:rsidRPr="00207427">
        <w:rPr>
          <w:rFonts w:cs="Arial"/>
          <w:i/>
          <w:iCs/>
          <w:noProof/>
          <w:szCs w:val="24"/>
          <w:lang w:val="es-EC"/>
        </w:rPr>
        <w:t>286</w:t>
      </w:r>
      <w:r w:rsidRPr="00207427">
        <w:rPr>
          <w:rFonts w:cs="Arial"/>
          <w:noProof/>
          <w:szCs w:val="24"/>
          <w:lang w:val="es-EC"/>
        </w:rPr>
        <w:t>(2), 592–601.</w:t>
      </w:r>
    </w:p>
    <w:p w14:paraId="0348AAF9" w14:textId="77777777" w:rsidR="00207427" w:rsidRPr="00207427" w:rsidRDefault="00207427" w:rsidP="00207427">
      <w:pPr>
        <w:widowControl w:val="0"/>
        <w:autoSpaceDE w:val="0"/>
        <w:autoSpaceDN w:val="0"/>
        <w:adjustRightInd w:val="0"/>
        <w:ind w:left="480" w:hanging="480"/>
        <w:rPr>
          <w:rFonts w:cs="Arial"/>
          <w:noProof/>
          <w:szCs w:val="24"/>
          <w:lang w:val="es-EC"/>
        </w:rPr>
      </w:pPr>
      <w:r w:rsidRPr="00207427">
        <w:rPr>
          <w:rFonts w:cs="Arial"/>
          <w:noProof/>
          <w:szCs w:val="24"/>
          <w:lang w:val="es-EC"/>
        </w:rPr>
        <w:t xml:space="preserve">Bueno, J. A., Uribe, M. R., Corpas-, U. J. N., Chac, L. A., &amp; Bola, A. (2020). </w:t>
      </w:r>
      <w:r w:rsidRPr="00207427">
        <w:rPr>
          <w:rFonts w:cs="Arial"/>
          <w:i/>
          <w:iCs/>
          <w:noProof/>
          <w:szCs w:val="24"/>
          <w:lang w:val="es-EC"/>
        </w:rPr>
        <w:t>Una mirada real y actualizada sobre los efectos de las dosis de radiación percibidas por los pacientes y los trabajadores del área de radiología</w:t>
      </w:r>
      <w:r w:rsidRPr="00207427">
        <w:rPr>
          <w:rFonts w:cs="Arial"/>
          <w:noProof/>
          <w:szCs w:val="24"/>
          <w:lang w:val="es-EC"/>
        </w:rPr>
        <w:t xml:space="preserve">. </w:t>
      </w:r>
      <w:r w:rsidRPr="00207427">
        <w:rPr>
          <w:rFonts w:cs="Arial"/>
          <w:i/>
          <w:iCs/>
          <w:noProof/>
          <w:szCs w:val="24"/>
          <w:lang w:val="es-EC"/>
        </w:rPr>
        <w:t>6</w:t>
      </w:r>
      <w:r w:rsidRPr="00207427">
        <w:rPr>
          <w:rFonts w:cs="Arial"/>
          <w:noProof/>
          <w:szCs w:val="24"/>
          <w:lang w:val="es-EC"/>
        </w:rPr>
        <w:t>(2), 185–197.</w:t>
      </w:r>
    </w:p>
    <w:p w14:paraId="15D3D1A0" w14:textId="77777777" w:rsidR="00207427" w:rsidRPr="00207427" w:rsidRDefault="00207427" w:rsidP="00207427">
      <w:pPr>
        <w:widowControl w:val="0"/>
        <w:autoSpaceDE w:val="0"/>
        <w:autoSpaceDN w:val="0"/>
        <w:adjustRightInd w:val="0"/>
        <w:ind w:left="480" w:hanging="480"/>
        <w:rPr>
          <w:rFonts w:cs="Arial"/>
          <w:noProof/>
          <w:szCs w:val="24"/>
          <w:lang w:val="es-EC"/>
        </w:rPr>
      </w:pPr>
      <w:r w:rsidRPr="00207427">
        <w:rPr>
          <w:rFonts w:cs="Arial"/>
          <w:noProof/>
          <w:szCs w:val="24"/>
          <w:lang w:val="es-EC"/>
        </w:rPr>
        <w:t xml:space="preserve">Carranza, T., Franco, J., Gaona, E., &amp; Noriega, M. (2012). Evaluación de la seguridad e higiene de un servicio de radioterapia en México, D.F. </w:t>
      </w:r>
      <w:r w:rsidRPr="00207427">
        <w:rPr>
          <w:rFonts w:cs="Arial"/>
          <w:i/>
          <w:iCs/>
          <w:noProof/>
          <w:szCs w:val="24"/>
          <w:lang w:val="es-EC"/>
        </w:rPr>
        <w:t>Salud de Los Trabajadores</w:t>
      </w:r>
      <w:r w:rsidRPr="00207427">
        <w:rPr>
          <w:rFonts w:cs="Arial"/>
          <w:noProof/>
          <w:szCs w:val="24"/>
          <w:lang w:val="es-EC"/>
        </w:rPr>
        <w:t xml:space="preserve">, </w:t>
      </w:r>
      <w:r w:rsidRPr="00207427">
        <w:rPr>
          <w:rFonts w:cs="Arial"/>
          <w:i/>
          <w:iCs/>
          <w:noProof/>
          <w:szCs w:val="24"/>
          <w:lang w:val="es-EC"/>
        </w:rPr>
        <w:t>20</w:t>
      </w:r>
      <w:r w:rsidRPr="00207427">
        <w:rPr>
          <w:rFonts w:cs="Arial"/>
          <w:noProof/>
          <w:szCs w:val="24"/>
          <w:lang w:val="es-EC"/>
        </w:rPr>
        <w:t xml:space="preserve">(2), 155–165. </w:t>
      </w:r>
      <w:r w:rsidRPr="00207427">
        <w:rPr>
          <w:rFonts w:cs="Arial"/>
          <w:noProof/>
          <w:szCs w:val="24"/>
          <w:lang w:val="es-EC"/>
        </w:rPr>
        <w:lastRenderedPageBreak/>
        <w:t>http://ve.scielo.org/scielo.php?script=sci_arttext&amp;pid=S1315-01382012000200004&amp;lang=es%0Ahttp://www.scielo.org.ve/pdf/st/v20n2/art04.pdf</w:t>
      </w:r>
    </w:p>
    <w:p w14:paraId="7A1D9F52" w14:textId="77777777" w:rsidR="00207427" w:rsidRPr="00207427" w:rsidRDefault="00207427" w:rsidP="00207427">
      <w:pPr>
        <w:widowControl w:val="0"/>
        <w:autoSpaceDE w:val="0"/>
        <w:autoSpaceDN w:val="0"/>
        <w:adjustRightInd w:val="0"/>
        <w:ind w:left="480" w:hanging="480"/>
        <w:rPr>
          <w:rFonts w:cs="Arial"/>
          <w:noProof/>
          <w:szCs w:val="24"/>
          <w:lang w:val="es-EC"/>
        </w:rPr>
      </w:pPr>
      <w:r w:rsidRPr="00207427">
        <w:rPr>
          <w:rFonts w:cs="Arial"/>
          <w:noProof/>
          <w:szCs w:val="24"/>
          <w:lang w:val="es-EC"/>
        </w:rPr>
        <w:t xml:space="preserve">Della Vecchia, E., Modenese, A., Loney, T., Muscatello, M., Silva Paulo, M., Rossi, G., &amp; Gobba, F. (2020). </w:t>
      </w:r>
      <w:r w:rsidRPr="003D3D88">
        <w:rPr>
          <w:rFonts w:cs="Arial"/>
          <w:noProof/>
          <w:szCs w:val="24"/>
        </w:rPr>
        <w:t xml:space="preserve">Risk of cataract in health care workers exposed to ionizing radiation: a systematic review. </w:t>
      </w:r>
      <w:r w:rsidRPr="00207427">
        <w:rPr>
          <w:rFonts w:cs="Arial"/>
          <w:i/>
          <w:iCs/>
          <w:noProof/>
          <w:szCs w:val="24"/>
          <w:lang w:val="es-EC"/>
        </w:rPr>
        <w:t>La Medicina Del Lavoro</w:t>
      </w:r>
      <w:r w:rsidRPr="00207427">
        <w:rPr>
          <w:rFonts w:cs="Arial"/>
          <w:noProof/>
          <w:szCs w:val="24"/>
          <w:lang w:val="es-EC"/>
        </w:rPr>
        <w:t xml:space="preserve">, </w:t>
      </w:r>
      <w:r w:rsidRPr="00207427">
        <w:rPr>
          <w:rFonts w:cs="Arial"/>
          <w:i/>
          <w:iCs/>
          <w:noProof/>
          <w:szCs w:val="24"/>
          <w:lang w:val="es-EC"/>
        </w:rPr>
        <w:t>111</w:t>
      </w:r>
      <w:r w:rsidRPr="00207427">
        <w:rPr>
          <w:rFonts w:cs="Arial"/>
          <w:noProof/>
          <w:szCs w:val="24"/>
          <w:lang w:val="es-EC"/>
        </w:rPr>
        <w:t>(4), 269–284. https://doi.org/10.23749/mdl.v111i4.9045</w:t>
      </w:r>
    </w:p>
    <w:p w14:paraId="5D760679" w14:textId="77777777" w:rsidR="00207427" w:rsidRPr="003D3D88" w:rsidRDefault="00207427" w:rsidP="00207427">
      <w:pPr>
        <w:widowControl w:val="0"/>
        <w:autoSpaceDE w:val="0"/>
        <w:autoSpaceDN w:val="0"/>
        <w:adjustRightInd w:val="0"/>
        <w:ind w:left="480" w:hanging="480"/>
        <w:rPr>
          <w:rFonts w:cs="Arial"/>
          <w:noProof/>
          <w:szCs w:val="24"/>
        </w:rPr>
      </w:pPr>
      <w:r w:rsidRPr="00207427">
        <w:rPr>
          <w:rFonts w:cs="Arial"/>
          <w:noProof/>
          <w:szCs w:val="24"/>
          <w:lang w:val="es-EC"/>
        </w:rPr>
        <w:t xml:space="preserve">Demeter, S., Goertzen, A. L., &amp; Patterson, J. (2019). </w:t>
      </w:r>
      <w:r w:rsidRPr="003D3D88">
        <w:rPr>
          <w:rFonts w:cs="Arial"/>
          <w:noProof/>
          <w:szCs w:val="24"/>
        </w:rPr>
        <w:t xml:space="preserve">Demonstrating Compliance With Proposed Reduced Lens of Eye Dose Limits in Nuclear  Medicine Settings. </w:t>
      </w:r>
      <w:r w:rsidRPr="003D3D88">
        <w:rPr>
          <w:rFonts w:cs="Arial"/>
          <w:i/>
          <w:iCs/>
          <w:noProof/>
          <w:szCs w:val="24"/>
        </w:rPr>
        <w:t>Health Physics</w:t>
      </w:r>
      <w:r w:rsidRPr="003D3D88">
        <w:rPr>
          <w:rFonts w:cs="Arial"/>
          <w:noProof/>
          <w:szCs w:val="24"/>
        </w:rPr>
        <w:t xml:space="preserve">, </w:t>
      </w:r>
      <w:r w:rsidRPr="003D3D88">
        <w:rPr>
          <w:rFonts w:cs="Arial"/>
          <w:i/>
          <w:iCs/>
          <w:noProof/>
          <w:szCs w:val="24"/>
        </w:rPr>
        <w:t>117</w:t>
      </w:r>
      <w:r w:rsidRPr="003D3D88">
        <w:rPr>
          <w:rFonts w:cs="Arial"/>
          <w:noProof/>
          <w:szCs w:val="24"/>
        </w:rPr>
        <w:t>(3), 313–318. https://doi.org/10.1097/HP.0000000000001059</w:t>
      </w:r>
    </w:p>
    <w:p w14:paraId="13E32933" w14:textId="77777777" w:rsidR="00207427" w:rsidRPr="00207427" w:rsidRDefault="00207427" w:rsidP="00207427">
      <w:pPr>
        <w:widowControl w:val="0"/>
        <w:autoSpaceDE w:val="0"/>
        <w:autoSpaceDN w:val="0"/>
        <w:adjustRightInd w:val="0"/>
        <w:ind w:left="480" w:hanging="480"/>
        <w:rPr>
          <w:rFonts w:cs="Arial"/>
          <w:noProof/>
          <w:szCs w:val="24"/>
          <w:lang w:val="es-EC"/>
        </w:rPr>
      </w:pPr>
      <w:r w:rsidRPr="003D3D88">
        <w:rPr>
          <w:rFonts w:cs="Arial"/>
          <w:noProof/>
          <w:szCs w:val="24"/>
        </w:rPr>
        <w:t xml:space="preserve">Escobar, A., &amp; Coronel, C. (2019). </w:t>
      </w:r>
      <w:r w:rsidRPr="00207427">
        <w:rPr>
          <w:rFonts w:cs="Arial"/>
          <w:noProof/>
          <w:szCs w:val="24"/>
          <w:lang w:val="es-EC"/>
        </w:rPr>
        <w:t xml:space="preserve">Hallazgos ecográficos de la glándula tiroides en el personal técnico ocupacionalmente expuesto y no expuesto a radiaciones ionizantes del Hospital Central Universitario Dr. Antonio María Pineda. </w:t>
      </w:r>
      <w:r w:rsidRPr="00207427">
        <w:rPr>
          <w:rFonts w:cs="Arial"/>
          <w:i/>
          <w:iCs/>
          <w:noProof/>
          <w:szCs w:val="24"/>
          <w:lang w:val="es-EC"/>
        </w:rPr>
        <w:t>Boletín Médico de Postgrado</w:t>
      </w:r>
      <w:r w:rsidRPr="00207427">
        <w:rPr>
          <w:rFonts w:cs="Arial"/>
          <w:noProof/>
          <w:szCs w:val="24"/>
          <w:lang w:val="es-EC"/>
        </w:rPr>
        <w:t xml:space="preserve">, </w:t>
      </w:r>
      <w:r w:rsidRPr="00207427">
        <w:rPr>
          <w:rFonts w:cs="Arial"/>
          <w:i/>
          <w:iCs/>
          <w:noProof/>
          <w:szCs w:val="24"/>
          <w:lang w:val="es-EC"/>
        </w:rPr>
        <w:t>35</w:t>
      </w:r>
      <w:r w:rsidRPr="00207427">
        <w:rPr>
          <w:rFonts w:cs="Arial"/>
          <w:noProof/>
          <w:szCs w:val="24"/>
          <w:lang w:val="es-EC"/>
        </w:rPr>
        <w:t>(1), 21–24.</w:t>
      </w:r>
    </w:p>
    <w:p w14:paraId="0CB049D2" w14:textId="77777777" w:rsidR="00207427" w:rsidRPr="00207427" w:rsidRDefault="00207427" w:rsidP="00207427">
      <w:pPr>
        <w:widowControl w:val="0"/>
        <w:autoSpaceDE w:val="0"/>
        <w:autoSpaceDN w:val="0"/>
        <w:adjustRightInd w:val="0"/>
        <w:ind w:left="480" w:hanging="480"/>
        <w:rPr>
          <w:rFonts w:cs="Arial"/>
          <w:noProof/>
          <w:szCs w:val="24"/>
          <w:lang w:val="es-EC"/>
        </w:rPr>
      </w:pPr>
      <w:r w:rsidRPr="00207427">
        <w:rPr>
          <w:rFonts w:cs="Arial"/>
          <w:noProof/>
          <w:szCs w:val="24"/>
          <w:lang w:val="es-EC"/>
        </w:rPr>
        <w:t xml:space="preserve">Fang, L., Li, J., Li, W., Mao, X., Ma, Y., Hou, D., Zhu, W., Jia, X., &amp; Qiao, J. (2019). </w:t>
      </w:r>
      <w:r w:rsidRPr="003D3D88">
        <w:rPr>
          <w:rFonts w:cs="Arial"/>
          <w:noProof/>
          <w:szCs w:val="24"/>
        </w:rPr>
        <w:t xml:space="preserve">Assessment of Genomic Instability in Medical Workers Exposed to Chronic Low-Dose X-Rays in Northern China. </w:t>
      </w:r>
      <w:r w:rsidRPr="00207427">
        <w:rPr>
          <w:rFonts w:cs="Arial"/>
          <w:i/>
          <w:iCs/>
          <w:noProof/>
          <w:szCs w:val="24"/>
          <w:lang w:val="es-EC"/>
        </w:rPr>
        <w:t>Dose-Response</w:t>
      </w:r>
      <w:r w:rsidRPr="00207427">
        <w:rPr>
          <w:rFonts w:cs="Arial"/>
          <w:noProof/>
          <w:szCs w:val="24"/>
          <w:lang w:val="es-EC"/>
        </w:rPr>
        <w:t xml:space="preserve">, </w:t>
      </w:r>
      <w:r w:rsidRPr="00207427">
        <w:rPr>
          <w:rFonts w:cs="Arial"/>
          <w:i/>
          <w:iCs/>
          <w:noProof/>
          <w:szCs w:val="24"/>
          <w:lang w:val="es-EC"/>
        </w:rPr>
        <w:t>17</w:t>
      </w:r>
      <w:r w:rsidRPr="00207427">
        <w:rPr>
          <w:rFonts w:cs="Arial"/>
          <w:noProof/>
          <w:szCs w:val="24"/>
          <w:lang w:val="es-EC"/>
        </w:rPr>
        <w:t>(4), 1559325819891378. https://doi.org/10.1177/1559325819891378</w:t>
      </w:r>
    </w:p>
    <w:p w14:paraId="620CAAEB" w14:textId="77777777" w:rsidR="00207427" w:rsidRPr="003D3D88" w:rsidRDefault="00207427" w:rsidP="00207427">
      <w:pPr>
        <w:widowControl w:val="0"/>
        <w:autoSpaceDE w:val="0"/>
        <w:autoSpaceDN w:val="0"/>
        <w:adjustRightInd w:val="0"/>
        <w:ind w:left="480" w:hanging="480"/>
        <w:rPr>
          <w:rFonts w:cs="Arial"/>
          <w:noProof/>
          <w:szCs w:val="24"/>
        </w:rPr>
      </w:pPr>
      <w:r w:rsidRPr="00207427">
        <w:rPr>
          <w:rFonts w:cs="Arial"/>
          <w:noProof/>
          <w:szCs w:val="24"/>
          <w:lang w:val="es-EC"/>
        </w:rPr>
        <w:t xml:space="preserve">Fernández-Sánchez, H., King, K., &amp; Enriquéz-Hernández, C. B. (2020). Revisiones Sistemáticas Exploratorias como metodología para la síntesis del conocimiento científico. </w:t>
      </w:r>
      <w:r w:rsidRPr="003D3D88">
        <w:rPr>
          <w:rFonts w:cs="Arial"/>
          <w:i/>
          <w:iCs/>
          <w:noProof/>
          <w:szCs w:val="24"/>
        </w:rPr>
        <w:t>Enfermería Universitaria</w:t>
      </w:r>
      <w:r w:rsidRPr="003D3D88">
        <w:rPr>
          <w:rFonts w:cs="Arial"/>
          <w:noProof/>
          <w:szCs w:val="24"/>
        </w:rPr>
        <w:t xml:space="preserve">, </w:t>
      </w:r>
      <w:r w:rsidRPr="003D3D88">
        <w:rPr>
          <w:rFonts w:cs="Arial"/>
          <w:i/>
          <w:iCs/>
          <w:noProof/>
          <w:szCs w:val="24"/>
        </w:rPr>
        <w:t>17</w:t>
      </w:r>
      <w:r w:rsidRPr="003D3D88">
        <w:rPr>
          <w:rFonts w:cs="Arial"/>
          <w:noProof/>
          <w:szCs w:val="24"/>
        </w:rPr>
        <w:t>(1), 87–94.</w:t>
      </w:r>
    </w:p>
    <w:p w14:paraId="1B05EAF7" w14:textId="77777777" w:rsidR="00207427" w:rsidRPr="003D3D88" w:rsidRDefault="00207427" w:rsidP="00207427">
      <w:pPr>
        <w:widowControl w:val="0"/>
        <w:autoSpaceDE w:val="0"/>
        <w:autoSpaceDN w:val="0"/>
        <w:adjustRightInd w:val="0"/>
        <w:ind w:left="480" w:hanging="480"/>
        <w:rPr>
          <w:rFonts w:cs="Arial"/>
          <w:noProof/>
          <w:szCs w:val="24"/>
        </w:rPr>
      </w:pPr>
      <w:r w:rsidRPr="003D3D88">
        <w:rPr>
          <w:rFonts w:cs="Arial"/>
          <w:noProof/>
          <w:szCs w:val="24"/>
        </w:rPr>
        <w:t xml:space="preserve">Gillies, M., Haylock, R., Hunter, N., &amp; Zhang, W. (2019). Risk of Leukemia Associated with Protracted Low-Dose Radiation Exposure: Updated  Results from the National Registry for Radiation Workers Study. </w:t>
      </w:r>
      <w:r w:rsidRPr="003D3D88">
        <w:rPr>
          <w:rFonts w:cs="Arial"/>
          <w:i/>
          <w:iCs/>
          <w:noProof/>
          <w:szCs w:val="24"/>
        </w:rPr>
        <w:t>Radiation Research</w:t>
      </w:r>
      <w:r w:rsidRPr="003D3D88">
        <w:rPr>
          <w:rFonts w:cs="Arial"/>
          <w:noProof/>
          <w:szCs w:val="24"/>
        </w:rPr>
        <w:t xml:space="preserve">, </w:t>
      </w:r>
      <w:r w:rsidRPr="003D3D88">
        <w:rPr>
          <w:rFonts w:cs="Arial"/>
          <w:i/>
          <w:iCs/>
          <w:noProof/>
          <w:szCs w:val="24"/>
        </w:rPr>
        <w:t>192</w:t>
      </w:r>
      <w:r w:rsidRPr="003D3D88">
        <w:rPr>
          <w:rFonts w:cs="Arial"/>
          <w:noProof/>
          <w:szCs w:val="24"/>
        </w:rPr>
        <w:t>(5), 527–537. https://doi.org/10.1667/RR15358.1</w:t>
      </w:r>
    </w:p>
    <w:p w14:paraId="4D13C74B" w14:textId="77777777" w:rsidR="00207427" w:rsidRPr="003D3D88" w:rsidRDefault="00207427" w:rsidP="00207427">
      <w:pPr>
        <w:widowControl w:val="0"/>
        <w:autoSpaceDE w:val="0"/>
        <w:autoSpaceDN w:val="0"/>
        <w:adjustRightInd w:val="0"/>
        <w:ind w:left="480" w:hanging="480"/>
        <w:rPr>
          <w:rFonts w:cs="Arial"/>
          <w:noProof/>
          <w:szCs w:val="24"/>
        </w:rPr>
      </w:pPr>
      <w:r w:rsidRPr="003D3D88">
        <w:rPr>
          <w:rFonts w:cs="Arial"/>
          <w:noProof/>
          <w:szCs w:val="24"/>
        </w:rPr>
        <w:t xml:space="preserve">Hamada, N., Azizova, T. V, &amp; Little, M. P. (2019). An update on effects of ionizing radiation exposure on the eye. </w:t>
      </w:r>
      <w:r w:rsidRPr="003D3D88">
        <w:rPr>
          <w:rFonts w:cs="Arial"/>
          <w:i/>
          <w:iCs/>
          <w:noProof/>
          <w:szCs w:val="24"/>
        </w:rPr>
        <w:t>The British Journal of Radiology</w:t>
      </w:r>
      <w:r w:rsidRPr="003D3D88">
        <w:rPr>
          <w:rFonts w:cs="Arial"/>
          <w:noProof/>
          <w:szCs w:val="24"/>
        </w:rPr>
        <w:t xml:space="preserve">, </w:t>
      </w:r>
      <w:r w:rsidRPr="003D3D88">
        <w:rPr>
          <w:rFonts w:cs="Arial"/>
          <w:i/>
          <w:iCs/>
          <w:noProof/>
          <w:szCs w:val="24"/>
        </w:rPr>
        <w:t>93</w:t>
      </w:r>
      <w:r w:rsidRPr="003D3D88">
        <w:rPr>
          <w:rFonts w:cs="Arial"/>
          <w:noProof/>
          <w:szCs w:val="24"/>
        </w:rPr>
        <w:t>(1115), 20190829. https://doi.org/10.1259/bjr.20190829</w:t>
      </w:r>
    </w:p>
    <w:p w14:paraId="0AD15F9E" w14:textId="77777777" w:rsidR="00207427" w:rsidRPr="003D3D88" w:rsidRDefault="00207427" w:rsidP="00207427">
      <w:pPr>
        <w:widowControl w:val="0"/>
        <w:autoSpaceDE w:val="0"/>
        <w:autoSpaceDN w:val="0"/>
        <w:adjustRightInd w:val="0"/>
        <w:ind w:left="480" w:hanging="480"/>
        <w:rPr>
          <w:rFonts w:cs="Arial"/>
          <w:noProof/>
          <w:szCs w:val="24"/>
        </w:rPr>
      </w:pPr>
      <w:r w:rsidRPr="003D3D88">
        <w:rPr>
          <w:rFonts w:cs="Arial"/>
          <w:noProof/>
          <w:szCs w:val="24"/>
        </w:rPr>
        <w:lastRenderedPageBreak/>
        <w:t xml:space="preserve">Harbron, R. W., &amp; Pasqual, E. (2020). Ionising radiation as a risk factor for lymphoma: A review. </w:t>
      </w:r>
      <w:r w:rsidRPr="003D3D88">
        <w:rPr>
          <w:rFonts w:cs="Arial"/>
          <w:i/>
          <w:iCs/>
          <w:noProof/>
          <w:szCs w:val="24"/>
        </w:rPr>
        <w:t>Journal of Radiological Protection</w:t>
      </w:r>
      <w:r w:rsidRPr="003D3D88">
        <w:rPr>
          <w:rFonts w:cs="Arial"/>
          <w:noProof/>
          <w:szCs w:val="24"/>
        </w:rPr>
        <w:t xml:space="preserve">, </w:t>
      </w:r>
      <w:r w:rsidRPr="003D3D88">
        <w:rPr>
          <w:rFonts w:cs="Arial"/>
          <w:i/>
          <w:iCs/>
          <w:noProof/>
          <w:szCs w:val="24"/>
        </w:rPr>
        <w:t>40</w:t>
      </w:r>
      <w:r w:rsidRPr="003D3D88">
        <w:rPr>
          <w:rFonts w:cs="Arial"/>
          <w:noProof/>
          <w:szCs w:val="24"/>
        </w:rPr>
        <w:t>, R151–R185. https://doi.org/10.1088/1361-6498/abbe37</w:t>
      </w:r>
    </w:p>
    <w:p w14:paraId="1D4DDBEF" w14:textId="77777777" w:rsidR="00207427" w:rsidRPr="003D3D88" w:rsidRDefault="00207427" w:rsidP="00207427">
      <w:pPr>
        <w:widowControl w:val="0"/>
        <w:autoSpaceDE w:val="0"/>
        <w:autoSpaceDN w:val="0"/>
        <w:adjustRightInd w:val="0"/>
        <w:ind w:left="480" w:hanging="480"/>
        <w:rPr>
          <w:rFonts w:cs="Arial"/>
          <w:noProof/>
          <w:szCs w:val="24"/>
        </w:rPr>
      </w:pPr>
      <w:r w:rsidRPr="003D3D88">
        <w:rPr>
          <w:rFonts w:cs="Arial"/>
          <w:noProof/>
          <w:szCs w:val="24"/>
        </w:rPr>
        <w:t xml:space="preserve">Hauptmann, M., Daniels, R. D., Cardis, E., Cullings, H. M., Kendall, G., Laurier, D., Linet, M. S., Little, M. P., Lubin, J. H., Preston, D. L., Richardson, D. B., Stram, D. O., Thierry-Chef, I., Schubauer-Berigan, M. K., Gilbert, E. S., &amp; Berrington de Gonzalez, A. (2020). Epidemiological Studies of Low-Dose Ionizing Radiation and Cancer: Summary Bias  Assessment and Meta-Analysis. </w:t>
      </w:r>
      <w:r w:rsidRPr="003D3D88">
        <w:rPr>
          <w:rFonts w:cs="Arial"/>
          <w:i/>
          <w:iCs/>
          <w:noProof/>
          <w:szCs w:val="24"/>
        </w:rPr>
        <w:t>Journal of the National Cancer Institute. Monographs</w:t>
      </w:r>
      <w:r w:rsidRPr="003D3D88">
        <w:rPr>
          <w:rFonts w:cs="Arial"/>
          <w:noProof/>
          <w:szCs w:val="24"/>
        </w:rPr>
        <w:t xml:space="preserve">, </w:t>
      </w:r>
      <w:r w:rsidRPr="003D3D88">
        <w:rPr>
          <w:rFonts w:cs="Arial"/>
          <w:i/>
          <w:iCs/>
          <w:noProof/>
          <w:szCs w:val="24"/>
        </w:rPr>
        <w:t>2020</w:t>
      </w:r>
      <w:r w:rsidRPr="003D3D88">
        <w:rPr>
          <w:rFonts w:cs="Arial"/>
          <w:noProof/>
          <w:szCs w:val="24"/>
        </w:rPr>
        <w:t>(56), 188–200. https://doi.org/10.1093/jncimonographs/lgaa010</w:t>
      </w:r>
    </w:p>
    <w:p w14:paraId="4EFB27C1" w14:textId="77777777" w:rsidR="00207427" w:rsidRPr="00207427" w:rsidRDefault="00207427" w:rsidP="00207427">
      <w:pPr>
        <w:widowControl w:val="0"/>
        <w:autoSpaceDE w:val="0"/>
        <w:autoSpaceDN w:val="0"/>
        <w:adjustRightInd w:val="0"/>
        <w:ind w:left="480" w:hanging="480"/>
        <w:rPr>
          <w:rFonts w:cs="Arial"/>
          <w:noProof/>
          <w:szCs w:val="24"/>
          <w:lang w:val="es-EC"/>
        </w:rPr>
      </w:pPr>
      <w:r w:rsidRPr="00207427">
        <w:rPr>
          <w:rFonts w:cs="Arial"/>
          <w:noProof/>
          <w:szCs w:val="24"/>
          <w:lang w:val="es-EC"/>
        </w:rPr>
        <w:t xml:space="preserve">Hernández, C., Durán, A., &amp; Cortés, M. C. (2020). Lesiones oculares y radiación ionizante. </w:t>
      </w:r>
      <w:r w:rsidRPr="00207427">
        <w:rPr>
          <w:rFonts w:cs="Arial"/>
          <w:i/>
          <w:iCs/>
          <w:noProof/>
          <w:szCs w:val="24"/>
          <w:lang w:val="es-EC"/>
        </w:rPr>
        <w:t>Revista Colombiana de Cardiologia</w:t>
      </w:r>
      <w:r w:rsidRPr="00207427">
        <w:rPr>
          <w:rFonts w:cs="Arial"/>
          <w:noProof/>
          <w:szCs w:val="24"/>
          <w:lang w:val="es-EC"/>
        </w:rPr>
        <w:t xml:space="preserve">, </w:t>
      </w:r>
      <w:r w:rsidRPr="00207427">
        <w:rPr>
          <w:rFonts w:cs="Arial"/>
          <w:i/>
          <w:iCs/>
          <w:noProof/>
          <w:szCs w:val="24"/>
          <w:lang w:val="es-EC"/>
        </w:rPr>
        <w:t>27</w:t>
      </w:r>
      <w:r w:rsidRPr="00207427">
        <w:rPr>
          <w:rFonts w:cs="Arial"/>
          <w:noProof/>
          <w:szCs w:val="24"/>
          <w:lang w:val="es-EC"/>
        </w:rPr>
        <w:t>(S1), 72–78. https://doi.org/10.1016/j.rccar.2019.09.004</w:t>
      </w:r>
    </w:p>
    <w:p w14:paraId="1430FF57" w14:textId="77777777" w:rsidR="00207427" w:rsidRPr="003D3D88" w:rsidRDefault="00207427" w:rsidP="00207427">
      <w:pPr>
        <w:widowControl w:val="0"/>
        <w:autoSpaceDE w:val="0"/>
        <w:autoSpaceDN w:val="0"/>
        <w:adjustRightInd w:val="0"/>
        <w:ind w:left="480" w:hanging="480"/>
        <w:rPr>
          <w:rFonts w:cs="Arial"/>
          <w:noProof/>
          <w:szCs w:val="24"/>
        </w:rPr>
      </w:pPr>
      <w:r w:rsidRPr="00207427">
        <w:rPr>
          <w:rFonts w:cs="Arial"/>
          <w:noProof/>
          <w:szCs w:val="24"/>
          <w:lang w:val="es-EC"/>
        </w:rPr>
        <w:t xml:space="preserve">Hernández Piñero, A., &amp; Pernalete Ruiz, M. (2017). Leucemia ocupacional: importancia de la prevención. </w:t>
      </w:r>
      <w:r w:rsidRPr="003D3D88">
        <w:rPr>
          <w:rFonts w:cs="Arial"/>
          <w:i/>
          <w:iCs/>
          <w:noProof/>
          <w:szCs w:val="24"/>
        </w:rPr>
        <w:t>Comunidad y Salud</w:t>
      </w:r>
      <w:r w:rsidRPr="003D3D88">
        <w:rPr>
          <w:rFonts w:cs="Arial"/>
          <w:noProof/>
          <w:szCs w:val="24"/>
        </w:rPr>
        <w:t xml:space="preserve">, </w:t>
      </w:r>
      <w:r w:rsidRPr="003D3D88">
        <w:rPr>
          <w:rFonts w:cs="Arial"/>
          <w:i/>
          <w:iCs/>
          <w:noProof/>
          <w:szCs w:val="24"/>
        </w:rPr>
        <w:t>15</w:t>
      </w:r>
      <w:r w:rsidRPr="003D3D88">
        <w:rPr>
          <w:rFonts w:cs="Arial"/>
          <w:noProof/>
          <w:szCs w:val="24"/>
        </w:rPr>
        <w:t>(1), 86–90.</w:t>
      </w:r>
    </w:p>
    <w:p w14:paraId="36C0797C" w14:textId="77777777" w:rsidR="00207427" w:rsidRPr="003D3D88" w:rsidRDefault="00207427" w:rsidP="00207427">
      <w:pPr>
        <w:widowControl w:val="0"/>
        <w:autoSpaceDE w:val="0"/>
        <w:autoSpaceDN w:val="0"/>
        <w:adjustRightInd w:val="0"/>
        <w:ind w:left="480" w:hanging="480"/>
        <w:rPr>
          <w:rFonts w:cs="Arial"/>
          <w:noProof/>
          <w:szCs w:val="24"/>
        </w:rPr>
      </w:pPr>
      <w:r w:rsidRPr="003D3D88">
        <w:rPr>
          <w:rFonts w:cs="Arial"/>
          <w:noProof/>
          <w:szCs w:val="24"/>
        </w:rPr>
        <w:t xml:space="preserve">Kelly, R., McMahon, A., &amp; Hegarty, D. (2018). Ionizing radiation dose exposure to the ocular region of pain physicians during c-arm guided pain interventions. </w:t>
      </w:r>
      <w:r w:rsidRPr="003D3D88">
        <w:rPr>
          <w:rFonts w:cs="Arial"/>
          <w:i/>
          <w:iCs/>
          <w:noProof/>
          <w:szCs w:val="24"/>
        </w:rPr>
        <w:t>Pain Physician</w:t>
      </w:r>
      <w:r w:rsidRPr="003D3D88">
        <w:rPr>
          <w:rFonts w:cs="Arial"/>
          <w:noProof/>
          <w:szCs w:val="24"/>
        </w:rPr>
        <w:t xml:space="preserve">, </w:t>
      </w:r>
      <w:r w:rsidRPr="003D3D88">
        <w:rPr>
          <w:rFonts w:cs="Arial"/>
          <w:i/>
          <w:iCs/>
          <w:noProof/>
          <w:szCs w:val="24"/>
        </w:rPr>
        <w:t>21</w:t>
      </w:r>
      <w:r w:rsidRPr="003D3D88">
        <w:rPr>
          <w:rFonts w:cs="Arial"/>
          <w:noProof/>
          <w:szCs w:val="24"/>
        </w:rPr>
        <w:t>(5), E523–E532. https://doi.org/10.36076/ppj.2018.5.e523</w:t>
      </w:r>
    </w:p>
    <w:p w14:paraId="11014B76" w14:textId="77777777" w:rsidR="00207427" w:rsidRPr="003D3D88" w:rsidRDefault="00207427" w:rsidP="00207427">
      <w:pPr>
        <w:widowControl w:val="0"/>
        <w:autoSpaceDE w:val="0"/>
        <w:autoSpaceDN w:val="0"/>
        <w:adjustRightInd w:val="0"/>
        <w:ind w:left="480" w:hanging="480"/>
        <w:rPr>
          <w:rFonts w:cs="Arial"/>
          <w:noProof/>
          <w:szCs w:val="24"/>
        </w:rPr>
      </w:pPr>
      <w:r w:rsidRPr="003D3D88">
        <w:rPr>
          <w:rFonts w:cs="Arial"/>
          <w:noProof/>
          <w:szCs w:val="24"/>
        </w:rPr>
        <w:t xml:space="preserve">Kesari, K. K., Agarwal, A., &amp; Henkel, R. (2018). Radiations and male fertility. </w:t>
      </w:r>
      <w:r w:rsidRPr="003D3D88">
        <w:rPr>
          <w:rFonts w:cs="Arial"/>
          <w:i/>
          <w:iCs/>
          <w:noProof/>
          <w:szCs w:val="24"/>
        </w:rPr>
        <w:t>Reproductive Biology and Endocrinology : RB&amp;E</w:t>
      </w:r>
      <w:r w:rsidRPr="003D3D88">
        <w:rPr>
          <w:rFonts w:cs="Arial"/>
          <w:noProof/>
          <w:szCs w:val="24"/>
        </w:rPr>
        <w:t xml:space="preserve">, </w:t>
      </w:r>
      <w:r w:rsidRPr="003D3D88">
        <w:rPr>
          <w:rFonts w:cs="Arial"/>
          <w:i/>
          <w:iCs/>
          <w:noProof/>
          <w:szCs w:val="24"/>
        </w:rPr>
        <w:t>16</w:t>
      </w:r>
      <w:r w:rsidRPr="003D3D88">
        <w:rPr>
          <w:rFonts w:cs="Arial"/>
          <w:noProof/>
          <w:szCs w:val="24"/>
        </w:rPr>
        <w:t>(1), 118. https://doi.org/10.1186/s12958-018-0431-1</w:t>
      </w:r>
    </w:p>
    <w:p w14:paraId="79B8B74B" w14:textId="77777777" w:rsidR="00207427" w:rsidRPr="003D3D88" w:rsidRDefault="00207427" w:rsidP="00207427">
      <w:pPr>
        <w:widowControl w:val="0"/>
        <w:autoSpaceDE w:val="0"/>
        <w:autoSpaceDN w:val="0"/>
        <w:adjustRightInd w:val="0"/>
        <w:ind w:left="480" w:hanging="480"/>
        <w:rPr>
          <w:rFonts w:cs="Arial"/>
          <w:noProof/>
          <w:szCs w:val="24"/>
        </w:rPr>
      </w:pPr>
      <w:r w:rsidRPr="00207427">
        <w:rPr>
          <w:rFonts w:cs="Arial"/>
          <w:noProof/>
          <w:szCs w:val="24"/>
          <w:lang w:val="es-EC"/>
        </w:rPr>
        <w:t xml:space="preserve">Krisanachinda, A., Srimahachota, S., &amp; Matsubara, K. (2017). </w:t>
      </w:r>
      <w:r w:rsidRPr="003D3D88">
        <w:rPr>
          <w:rFonts w:cs="Arial"/>
          <w:noProof/>
          <w:szCs w:val="24"/>
        </w:rPr>
        <w:t xml:space="preserve">The current status of eye lens dose measurement in interventional cardiology  personnel in Thailand. </w:t>
      </w:r>
      <w:r w:rsidRPr="003D3D88">
        <w:rPr>
          <w:rFonts w:cs="Arial"/>
          <w:i/>
          <w:iCs/>
          <w:noProof/>
          <w:szCs w:val="24"/>
        </w:rPr>
        <w:t>Radiological Physics and Technology</w:t>
      </w:r>
      <w:r w:rsidRPr="003D3D88">
        <w:rPr>
          <w:rFonts w:cs="Arial"/>
          <w:noProof/>
          <w:szCs w:val="24"/>
        </w:rPr>
        <w:t xml:space="preserve">, </w:t>
      </w:r>
      <w:r w:rsidRPr="003D3D88">
        <w:rPr>
          <w:rFonts w:cs="Arial"/>
          <w:i/>
          <w:iCs/>
          <w:noProof/>
          <w:szCs w:val="24"/>
        </w:rPr>
        <w:t>10</w:t>
      </w:r>
      <w:r w:rsidRPr="003D3D88">
        <w:rPr>
          <w:rFonts w:cs="Arial"/>
          <w:noProof/>
          <w:szCs w:val="24"/>
        </w:rPr>
        <w:t>(2), 142–147. https://doi.org/10.1007/s12194-017-0403-8</w:t>
      </w:r>
    </w:p>
    <w:p w14:paraId="3E5CB8C0" w14:textId="77777777" w:rsidR="00207427" w:rsidRPr="003D3D88" w:rsidRDefault="00207427" w:rsidP="00207427">
      <w:pPr>
        <w:widowControl w:val="0"/>
        <w:autoSpaceDE w:val="0"/>
        <w:autoSpaceDN w:val="0"/>
        <w:adjustRightInd w:val="0"/>
        <w:ind w:left="480" w:hanging="480"/>
        <w:rPr>
          <w:rFonts w:cs="Arial"/>
          <w:noProof/>
          <w:szCs w:val="24"/>
        </w:rPr>
      </w:pPr>
      <w:r w:rsidRPr="003D3D88">
        <w:rPr>
          <w:rFonts w:cs="Arial"/>
          <w:noProof/>
          <w:szCs w:val="24"/>
        </w:rPr>
        <w:t xml:space="preserve">Kumar, S., Sharma, A., &amp; Kshetrimayum, C. (2019). Environmental &amp; occupational exposure &amp; female reproductive dysfunction. </w:t>
      </w:r>
      <w:r w:rsidRPr="003D3D88">
        <w:rPr>
          <w:rFonts w:cs="Arial"/>
          <w:i/>
          <w:iCs/>
          <w:noProof/>
          <w:szCs w:val="24"/>
        </w:rPr>
        <w:t>The Indian Journal of Medical Research</w:t>
      </w:r>
      <w:r w:rsidRPr="003D3D88">
        <w:rPr>
          <w:rFonts w:cs="Arial"/>
          <w:noProof/>
          <w:szCs w:val="24"/>
        </w:rPr>
        <w:t xml:space="preserve">, </w:t>
      </w:r>
      <w:r w:rsidRPr="003D3D88">
        <w:rPr>
          <w:rFonts w:cs="Arial"/>
          <w:i/>
          <w:iCs/>
          <w:noProof/>
          <w:szCs w:val="24"/>
        </w:rPr>
        <w:t>150</w:t>
      </w:r>
      <w:r w:rsidRPr="003D3D88">
        <w:rPr>
          <w:rFonts w:cs="Arial"/>
          <w:noProof/>
          <w:szCs w:val="24"/>
        </w:rPr>
        <w:t xml:space="preserve">(6), 532–545. </w:t>
      </w:r>
      <w:r w:rsidRPr="003D3D88">
        <w:rPr>
          <w:rFonts w:cs="Arial"/>
          <w:noProof/>
          <w:szCs w:val="24"/>
        </w:rPr>
        <w:lastRenderedPageBreak/>
        <w:t>https://doi.org/10.4103/ijmr.IJMR_1652_17</w:t>
      </w:r>
    </w:p>
    <w:p w14:paraId="06286503" w14:textId="77777777" w:rsidR="00207427" w:rsidRPr="003D3D88" w:rsidRDefault="00207427" w:rsidP="00207427">
      <w:pPr>
        <w:widowControl w:val="0"/>
        <w:autoSpaceDE w:val="0"/>
        <w:autoSpaceDN w:val="0"/>
        <w:adjustRightInd w:val="0"/>
        <w:ind w:left="480" w:hanging="480"/>
        <w:rPr>
          <w:rFonts w:cs="Arial"/>
          <w:noProof/>
          <w:szCs w:val="24"/>
        </w:rPr>
      </w:pPr>
      <w:r w:rsidRPr="00207427">
        <w:rPr>
          <w:rFonts w:cs="Arial"/>
          <w:noProof/>
          <w:szCs w:val="24"/>
          <w:lang w:val="es-EC"/>
        </w:rPr>
        <w:t xml:space="preserve">Luigi, D., Fontana, L., Leso, V., Dolce, P., Vitale, R., Vetrani, I., Galdi, A., &amp; Iavicoli, I. (2020). </w:t>
      </w:r>
      <w:r w:rsidRPr="003D3D88">
        <w:rPr>
          <w:rFonts w:cs="Arial"/>
          <w:noProof/>
          <w:szCs w:val="24"/>
        </w:rPr>
        <w:t xml:space="preserve">Low dose ionizing radiation exposure and risk of thyroid functional alterations in healthcare workers. </w:t>
      </w:r>
      <w:r w:rsidRPr="003D3D88">
        <w:rPr>
          <w:rFonts w:cs="Arial"/>
          <w:i/>
          <w:iCs/>
          <w:noProof/>
          <w:szCs w:val="24"/>
        </w:rPr>
        <w:t>European Journal of Radiology</w:t>
      </w:r>
      <w:r w:rsidRPr="003D3D88">
        <w:rPr>
          <w:rFonts w:cs="Arial"/>
          <w:noProof/>
          <w:szCs w:val="24"/>
        </w:rPr>
        <w:t xml:space="preserve">, </w:t>
      </w:r>
      <w:r w:rsidRPr="003D3D88">
        <w:rPr>
          <w:rFonts w:cs="Arial"/>
          <w:i/>
          <w:iCs/>
          <w:noProof/>
          <w:szCs w:val="24"/>
        </w:rPr>
        <w:t>132</w:t>
      </w:r>
      <w:r w:rsidRPr="003D3D88">
        <w:rPr>
          <w:rFonts w:cs="Arial"/>
          <w:noProof/>
          <w:szCs w:val="24"/>
        </w:rPr>
        <w:t>(May), 109279. https://doi.org/10.1016/j.ejrad.2020.109279</w:t>
      </w:r>
    </w:p>
    <w:p w14:paraId="56B7CD99" w14:textId="77777777" w:rsidR="00207427" w:rsidRPr="003D3D88" w:rsidRDefault="00207427" w:rsidP="00207427">
      <w:pPr>
        <w:widowControl w:val="0"/>
        <w:autoSpaceDE w:val="0"/>
        <w:autoSpaceDN w:val="0"/>
        <w:adjustRightInd w:val="0"/>
        <w:ind w:left="480" w:hanging="480"/>
        <w:rPr>
          <w:rFonts w:cs="Arial"/>
          <w:noProof/>
          <w:szCs w:val="24"/>
        </w:rPr>
      </w:pPr>
      <w:r w:rsidRPr="00207427">
        <w:rPr>
          <w:rFonts w:cs="Arial"/>
          <w:noProof/>
          <w:szCs w:val="24"/>
          <w:lang w:val="es-EC"/>
        </w:rPr>
        <w:t xml:space="preserve">Luna-Sánchez, S., Del Campo, M. T., Morán, J. V., Fernández, I. M., Checa, F. J. S., &amp; de la Hoz, R. E. (2019). </w:t>
      </w:r>
      <w:r w:rsidRPr="003D3D88">
        <w:rPr>
          <w:rFonts w:cs="Arial"/>
          <w:noProof/>
          <w:szCs w:val="24"/>
        </w:rPr>
        <w:t xml:space="preserve">Thyroid Function in Health Care Workers Exposed to Ionizing Radiation. </w:t>
      </w:r>
      <w:r w:rsidRPr="003D3D88">
        <w:rPr>
          <w:rFonts w:cs="Arial"/>
          <w:i/>
          <w:iCs/>
          <w:noProof/>
          <w:szCs w:val="24"/>
        </w:rPr>
        <w:t>Health Physics</w:t>
      </w:r>
      <w:r w:rsidRPr="003D3D88">
        <w:rPr>
          <w:rFonts w:cs="Arial"/>
          <w:noProof/>
          <w:szCs w:val="24"/>
        </w:rPr>
        <w:t xml:space="preserve">, </w:t>
      </w:r>
      <w:r w:rsidRPr="003D3D88">
        <w:rPr>
          <w:rFonts w:cs="Arial"/>
          <w:i/>
          <w:iCs/>
          <w:noProof/>
          <w:szCs w:val="24"/>
        </w:rPr>
        <w:t>117</w:t>
      </w:r>
      <w:r w:rsidRPr="003D3D88">
        <w:rPr>
          <w:rFonts w:cs="Arial"/>
          <w:noProof/>
          <w:szCs w:val="24"/>
        </w:rPr>
        <w:t>(4), 403–407. https://doi.org/10.1097/HP.0000000000001071</w:t>
      </w:r>
    </w:p>
    <w:p w14:paraId="6457588C" w14:textId="77777777" w:rsidR="00207427" w:rsidRPr="00207427" w:rsidRDefault="00207427" w:rsidP="00207427">
      <w:pPr>
        <w:widowControl w:val="0"/>
        <w:autoSpaceDE w:val="0"/>
        <w:autoSpaceDN w:val="0"/>
        <w:adjustRightInd w:val="0"/>
        <w:ind w:left="480" w:hanging="480"/>
        <w:rPr>
          <w:rFonts w:cs="Arial"/>
          <w:noProof/>
          <w:szCs w:val="24"/>
          <w:lang w:val="es-EC"/>
        </w:rPr>
      </w:pPr>
      <w:r w:rsidRPr="003D3D88">
        <w:rPr>
          <w:rFonts w:cs="Arial"/>
          <w:noProof/>
          <w:szCs w:val="24"/>
        </w:rPr>
        <w:t xml:space="preserve">Puerta-Ortiz, J., &amp; Morales-Aramburo, J. (2020). </w:t>
      </w:r>
      <w:r w:rsidRPr="00207427">
        <w:rPr>
          <w:rFonts w:cs="Arial"/>
          <w:noProof/>
          <w:szCs w:val="24"/>
          <w:lang w:val="es-EC"/>
        </w:rPr>
        <w:t xml:space="preserve">Efectos biológicos de las radiaciones ionizantes. </w:t>
      </w:r>
      <w:r w:rsidRPr="00207427">
        <w:rPr>
          <w:rFonts w:cs="Arial"/>
          <w:i/>
          <w:iCs/>
          <w:noProof/>
          <w:szCs w:val="24"/>
          <w:lang w:val="es-EC"/>
        </w:rPr>
        <w:t>Revista Colombiana de Cardiología</w:t>
      </w:r>
      <w:r w:rsidRPr="00207427">
        <w:rPr>
          <w:rFonts w:cs="Arial"/>
          <w:noProof/>
          <w:szCs w:val="24"/>
          <w:lang w:val="es-EC"/>
        </w:rPr>
        <w:t xml:space="preserve">, </w:t>
      </w:r>
      <w:r w:rsidRPr="00207427">
        <w:rPr>
          <w:rFonts w:cs="Arial"/>
          <w:i/>
          <w:iCs/>
          <w:noProof/>
          <w:szCs w:val="24"/>
          <w:lang w:val="es-EC"/>
        </w:rPr>
        <w:t>27</w:t>
      </w:r>
      <w:r w:rsidRPr="00207427">
        <w:rPr>
          <w:rFonts w:cs="Arial"/>
          <w:noProof/>
          <w:szCs w:val="24"/>
          <w:lang w:val="es-EC"/>
        </w:rPr>
        <w:t>(S1), 61–71. https://doi.org/10.1016/j.rccar.2020.01.005</w:t>
      </w:r>
    </w:p>
    <w:p w14:paraId="05ECD744" w14:textId="77777777" w:rsidR="00207427" w:rsidRPr="00207427" w:rsidRDefault="00207427" w:rsidP="00207427">
      <w:pPr>
        <w:widowControl w:val="0"/>
        <w:autoSpaceDE w:val="0"/>
        <w:autoSpaceDN w:val="0"/>
        <w:adjustRightInd w:val="0"/>
        <w:ind w:left="480" w:hanging="480"/>
        <w:rPr>
          <w:rFonts w:cs="Arial"/>
          <w:noProof/>
          <w:szCs w:val="24"/>
          <w:lang w:val="es-EC"/>
        </w:rPr>
      </w:pPr>
      <w:r w:rsidRPr="00207427">
        <w:rPr>
          <w:rFonts w:cs="Arial"/>
          <w:noProof/>
          <w:szCs w:val="24"/>
          <w:lang w:val="es-EC"/>
        </w:rPr>
        <w:t xml:space="preserve">Ramos-Avasola, S., Rivera, D., Segura, K., Thraves, E., Durán, A., Soto, V., Gamarra, J., &amp; Ojeda, M. I. (2020). Análisis citogenético en linfocitos de trabajadores expuestos a radiación ionizante en una unidad de cardiología intervencional de Chile: Estudio piloto y revisión de la literatura. </w:t>
      </w:r>
      <w:r w:rsidRPr="00207427">
        <w:rPr>
          <w:rFonts w:cs="Arial"/>
          <w:i/>
          <w:iCs/>
          <w:noProof/>
          <w:szCs w:val="24"/>
          <w:lang w:val="es-EC"/>
        </w:rPr>
        <w:t>Revista Chilena de Cardiología</w:t>
      </w:r>
      <w:r w:rsidRPr="00207427">
        <w:rPr>
          <w:rFonts w:cs="Arial"/>
          <w:noProof/>
          <w:szCs w:val="24"/>
          <w:lang w:val="es-EC"/>
        </w:rPr>
        <w:t xml:space="preserve">, </w:t>
      </w:r>
      <w:r w:rsidRPr="00207427">
        <w:rPr>
          <w:rFonts w:cs="Arial"/>
          <w:i/>
          <w:iCs/>
          <w:noProof/>
          <w:szCs w:val="24"/>
          <w:lang w:val="es-EC"/>
        </w:rPr>
        <w:t>39</w:t>
      </w:r>
      <w:r w:rsidRPr="00207427">
        <w:rPr>
          <w:rFonts w:cs="Arial"/>
          <w:noProof/>
          <w:szCs w:val="24"/>
          <w:lang w:val="es-EC"/>
        </w:rPr>
        <w:t>(1), 8–15. https://doi.org/10.4067/s0718-85602020000100008</w:t>
      </w:r>
    </w:p>
    <w:p w14:paraId="6A0B0E76" w14:textId="77777777" w:rsidR="00207427" w:rsidRPr="00207427" w:rsidRDefault="00207427" w:rsidP="00207427">
      <w:pPr>
        <w:widowControl w:val="0"/>
        <w:autoSpaceDE w:val="0"/>
        <w:autoSpaceDN w:val="0"/>
        <w:adjustRightInd w:val="0"/>
        <w:ind w:left="480" w:hanging="480"/>
        <w:rPr>
          <w:rFonts w:cs="Arial"/>
          <w:noProof/>
          <w:szCs w:val="24"/>
          <w:lang w:val="es-EC"/>
        </w:rPr>
      </w:pPr>
      <w:r w:rsidRPr="00207427">
        <w:rPr>
          <w:rFonts w:cs="Arial"/>
          <w:noProof/>
          <w:szCs w:val="24"/>
          <w:lang w:val="es-EC"/>
        </w:rPr>
        <w:t xml:space="preserve">Ramos-Avasola, S., Uribe, J., Orsi, F., Alarcón, T., Álvarez, J., Angelis, F. de, Gamarra, J., Mora, A., Prieto, A., Godoy, M., León, B., Tapia, A., Robles, I., Arredondo, V., Aguilar, T., Vergara, F., &amp; Sabini, D. (2020). Descripción de elementos de radioprotección y dosimetría en Unidades de Cardiología Intervencionista Sudamericanas: Un estudio piloto. </w:t>
      </w:r>
      <w:r w:rsidRPr="00207427">
        <w:rPr>
          <w:rFonts w:cs="Arial"/>
          <w:i/>
          <w:iCs/>
          <w:noProof/>
          <w:szCs w:val="24"/>
          <w:lang w:val="es-EC"/>
        </w:rPr>
        <w:t>Revista Chilena de Cardiología</w:t>
      </w:r>
      <w:r w:rsidRPr="00207427">
        <w:rPr>
          <w:rFonts w:cs="Arial"/>
          <w:noProof/>
          <w:szCs w:val="24"/>
          <w:lang w:val="es-EC"/>
        </w:rPr>
        <w:t xml:space="preserve">, </w:t>
      </w:r>
      <w:r w:rsidRPr="00207427">
        <w:rPr>
          <w:rFonts w:cs="Arial"/>
          <w:i/>
          <w:iCs/>
          <w:noProof/>
          <w:szCs w:val="24"/>
          <w:lang w:val="es-EC"/>
        </w:rPr>
        <w:t>39</w:t>
      </w:r>
      <w:r w:rsidRPr="00207427">
        <w:rPr>
          <w:rFonts w:cs="Arial"/>
          <w:noProof/>
          <w:szCs w:val="24"/>
          <w:lang w:val="es-EC"/>
        </w:rPr>
        <w:t>(2), 105–113. https://doi.org/10.4067/s0718-85602020000200105</w:t>
      </w:r>
    </w:p>
    <w:p w14:paraId="4536BF00" w14:textId="77777777" w:rsidR="00207427" w:rsidRPr="003D3D88" w:rsidRDefault="00207427" w:rsidP="00207427">
      <w:pPr>
        <w:widowControl w:val="0"/>
        <w:autoSpaceDE w:val="0"/>
        <w:autoSpaceDN w:val="0"/>
        <w:adjustRightInd w:val="0"/>
        <w:ind w:left="480" w:hanging="480"/>
        <w:rPr>
          <w:rFonts w:cs="Arial"/>
          <w:noProof/>
          <w:szCs w:val="24"/>
        </w:rPr>
      </w:pPr>
      <w:r w:rsidRPr="00207427">
        <w:rPr>
          <w:rFonts w:cs="Arial"/>
          <w:noProof/>
          <w:szCs w:val="24"/>
          <w:lang w:val="es-EC"/>
        </w:rPr>
        <w:t xml:space="preserve">Satta, G., Loi, M., Becker, N., Benavente, Y., De Sanjose, S., Foretova, L., Staines, A., Maynadie, M., Nieters, A., Meloni, F., Pilia, I., Campagna, M., Pau, M., Zablotska, L. B., &amp; Cocco, P. (2020). </w:t>
      </w:r>
      <w:r w:rsidRPr="003D3D88">
        <w:rPr>
          <w:rFonts w:cs="Arial"/>
          <w:noProof/>
          <w:szCs w:val="24"/>
        </w:rPr>
        <w:t xml:space="preserve">Occupational exposure to ionizing radiation and risk of lymphoma subtypes: Results of the Epilymph </w:t>
      </w:r>
      <w:r w:rsidRPr="003D3D88">
        <w:rPr>
          <w:rFonts w:cs="Arial"/>
          <w:noProof/>
          <w:szCs w:val="24"/>
        </w:rPr>
        <w:lastRenderedPageBreak/>
        <w:t xml:space="preserve">European case-control study. </w:t>
      </w:r>
      <w:r w:rsidRPr="003D3D88">
        <w:rPr>
          <w:rFonts w:cs="Arial"/>
          <w:i/>
          <w:iCs/>
          <w:noProof/>
          <w:szCs w:val="24"/>
        </w:rPr>
        <w:t>Environmental Health: A Global Access Science Source</w:t>
      </w:r>
      <w:r w:rsidRPr="003D3D88">
        <w:rPr>
          <w:rFonts w:cs="Arial"/>
          <w:noProof/>
          <w:szCs w:val="24"/>
        </w:rPr>
        <w:t xml:space="preserve">, </w:t>
      </w:r>
      <w:r w:rsidRPr="003D3D88">
        <w:rPr>
          <w:rFonts w:cs="Arial"/>
          <w:i/>
          <w:iCs/>
          <w:noProof/>
          <w:szCs w:val="24"/>
        </w:rPr>
        <w:t>19</w:t>
      </w:r>
      <w:r w:rsidRPr="003D3D88">
        <w:rPr>
          <w:rFonts w:cs="Arial"/>
          <w:noProof/>
          <w:szCs w:val="24"/>
        </w:rPr>
        <w:t>(1), 1–11. https://doi.org/10.1186/s12940-020-00596-9</w:t>
      </w:r>
    </w:p>
    <w:p w14:paraId="604A3FAF" w14:textId="77777777" w:rsidR="00207427" w:rsidRPr="003D3D88" w:rsidRDefault="00207427" w:rsidP="00207427">
      <w:pPr>
        <w:widowControl w:val="0"/>
        <w:autoSpaceDE w:val="0"/>
        <w:autoSpaceDN w:val="0"/>
        <w:adjustRightInd w:val="0"/>
        <w:ind w:left="480" w:hanging="480"/>
        <w:rPr>
          <w:rFonts w:cs="Arial"/>
          <w:noProof/>
          <w:szCs w:val="24"/>
        </w:rPr>
      </w:pPr>
      <w:r w:rsidRPr="00207427">
        <w:rPr>
          <w:rFonts w:cs="Arial"/>
          <w:noProof/>
          <w:szCs w:val="24"/>
          <w:lang w:val="es-EC"/>
        </w:rPr>
        <w:t xml:space="preserve">Silva-Júnior, F. M. R. da, Tavella, R. A., Fernandes, C. L. F., Mortola, A. S., Peraza, G. G., &amp; Garcia, E. M. (2020). </w:t>
      </w:r>
      <w:r w:rsidRPr="003D3D88">
        <w:rPr>
          <w:rFonts w:cs="Arial"/>
          <w:noProof/>
          <w:szCs w:val="24"/>
        </w:rPr>
        <w:t xml:space="preserve">Genotoxic risk in health-care professionals occupationally exposed to low doses of  ionizing radiation. </w:t>
      </w:r>
      <w:r w:rsidRPr="003D3D88">
        <w:rPr>
          <w:rFonts w:cs="Arial"/>
          <w:i/>
          <w:iCs/>
          <w:noProof/>
          <w:szCs w:val="24"/>
        </w:rPr>
        <w:t>Toxicology and Industrial Health</w:t>
      </w:r>
      <w:r w:rsidRPr="003D3D88">
        <w:rPr>
          <w:rFonts w:cs="Arial"/>
          <w:noProof/>
          <w:szCs w:val="24"/>
        </w:rPr>
        <w:t xml:space="preserve">, </w:t>
      </w:r>
      <w:r w:rsidRPr="003D3D88">
        <w:rPr>
          <w:rFonts w:cs="Arial"/>
          <w:i/>
          <w:iCs/>
          <w:noProof/>
          <w:szCs w:val="24"/>
        </w:rPr>
        <w:t>36</w:t>
      </w:r>
      <w:r w:rsidRPr="003D3D88">
        <w:rPr>
          <w:rFonts w:cs="Arial"/>
          <w:noProof/>
          <w:szCs w:val="24"/>
        </w:rPr>
        <w:t>(5), 356–370. https://doi.org/10.1177/0748233720932081</w:t>
      </w:r>
    </w:p>
    <w:p w14:paraId="1B7A10DE" w14:textId="77777777" w:rsidR="00207427" w:rsidRPr="003D3D88" w:rsidRDefault="00207427" w:rsidP="00207427">
      <w:pPr>
        <w:widowControl w:val="0"/>
        <w:autoSpaceDE w:val="0"/>
        <w:autoSpaceDN w:val="0"/>
        <w:adjustRightInd w:val="0"/>
        <w:ind w:left="480" w:hanging="480"/>
        <w:rPr>
          <w:rFonts w:cs="Arial"/>
          <w:noProof/>
          <w:szCs w:val="24"/>
        </w:rPr>
      </w:pPr>
      <w:r w:rsidRPr="003D3D88">
        <w:rPr>
          <w:rFonts w:cs="Arial"/>
          <w:noProof/>
          <w:szCs w:val="24"/>
        </w:rPr>
        <w:t xml:space="preserve">Skrzypek, M., Wdowiak, A., Panasiuk, L., Stec, M., Szczygieł, K., Zybała, M., &amp; Filip, M. (2019). Effect of ionizing radiation on the female reproductive system. </w:t>
      </w:r>
      <w:r w:rsidRPr="003D3D88">
        <w:rPr>
          <w:rFonts w:cs="Arial"/>
          <w:i/>
          <w:iCs/>
          <w:noProof/>
          <w:szCs w:val="24"/>
        </w:rPr>
        <w:t>Annals of Agricultural and Environmental Medicine : AAEM</w:t>
      </w:r>
      <w:r w:rsidRPr="003D3D88">
        <w:rPr>
          <w:rFonts w:cs="Arial"/>
          <w:noProof/>
          <w:szCs w:val="24"/>
        </w:rPr>
        <w:t xml:space="preserve">, </w:t>
      </w:r>
      <w:r w:rsidRPr="003D3D88">
        <w:rPr>
          <w:rFonts w:cs="Arial"/>
          <w:i/>
          <w:iCs/>
          <w:noProof/>
          <w:szCs w:val="24"/>
        </w:rPr>
        <w:t>26</w:t>
      </w:r>
      <w:r w:rsidRPr="003D3D88">
        <w:rPr>
          <w:rFonts w:cs="Arial"/>
          <w:noProof/>
          <w:szCs w:val="24"/>
        </w:rPr>
        <w:t>(4), 606–616. https://doi.org/10.26444/aaem/112837</w:t>
      </w:r>
    </w:p>
    <w:p w14:paraId="34E5C487" w14:textId="77777777" w:rsidR="00207427" w:rsidRPr="00207427" w:rsidRDefault="00207427" w:rsidP="00207427">
      <w:pPr>
        <w:widowControl w:val="0"/>
        <w:autoSpaceDE w:val="0"/>
        <w:autoSpaceDN w:val="0"/>
        <w:adjustRightInd w:val="0"/>
        <w:ind w:left="480" w:hanging="480"/>
        <w:rPr>
          <w:rFonts w:cs="Arial"/>
          <w:noProof/>
          <w:szCs w:val="24"/>
          <w:lang w:val="es-EC"/>
        </w:rPr>
      </w:pPr>
      <w:r w:rsidRPr="00207427">
        <w:rPr>
          <w:rFonts w:cs="Arial"/>
          <w:noProof/>
          <w:szCs w:val="24"/>
          <w:lang w:val="es-EC"/>
        </w:rPr>
        <w:t xml:space="preserve">Ubeda de la C, C., Nocetti G., D., Inzulza C., A., Oyarzún C., C., &amp; Alarcón E., R. (2018). Magnitudes y unidades para dosimetría del personal ocupacionalmente expuesto en radiodiagnóstico e intervencionismo. </w:t>
      </w:r>
      <w:r w:rsidRPr="00207427">
        <w:rPr>
          <w:rFonts w:cs="Arial"/>
          <w:i/>
          <w:iCs/>
          <w:noProof/>
          <w:szCs w:val="24"/>
          <w:lang w:val="es-EC"/>
        </w:rPr>
        <w:t>Revista Chilena de Radiología</w:t>
      </w:r>
      <w:r w:rsidRPr="00207427">
        <w:rPr>
          <w:rFonts w:cs="Arial"/>
          <w:noProof/>
          <w:szCs w:val="24"/>
          <w:lang w:val="es-EC"/>
        </w:rPr>
        <w:t xml:space="preserve">, </w:t>
      </w:r>
      <w:r w:rsidRPr="00207427">
        <w:rPr>
          <w:rFonts w:cs="Arial"/>
          <w:i/>
          <w:iCs/>
          <w:noProof/>
          <w:szCs w:val="24"/>
          <w:lang w:val="es-EC"/>
        </w:rPr>
        <w:t>24</w:t>
      </w:r>
      <w:r w:rsidRPr="00207427">
        <w:rPr>
          <w:rFonts w:cs="Arial"/>
          <w:noProof/>
          <w:szCs w:val="24"/>
          <w:lang w:val="es-EC"/>
        </w:rPr>
        <w:t>(1), 5–11. https://doi.org/10.4067/s0717-93082018000100005</w:t>
      </w:r>
    </w:p>
    <w:p w14:paraId="6DB14B81" w14:textId="77777777" w:rsidR="00207427" w:rsidRPr="003D3D88" w:rsidRDefault="00207427" w:rsidP="00207427">
      <w:pPr>
        <w:widowControl w:val="0"/>
        <w:autoSpaceDE w:val="0"/>
        <w:autoSpaceDN w:val="0"/>
        <w:adjustRightInd w:val="0"/>
        <w:ind w:left="480" w:hanging="480"/>
        <w:rPr>
          <w:rFonts w:cs="Arial"/>
          <w:noProof/>
        </w:rPr>
      </w:pPr>
      <w:r w:rsidRPr="00207427">
        <w:rPr>
          <w:rFonts w:cs="Arial"/>
          <w:noProof/>
          <w:szCs w:val="24"/>
          <w:lang w:val="es-EC"/>
        </w:rPr>
        <w:t xml:space="preserve">Wdowiak, A., Skrzypek, M., Stec, M., &amp; Panasiuk, L. (2019). </w:t>
      </w:r>
      <w:r w:rsidRPr="003D3D88">
        <w:rPr>
          <w:rFonts w:cs="Arial"/>
          <w:noProof/>
          <w:szCs w:val="24"/>
        </w:rPr>
        <w:t xml:space="preserve">Effect of ionizing radiation on the male reproductive system. </w:t>
      </w:r>
      <w:r w:rsidRPr="003D3D88">
        <w:rPr>
          <w:rFonts w:cs="Arial"/>
          <w:i/>
          <w:iCs/>
          <w:noProof/>
          <w:szCs w:val="24"/>
        </w:rPr>
        <w:t>Annals of Agricultural and Environmental Medicine : AAEM</w:t>
      </w:r>
      <w:r w:rsidRPr="003D3D88">
        <w:rPr>
          <w:rFonts w:cs="Arial"/>
          <w:noProof/>
          <w:szCs w:val="24"/>
        </w:rPr>
        <w:t xml:space="preserve">, </w:t>
      </w:r>
      <w:r w:rsidRPr="003D3D88">
        <w:rPr>
          <w:rFonts w:cs="Arial"/>
          <w:i/>
          <w:iCs/>
          <w:noProof/>
          <w:szCs w:val="24"/>
        </w:rPr>
        <w:t>26</w:t>
      </w:r>
      <w:r w:rsidRPr="003D3D88">
        <w:rPr>
          <w:rFonts w:cs="Arial"/>
          <w:noProof/>
          <w:szCs w:val="24"/>
        </w:rPr>
        <w:t>(2), 210–216. https://doi.org/10.26444/aaem/106085</w:t>
      </w:r>
    </w:p>
    <w:p w14:paraId="45E92842" w14:textId="45AA733F" w:rsidR="009305AF" w:rsidRDefault="00207427" w:rsidP="00207427">
      <w:r>
        <w:fldChar w:fldCharType="end"/>
      </w:r>
    </w:p>
    <w:p w14:paraId="184C7A97" w14:textId="4907AFEC" w:rsidR="00720A91" w:rsidRDefault="00720A91"/>
    <w:p w14:paraId="46F4CBFF" w14:textId="3842D89E" w:rsidR="00720A91" w:rsidRDefault="00720A91"/>
    <w:p w14:paraId="777CFD36" w14:textId="110AFC54" w:rsidR="00720A91" w:rsidRDefault="00720A91"/>
    <w:p w14:paraId="6D7ED1CB" w14:textId="35434A30" w:rsidR="00720A91" w:rsidRDefault="00720A91"/>
    <w:p w14:paraId="7181ED93" w14:textId="20840DF3" w:rsidR="00720A91" w:rsidRDefault="00720A91"/>
    <w:p w14:paraId="0517EC56" w14:textId="01D2568B" w:rsidR="00720A91" w:rsidRDefault="00720A91"/>
    <w:p w14:paraId="7D4EC7EB" w14:textId="52586FC5" w:rsidR="00720A91" w:rsidRDefault="00720A91"/>
    <w:p w14:paraId="25C4AA9D" w14:textId="04D21EE8" w:rsidR="00720A91" w:rsidRDefault="00720A91"/>
    <w:p w14:paraId="0BF863E8" w14:textId="531D628B" w:rsidR="00720A91" w:rsidRDefault="00720A91"/>
    <w:p w14:paraId="295A4F3B" w14:textId="089E5105" w:rsidR="00720A91" w:rsidRDefault="00720A91"/>
    <w:p w14:paraId="3C96E457" w14:textId="03C2A7F0" w:rsidR="00720A91" w:rsidRDefault="00720A91"/>
    <w:p w14:paraId="6E2647C7" w14:textId="4D9C9C4C" w:rsidR="00720A91" w:rsidRDefault="00720A91"/>
    <w:p w14:paraId="0C24E4F5" w14:textId="7E703A35" w:rsidR="00720A91" w:rsidRDefault="00720A91"/>
    <w:p w14:paraId="3275EDBA" w14:textId="712DD6C1" w:rsidR="00720A91" w:rsidRDefault="00720A91"/>
    <w:p w14:paraId="6318D8DB" w14:textId="77777777" w:rsidR="00720A91" w:rsidRDefault="00720A91" w:rsidP="00720A91">
      <w:pPr>
        <w:pStyle w:val="Ttulo1"/>
      </w:pPr>
      <w:bookmarkStart w:id="24" w:name="_Toc69097057"/>
      <w:bookmarkStart w:id="25" w:name="_Toc79421793"/>
      <w:r>
        <w:t>SOPORTE DE LA INVESTIGACIÓN</w:t>
      </w:r>
      <w:bookmarkEnd w:id="24"/>
      <w:bookmarkEnd w:id="25"/>
    </w:p>
    <w:p w14:paraId="40F5C98F" w14:textId="1C0253A9" w:rsidR="00720A91" w:rsidRPr="00295B3A" w:rsidRDefault="00720A91">
      <w:pPr>
        <w:rPr>
          <w:lang w:val="es-EC"/>
        </w:rPr>
      </w:pPr>
    </w:p>
    <w:p w14:paraId="205033A4" w14:textId="3FD9EBBA" w:rsidR="006B3540" w:rsidRPr="00295B3A" w:rsidRDefault="006B3540">
      <w:pPr>
        <w:rPr>
          <w:lang w:val="es-EC"/>
        </w:rPr>
      </w:pPr>
    </w:p>
    <w:p w14:paraId="26350D8C" w14:textId="5C557891" w:rsidR="006B3540" w:rsidRPr="00295B3A" w:rsidRDefault="006B3540">
      <w:pPr>
        <w:rPr>
          <w:lang w:val="es-EC"/>
        </w:rPr>
      </w:pPr>
    </w:p>
    <w:p w14:paraId="55FF422B" w14:textId="3C9A5040" w:rsidR="006B3540" w:rsidRPr="00295B3A" w:rsidRDefault="006B3540">
      <w:pPr>
        <w:rPr>
          <w:lang w:val="es-EC"/>
        </w:rPr>
      </w:pPr>
    </w:p>
    <w:p w14:paraId="07057EEB" w14:textId="78E2C4C6" w:rsidR="006B3540" w:rsidRPr="00295B3A" w:rsidRDefault="006B3540">
      <w:pPr>
        <w:rPr>
          <w:lang w:val="es-EC"/>
        </w:rPr>
      </w:pPr>
    </w:p>
    <w:p w14:paraId="2EA3E41B" w14:textId="6072A32B" w:rsidR="006B3540" w:rsidRPr="00295B3A" w:rsidRDefault="006B3540">
      <w:pPr>
        <w:rPr>
          <w:lang w:val="es-EC"/>
        </w:rPr>
      </w:pPr>
    </w:p>
    <w:p w14:paraId="28EA8DC7" w14:textId="494DC703" w:rsidR="006B3540" w:rsidRPr="00295B3A" w:rsidRDefault="006B3540">
      <w:pPr>
        <w:rPr>
          <w:lang w:val="es-EC"/>
        </w:rPr>
      </w:pPr>
    </w:p>
    <w:p w14:paraId="47D88F03" w14:textId="59F34685" w:rsidR="006B3540" w:rsidRPr="00295B3A" w:rsidRDefault="006B3540">
      <w:pPr>
        <w:rPr>
          <w:lang w:val="es-EC"/>
        </w:rPr>
      </w:pPr>
    </w:p>
    <w:p w14:paraId="64E553C0" w14:textId="4CCADB1E" w:rsidR="006B3540" w:rsidRPr="00295B3A" w:rsidRDefault="006B3540">
      <w:pPr>
        <w:rPr>
          <w:lang w:val="es-EC"/>
        </w:rPr>
      </w:pPr>
    </w:p>
    <w:p w14:paraId="1D44FD18" w14:textId="7AAE4A79" w:rsidR="006B3540" w:rsidRPr="00295B3A" w:rsidRDefault="006B3540">
      <w:pPr>
        <w:rPr>
          <w:lang w:val="es-EC"/>
        </w:rPr>
      </w:pPr>
    </w:p>
    <w:p w14:paraId="0B6BEC1C" w14:textId="464DB43B" w:rsidR="006B3540" w:rsidRPr="00295B3A" w:rsidRDefault="006B3540">
      <w:pPr>
        <w:rPr>
          <w:lang w:val="es-EC"/>
        </w:rPr>
      </w:pPr>
    </w:p>
    <w:p w14:paraId="020A04CE" w14:textId="77777777" w:rsidR="006B3540" w:rsidRDefault="006B3540" w:rsidP="006B3540">
      <w:pPr>
        <w:pStyle w:val="Ttulo1"/>
      </w:pPr>
      <w:bookmarkStart w:id="26" w:name="_Toc69097058"/>
      <w:bookmarkStart w:id="27" w:name="_Toc79421794"/>
      <w:r>
        <w:lastRenderedPageBreak/>
        <w:t>CAPÍTULO I. INTRODUCCIÓN</w:t>
      </w:r>
      <w:bookmarkEnd w:id="26"/>
      <w:bookmarkEnd w:id="27"/>
    </w:p>
    <w:p w14:paraId="5567015E" w14:textId="77777777" w:rsidR="006B3540" w:rsidRDefault="006B3540" w:rsidP="006B3540">
      <w:pPr>
        <w:pStyle w:val="Ttulo2"/>
        <w:numPr>
          <w:ilvl w:val="1"/>
          <w:numId w:val="1"/>
        </w:numPr>
        <w:tabs>
          <w:tab w:val="num" w:pos="360"/>
        </w:tabs>
        <w:ind w:left="0" w:firstLine="0"/>
        <w:rPr>
          <w:b w:val="0"/>
          <w:bCs w:val="0"/>
        </w:rPr>
      </w:pPr>
      <w:bookmarkStart w:id="28" w:name="_Toc69097059"/>
      <w:bookmarkStart w:id="29" w:name="_Toc79421795"/>
      <w:r w:rsidRPr="00826B21">
        <w:t>Planteamiento del problema</w:t>
      </w:r>
      <w:bookmarkEnd w:id="28"/>
      <w:bookmarkEnd w:id="29"/>
    </w:p>
    <w:p w14:paraId="5F82256A" w14:textId="77777777" w:rsidR="00207427" w:rsidRPr="00207427" w:rsidRDefault="00207427" w:rsidP="00207427">
      <w:pPr>
        <w:spacing w:after="120"/>
        <w:rPr>
          <w:lang w:val="es-EC"/>
        </w:rPr>
      </w:pPr>
      <w:r w:rsidRPr="00207427">
        <w:rPr>
          <w:lang w:val="es-EC"/>
        </w:rPr>
        <w:t xml:space="preserve">Las radiaciones ionizantes consisten en ondas electromagnéticas naturales o artificiales, se caracterizan por tener la capacidad de producir iones en su paso a través de la materia de forma directa o indirecta. Viene a ser energía transportada por diversas partículas y rayos derivados de material radioactivo. Tienden a utilizarse en las industrias, en la agricultura, así como en la práctica médica. En esta última, se asocia con el uso de sistemas de rayos X para contribuir al diagnóstico por imágenes, por ejemplo, a través de tomografías computarizadas, </w:t>
      </w:r>
      <w:proofErr w:type="spellStart"/>
      <w:r w:rsidRPr="00207427">
        <w:rPr>
          <w:lang w:val="es-EC"/>
        </w:rPr>
        <w:t>fluoroscopía</w:t>
      </w:r>
      <w:proofErr w:type="spellEnd"/>
      <w:r w:rsidRPr="00207427">
        <w:rPr>
          <w:lang w:val="es-EC"/>
        </w:rPr>
        <w:t xml:space="preserve">, radiología general, mamografías y radiologías dentales. También en intervenciones como el cateterismo en sus diversas formas y para tratamientos tipo radioterapia </w:t>
      </w:r>
      <w:r>
        <w:fldChar w:fldCharType="begin" w:fldLock="1"/>
      </w:r>
      <w:r w:rsidRPr="00207427">
        <w:rPr>
          <w:lang w:val="es-EC"/>
        </w:rPr>
        <w:instrText>ADDIN CSL_CITATION {"citationItems":[{"id":"ITEM-1","itemData":{"ISSN":"1690-3293","abstract":"Co munidad y Salud Año 2017; 15 (1), Ene-Jul Depósito Legal: pp200202AR1401 -ISSN: 1690-3293 RESUMEN Las radiaciones ionizantes, han contribuido grandemente con el bienestar social del ser humano. Estas tienen gran utilidad, en diversas áreas. Por ejemplo en medicina, los rayos X, sirven para hacer radiografías para el estudio y diagnóstico de lesiones internas, así como los radiofármacos terapéuticos son usados para el tratamiento de enfermedades como el cáncer. Sin embargo debe evaluarse el riesgo para la salud de los trabajadores del área de la medicina, debido al alto porcentaje de exposición a fuentes ionizantes artificiales en su área de trabajo. Los principales efectos biológicos que producen, corresponden a cambios bioquímicos intracelulares, que pueden desencadenar diversas alteraciones como por ejemplo, esterilidad, eritemas, cáncer, entre muchos otros. Incluso los daños activan los mecanismos de reparación celular para tratar de superarlo, sin embargo siempre queda un daño remanente que es inevitablemente acumulativo. La exposición crónica a dosis bajas puede desencadenar aberraciones cromosómicas y el riesgo a leucemia aumenta linealmente con las dosis acumuladas de radiación ionizante. El presente tiene como proposito reflexionar, sobre la necesidad del uso correcto de las radiaciones ionizantes artificiales, así como la necesidad de actualizar los protocolos de prevención, en materia de riesgo ocupacional, contempladas en las normas básicas relativas a la protección sanitaria del personal en riesgo, con la intención de proporcionar alternativas para el cuidado de la salud y contribuir a evitar las alteraciones derivadas de dichas exposiciones. ABSTRACT The ionizing radiations have greatly contributed to social benefits of the human being. These are very useful in a variety of applications as X rays in medicine, which are valuable in the diagnosis and evaluation of intern tissue damages. Besides of that, the radiopharmaceutical is used for cancer treatment. However, it should be evaluated the risk for workers health which are usually exposed to a high percentage of these artificial ionizing. The main biological effec</w:instrText>
      </w:r>
      <w:r>
        <w:instrText>ts are related to bio quemical changes at intracellular level, which might cause a number of changes such as sterility, erythema and cancer, among others. Damages can active the mechanisms for cellular repair in order to get over it, however an accumulative damage remains. The chronic exposition al low doses can incite chromosom…","author":[{"dropping-particle":"","family":"Hernández Piñero","given":"Alexandra","non-dropping-particle":"","parse-names":false,"suffix":""},{"dropping-particle":"","family":"Pernalete Ruiz","given":"Martha","non-dropping-particle":"","parse-names":false,"suffix":""}],"container-title":"Comunidad y Salud","id":"ITEM-1","issue":"1","issued":{"date-parts":[["2017"]]},"page":"86-90","title":"Leucemia ocupacional: importancia de la prevención","type":"article-journal","volume":"15"},"uris":["http://www.mendeley.com/documents/?uuid=b2670d6f-7c5b-4591-9b3c-9c09fda6caa5"]},{"id":"ITEM-2","itemData":{"DOI":"10.4067/s0717-93082018000100005","abstract":"Existen diversos documentos y recomendaciones internacionales sobre nombres, conceptos, definiciones y campos de aplicación para diversas magnitudes y unidades utilizadas para monitorear los niveles de radiación ionizante a los que son expuestos los trabajadores durante los procedimientos de Radiodiagnóstico e Intervencionismo. Sin embargo, la legislación nacional, al igual que para la dosime- tría de los pacientes, no se encuentra actualizada en este sentido y no contempla en sus documentos un glosario actualizado que permita encontrar en forma rápida y precisa este tipo de información. Por lo anterior, este trabajo de revisión corresponde a un segundo documento guía, complementario a nuestro trabajo publicado en 2015 titulado “Magnitudes y unidades para dosimetría a pacientes en radiodiagnóstico e intervencionismo”, que describe de manera didáctica y en un lenguaje sencillo para los profesionales de la salud y áreas afines, las principales magnitudes y unidades que se deben conocer y utilizar en la dosimetría ocupacional de los trabajadores que participan en procedimientos de Radiodiagnóstico e In- tervencionismo.","author":[{"dropping-particle":"","family":"Ubeda de la C","given":"Carlos","non-dropping-particle":"","parse-names":false,"suffix":""},{"dropping-particle":"","family":"Nocetti G.","given":"Diego","non-dropping-particle":"","parse-names":false,"suffix":""},{"dropping-particle":"","family":"Inzulza C.","given":"Alonso","non-dropping-particle":"","parse-names":false,"suffix":""},{"dropping-particle":"","family":"Oyarzún C.","given":"Carlos","non-dropping-particle":"","parse-names":false,"suffix":""},{"dropping-particle":"","family":"Alarcón E.","given":"Renato","non-dropping-particle":"","parse-names":false,"suffix":""}],"container-title":"Revista chilena de radiología","id":"ITEM-2","issue":"1","issued":{"date-parts":[["2018"]]},"page":"5-11","title":"Magnitudes y unidades para dosimetría del personal ocupacionalmente expuesto en radiodiagnóstico e intervencionismo","type":"article-journal","volume":"24"},"uris":["http://www.mendeley.com/documents/?uuid=4eeb428f-65e2-4ee3-b514-a1beaef439db"]},{"id":"ITEM-3","itemData":{"author":[{"dropping-particle":"","family":"Bueno","given":"Juliana Andrea","non-dropping-particle":</w:instrText>
      </w:r>
      <w:r w:rsidRPr="00207427">
        <w:rPr>
          <w:lang w:val="es-EC"/>
        </w:rPr>
        <w:instrText>"","parse-names":false,"suffix":""},{"dropping-particle":"","family":"Uribe","given":"Mauricio Romero","non-dropping-particle":"","parse-names":false,"suffix":""},{"dropping-particle":"","family":"Corpas-","given":"Universitaria Juan N","non-dropping-particle":"","parse-names":false,"suffix":""},{"dropping-particle":"","family":"Chac","given":"Laura Andrea","non-dropping-particle":"","parse-names":false,"suffix":""},{"dropping-particle":"","family":"Bola","given":"Arcadio","non-dropping-particle":"","parse-names":false,"suffix":""}],"id":"ITEM-3","issue":"2","issued":{"date-parts":[["2020"]]},"page":"185-197","title":"Una mirada real y actualizada sobre los efectos de las dosis de radiación percibidas por los pacientes y los trabajadores del área de radiología","type":"article-journal","volume":"6"},"uris":["http://www.mendeley.com/documents/?uuid=21b77428-905c-4bb1-8b6c-ce641aad91ad"]}],"mendeley":{"formattedCitation":"(Bueno et al., 2020; Hernández Piñero &amp; Pernalete Ruiz, 2017; Ubeda de la C et al., 2018)","manualFormatting":"(Bueno et al., 2020; Hernández Piñero y Pernalete Ruiz, 2017; Ubeda de la C et al., 2018)","plainTextFormattedCitation":"(Bueno et al., 2020; Hernández Piñero &amp; Pernalete Ruiz, 2017; Ubeda de la C et al., 2018)","previouslyFormattedCitation":"(Bueno et al., 2020; Hernández Piñero &amp; Pernalete Ruiz, 2017; Ubeda de la C et al., 2018)"},"properties":{"noteIndex":0},"schema":"https://github.com/citation-style-language/schema/raw/master/csl-citation.json"}</w:instrText>
      </w:r>
      <w:r>
        <w:fldChar w:fldCharType="separate"/>
      </w:r>
      <w:r w:rsidRPr="00207427">
        <w:rPr>
          <w:noProof/>
          <w:lang w:val="es-EC"/>
        </w:rPr>
        <w:t>(Bueno et al., 2020; Hernández Piñero y Pernalete Ruiz, 2017; Ubeda de la C et al., 2018)</w:t>
      </w:r>
      <w:r>
        <w:fldChar w:fldCharType="end"/>
      </w:r>
      <w:r w:rsidRPr="00207427">
        <w:rPr>
          <w:lang w:val="es-EC"/>
        </w:rPr>
        <w:t>.</w:t>
      </w:r>
    </w:p>
    <w:p w14:paraId="1EE236DD" w14:textId="77777777" w:rsidR="00207427" w:rsidRPr="00207427" w:rsidRDefault="00207427" w:rsidP="00207427">
      <w:pPr>
        <w:spacing w:after="120"/>
        <w:rPr>
          <w:lang w:val="es-EC"/>
        </w:rPr>
      </w:pPr>
      <w:r w:rsidRPr="00207427">
        <w:rPr>
          <w:lang w:val="es-EC"/>
        </w:rPr>
        <w:t xml:space="preserve">Por otro lado, esto tiene un costo para la salud del personal sanitario. Según las cifras que presentan </w:t>
      </w:r>
      <w:r>
        <w:fldChar w:fldCharType="begin" w:fldLock="1"/>
      </w:r>
      <w:r w:rsidRPr="00207427">
        <w:rPr>
          <w:lang w:val="es-EC"/>
        </w:rPr>
        <w:instrText>ADDIN CSL_CITATION {"citationItems":[{"id":"ITEM-1","itemData":{"ISSN":"1315-0138","abstract":"Radiation therapy is a cancer therapy modality that uses ionizing radiation in various procedures. Occupationally Exposed Persons (OEP), patients, and the general public may be at risk if facilities do not meet existing health and safety regulations. We studied a radiation therapy department in Mexico City to ascertain health and safety conditions, identify the main hazards and work demands, and develop recommendations for intervention. In order to carry out the study, a variant of the model called Verification, Diagnosis, and Monitoring Occupational Health in Companies (PROVERIFICA in Spanish) was used. This consists of three data collection tools: the Certificate of General Company Information (CIGE), Complex Workplace Health Diagrams (DCST) and a Verification Questionnaire (CV) (acronyms are based on the corresponding terms in Spanish). Sixty health professionals worked in the radiation therapy department. The main hazards to which they are potentially exposed are ionizing radiation and biohazardous materials. Their work demands are related to the organization and division of tasks, and high physical demands. Health and safety problems found included the lack of a specific health and safety program, lack of any emergency action plans and lack of an equipment maintenance program. The study showed low Efficiency Percentages, due in some cases to lack of compliance with current occupational health regulations.","author":[{"dropping-particle":"","family":"Carranza","given":"T","non-dropping-particle":"","parse-names":false,"suffix":""},{"dropping-particle":"","family":"Franco","given":"J","non-dropping-particle":"","parse-names":false,"suffix":""},{"dropping-particle":"","family":"Gaona","given":"E","non-dropping-particle":"","parse-names":false,"suffix":""},{"dropping-particle":"","family":"Noriega","given":"M","non-dropping-particle":"","parse-names":false,"suffix":""}],"container-title":"Salud de los Trabajadores","id":"ITEM-1","issue":"2","issued":{"date-parts":[["2012"]]},"page":"155-165","title":"Evaluación de la seguridad e higiene de un servicio de radioterapia en México, D.F","type":"article-journal","volume":"20"},"uris":["http://www.mendeley.com/documents/?uuid=f32f81be-36f4-49cc-881e-d021e3f6e912"]}],"mendeley":{"formattedCitation":"(Carranza et al., 2012)","manualFormatting":"Carranza et al. (2012)","plainTextFormattedCitation":"(Carranza et al., 2012)","previouslyFormattedCitation":"(Carranza et al., 2012)"},"properties":{"noteIndex":0},"schema":"https://github.com/citation-style-language/schema/raw/master/csl-citation.json"}</w:instrText>
      </w:r>
      <w:r>
        <w:fldChar w:fldCharType="separate"/>
      </w:r>
      <w:r w:rsidRPr="00207427">
        <w:rPr>
          <w:noProof/>
          <w:lang w:val="es-EC"/>
        </w:rPr>
        <w:t>Carranza et al. (2012)</w:t>
      </w:r>
      <w:r>
        <w:fldChar w:fldCharType="end"/>
      </w:r>
      <w:r w:rsidRPr="00207427">
        <w:rPr>
          <w:lang w:val="es-EC"/>
        </w:rPr>
        <w:t xml:space="preserve">, a nivel mundial más de 20 millones de trabajadores están expuestos a radiaciones ionizantes. Dentro de este tipo de personal, </w:t>
      </w:r>
      <w:r>
        <w:fldChar w:fldCharType="begin" w:fldLock="1"/>
      </w:r>
      <w:r w:rsidRPr="00207427">
        <w:rPr>
          <w:lang w:val="es-EC"/>
        </w:rPr>
        <w:instrText>ADDIN CSL_CITATION {"citationItems":[{"id":"ITEM-1","itemData":{"DOI":"10.30454/2530-1209.2019.3.1","author":[{"dropping-particle":"","family":"Bernal Troetsch","given":"R","non-dropping-particle":"","parse-names":false,"suffix":""}],"container-title":"Revista intervencionismo","id":"ITEM-1","issue":"3","issued":{"date-parts":[["2019"]]},"page":"103-110","title":"Nivel de conocimientos en protección radiológica del personal expuesto a radiaciones ionizantes en un complejo hospitalario","type":"article-journal","volume":"19"},"uris":["http://www.mendeley.com/documents/?uuid=09f7b044-a741-452d-a8d0-dffda00fd7ec"]}],"mendeley":{"formattedCitation":"(Bernal Troetsch, 2019)","manualFormatting":"Bernal Troetsch (2019)","plainTextFormattedCitation":"(Bernal Troetsch, 2019)","previouslyFormattedCitation":"(Bernal Troetsch, 2019)"},"properties":{"noteIndex":0},"schema":"https://github.com/citation-style-language/schema/raw/master/csl-citation.json"}</w:instrText>
      </w:r>
      <w:r>
        <w:fldChar w:fldCharType="separate"/>
      </w:r>
      <w:r w:rsidRPr="00207427">
        <w:rPr>
          <w:noProof/>
          <w:lang w:val="es-EC"/>
        </w:rPr>
        <w:t>Bernal Troetsch (2019)</w:t>
      </w:r>
      <w:r>
        <w:fldChar w:fldCharType="end"/>
      </w:r>
      <w:r w:rsidRPr="00207427">
        <w:rPr>
          <w:lang w:val="es-EC"/>
        </w:rPr>
        <w:t xml:space="preserve">, menciona a los licenciados en radiología, personal médico y de enfermería tanto que realiza labores relacionadas tanto para radiodiagnóstico como para radioterapia y radiología intervencionista y personal auxiliar de dichas áreas. </w:t>
      </w:r>
    </w:p>
    <w:p w14:paraId="675F9094" w14:textId="77777777" w:rsidR="00207427" w:rsidRPr="00207427" w:rsidRDefault="00207427" w:rsidP="00207427">
      <w:pPr>
        <w:spacing w:after="120"/>
        <w:rPr>
          <w:lang w:val="es-EC"/>
        </w:rPr>
      </w:pPr>
      <w:r w:rsidRPr="00207427">
        <w:rPr>
          <w:lang w:val="es-EC"/>
        </w:rPr>
        <w:t xml:space="preserve">Los efectos clínicos producidos por la radiación son variados. Una clasificación los divide entre efectos estocásticos, que son consecuencia del daño celular a una o varias células; y determinísticos, en los que se provoca muerte celular de una cantidad de células y que no puede ser compensada por los mecanismos correspondientes. Cabe mencionar que en los estocásticos la posibilidad de que aparezca el efecto es una función de la dosis y se desconoce si existe un umbral. Por su parte, en los efectos determinísticos la magnitud del efecto depende de la dosis, es decir, existe un umbral por debajo del cual no se produce el daño </w:t>
      </w:r>
      <w:r>
        <w:fldChar w:fldCharType="begin" w:fldLock="1"/>
      </w:r>
      <w:r w:rsidRPr="00207427">
        <w:rPr>
          <w:lang w:val="es-EC"/>
        </w:rPr>
        <w:instrText>ADDIN CSL_CITATION {"citationItems":[{"id":"ITEM-1","itemData":{"DOI":"10.1016/j.rccar.2020.01.005","ISSN":"0120-5633","author":[{"dropping-particle":"","family":"Puerta-Ortiz","given":"J","non-dropping-particle":"","parse-names":false,"suffix":""},{"dropping-particle":"","family":"Morales-Aramburo","given":"J","non-dropping-particle":"","parse-names":false,"suffix":""}],"container-title":"Revista Colombiana de Cardiología","id":"ITEM-1","issue":"S1","issued":{"date-parts":[["2020"]]},"page":"61-71","publisher":"Sociedad Colombiana de Cardiolog&amp;iacute;a y Cirug&amp;iacute;a Cardiovascular","title":"Efectos biológicos de las radiaciones ionizantes","type":"article-journal","volume":"27"},"uris":["http://www.mendeley.com/documents/?uuid=4f89a276-1a1f-4396-ba13-adbb8b9b8111"]},{"id":"ITEM-2","itemData":{"DOI":"10.4067/s0718-85602020000200105","ISSN":"0718-8560","abstract":"a.Tecnólogo Médico, b.Físico, c.Magíster en Estadística, d.Magíster en Epidemiología, e.Magíster en Biofísica Médica, f.Alumnos tesistas, g.Enfermera. Fuente de financiamiento: Este trabajo no recibió financiamiento de ningún tipo para su realización. Declaración de conflictos de interés: Se declara que, en el presente estudio, no existe conflicto de parte de los autores ya sea personal o institu-cional. Además, no tiene financiamiento de ninguna empresa de cualquier índole que pudiese alterar la información o datos obtenidos.","author":[{"dropping-particle":"","family":"Ramos-Avasola","given":"Sergio","non-dropping-particle":"","parse-names":false,"suffix":""},{"dropping-particle":"","family":"Uribe","given":"José","non-dropping-particle":"","parse-names":false,"suffix":""},{"dropping-particle":"","family":"Orsi","given":"Fernando","non-dropping-particle":"","parse-names":false,"suffix":""},{"dropping-particle":"","family":"Alarcón","given":"Tamara","non-dropping-particle":"","parse-names":false,"suffix":""},{"dropping-particle":"","family":"Álvarez","given":"José","non-dropping-particle":"","parse-names":false,"suffix":""},{"dropping-particle":"de","family":"Angelis","given":"Franco","non-dropping-particle":"","parse-names":false,"suffix":""},{"dropping-particle":"","family":"Gamarra","given":"Jorge","non-dropping-particle":"","parse-names":false,"suffix":""},{"dropping-particle":"","family":"Mora","given":"Alex","non-dropping-particle":"","parse-names":false,"</w:instrText>
      </w:r>
      <w:r>
        <w:instrText>suffix":""},{"dropping-particle":"","family":"Prieto","given":"Alejandro","non-dropping-particle":"","parse-names":false,"suffix":""},{"dropping-particle":"","family":"Godoy","given":"Maximiliano","non-dropping-particle":"","parse-names":false,"suffix":""},{"dropping-particle":"","family":"León","given":"Bernardo","non-dropping-particle":"","parse-names":false,"suffix":""},{"dropping-particle":"","family":"Tapia","given":"Alicia","non-dropping-particle":"","parse-names":false,"suffix":""},{"dropping-particle":"","family":"Robles","given":</w:instrText>
      </w:r>
      <w:r w:rsidRPr="00207427">
        <w:rPr>
          <w:lang w:val="es-EC"/>
        </w:rPr>
        <w:instrText>"Isabel","non-dropping-particle":"","parse-names":false,"suffix":""},{"dropping-particle":"","family":"Arredondo","given":"Víctor","non-dropping-particle":"","parse-names":false,"suffix":""},{"dropping-particle":"","family":"Aguilar","given":"Tomás","non-dropping-particle":"","parse-names":false,"suffix":""},{"dropping-particle":"","family":"Vergara","given":"Francisco","non-dropping-particle":"","parse-names":false,"suffix":""},{"dropping-particle":"","family":"Sabini","given":"Dorothy","non-dropping-particle":"","parse-names":false,"suffix":""}],"container-title":"Revista chilena de cardiología","id":"ITEM-2","issue":"2","issued":{"date-parts":[["2020"]]},"page":"105-113","title":"Descripción de elementos de radioprotección y dosimetría en Unidades de Cardiología Intervencionista Sudamericanas: Un estudio piloto","type":"article-journal","volume":"39"},"uris":["http://www.mendeley.com/documents/?uuid=b3e42671-da0e-497a-bdd3-844c9896705e"]}],"mendeley":{"formattedCitation":"(Puerta-Ortiz &amp; Morales-Aramburo, 2020; Ramos-Avasola, Uribe, et al., 2020)","manualFormatting":"(Puerta-Ortiz y Morales-Aramburo, 2020; Ramos-Avasola, Uribe, et al., 2020)","plainTextFormattedCitation":"(Puerta-Ortiz &amp; Morales-Aramburo, 2020; Ramos-Avasola, Uribe, et al., 2020)","previouslyFormattedCitation":"(Puerta-Ortiz &amp; Morales-Aramburo, 2020; Ramos-Avasola, Uribe, et al., 2020)"},"properties":{"noteIndex":0},"schema":"https://github.com/citation-style-language/schema/raw/master/csl-citation.json"}</w:instrText>
      </w:r>
      <w:r>
        <w:fldChar w:fldCharType="separate"/>
      </w:r>
      <w:r w:rsidRPr="00207427">
        <w:rPr>
          <w:noProof/>
          <w:lang w:val="es-EC"/>
        </w:rPr>
        <w:t>(Puerta-Ortiz y Morales-Aramburo, 2020; Ramos-Avasola, Uribe, et al., 2020)</w:t>
      </w:r>
      <w:r>
        <w:fldChar w:fldCharType="end"/>
      </w:r>
      <w:r w:rsidRPr="00207427">
        <w:rPr>
          <w:lang w:val="es-EC"/>
        </w:rPr>
        <w:t xml:space="preserve">.  </w:t>
      </w:r>
    </w:p>
    <w:p w14:paraId="583A64DE" w14:textId="77777777" w:rsidR="00207427" w:rsidRPr="00207427" w:rsidRDefault="00207427" w:rsidP="00207427">
      <w:pPr>
        <w:spacing w:after="120"/>
        <w:rPr>
          <w:lang w:val="es-EC"/>
        </w:rPr>
      </w:pPr>
      <w:r w:rsidRPr="00207427">
        <w:rPr>
          <w:lang w:val="es-EC"/>
        </w:rPr>
        <w:t xml:space="preserve">Desde otro punto de vista, los efectos dañinos que se producen por la exposición a radiaciones ionizantes se clasifican en somáticos y hereditarios. Los somáticos </w:t>
      </w:r>
      <w:r w:rsidRPr="00207427">
        <w:rPr>
          <w:lang w:val="es-EC"/>
        </w:rPr>
        <w:lastRenderedPageBreak/>
        <w:t xml:space="preserve">son los que suceden en la persona expuesta y los hereditarios ocurren en la descendencia del sujeto expuesto a la radiación </w:t>
      </w:r>
      <w:r>
        <w:fldChar w:fldCharType="begin" w:fldLock="1"/>
      </w:r>
      <w:r w:rsidRPr="00207427">
        <w:rPr>
          <w:lang w:val="es-EC"/>
        </w:rPr>
        <w:instrText>ADDIN CSL_CITATION {"citationItems":[{"id":"ITEM-1","itemData":{"DOI":"10.4067/s0718-85602020000100008","ISSN":"0718-8560","author":[{"dropping-particle":"","family":"Ramos-Avasola","given":"Sergio","non-dropping-particle":"","parse-names":false,"suffix":""},{"dropping-particle":"","family":"Rivera","given":"Daniel","non-dropping-particle":"","parse-names":false,"suffix":""},{"dropping-particle":"","family":"Segura","given":"Kevin","non-dropping-particle":"","parse-names":false,"suffix":""},{"dropping-particle":"","family":"Thraves","given":"Edgar","non-dropping-particle":"","parse-names":false,"suffix":""},{"dropping-particle":"","family":"Durán","given":"Ariel","non-dropping-particle":"","parse-names":false,"suffix":""},{"dropping-particle":"","family":"Soto","given":"Víctor","non-dropping-particle":"","parse-names":false,"suffix":""},{"dropping-particle":"","family":"Gamarra","given":"Jorge","non-dropping-particle":"","parse-names":false,"suffix":""},{"dropping-particle":"","family":"Ojeda","given":"María Isabel","non-dropping-particle":"","parse-names":false,"suffix":""}],"container-title":"Revista chilena de cardiología","id":"ITEM-1","issue":"1","issued":{"date-parts":[["2020"]]},"page":"8-15","title":"Análisis citogenético en linfocitos de trabajadores expuestos a radiación ionizante en una unidad de cardiología intervencional de Chile: Estudio piloto y revisión de la literatura","type":"article-journal","volume":"39"},"uris":["http://www.mendeley.com/documents/?uuid=3ad99622-0aa7-4134-a97a-f3f2d2151c95"]}],"mendeley":{"formattedCitation":"(Ramos-Avasola, Rivera, et al., 2020)","plainTextFormattedCitation":"(Ramos-Avasola, Rivera, et al., 2020)","previouslyFormattedCitation":"(Ramos-Avasola, Rivera, et al., 2020)"},"properties":{"noteIndex":0},"schema":"https://github.com/citation-style-language/schema/raw/master/csl-citation.json"}</w:instrText>
      </w:r>
      <w:r>
        <w:fldChar w:fldCharType="separate"/>
      </w:r>
      <w:r w:rsidRPr="00207427">
        <w:rPr>
          <w:noProof/>
          <w:lang w:val="es-EC"/>
        </w:rPr>
        <w:t>(Ramos-Avasola, Rivera, et al., 2020)</w:t>
      </w:r>
      <w:r>
        <w:fldChar w:fldCharType="end"/>
      </w:r>
      <w:r w:rsidRPr="00207427">
        <w:rPr>
          <w:lang w:val="es-EC"/>
        </w:rPr>
        <w:t xml:space="preserve">. </w:t>
      </w:r>
    </w:p>
    <w:p w14:paraId="533C7017" w14:textId="77777777" w:rsidR="00207427" w:rsidRPr="00207427" w:rsidRDefault="00207427" w:rsidP="00207427">
      <w:pPr>
        <w:spacing w:after="120"/>
        <w:rPr>
          <w:lang w:val="es-EC"/>
        </w:rPr>
      </w:pPr>
      <w:r w:rsidRPr="00207427">
        <w:rPr>
          <w:lang w:val="es-EC"/>
        </w:rPr>
        <w:t xml:space="preserve">Existen distintos ejemplos de los efectos de las radiaciones en la salud de los trabajadores expuestos a ella. Es clásica la asociación entre radiaciones y cáncer, tal como lo plantean tanto </w:t>
      </w:r>
      <w:r>
        <w:fldChar w:fldCharType="begin" w:fldLock="1"/>
      </w:r>
      <w:r w:rsidRPr="00207427">
        <w:rPr>
          <w:lang w:val="es-EC"/>
        </w:rPr>
        <w:instrText>ADDIN CSL_CITATION {"citationItems":[{"id":"ITEM-1","itemData":{"ISSN":"1690-3293","abstract":"Co munidad y Salud Año 2017; 15 (1), Ene-Jul Depósito Legal: pp200202AR1401 -ISSN: 1690-3293 RESUMEN Las radiaciones ionizantes, han contribuido grandemente con el bienestar social del ser humano. Estas tienen gran utilidad, en diversas áreas. Por ejemplo en medicina, los rayos X, sirven para hacer radiografías para el estudio y diagnóstico de lesiones internas, así como los radiofármacos terapéuticos son usados para el tratamiento de enfermedades como el cáncer. Sin embargo debe evaluarse el riesgo para la salud de los trabajadores del área de la medicina, debido al alto porcentaje de exposición a fuentes ionizantes artificiales en su área de trabajo. Los principales efectos biológicos que producen, corresponden a cambios bioquímicos intracelulares, que pueden desencadenar diversas alteraciones como por ejemplo, esterilidad, eritemas, cáncer, entre muchos otros. Incluso los daños activan los mecanismos de reparación celular para tratar de superarlo, sin embargo siempre queda un daño remanente que es inevitablemente acumulativo. La exposición crónica a dosis bajas puede desencadenar aberraciones cromosómicas y el riesgo a leucemia aumenta linealmente con las dosis acumuladas de radiación ionizante. El presente tiene como proposito reflexionar, sobre la necesidad del uso correcto de las radiaciones ionizantes artificiales, así como la necesidad de actualizar los protocolos de prevención, en materia de riesgo ocupacional, contempladas en las normas básicas relativas a la protección sanitaria del personal en riesgo, con la intención de proporcionar alternativas para el cuidado de la salud y contribuir a evitar las alteraciones derivadas de dichas exposiciones. ABSTRACT The ionizing radiations have greatly contributed to social benefits of the human being. These are very useful in a variety of applications as X rays in medicine, which are valuable in the diagnosis and evaluation of intern tissue damages. Besides of that, the radiopharmaceutical is used for cancer treatment. However, it should be evaluated the risk for workers health which are usually exposed to a high percentage of these artificial ionizing. The main biological effects are related to bio quemical changes at intracellular level, which might cause a number of changes such as sterility, erythema and cancer, among others. Damages can active the mechanisms for cellular repair in order to get over it, however an accumulative damage remains. The chronic exposition al low doses can incite chromosom…","author":[{"dropping-particle":"","family":"Hernández Piñero","given":"Alexandra","non-dropping-particle":"","parse-names":false,"suffix":""},{"dropping-particle":"","family":"Pernalete Ruiz","given":"Martha","non</w:instrText>
      </w:r>
      <w:r>
        <w:instrText>-dropping-particle":"","parse-names":false,"suffix":""}],"container-title":"Comunidad y Salud","id":"ITEM-1","issue":"1","issued":{"date-parts":[["2017"]]},"page":"86-90","title":"Leucemia ocupacional: importancia de la prevención","type":"article-journal","volume":"15"},"uris":["http://www.mendeley.com/documents/?uuid=b2670d6f-7c5b-4591-9b3c-9c09fda6caa5"]}],"mendeley":{"formattedCitation":"(Hernández Piñero &amp; Pernalete Ruiz, 2017)","manualFormatting":"Hernández Piñero y Pernalete Ruiz (2017)","plainTextFormattedCitation":"(Hernández Piñero &amp; Pernalete Ruiz, 2017)","previouslyFormattedCitation":"(Hernández Piñero &amp; Pernalete Ruiz, 2017)"},"properties":{"noteIndex":0},"schema":"https://github.com/citation-style-language/schema/raw/master/csl-citation.json"}</w:instrText>
      </w:r>
      <w:r>
        <w:fldChar w:fldCharType="separate"/>
      </w:r>
      <w:r w:rsidRPr="00092D76">
        <w:rPr>
          <w:noProof/>
        </w:rPr>
        <w:t xml:space="preserve">Hernández Piñero </w:t>
      </w:r>
      <w:r>
        <w:rPr>
          <w:noProof/>
        </w:rPr>
        <w:t>y</w:t>
      </w:r>
      <w:r w:rsidRPr="00092D76">
        <w:rPr>
          <w:noProof/>
        </w:rPr>
        <w:t xml:space="preserve"> Pernalete Ruiz</w:t>
      </w:r>
      <w:r>
        <w:rPr>
          <w:noProof/>
        </w:rPr>
        <w:t xml:space="preserve"> (</w:t>
      </w:r>
      <w:r w:rsidRPr="00092D76">
        <w:rPr>
          <w:noProof/>
        </w:rPr>
        <w:t>2017)</w:t>
      </w:r>
      <w:r>
        <w:fldChar w:fldCharType="end"/>
      </w:r>
      <w:r>
        <w:t xml:space="preserve"> </w:t>
      </w:r>
      <w:proofErr w:type="spellStart"/>
      <w:r>
        <w:t>como</w:t>
      </w:r>
      <w:proofErr w:type="spellEnd"/>
      <w:r>
        <w:t xml:space="preserve"> </w:t>
      </w:r>
      <w:r>
        <w:fldChar w:fldCharType="begin" w:fldLock="1"/>
      </w:r>
      <w:r>
        <w:instrText>ADDIN CSL_CITATION {"citationItems":[{"id":"ITEM-1","itemData":{"DOI":"10.1186/s12940-020-00596-9","ISSN":"1476069X","PMID":"32334593","abstract":"Background: Evidence linking risk of lymphoma and B-cell lymphoma subtypes to ionizing radiation is inconclusive, particularly at low exposure levels. Methods: We investigated risk of lymphoma (all subtypes), B-cell lymphomas, and its major subtypes, associated with low-level occupational exposure to ionizing radiation, in 2346 lymphoma cases and 2463 controls, who participated in the multicenter EpiLymph case-control study. We developed a job-exposure matrix to estimate exposure to ionizing radiation, distinguishing between internal and external radiation, and we applied it to the lifetime occupational history of study subjects, We calculated the Odds Ratio (OR) and its 95% confidence interval (95% CI) for lymphoma (all subtypes combined), B-cell lymphoma, and its major subtypes using unconditional, polytomous logistic regression adjusting for age, gender, and education. Results: We did not observe an association between exposure metrics of external and internal radiation and risk of lymphoma (all subtypes), nor with B-cell lymphoma, or its major subtypes, at the levels regularly experienced in occupational settings. An elevated risk of diffuse large B cell lymphoma was observed among the most likely exposed study subjects with relatively higher exposure intensity, which would be worth further investigation. Conclusions: Further investigation is warranted on risk of B cell lymphoma subtypes associated with low-level occupational exposure to external ionizing radiation, and to clarify whether lymphoma should be included among the cancer outcomes related to ionizing radiation.","author":[{"dropping-particle":"","family":"Satta","given":"Giannina","non-dropping-particle":"","parse-names":false,"suffix":""},{"dropping-particle":"","family":"Loi","given":"Matteo","non-dropping-particle":"","parse-names":false,"suffix":""},{"dropping-particle":"","family":"Becker","given":"Nickolaus","non-dropping-particle":"","parse-names":false,"suffix":""},{"dropping-particle":"","family":"Benavente","given":"Yolanda","non-dropping-particle":"","parse-names":false,"suffix":""},{"dropping-particle":"","family":"Sanjose","given":"Silvia","non-dropping-particle":"De","parse-names":false,"suffix":""},{"dropping-particle":"","family":"Foretova","given":"Lenka","non-dropping-particle":"","parse-names":false,"suffix":""},{"dropping-particle":"","family":"Staines","given":"Anthony","non-dropping-particle":"","parse-names":false,"suffix":""},{"dropping-particle":"","family":"Maynadie","given":"Marc","non-dropping-particle":"","parse-names":false,"suffix":""},{"dropping-particle":"","family":"Nieters","given":"Alexandra","non-dropping-particle":"","parse-names":false,"suffix"</w:instrText>
      </w:r>
      <w:r w:rsidRPr="00207427">
        <w:rPr>
          <w:lang w:val="es-EC"/>
        </w:rPr>
        <w:instrText>:""},{"dropping-particle":"","family":"Meloni","given":"Federico","non-dropping-particle":"","parse-names":false,"suffix":""},{"dropping-particle":"","family":"Pilia","given":"Ilaria","non-dropping-particle":"","parse-names":false,"suffix":""},{"dropping-particle":"","family":"Campagna","given":"Marcello","non-dropping-particle":"","parse-names":false,"suffix":""},{"dropping-particle":"","family":"Pau","given":"Marco","non-dropping-particle":"","parse-names":false,"suffix":""},{"dropping-particle":"","family":"Zablotska","given":"Lydia B.","non-dropping-particle":"","parse-names":false,"suffix":""},{"dropping-particle":"","family":"Cocco","given":"Pierluigi","non-dropping-particle":"","parse-names":false,"suffix":""}],"container-title":"Environmental Health: A Global Access Science Source","id":"ITEM-1","issue":"1","issued":{"date-parts":[["2020"]]},"page":"1-11","publisher":"Environmental Health","title":"Occupational exposure to ionizing radiation and risk of lymphoma subtypes: Results of the Epilymph European case-control study","type":"article-journal","volume":"19"},"uris":["http://www.mendeley.com/documents/?uuid=95547e56-5b05-4c5f-8b1f-bd5c76db8ea5"]}],"mendeley":{"formattedCitation":"(Satta et al., 2020)","manualFormatting":"Satta et al. (2020)","plainTextFormattedCitation":"(Satta et al., 2020)","previouslyFormattedCitation":"(Satta et al., 2020)"},"properties":{"noteIndex":0},"schema":"https://github.com/citation-style-language/schema/raw/master/csl-citation.json"}</w:instrText>
      </w:r>
      <w:r>
        <w:fldChar w:fldCharType="separate"/>
      </w:r>
      <w:r w:rsidRPr="00207427">
        <w:rPr>
          <w:noProof/>
          <w:lang w:val="es-EC"/>
        </w:rPr>
        <w:t>Satta et al. (2020)</w:t>
      </w:r>
      <w:r>
        <w:fldChar w:fldCharType="end"/>
      </w:r>
      <w:r w:rsidRPr="00207427">
        <w:rPr>
          <w:lang w:val="es-EC"/>
        </w:rPr>
        <w:t xml:space="preserve">. Por otro lado, </w:t>
      </w:r>
      <w:r>
        <w:fldChar w:fldCharType="begin" w:fldLock="1"/>
      </w:r>
      <w:r w:rsidRPr="00207427">
        <w:rPr>
          <w:lang w:val="es-EC"/>
        </w:rPr>
        <w:instrText>ADDIN CSL_CITATION {"citationItems":[{"id":"ITEM-1","itemData":{"DOI":"10.1016/j.rccar.2019.09.004","ISSN":"01205633","abstract":"As the number and complexity of diagnostic and cardiovascular intervention procedures has increased significantly, this has led to a greater exposure to low doses of ionising radiation due to the radiation dispersal by the patient. The crystalline lens is one of the structures most sensitive to radiation, and cataracts are the most studied eye disease, and are common in health staff occupationally exposed to low radiation doses. The formation of cataracts is a process involving many factors, and exposure to ionising radiation has been associated with posterior sub-capsular opacities, the most common form of the injury, followed by cortical cataracts. There are several studies that have evaluated the effects of occupational exposure due to ionising radiation in the crystalline lens in interventionist cardiologists, and comparing them with non-exposed controls. They conclude that there is a higher prevalence of posterior sub-capsular opacities in personnel exposed to ionising radiation, especially in interventionist cardiologists (due to working very near the X-ray generator). These are associated with the duration of the practice of cardiac interventions, and decrease with the regular use of leaded glasses. The low use of radiation protection wear by interventionist cardiologists is highlighted in many studies, especially glasses and a leaded screen, which have shown to be effective in the reduction in the ionising radiation by the staff in the cardiac catheterisation room.","author":[{"dropping-particle":"","family":"Hernández","given":"César","non-dropping-particle":"","parse-names":false,"suffix":""},{"dropping-particle":"","family":"Durán","given":"Ariel","non-dropping-particle":"","parse-names":false,"suffix":""},{"dropping-particle":"","family":"Cortés","given":"María C.","non-dropping-particle":"","parse-names":false,"suffix":""}],"container-title":"Revista Colombiana de Cardiologia","id":"ITEM-1","issue":"S1","issued":{"date-parts":[["2020"]]},"page":"72-78","publisher":"Sociedad Colombiana de Cardiología y Cirugía Cardiovascular","title":"Lesiones oculares y radiación ionizante","type":"article-journal","volume":"27"},"uris":["http://www.mendeley.com/documents/?uuid=4ba7ed80-65c9-4d05-90e1-f5a4310efc7d"]}],"mendeley":{"formattedCitation":"(Hernández et al., 2020)","manualFormatting":"Hernández et al. (2020)","plainTextFormattedCitation":"(Hernández et al., 2020)","previouslyFormattedCitation":"(Hernández et al., 2020)"},"properties":{"noteIndex":0},"schema":"https://github.com/citation-style-language/schema/raw/master/csl-citation.json"}</w:instrText>
      </w:r>
      <w:r>
        <w:fldChar w:fldCharType="separate"/>
      </w:r>
      <w:r w:rsidRPr="00207427">
        <w:rPr>
          <w:noProof/>
          <w:lang w:val="es-EC"/>
        </w:rPr>
        <w:t>Hernández et al. (2020)</w:t>
      </w:r>
      <w:r>
        <w:fldChar w:fldCharType="end"/>
      </w:r>
      <w:r w:rsidRPr="00207427">
        <w:rPr>
          <w:lang w:val="es-EC"/>
        </w:rPr>
        <w:t xml:space="preserve">, plantea la existencia de una relación entre una exposición ocupacional a radiaciones y la aparición de cataratas. Incluso se han comenzado a elaborar hipótesis sobre la relación de las radiaciones con un aumento en el riesgo cardiovascular </w:t>
      </w:r>
      <w:r>
        <w:fldChar w:fldCharType="begin" w:fldLock="1"/>
      </w:r>
      <w:r w:rsidRPr="00207427">
        <w:rPr>
          <w:lang w:val="es-EC"/>
        </w:rPr>
        <w:instrText>ADDIN CSL_CITATION {"citationItems":[{"id":"ITEM-1","itemData":{"DOI":"10.1016/j.rccar.2019.11.001","ISSN":"0120-5633","author":[{"dropping-particle":"","family":"Aristizábal","given":"Julián M","non-dropping-particle":"","parse-names":false,"suffix":""}],"container-title":"Revista Colombiana de Cardiología","id":"ITEM-1","issued":{"date-parts":[["2020"]]},"page":"21-24","publisher":"Sociedad Colombiana de Cardiología y Cirugía Cardiovascular","title":"Riesgo cardiovascular relacionado con la radiación ionizante","type":"article-journal","volume":"27"},"uris":["http://www.mendeley.com/documents/?uuid=c48103b4-6191-4dc0-8a6e-83c5cead747e"]}],"mendeley":{"formattedCitation":"(Aristizábal, 2020)","plainTextFormattedCitation":"(Aristizábal, 2020)","previouslyFormattedCitation":"(Aristizábal, 2020)"},"properties":{"noteIndex":0},"schema":"https://github.com/citation-style-language/schema/raw/master/csl-citation.json"}</w:instrText>
      </w:r>
      <w:r>
        <w:fldChar w:fldCharType="separate"/>
      </w:r>
      <w:r w:rsidRPr="00207427">
        <w:rPr>
          <w:noProof/>
          <w:lang w:val="es-EC"/>
        </w:rPr>
        <w:t>(Aristizábal, 2020)</w:t>
      </w:r>
      <w:r>
        <w:fldChar w:fldCharType="end"/>
      </w:r>
      <w:r w:rsidRPr="00207427">
        <w:rPr>
          <w:lang w:val="es-EC"/>
        </w:rPr>
        <w:t xml:space="preserve"> y en la aparición de mal de Parkinson </w:t>
      </w:r>
      <w:r>
        <w:fldChar w:fldCharType="begin" w:fldLock="1"/>
      </w:r>
      <w:r w:rsidRPr="00207427">
        <w:rPr>
          <w:lang w:val="es-EC"/>
        </w:rPr>
        <w:instrText>ADDIN CSL_CITATION {"citationItems":[{"id":"ITEM-1","itemData":{"DOI":"10.1093/IJE/DYZ230","ISSN":"14643685","PMID":"31722376","abstract":"Background: Patients receiving radiotherapy demonstrate cognitive deficits, impairment of neurogenesis and neurovascular damage developing as late side effects of radiation exposure to the head. In light of the increasing use of diagnostic radiolo</w:instrText>
      </w:r>
      <w:r>
        <w:instrText>gical procedures, epidemiological data raise concerns about possible harmful effects of low-level radiation on the human brain. A series of studies of chronically exposed Russian nuclear workers have provided information on risks of cancer and non-cancer diseases. Methods: This study aimed to assess the risk of Parkinson's-disease (PD) incidence in a cohort of workers occupationally exposed to chronic radiation. The cohort comprised workers of a Russian nuclear production facility who were first employed in 1948-1982 and followed up until the end of 2013 (22 377 individuals; 25% female). Using the AMFIT module of EPICURE software, relative risk and excess relative risk per unit dose (ERR/Gy) were calculated based on maximum likelihood. Results: A linear association was found between PD incidence and cumulative c-dose after adjusting for sex and attained age [ERR/Gy ¼ 1.02 (95% confidence interval, 0.59 to 1.63, p ¼ 5.44 x 10-5)]. The ERR/Gy of external radiation for PD incidence was stable after adjusting for neutron dose (ERR/Gy ¼ 1.03; 95% confidence interval: 0.59 to 1.67, p ¼ 6.86 x 10-5). The risk increased with increasing lag period and decreased notably after adjusting for body mass index, smoking and alcohol consumption. Additional adjustments for hypertension, gout, gastric ulcer, head injuries with loss of awareness</w:instrText>
      </w:r>
      <w:r w:rsidRPr="00207427">
        <w:rPr>
          <w:lang w:val="es-EC"/>
        </w:rPr>
        <w:instrText xml:space="preserve"> and diabetes mellitus did not affect the risk estimate. Conclusions: This study is the first to suggest that PD is associated with prolonged occupational external c-ray exposure.","author":[{"dropping-particle":"V.","family":"Azizova","given":"Tamara","non-dropping-particle":"","parse-names":false,"suffix":""},{"dropping-particle":"V.","family":"Bannikova","given":"Maria","non-dropping-particle":"","parse-names":false,"suffix":""},{"dropping-particle":"","family":"Grigoryeva","given":"Evgeniya S.","non-dropping-particle":"","parse-names":false,"suffix":""},{"dropping-particle":"","family":"Rybkina","given":"Valentina L.","non-dropping-particle":"","parse-names":false,"suffix":""},{"dropping-particle":"","family":"Hamada","given":"Nobuyuki","non-dropping-particle":"","parse-names":false,"suffix":""}],"container-title":"International Journal of Epidemiology","id":"ITEM-1","issue":"2","issued":{"date-parts":[["2021"]]},"page":"435-447","title":"Occupational exposure to chronic ionizing radiation increases risk of Parkinson's disease incidence in Russian Mayak workers","type":"article-journal","volume":"49"},"uris":["http://www.mendeley.com/documents/?uuid=88a981a9-9c75-404e-acee-a218cfc117c5"]}],"mendeley":{"formattedCitation":"(Azizova et al., 2021)","plainTextFormattedCitation":"(Azizova et al., 2021)","previouslyFormattedCitation":"(Azizova et al., 2021)"},"properties":{"noteIndex":0},"schema":"https://github.com/citation-style-language/schema/raw/master/csl-citation.json"}</w:instrText>
      </w:r>
      <w:r>
        <w:fldChar w:fldCharType="separate"/>
      </w:r>
      <w:r w:rsidRPr="00207427">
        <w:rPr>
          <w:noProof/>
          <w:lang w:val="es-EC"/>
        </w:rPr>
        <w:t>(Azizova et al., 2021)</w:t>
      </w:r>
      <w:r>
        <w:fldChar w:fldCharType="end"/>
      </w:r>
      <w:r w:rsidRPr="00207427">
        <w:rPr>
          <w:lang w:val="es-EC"/>
        </w:rPr>
        <w:t>.</w:t>
      </w:r>
    </w:p>
    <w:p w14:paraId="50A4FB38" w14:textId="77777777" w:rsidR="00207427" w:rsidRPr="00207427" w:rsidRDefault="00207427" w:rsidP="00207427">
      <w:pPr>
        <w:spacing w:after="120"/>
        <w:rPr>
          <w:lang w:val="es-EC"/>
        </w:rPr>
      </w:pPr>
      <w:r w:rsidRPr="00207427">
        <w:rPr>
          <w:lang w:val="es-EC"/>
        </w:rPr>
        <w:t xml:space="preserve">Según </w:t>
      </w:r>
      <w:r>
        <w:fldChar w:fldCharType="begin" w:fldLock="1"/>
      </w:r>
      <w:r w:rsidRPr="00207427">
        <w:rPr>
          <w:lang w:val="es-EC"/>
        </w:rPr>
        <w:instrText>ADDIN CSL_CITATION {"citationItems":[{"id":"ITEM-1","itemData":{"DOI":"10.1016/j.rccar.2020.01.005","ISSN":"0120-5633","author":[{"dropping-particle":"","family":"Puerta-Ortiz","given":"J","non-dropping-particle":"","parse-names":false,"suffix":""},{"dropping-particle":"","family":"Morales-Aramburo","given":"J","non-dropping-particle":"","parse-names":false,"suffix":""}],"container-title":"Revista Colombiana de Cardiología","id":"ITEM-1","issue":"S1","issued":{"date-parts":[["2020"]]},"page":"61-71","publisher":"Sociedad Colombiana de Cardiolog&amp;iacute;a y Cirug&amp;iacute;a Cardiovascular","title":"Efectos biológicos de las radiaciones ionizantes","type":"article-journal","volume":"27"},"uris":["http://www.mendeley.com/documents/?uuid=4f89a276-1a1f-4396-ba13-adbb8b9b8111"]}],"mendeley":{"formattedCitation":"(Puerta-Ortiz &amp; Morales-Aramburo, 2020)","manualFormatting":"Puerta-Ortiz y Morales-Aramburo (2020, p. 62)","plainTextFormattedCitation":"(Puerta-Ortiz &amp; Morales-Aramburo, 2020)","previouslyFormattedCitation":"(Puerta-Ortiz &amp; Morales-Aramburo, 2020)"},"properties":{"noteIndex":0},"schema":"https://github.com/citation-style-language/schema/raw/master/csl-citation.json"}</w:instrText>
      </w:r>
      <w:r>
        <w:fldChar w:fldCharType="separate"/>
      </w:r>
      <w:r w:rsidRPr="00207427">
        <w:rPr>
          <w:noProof/>
          <w:lang w:val="es-EC"/>
        </w:rPr>
        <w:t>Puerta-Ortiz y Morales-Aramburo (2020, p. 62)</w:t>
      </w:r>
      <w:r>
        <w:fldChar w:fldCharType="end"/>
      </w:r>
      <w:r w:rsidRPr="00207427">
        <w:rPr>
          <w:lang w:val="es-EC"/>
        </w:rPr>
        <w:t xml:space="preserve">, existen unos tejidos más </w:t>
      </w:r>
      <w:proofErr w:type="spellStart"/>
      <w:r w:rsidRPr="00207427">
        <w:rPr>
          <w:lang w:val="es-EC"/>
        </w:rPr>
        <w:t>radiosensibles</w:t>
      </w:r>
      <w:proofErr w:type="spellEnd"/>
      <w:r w:rsidRPr="00207427">
        <w:rPr>
          <w:lang w:val="es-EC"/>
        </w:rPr>
        <w:t xml:space="preserve"> que otros. Los autores afirman que “la piel y los tejidos hematopoyéticos se consideran los más </w:t>
      </w:r>
      <w:proofErr w:type="spellStart"/>
      <w:r w:rsidRPr="00207427">
        <w:rPr>
          <w:lang w:val="es-EC"/>
        </w:rPr>
        <w:t>radiosensibles</w:t>
      </w:r>
      <w:proofErr w:type="spellEnd"/>
      <w:r w:rsidRPr="00207427">
        <w:rPr>
          <w:lang w:val="es-EC"/>
        </w:rPr>
        <w:t xml:space="preserve">, mientras que las células del tejido nervioso y muscular son las más resistentes”. </w:t>
      </w:r>
    </w:p>
    <w:p w14:paraId="64467D84" w14:textId="77777777" w:rsidR="00207427" w:rsidRPr="00207427" w:rsidRDefault="00207427" w:rsidP="00207427">
      <w:pPr>
        <w:spacing w:after="120"/>
        <w:rPr>
          <w:lang w:val="es-EC"/>
        </w:rPr>
      </w:pPr>
      <w:r w:rsidRPr="00207427">
        <w:rPr>
          <w:lang w:val="es-EC"/>
        </w:rPr>
        <w:t xml:space="preserve">Ahora bien, existen dos fenómenos a nivel celular que son inducidos por las radiaciones y forman parte de su mecanismo para generar daño al individuo expuesto. Estos son las llamadas aberraciones cromosómicas y los </w:t>
      </w:r>
      <w:proofErr w:type="spellStart"/>
      <w:r w:rsidRPr="00207427">
        <w:rPr>
          <w:lang w:val="es-EC"/>
        </w:rPr>
        <w:t>micronúcleos</w:t>
      </w:r>
      <w:proofErr w:type="spellEnd"/>
      <w:r w:rsidRPr="00207427">
        <w:rPr>
          <w:lang w:val="es-EC"/>
        </w:rPr>
        <w:t xml:space="preserve">. Las primeras, representan el principal indicador biológico de actividad </w:t>
      </w:r>
      <w:proofErr w:type="spellStart"/>
      <w:r w:rsidRPr="00207427">
        <w:rPr>
          <w:lang w:val="es-EC"/>
        </w:rPr>
        <w:t>mutagénica</w:t>
      </w:r>
      <w:proofErr w:type="spellEnd"/>
      <w:r w:rsidRPr="00207427">
        <w:rPr>
          <w:lang w:val="es-EC"/>
        </w:rPr>
        <w:t xml:space="preserve"> para evaluar la exposición a </w:t>
      </w:r>
      <w:proofErr w:type="spellStart"/>
      <w:r w:rsidRPr="00207427">
        <w:rPr>
          <w:lang w:val="es-EC"/>
        </w:rPr>
        <w:t>mutágenos</w:t>
      </w:r>
      <w:proofErr w:type="spellEnd"/>
      <w:r w:rsidRPr="00207427">
        <w:rPr>
          <w:lang w:val="es-EC"/>
        </w:rPr>
        <w:t xml:space="preserve"> y agentes </w:t>
      </w:r>
      <w:proofErr w:type="spellStart"/>
      <w:r w:rsidRPr="00207427">
        <w:rPr>
          <w:lang w:val="es-EC"/>
        </w:rPr>
        <w:t>carcinogenéticos</w:t>
      </w:r>
      <w:proofErr w:type="spellEnd"/>
      <w:r w:rsidRPr="00207427">
        <w:rPr>
          <w:lang w:val="es-EC"/>
        </w:rPr>
        <w:t xml:space="preserve"> </w:t>
      </w:r>
      <w:r>
        <w:fldChar w:fldCharType="begin" w:fldLock="1"/>
      </w:r>
      <w:r w:rsidRPr="00207427">
        <w:rPr>
          <w:lang w:val="es-EC"/>
        </w:rPr>
        <w:instrText>ADDIN CSL_CITATION {"citationItems":[{"id":"ITEM-1","itemData":{"DOI":"10.4067/s0718-85602020000100008","ISSN":"0718-8560","author":[{"dropping-particle":"","family":"Ramos-Avasola","given":"Sergio","non-dropping-particle":"","parse-names":false,"suffix":""},{"dropping-particle":"","family":"Rivera","given":"Daniel","non-dropping-particle":"","parse-names":false,"suffix":""},{"dropping-particle":"","family":"Segura","given":"Kevin","non-dropping-particle":"","parse-names":false,"suffix":""},{"dropping-particle":"","family":"Thraves","given":"Edgar","non-dropping-particle":"","parse-names":false,"suffix":""},{"dropping-particle":"","family":"Durán","given":"Ariel","non-dropping-particle":"","parse-names":false,"suffix":""},{"dropping-particle":"","family":"Soto","given":"Víctor","non-dropping-particle":"","parse-names":false,"suffix":""},{"dropping-particle":"","family":"Gamarra","given":"Jorge","non-dropping-particle":"","parse-names":false,"suffix":""},{"dropping-particle":"","family":"Ojeda","given":"María Isabel","non-dropping-particle":"","parse-names":false,"suffix":""}],"container-title":"Revista chilena de cardiología","id":"ITEM-1","issue":"1","issued":{"date-parts":[["2020"]]},"page":"8-15","title":"Análisis citogenético en linfocitos de trabajadores expuestos a radiación ionizante en una unidad de cardiología intervencional de Chile: Estudio piloto y revisión de la literatura","type":"article-journal","volume":"39"},"uris":["http://www.mendeley.com/documents/?uuid=3ad99622-0aa7-4134-a97a-f3f2d2151c95"]}],"mendeley":{"formattedCitation":"(Ramos-Avasola, Rivera, et al., 2020)","plainTextFormattedCitation":"(Ramos-Avasola, Rivera, et al., 2020)","previouslyFormattedCitation":"(Ramos-Avasola, Rivera, et al., 2020)"},"properties":{"noteIndex":0},"schema":"https://github.com/citation-style-language/schema/raw/master/csl-citation.json"}</w:instrText>
      </w:r>
      <w:r>
        <w:fldChar w:fldCharType="separate"/>
      </w:r>
      <w:r w:rsidRPr="00207427">
        <w:rPr>
          <w:noProof/>
          <w:lang w:val="es-EC"/>
        </w:rPr>
        <w:t>(Ramos-Avasola, Rivera, et al., 2020)</w:t>
      </w:r>
      <w:r>
        <w:fldChar w:fldCharType="end"/>
      </w:r>
      <w:r w:rsidRPr="00207427">
        <w:rPr>
          <w:lang w:val="es-EC"/>
        </w:rPr>
        <w:t>.</w:t>
      </w:r>
    </w:p>
    <w:p w14:paraId="7F4A198D" w14:textId="77777777" w:rsidR="00207427" w:rsidRPr="00207427" w:rsidRDefault="00207427" w:rsidP="00207427">
      <w:pPr>
        <w:spacing w:after="120"/>
        <w:rPr>
          <w:lang w:val="es-EC"/>
        </w:rPr>
      </w:pPr>
      <w:r w:rsidRPr="00207427">
        <w:rPr>
          <w:lang w:val="es-EC"/>
        </w:rPr>
        <w:t xml:space="preserve">En resumen, según lo expresan </w:t>
      </w:r>
      <w:r>
        <w:fldChar w:fldCharType="begin" w:fldLock="1"/>
      </w:r>
      <w:r w:rsidRPr="00207427">
        <w:rPr>
          <w:lang w:val="es-EC"/>
        </w:rPr>
        <w:instrText>ADDIN CSL_CITATION {"citationItems":[{"id":"ITEM-1","itemData":{"DOI":"10.4067/s0717-93082018000100005","abstract":"Existen diversos documentos y recomendaciones internacionales sobre nombres, conceptos, definiciones y campos de aplicación para diversas magnitudes y unidades utilizadas para monitorear los niveles de radiación ionizante a los que son expuestos los trabajadores durante los procedimientos de Radiodiagnóstico e Intervencionismo. Sin embargo, la legislación nacional, al igual que para la dosime- tría de los pacientes, no se encuentra actualizada en este sentido y no contempla en sus documentos un glosario actualizado que permita encontrar en forma rápida y precisa este tipo de información. Por lo anterior, este trabajo de revisión corresponde a un segundo documento guía, complementario a nuestro trabajo publicado en 2015 titulado “Magnitudes y unidades para dosimetría a pacientes en radiodiagnóstico e intervencionismo”, que describe de manera didáctica y en un lenguaje sencillo para los profesionales de la salud y áreas afines, las principales magnitudes y unidades que se deben conocer y utilizar en la dosimetría ocupacional de los trabajadores que participan en procedimientos de Radiodiagnóstico e In- tervencionismo.","author":[{"dropping-particle":"","family":"Ubeda de la C","given":"Carlos","non-dropping-particle":"","parse-names":false,"suffix":""},{"dropping-particle":"","family":"Nocetti G.","given":"Diego","non-dropping-particle":"","parse-names":false,"suffix":""},{"dropping-particle":"","family":"Inzulza C.","given":"Alonso","non-dropping-particle":"","parse-names":false,"suffix":""},{"dropping-particle":"","family":"Oyarzún C.","given":"Carlos","non-dropping-particle":"","parse-names":false,"suffix":""},{"dropping-particle":"","family":"Alarcón E.","given":"Renato","non-dropping-particle":"","parse-names":false,"suffix":""}],"container-title":"Revista chilena de radiología","id":"ITEM-1","issue":"1","issued":{"date-parts":[["2018"]]},"page":"5-11","title":"Magnitudes y unidades para dosimetría del personal ocupacionalmente expuesto en radiodiagnóstico e intervencionismo","type":"article-journal","volume":"24"},"uris":["http://www.mendeley.com/documents/?uuid=4eeb428f-65e2-4ee3-b514-a1beaef439db"]}],"mendeley":{"formattedCitation":"(Ubeda de la C et al., 2018)","manualFormatting":"Ubeda de la C et al. (2018)","plainTextFormattedCitation":"(Ubeda de la C et al., 2018)","previouslyFormattedCitation":"(Ubeda de la C et al., 2018)"},"properties":{"noteIndex":0},"schema":"https://github.com/citation-style-language/schema/raw/master/csl-citation.json"}</w:instrText>
      </w:r>
      <w:r>
        <w:fldChar w:fldCharType="separate"/>
      </w:r>
      <w:r w:rsidRPr="00207427">
        <w:rPr>
          <w:noProof/>
          <w:lang w:val="es-EC"/>
        </w:rPr>
        <w:t>Ubeda de la C et al. (2018)</w:t>
      </w:r>
      <w:r>
        <w:fldChar w:fldCharType="end"/>
      </w:r>
      <w:r w:rsidRPr="00207427">
        <w:rPr>
          <w:lang w:val="es-EC"/>
        </w:rPr>
        <w:t>, la exposición a las radiaciones ionizantes puede producirse como consecuencia de las diversas actividades llevadas a cabo por el ser humano, particularmente por el trabajo. En este sentido, la exposición ocupacional, sobre todo en el campo médico, representa un problema que hay que atender para minimizar los riesgos del personal.</w:t>
      </w:r>
    </w:p>
    <w:p w14:paraId="58C325F1" w14:textId="77777777" w:rsidR="00207427" w:rsidRPr="00207427" w:rsidRDefault="00207427" w:rsidP="00207427">
      <w:pPr>
        <w:spacing w:after="120"/>
        <w:rPr>
          <w:lang w:val="es-EC"/>
        </w:rPr>
      </w:pPr>
      <w:r w:rsidRPr="00207427">
        <w:rPr>
          <w:lang w:val="es-EC"/>
        </w:rPr>
        <w:t xml:space="preserve">En vista de la abundante información existente se hace necesario realizar una sistematización de los datos relacionados con los efectos de las radiaciones ionizantes en el personal de salud. Por ello, el objetivo del presente estudio es identificar las alteraciones clínicas en la salud del personal expuesto a </w:t>
      </w:r>
      <w:r w:rsidRPr="00207427">
        <w:rPr>
          <w:lang w:val="es-EC"/>
        </w:rPr>
        <w:lastRenderedPageBreak/>
        <w:t>radiaciones ionizantes en los hospitales mediante una revisión sistemática con fuentes secundarias.</w:t>
      </w:r>
    </w:p>
    <w:p w14:paraId="1E6D2ABE" w14:textId="727605F2" w:rsidR="006B3540" w:rsidRDefault="006B3540" w:rsidP="006B3540">
      <w:pPr>
        <w:pStyle w:val="Ttulo2"/>
        <w:numPr>
          <w:ilvl w:val="1"/>
          <w:numId w:val="1"/>
        </w:numPr>
        <w:tabs>
          <w:tab w:val="num" w:pos="360"/>
        </w:tabs>
        <w:ind w:left="0" w:firstLine="0"/>
        <w:rPr>
          <w:b w:val="0"/>
          <w:bCs w:val="0"/>
        </w:rPr>
      </w:pPr>
      <w:bookmarkStart w:id="30" w:name="_Toc69097060"/>
      <w:bookmarkStart w:id="31" w:name="_Toc79421796"/>
      <w:r w:rsidRPr="00826B21">
        <w:t>Formulación del problema</w:t>
      </w:r>
      <w:bookmarkEnd w:id="30"/>
      <w:bookmarkEnd w:id="31"/>
    </w:p>
    <w:p w14:paraId="5D0D6EDF" w14:textId="3AD11A11" w:rsidR="006B3540" w:rsidRDefault="006B3540" w:rsidP="006B3540">
      <w:pPr>
        <w:rPr>
          <w:lang w:val="es-EC"/>
        </w:rPr>
      </w:pPr>
      <w:r>
        <w:rPr>
          <w:lang w:val="es-EC"/>
        </w:rPr>
        <w:t xml:space="preserve">¿Cuáles son </w:t>
      </w:r>
      <w:r w:rsidRPr="006B3540">
        <w:rPr>
          <w:lang w:val="es-EC"/>
        </w:rPr>
        <w:t>las alteraciones clínicas en la salud del personal expuesto a radiaciones ionizantes en los hospitales</w:t>
      </w:r>
      <w:r>
        <w:rPr>
          <w:lang w:val="es-EC"/>
        </w:rPr>
        <w:t>?</w:t>
      </w:r>
    </w:p>
    <w:p w14:paraId="67635586" w14:textId="77777777" w:rsidR="006B3540" w:rsidRPr="00826B21" w:rsidRDefault="006B3540" w:rsidP="006B3540">
      <w:pPr>
        <w:pStyle w:val="Ttulo2"/>
        <w:numPr>
          <w:ilvl w:val="1"/>
          <w:numId w:val="1"/>
        </w:numPr>
        <w:tabs>
          <w:tab w:val="num" w:pos="360"/>
        </w:tabs>
        <w:ind w:left="0" w:firstLine="0"/>
        <w:rPr>
          <w:b w:val="0"/>
          <w:bCs w:val="0"/>
        </w:rPr>
      </w:pPr>
      <w:bookmarkStart w:id="32" w:name="_Toc69097061"/>
      <w:bookmarkStart w:id="33" w:name="_Toc79421797"/>
      <w:r w:rsidRPr="00826B21">
        <w:t>Objetivo de la investigación</w:t>
      </w:r>
      <w:bookmarkEnd w:id="32"/>
      <w:bookmarkEnd w:id="33"/>
    </w:p>
    <w:p w14:paraId="68D4E0D3" w14:textId="564A495E" w:rsidR="006B3540" w:rsidRDefault="006B3540" w:rsidP="006B3540">
      <w:pPr>
        <w:rPr>
          <w:lang w:val="es-EC"/>
        </w:rPr>
      </w:pPr>
      <w:r>
        <w:rPr>
          <w:lang w:val="es-EC"/>
        </w:rPr>
        <w:t xml:space="preserve">Identificar </w:t>
      </w:r>
      <w:r w:rsidRPr="006B3540">
        <w:rPr>
          <w:lang w:val="es-EC"/>
        </w:rPr>
        <w:t>las alteraciones clínicas en la salud del personal expuesto a radiaciones ionizantes en los hospitales</w:t>
      </w:r>
      <w:r w:rsidRPr="00826B21">
        <w:rPr>
          <w:lang w:val="es-EC"/>
        </w:rPr>
        <w:t>.</w:t>
      </w:r>
    </w:p>
    <w:p w14:paraId="0AA1F393" w14:textId="32728DAF" w:rsidR="006B3540" w:rsidRDefault="006B3540">
      <w:pPr>
        <w:rPr>
          <w:lang w:val="es-EC"/>
        </w:rPr>
      </w:pPr>
    </w:p>
    <w:p w14:paraId="6FB22ED1" w14:textId="21BAEEC4" w:rsidR="001E0093" w:rsidRDefault="001E0093">
      <w:pPr>
        <w:rPr>
          <w:lang w:val="es-EC"/>
        </w:rPr>
      </w:pPr>
    </w:p>
    <w:p w14:paraId="1B66A78D" w14:textId="4C36979A" w:rsidR="001E0093" w:rsidRDefault="001E0093">
      <w:pPr>
        <w:rPr>
          <w:lang w:val="es-EC"/>
        </w:rPr>
      </w:pPr>
    </w:p>
    <w:p w14:paraId="6562BE71" w14:textId="1830EA8B" w:rsidR="001E0093" w:rsidRDefault="001E0093">
      <w:pPr>
        <w:rPr>
          <w:lang w:val="es-EC"/>
        </w:rPr>
      </w:pPr>
    </w:p>
    <w:p w14:paraId="27A282C8" w14:textId="207FF38C" w:rsidR="001E0093" w:rsidRDefault="001E0093">
      <w:pPr>
        <w:rPr>
          <w:lang w:val="es-EC"/>
        </w:rPr>
      </w:pPr>
    </w:p>
    <w:p w14:paraId="67AF00DF" w14:textId="3FC16200" w:rsidR="001E0093" w:rsidRDefault="001E0093">
      <w:pPr>
        <w:rPr>
          <w:lang w:val="es-EC"/>
        </w:rPr>
      </w:pPr>
    </w:p>
    <w:p w14:paraId="78D95E8E" w14:textId="460D7581" w:rsidR="001E0093" w:rsidRDefault="001E0093">
      <w:pPr>
        <w:rPr>
          <w:lang w:val="es-EC"/>
        </w:rPr>
      </w:pPr>
    </w:p>
    <w:p w14:paraId="0D61C2E3" w14:textId="7A7E3CF4" w:rsidR="001E0093" w:rsidRDefault="001E0093">
      <w:pPr>
        <w:rPr>
          <w:lang w:val="es-EC"/>
        </w:rPr>
      </w:pPr>
    </w:p>
    <w:p w14:paraId="57F54936" w14:textId="78067E19" w:rsidR="001E0093" w:rsidRDefault="001E0093">
      <w:pPr>
        <w:rPr>
          <w:lang w:val="es-EC"/>
        </w:rPr>
      </w:pPr>
    </w:p>
    <w:p w14:paraId="2C206AFC" w14:textId="72B52095" w:rsidR="001E0093" w:rsidRDefault="001E0093">
      <w:pPr>
        <w:rPr>
          <w:lang w:val="es-EC"/>
        </w:rPr>
      </w:pPr>
    </w:p>
    <w:p w14:paraId="29AFE892" w14:textId="5C79E701" w:rsidR="001E0093" w:rsidRDefault="001E0093">
      <w:pPr>
        <w:rPr>
          <w:lang w:val="es-EC"/>
        </w:rPr>
      </w:pPr>
    </w:p>
    <w:p w14:paraId="4B9FF385" w14:textId="524E0D35" w:rsidR="001E0093" w:rsidRDefault="001E0093">
      <w:pPr>
        <w:rPr>
          <w:lang w:val="es-EC"/>
        </w:rPr>
      </w:pPr>
    </w:p>
    <w:p w14:paraId="175D8692" w14:textId="7A003A1F" w:rsidR="001E0093" w:rsidRDefault="001E0093">
      <w:pPr>
        <w:rPr>
          <w:lang w:val="es-EC"/>
        </w:rPr>
      </w:pPr>
    </w:p>
    <w:p w14:paraId="75C2A21B" w14:textId="46D1E6E9" w:rsidR="001E0093" w:rsidRDefault="001E0093">
      <w:pPr>
        <w:rPr>
          <w:lang w:val="es-EC"/>
        </w:rPr>
      </w:pPr>
    </w:p>
    <w:p w14:paraId="39B8F69F" w14:textId="77777777" w:rsidR="00F7739A" w:rsidRDefault="00F7739A" w:rsidP="00F7739A">
      <w:pPr>
        <w:pStyle w:val="Ttulo1"/>
      </w:pPr>
      <w:bookmarkStart w:id="34" w:name="_Toc69097062"/>
      <w:bookmarkStart w:id="35" w:name="_Toc79421798"/>
      <w:r>
        <w:lastRenderedPageBreak/>
        <w:t>CAPÍTULO II. MATERIALES Y MÉTODOS</w:t>
      </w:r>
      <w:bookmarkEnd w:id="34"/>
      <w:bookmarkEnd w:id="35"/>
    </w:p>
    <w:p w14:paraId="07DA09E2" w14:textId="77777777" w:rsidR="00F7739A" w:rsidRPr="00826B21" w:rsidRDefault="00F7739A" w:rsidP="00F7739A">
      <w:pPr>
        <w:pStyle w:val="Ttulo2"/>
        <w:rPr>
          <w:b w:val="0"/>
          <w:bCs w:val="0"/>
        </w:rPr>
      </w:pPr>
      <w:bookmarkStart w:id="36" w:name="_Toc69097063"/>
      <w:bookmarkStart w:id="37" w:name="_Toc79421799"/>
      <w:r w:rsidRPr="00416C5A">
        <w:t>2.1.</w:t>
      </w:r>
      <w:r>
        <w:t xml:space="preserve"> </w:t>
      </w:r>
      <w:r w:rsidRPr="00826B21">
        <w:t>Diseño del estudio: Revisión sistemática exploratoria</w:t>
      </w:r>
      <w:bookmarkEnd w:id="36"/>
      <w:bookmarkEnd w:id="37"/>
    </w:p>
    <w:p w14:paraId="24DF4296" w14:textId="03D98BCC" w:rsidR="00FF5626" w:rsidRDefault="00FF5626" w:rsidP="00FF5626">
      <w:pPr>
        <w:rPr>
          <w:lang w:val="es-EC"/>
        </w:rPr>
      </w:pPr>
      <w:r w:rsidRPr="00FF5626">
        <w:rPr>
          <w:lang w:val="es-EC"/>
        </w:rPr>
        <w:t>Esta investigación se basó en los postulados de las revisiones sistemáticas exploratorias (RSE), que según Fernández-Sánchez et al. (2020), permiten obtener una panorámica amplia sobre la mejor evidencia de un tema en particular. Estas revisiones, a través de una pregunta enfocada a un problema sirven para la identificación de lagunas sobre un área en la cual se ha investigado poco o nada.</w:t>
      </w:r>
    </w:p>
    <w:p w14:paraId="3CDCBC49" w14:textId="77777777" w:rsidR="00FF5626" w:rsidRPr="00416C5A" w:rsidRDefault="00FF5626" w:rsidP="00FF5626">
      <w:pPr>
        <w:pStyle w:val="Ttulo2"/>
        <w:rPr>
          <w:b w:val="0"/>
          <w:bCs w:val="0"/>
        </w:rPr>
      </w:pPr>
      <w:bookmarkStart w:id="38" w:name="_Toc69097064"/>
      <w:bookmarkStart w:id="39" w:name="_Toc79421800"/>
      <w:r>
        <w:t xml:space="preserve">2.2. </w:t>
      </w:r>
      <w:r w:rsidRPr="00416C5A">
        <w:t>Procedimiento de recolección de datos</w:t>
      </w:r>
      <w:bookmarkEnd w:id="38"/>
      <w:bookmarkEnd w:id="39"/>
    </w:p>
    <w:p w14:paraId="240A2E30" w14:textId="7B300D5D" w:rsidR="00FF5626" w:rsidRPr="00FF5626" w:rsidRDefault="00FF5626" w:rsidP="00FF5626">
      <w:pPr>
        <w:rPr>
          <w:lang w:val="es-EC"/>
        </w:rPr>
      </w:pPr>
      <w:r w:rsidRPr="00FF5626">
        <w:rPr>
          <w:lang w:val="es-EC"/>
        </w:rPr>
        <w:t xml:space="preserve">Las búsquedas se realizaron en español, inglés y portugués. Se utilizaron como palabras clave en español los términos radiaciones ionizantes, exposición ocupacional a radiaciones ionizantes, riesgos ocupacionales de las radiaciones ionizantes, alteraciones clínicas como consecuencia de las radiaciones ionizantes. </w:t>
      </w:r>
      <w:r w:rsidRPr="00FF5626">
        <w:t xml:space="preserve">En </w:t>
      </w:r>
      <w:proofErr w:type="spellStart"/>
      <w:r w:rsidRPr="00FF5626">
        <w:t>inglés</w:t>
      </w:r>
      <w:proofErr w:type="spellEnd"/>
      <w:r w:rsidRPr="00FF5626">
        <w:t xml:space="preserve"> </w:t>
      </w:r>
      <w:proofErr w:type="spellStart"/>
      <w:r w:rsidRPr="00FF5626">
        <w:t>las</w:t>
      </w:r>
      <w:proofErr w:type="spellEnd"/>
      <w:r w:rsidRPr="00FF5626">
        <w:t xml:space="preserve"> </w:t>
      </w:r>
      <w:proofErr w:type="spellStart"/>
      <w:r w:rsidRPr="00FF5626">
        <w:t>palabras</w:t>
      </w:r>
      <w:proofErr w:type="spellEnd"/>
      <w:r w:rsidRPr="00FF5626">
        <w:t xml:space="preserve"> de </w:t>
      </w:r>
      <w:proofErr w:type="spellStart"/>
      <w:r w:rsidRPr="00FF5626">
        <w:t>búsqueda</w:t>
      </w:r>
      <w:proofErr w:type="spellEnd"/>
      <w:r w:rsidRPr="00FF5626">
        <w:t xml:space="preserve"> </w:t>
      </w:r>
      <w:proofErr w:type="spellStart"/>
      <w:r w:rsidRPr="00FF5626">
        <w:t>fueron</w:t>
      </w:r>
      <w:proofErr w:type="spellEnd"/>
      <w:r w:rsidRPr="00FF5626">
        <w:t xml:space="preserve"> ionizing radiation, occupational exposure to ionizing radiation, occupational risks of ionizing radiation, clinical changes as a consequence of ionizing radiation. </w:t>
      </w:r>
      <w:r w:rsidRPr="00FF5626">
        <w:rPr>
          <w:lang w:val="es-EC"/>
        </w:rPr>
        <w:t xml:space="preserve">Mientras que, en portugués, las palabras clave fueron </w:t>
      </w:r>
      <w:proofErr w:type="spellStart"/>
      <w:r w:rsidRPr="00FF5626">
        <w:rPr>
          <w:lang w:val="es-EC"/>
        </w:rPr>
        <w:t>radiação</w:t>
      </w:r>
      <w:proofErr w:type="spellEnd"/>
      <w:r w:rsidRPr="00FF5626">
        <w:rPr>
          <w:lang w:val="es-EC"/>
        </w:rPr>
        <w:t xml:space="preserve"> ionizante, </w:t>
      </w:r>
      <w:proofErr w:type="spellStart"/>
      <w:r w:rsidRPr="00FF5626">
        <w:rPr>
          <w:lang w:val="es-EC"/>
        </w:rPr>
        <w:t>exposição</w:t>
      </w:r>
      <w:proofErr w:type="spellEnd"/>
      <w:r w:rsidRPr="00FF5626">
        <w:rPr>
          <w:lang w:val="es-EC"/>
        </w:rPr>
        <w:t xml:space="preserve"> ocupacional à </w:t>
      </w:r>
      <w:proofErr w:type="spellStart"/>
      <w:r w:rsidRPr="00FF5626">
        <w:rPr>
          <w:lang w:val="es-EC"/>
        </w:rPr>
        <w:t>radiação</w:t>
      </w:r>
      <w:proofErr w:type="spellEnd"/>
      <w:r w:rsidRPr="00FF5626">
        <w:rPr>
          <w:lang w:val="es-EC"/>
        </w:rPr>
        <w:t xml:space="preserve"> ionizante, riscos </w:t>
      </w:r>
      <w:proofErr w:type="spellStart"/>
      <w:r w:rsidRPr="00FF5626">
        <w:rPr>
          <w:lang w:val="es-EC"/>
        </w:rPr>
        <w:t>ocupacionais</w:t>
      </w:r>
      <w:proofErr w:type="spellEnd"/>
      <w:r w:rsidRPr="00FF5626">
        <w:rPr>
          <w:lang w:val="es-EC"/>
        </w:rPr>
        <w:t xml:space="preserve"> da </w:t>
      </w:r>
      <w:proofErr w:type="spellStart"/>
      <w:r w:rsidRPr="00FF5626">
        <w:rPr>
          <w:lang w:val="es-EC"/>
        </w:rPr>
        <w:t>radiação</w:t>
      </w:r>
      <w:proofErr w:type="spellEnd"/>
      <w:r w:rsidRPr="00FF5626">
        <w:rPr>
          <w:lang w:val="es-EC"/>
        </w:rPr>
        <w:t xml:space="preserve"> ionizante, </w:t>
      </w:r>
      <w:proofErr w:type="spellStart"/>
      <w:r w:rsidRPr="00FF5626">
        <w:rPr>
          <w:lang w:val="es-EC"/>
        </w:rPr>
        <w:t>alterações</w:t>
      </w:r>
      <w:proofErr w:type="spellEnd"/>
      <w:r w:rsidRPr="00FF5626">
        <w:rPr>
          <w:lang w:val="es-EC"/>
        </w:rPr>
        <w:t xml:space="preserve"> clínicas como </w:t>
      </w:r>
      <w:proofErr w:type="spellStart"/>
      <w:r w:rsidRPr="00FF5626">
        <w:rPr>
          <w:lang w:val="es-EC"/>
        </w:rPr>
        <w:t>consequência</w:t>
      </w:r>
      <w:proofErr w:type="spellEnd"/>
      <w:r w:rsidRPr="00FF5626">
        <w:rPr>
          <w:lang w:val="es-EC"/>
        </w:rPr>
        <w:t xml:space="preserve"> da </w:t>
      </w:r>
      <w:proofErr w:type="spellStart"/>
      <w:r w:rsidRPr="00FF5626">
        <w:rPr>
          <w:lang w:val="es-EC"/>
        </w:rPr>
        <w:t>radiação</w:t>
      </w:r>
      <w:proofErr w:type="spellEnd"/>
      <w:r w:rsidRPr="00FF5626">
        <w:rPr>
          <w:lang w:val="es-EC"/>
        </w:rPr>
        <w:t xml:space="preserve"> ionizante.</w:t>
      </w:r>
    </w:p>
    <w:p w14:paraId="250AF103" w14:textId="77777777" w:rsidR="00207427" w:rsidRPr="00207427" w:rsidRDefault="00207427" w:rsidP="00207427">
      <w:pPr>
        <w:spacing w:after="120"/>
        <w:rPr>
          <w:lang w:val="es-EC"/>
        </w:rPr>
      </w:pPr>
      <w:bookmarkStart w:id="40" w:name="_Toc69097065"/>
      <w:r w:rsidRPr="00207427">
        <w:rPr>
          <w:lang w:val="es-EC"/>
        </w:rPr>
        <w:t xml:space="preserve">La revisión de las fuentes se hizo en los </w:t>
      </w:r>
      <w:proofErr w:type="spellStart"/>
      <w:r w:rsidRPr="00207427">
        <w:rPr>
          <w:lang w:val="es-EC"/>
        </w:rPr>
        <w:t>metabuscadores</w:t>
      </w:r>
      <w:proofErr w:type="spellEnd"/>
      <w:r w:rsidRPr="00207427">
        <w:rPr>
          <w:lang w:val="es-EC"/>
        </w:rPr>
        <w:t xml:space="preserve"> Google Académico y </w:t>
      </w:r>
      <w:proofErr w:type="spellStart"/>
      <w:r w:rsidRPr="00207427">
        <w:rPr>
          <w:lang w:val="es-EC"/>
        </w:rPr>
        <w:t>SemanticScholar</w:t>
      </w:r>
      <w:proofErr w:type="spellEnd"/>
      <w:r w:rsidRPr="00207427">
        <w:rPr>
          <w:lang w:val="es-EC"/>
        </w:rPr>
        <w:t xml:space="preserve">, así como en las bases de datos o buscadores especializados como </w:t>
      </w:r>
      <w:proofErr w:type="spellStart"/>
      <w:r w:rsidRPr="00207427">
        <w:rPr>
          <w:lang w:val="es-EC"/>
        </w:rPr>
        <w:t>Scopus</w:t>
      </w:r>
      <w:proofErr w:type="spellEnd"/>
      <w:r w:rsidRPr="00207427">
        <w:rPr>
          <w:lang w:val="es-EC"/>
        </w:rPr>
        <w:t xml:space="preserve">, </w:t>
      </w:r>
      <w:proofErr w:type="spellStart"/>
      <w:r w:rsidRPr="00207427">
        <w:rPr>
          <w:lang w:val="es-EC"/>
        </w:rPr>
        <w:t>ScienceDirect</w:t>
      </w:r>
      <w:proofErr w:type="spellEnd"/>
      <w:r w:rsidRPr="00207427">
        <w:rPr>
          <w:lang w:val="es-EC"/>
        </w:rPr>
        <w:t xml:space="preserve">, </w:t>
      </w:r>
      <w:proofErr w:type="spellStart"/>
      <w:r w:rsidRPr="00207427">
        <w:rPr>
          <w:lang w:val="es-EC"/>
        </w:rPr>
        <w:t>PubMed</w:t>
      </w:r>
      <w:proofErr w:type="spellEnd"/>
      <w:r w:rsidRPr="00207427">
        <w:rPr>
          <w:lang w:val="es-EC"/>
        </w:rPr>
        <w:t xml:space="preserve">, LILACS, </w:t>
      </w:r>
      <w:proofErr w:type="spellStart"/>
      <w:r w:rsidRPr="00207427">
        <w:rPr>
          <w:lang w:val="es-EC"/>
        </w:rPr>
        <w:t>SciELO</w:t>
      </w:r>
      <w:proofErr w:type="spellEnd"/>
      <w:r w:rsidRPr="00207427">
        <w:rPr>
          <w:lang w:val="es-EC"/>
        </w:rPr>
        <w:t xml:space="preserve"> y biblioteca Cochrane. En una primera etapa de búsqueda el resultado fue de 1 221 artículos, luego de eliminar los duplicados y descartar los estudios no pertinentes quedaron 133 artículos. Como criterios de inclusión para la sección de resultados se tomó en cuenta que el año de publicación fuera a partir del año 2016 y que el estudio tuviera un diseño transversal, de casos y controles, de cohorte, revisiones sistemáticas y / o </w:t>
      </w:r>
      <w:proofErr w:type="spellStart"/>
      <w:r w:rsidRPr="00207427">
        <w:rPr>
          <w:lang w:val="es-EC"/>
        </w:rPr>
        <w:t>metaanálisis</w:t>
      </w:r>
      <w:proofErr w:type="spellEnd"/>
      <w:r w:rsidRPr="00207427">
        <w:rPr>
          <w:lang w:val="es-EC"/>
        </w:rPr>
        <w:t>.</w:t>
      </w:r>
    </w:p>
    <w:p w14:paraId="6640532D" w14:textId="77777777" w:rsidR="00FF5626" w:rsidRPr="00416C5A" w:rsidRDefault="00FF5626" w:rsidP="00FF5626">
      <w:pPr>
        <w:pStyle w:val="Ttulo2"/>
        <w:rPr>
          <w:b w:val="0"/>
          <w:bCs w:val="0"/>
        </w:rPr>
      </w:pPr>
      <w:bookmarkStart w:id="41" w:name="_Toc79421801"/>
      <w:r>
        <w:lastRenderedPageBreak/>
        <w:t xml:space="preserve">2.3. </w:t>
      </w:r>
      <w:r w:rsidRPr="00416C5A">
        <w:t>Análisis de los datos</w:t>
      </w:r>
      <w:bookmarkEnd w:id="40"/>
      <w:bookmarkEnd w:id="41"/>
    </w:p>
    <w:p w14:paraId="70DB2860" w14:textId="77777777" w:rsidR="00207427" w:rsidRPr="00207427" w:rsidRDefault="00207427" w:rsidP="00207427">
      <w:pPr>
        <w:spacing w:after="120"/>
        <w:rPr>
          <w:lang w:val="es-EC"/>
        </w:rPr>
      </w:pPr>
      <w:r w:rsidRPr="00207427">
        <w:rPr>
          <w:lang w:val="es-EC"/>
        </w:rPr>
        <w:t>Se obtuvieron artículos completos y se realizó un análisis de los contenidos para verificar la pertinencia para ser incluidos en el presente estudio. En total se incluyeron 30 artículos que cumplieron con los criterios de inclusión. Los datos se presentaron en matrices que incluyeron los siguientes elementos de cada artículo: autor, año de publicación, título del artículo, país donde se desarrolló el estudio, la metodología y los aportes o hallazgos de cada publicación.</w:t>
      </w:r>
    </w:p>
    <w:p w14:paraId="04DB6C6C" w14:textId="77777777" w:rsidR="00207427" w:rsidRDefault="00207427" w:rsidP="00FF5626">
      <w:pPr>
        <w:rPr>
          <w:lang w:val="es-EC"/>
        </w:rPr>
      </w:pPr>
    </w:p>
    <w:p w14:paraId="2EFF8003" w14:textId="1ADEB674" w:rsidR="00941F3B" w:rsidRDefault="00941F3B" w:rsidP="00FF5626">
      <w:pPr>
        <w:rPr>
          <w:lang w:val="es-EC"/>
        </w:rPr>
      </w:pPr>
    </w:p>
    <w:p w14:paraId="6D0A3EEE" w14:textId="3D1D128B" w:rsidR="00941F3B" w:rsidRDefault="00941F3B" w:rsidP="00FF5626">
      <w:pPr>
        <w:rPr>
          <w:lang w:val="es-EC"/>
        </w:rPr>
      </w:pPr>
    </w:p>
    <w:p w14:paraId="1F5D2F7F" w14:textId="54F3DC2C" w:rsidR="00941F3B" w:rsidRDefault="00941F3B" w:rsidP="00FF5626">
      <w:pPr>
        <w:rPr>
          <w:lang w:val="es-EC"/>
        </w:rPr>
      </w:pPr>
    </w:p>
    <w:p w14:paraId="2A52774D" w14:textId="38B78D5B" w:rsidR="00941F3B" w:rsidRDefault="00941F3B" w:rsidP="00FF5626">
      <w:pPr>
        <w:rPr>
          <w:lang w:val="es-EC"/>
        </w:rPr>
      </w:pPr>
    </w:p>
    <w:p w14:paraId="74B6A15D" w14:textId="1D596DAA" w:rsidR="00941F3B" w:rsidRDefault="00941F3B" w:rsidP="00FF5626">
      <w:pPr>
        <w:rPr>
          <w:lang w:val="es-EC"/>
        </w:rPr>
      </w:pPr>
    </w:p>
    <w:p w14:paraId="0AD0D66C" w14:textId="08BEA18A" w:rsidR="00941F3B" w:rsidRDefault="00941F3B" w:rsidP="00FF5626">
      <w:pPr>
        <w:rPr>
          <w:lang w:val="es-EC"/>
        </w:rPr>
      </w:pPr>
    </w:p>
    <w:p w14:paraId="1447D65F" w14:textId="22F7A692" w:rsidR="00941F3B" w:rsidRDefault="00941F3B" w:rsidP="00FF5626">
      <w:pPr>
        <w:rPr>
          <w:lang w:val="es-EC"/>
        </w:rPr>
      </w:pPr>
    </w:p>
    <w:p w14:paraId="11BE0163" w14:textId="4147FE58" w:rsidR="00941F3B" w:rsidRDefault="00941F3B" w:rsidP="00FF5626">
      <w:pPr>
        <w:rPr>
          <w:lang w:val="es-EC"/>
        </w:rPr>
      </w:pPr>
    </w:p>
    <w:p w14:paraId="01F54579" w14:textId="3976DBB8" w:rsidR="00941F3B" w:rsidRDefault="00941F3B" w:rsidP="00FF5626">
      <w:pPr>
        <w:rPr>
          <w:lang w:val="es-EC"/>
        </w:rPr>
      </w:pPr>
    </w:p>
    <w:p w14:paraId="1FD7F47F" w14:textId="3ACB5DAA" w:rsidR="00941F3B" w:rsidRDefault="00941F3B" w:rsidP="00FF5626">
      <w:pPr>
        <w:rPr>
          <w:lang w:val="es-EC"/>
        </w:rPr>
      </w:pPr>
    </w:p>
    <w:p w14:paraId="26D51F12" w14:textId="5915C6FC" w:rsidR="00941F3B" w:rsidRDefault="00941F3B" w:rsidP="00FF5626">
      <w:pPr>
        <w:rPr>
          <w:lang w:val="es-EC"/>
        </w:rPr>
      </w:pPr>
    </w:p>
    <w:p w14:paraId="337F9C65" w14:textId="419FA948" w:rsidR="00941F3B" w:rsidRDefault="00941F3B" w:rsidP="00FF5626">
      <w:pPr>
        <w:rPr>
          <w:lang w:val="es-EC"/>
        </w:rPr>
      </w:pPr>
    </w:p>
    <w:p w14:paraId="252DF9C9" w14:textId="6FD46A8F" w:rsidR="00941F3B" w:rsidRDefault="00941F3B" w:rsidP="00FF5626">
      <w:pPr>
        <w:rPr>
          <w:lang w:val="es-EC"/>
        </w:rPr>
      </w:pPr>
    </w:p>
    <w:p w14:paraId="4308E849" w14:textId="47C40792" w:rsidR="00941F3B" w:rsidRDefault="00941F3B" w:rsidP="00FF5626">
      <w:pPr>
        <w:rPr>
          <w:lang w:val="es-EC"/>
        </w:rPr>
      </w:pPr>
    </w:p>
    <w:p w14:paraId="466337B7" w14:textId="675D52DA" w:rsidR="00941F3B" w:rsidRDefault="00941F3B" w:rsidP="00FF5626">
      <w:pPr>
        <w:rPr>
          <w:lang w:val="es-EC"/>
        </w:rPr>
      </w:pPr>
    </w:p>
    <w:p w14:paraId="09101073" w14:textId="4D6AF060" w:rsidR="00941F3B" w:rsidRDefault="00941F3B" w:rsidP="00941F3B">
      <w:pPr>
        <w:pStyle w:val="Ttulo1"/>
      </w:pPr>
      <w:bookmarkStart w:id="42" w:name="_Toc69097066"/>
      <w:bookmarkStart w:id="43" w:name="_Toc79421802"/>
      <w:r>
        <w:lastRenderedPageBreak/>
        <w:t>CAPÍTULO III. RESULTADOS</w:t>
      </w:r>
      <w:bookmarkEnd w:id="42"/>
      <w:r>
        <w:t xml:space="preserve"> Y DISCUSIÓN</w:t>
      </w:r>
      <w:bookmarkEnd w:id="43"/>
    </w:p>
    <w:p w14:paraId="37CB49BF" w14:textId="77777777" w:rsidR="00AF42EC" w:rsidRPr="00207427" w:rsidRDefault="00AF42EC" w:rsidP="00AF42EC">
      <w:pPr>
        <w:spacing w:after="120"/>
        <w:rPr>
          <w:lang w:val="es-EC"/>
        </w:rPr>
      </w:pPr>
      <w:r w:rsidRPr="00207427">
        <w:rPr>
          <w:lang w:val="es-EC"/>
        </w:rPr>
        <w:t xml:space="preserve">La línea de investigación relacionada con las alteraciones clínicas del personal de salud expuesto a radiaciones ionizantes presenta un alto nivel de actividad. El problema es estudiado desde distintos ángulos y perspectivas. Por ejemplo, </w:t>
      </w:r>
      <w:r>
        <w:fldChar w:fldCharType="begin" w:fldLock="1"/>
      </w:r>
      <w:r w:rsidRPr="00207427">
        <w:rPr>
          <w:lang w:val="es-EC"/>
        </w:rPr>
        <w:instrText>ADDIN CSL_CITATION {"citationItems":[{"id":"ITEM-1","itemData":{"DOI":"10.1259/bjr.20190829","ISSN":"0007-1285","abstract":"The International Commission on Radiological Protection (ICRP) has considered for over 60 years that the lens of the eye is among the most radiosensitive tissues, and has recommended dose limits for the lens to prevent occurrence of vision impairing cataracts (VICs). Epidemiological evidence that doses much lower than previously thought produce cataracts led ICRP to recommend reducing dose threshold for VICs and reducing an occupational equivalent dose limit for the lens in 2011, when only a single threshold of 0.5?Gy was recommended. On the basis of epidemiological evidence, ICRP assumed progression of minor opacities into VICs and no dose rate effect. This contrasts with previously recommended separate thresholds for minor opacities and VICs, and for different exposure scenarios. Progression was assumed based on similar risks of cataracts and cataract surgery in Japanese atomic bomb survivors. The absence of dose rate effect derived from the observed similar thresholds for protracted exposures in Chernobyl cleanup workers and in atomic bomb survivors. Since 2011, there has been an increasing body of epidemiological evidence relating to cataracts and other ocular diseases (i.e. glaucoma and macular degeneration), particularly at low doses and low dose rates. This review paper gives an overview of the scientific basis of the 2011 ICRP recommendation, discusses the plausibility of these two assumptions in the light of emerging scientific evidence, and considers the radiosensitivity of the lens among ocular structures.","author":[{"dropping-particle":"","family":"Hamada","given":"Nobuyuki","non-dropping-particle":"","parse-names":false,"suffix":""},{"dropping-particle":"V","family":"Azizova","given":"Tamara","non-dropping-particle":"","parse-names":false,"suffix":""},{"dropping-particle":"","family":"Little","given":"Mark P","non-dropping-particle":"","parse-names":false,"suffix":""}],"container-title":"The British Journal of Radiology","id":"ITEM-1","issue":"1115","issued":{"date-parts":[["2019","11","12"]]},"note":"doi: 10.1259/bjr.20190829","page":"20190829","publisher":"The British Institute of Radiology","title":"An update on effects of ionizing radiation exposure on the eye","type":"article-journal","volume":"93"},"uris":["http://www.mendeley.com/documents/?uuid=645386de-7657-4526-9001-08110d321f94"]}],"mendeley":{"formattedCitation":"(Hamada et al., 2019)","manualFormatting":"Hamada et al. (2019)","plainTextFormattedCitation":"(Hamada et al., 2019)","previouslyFormattedCitation":"(Hamada et al., 2019)"},"properties":{"noteIndex":0},"schema":"https://github.com/citation-style-language/schema/raw/master/csl-citation.json"}</w:instrText>
      </w:r>
      <w:r>
        <w:fldChar w:fldCharType="separate"/>
      </w:r>
      <w:r w:rsidRPr="00207427">
        <w:rPr>
          <w:noProof/>
          <w:lang w:val="es-EC"/>
        </w:rPr>
        <w:t>Hamada et al. (2019)</w:t>
      </w:r>
      <w:r>
        <w:fldChar w:fldCharType="end"/>
      </w:r>
      <w:r w:rsidRPr="00207427">
        <w:rPr>
          <w:lang w:val="es-EC"/>
        </w:rPr>
        <w:t xml:space="preserve">, se enfocan en los efectos en el ojo que se producen como consecuencia de la exposición ocupacional a radiaciones. Mientras que </w:t>
      </w:r>
      <w:r>
        <w:fldChar w:fldCharType="begin" w:fldLock="1"/>
      </w:r>
      <w:r w:rsidRPr="00207427">
        <w:rPr>
          <w:lang w:val="es-EC"/>
        </w:rPr>
        <w:instrText>ADDIN CSL_CITATION {"citationItems":[{"id":"ITEM-1","itemData":{"DOI":"10.1016/j.ejrad.2020.109279","ISSN":"0720-048X","author":[{"dropping-particle":"","family":"Luigi","given":"Dante","non-dropping-particle":"","parse-names":false,"suffix":""},{"dropping-particle":"","family":"Fontana","given":"Luca","non-dropping-particle":"","parse-names":false,"suffix":""},{"dropping-particle":"","family":"Leso","given":"Veruscka","non-dropping-particle":"","parse-names":false,"suffix":""},{"dropping-particle":"","family":"Dolce","given":"Pasquale","non-dropping-particle":"","parse-names":false,"suffix":""},{"dropping-particle":"","family":"Vitale","given":"Rosalba","non-dropping-particle":"","parse-names":false,"suffix":""},{"dropping-particle":"","family":"Vetrani","given":"Ilaria","non-dropping-particle":"","parse-names":false,"suffix":""},{"dropping-particle":"","family":"Galdi","given":"Aniello","non-dropping-particle":"","parse-names":false,"suffix":""},{"dropping-particle":"","family":"Iavicoli","given":"Ivo","non-dropping-particle":"","parse-names":false,"suffix":""}],"container-title":"European Journal of Radiology","id":"ITEM-1","issue":"May","issued":{"date-parts":[["2020"]]},"page":"109279","publisher":"Elsevier B.V.","title":"Low dose ionizing radiation exposure and risk of thyroid functional alterations in healthcare workers","type":"article-journal","volume":"132"},"uris":["http://www.mendeley.com/documents/?uuid=47ca6228-24ef-41c3-a6ff-d4fe558ae195"]}],"mendeley":{"formattedCitation":"(Luigi et al., 2020)","manualFormatting":"Luigi et al. (2020)","plainTextFormattedCitation":"(Luigi et al., 2020)","previouslyFormattedCitation":"(Luigi et al., 2020)"},"properties":{"noteIndex":0},"schema":"https://github.com/citation-style-language/schema/raw/master/csl-citation.json"}</w:instrText>
      </w:r>
      <w:r>
        <w:fldChar w:fldCharType="separate"/>
      </w:r>
      <w:r w:rsidRPr="00207427">
        <w:rPr>
          <w:noProof/>
          <w:lang w:val="es-EC"/>
        </w:rPr>
        <w:t>Luigi et al. (2020)</w:t>
      </w:r>
      <w:r>
        <w:fldChar w:fldCharType="end"/>
      </w:r>
      <w:r w:rsidRPr="00207427">
        <w:rPr>
          <w:lang w:val="es-EC"/>
        </w:rPr>
        <w:t>, centran su investigación en la relación entre las radiaciones ionizantes en trabajadores sanitarios y las alteraciones funcionales de la glándula tiroides.</w:t>
      </w:r>
    </w:p>
    <w:p w14:paraId="0CD8FDC8" w14:textId="77777777" w:rsidR="00AF42EC" w:rsidRPr="00207427" w:rsidRDefault="00AF42EC" w:rsidP="00AF42EC">
      <w:pPr>
        <w:spacing w:after="120"/>
        <w:rPr>
          <w:lang w:val="es-EC"/>
        </w:rPr>
      </w:pPr>
      <w:r w:rsidRPr="00207427">
        <w:rPr>
          <w:lang w:val="es-EC"/>
        </w:rPr>
        <w:t>Atendiendo a la diversidad de estudios, en primer lugar, se presenta una tabla donde se establece el país de realización de los distintos estudios considerados (Tabla 1), los países que más aportaron estudios a esta revisión fueron Colombia, Chile y Estados Unidos. Posteriormente, se consideraron las investigaciones incluidas tomando en cuenta su diseño (Tabla 2), siendo las revisiones de la literatura y sistemáticas las que aportaron un mayor porcentaje (46,7%). Por último, se organiza esta sección en base a los aportes de los investigadores sobre la exposición ocupacional a las radiaciones ionizantes y su efecto en los distintos órganos y sistemas que conforman el cuerpo humano (Tabla 3).</w:t>
      </w:r>
    </w:p>
    <w:p w14:paraId="7B8C8984" w14:textId="77777777" w:rsidR="00AF42EC" w:rsidRPr="00207427" w:rsidRDefault="00AF42EC" w:rsidP="00AF42EC">
      <w:pPr>
        <w:spacing w:after="120"/>
        <w:rPr>
          <w:lang w:val="es-EC"/>
        </w:rPr>
      </w:pPr>
      <w:r w:rsidRPr="00207427">
        <w:rPr>
          <w:lang w:val="es-EC"/>
        </w:rPr>
        <w:t xml:space="preserve">Uno de los ejes es el que menciona los efectos de las radiaciones sobre la salud ocular de los trabajadores expuestos a radiaciones. En este sentido, </w:t>
      </w:r>
      <w:r>
        <w:fldChar w:fldCharType="begin" w:fldLock="1"/>
      </w:r>
      <w:r w:rsidRPr="00207427">
        <w:rPr>
          <w:lang w:val="es-EC"/>
        </w:rPr>
        <w:instrText>ADDIN CSL_CITATION {"citationItems":[{"id":"ITEM-1","itemData":{"ISSN":"0066-782X","author":[{"dropping-particle":"","family":"Barbosa","given":"Adriano Henrique Pereira","non-dropping-particle":"","parse-names":false,"suffix":""},{"dropping-particle":"","family":"Medeiros","given":"Regina Bitelli","non-dropping-particle":"","parse-names":false,"suffix":""},{"dropping-particle":"","family":"Corpa","given":"Adriana Maria Rodrigues","non-dropping-particle":"","parse-names":false,"suffix":""},{"dropping-particle":"","family":"Higa","given":"Fabiana Shinzato","non-dropping-particle":"","parse-names":false,"suffix":""},{"dropping-particle":"de","family":"Souza","given":"Marco Túlio","non-dropping-particle":"","parse-names":false,"suffix":""},{"dropping-particle":"","family":"Barbosa","given":"Patrícia Lopes","non-dropping-particle":"","parse-names":false,"suffix":""},{"dropping-particle":"","family":"Moreira","given":"Antônio Carlos","non-dropping-particle":"","parse-names":false,"suffix":""},{"dropping-particle":"de","family":"Quadros","given":"Alexandre Shaan","non-dropping-particle":"","parse-names":false,"suffix":""},{"dropping-particle":"","family":"Lemke","given":"Viviana de Mello Guzzo","non-dropping-particle":"","parse-names":false,"suffix":""},{"dropping-particle":"","family":"Cantarelli","given":"Marcelo José de Carvalho","non-dropping-particle":"","parse-names":false,"suffix":""}],"container-title":"Arquivos brasileiros de cardiologia","id":"ITEM-1","issued":{"date-parts":[["2019"]]},"page":"392-399","publisher":"SciELO Brasil","title":"Prevalence of Lens Opacity in Interventional Cardiologists and Professional Working in the Hemodynamics in Brazil","type":"article-journal","volume":"112"},"uris":["http://www.mendeley.com/documents/?uuid=c69569cd-f356-4021-9a98-b5f7d6433209"]}],"mendeley":{"formattedCitation":"(Barbosa et al., 2019)","manualFormatting":"Barbosa et al. (2019)","plainTextFormattedCitation":"(Barbosa et al., 2019)","previouslyFormattedCitation":"(Barbosa et al., 2019)"},"properties":{"noteIndex":0},"schema":"https://github.com/citation-style-language/schema/raw/master/csl-citation.json"}</w:instrText>
      </w:r>
      <w:r>
        <w:fldChar w:fldCharType="separate"/>
      </w:r>
      <w:r w:rsidRPr="00207427">
        <w:rPr>
          <w:noProof/>
          <w:lang w:val="es-EC"/>
        </w:rPr>
        <w:t>Barbosa et al. (2019)</w:t>
      </w:r>
      <w:r>
        <w:fldChar w:fldCharType="end"/>
      </w:r>
      <w:r w:rsidRPr="00207427">
        <w:rPr>
          <w:lang w:val="es-EC"/>
        </w:rPr>
        <w:t xml:space="preserve">, refieren que el cristalino es uno de los órganos más </w:t>
      </w:r>
      <w:proofErr w:type="spellStart"/>
      <w:r w:rsidRPr="00207427">
        <w:rPr>
          <w:lang w:val="es-EC"/>
        </w:rPr>
        <w:t>radiosensibles</w:t>
      </w:r>
      <w:proofErr w:type="spellEnd"/>
      <w:r w:rsidRPr="00207427">
        <w:rPr>
          <w:lang w:val="es-EC"/>
        </w:rPr>
        <w:t xml:space="preserve"> del cuerpo y realizaron una investigación sobre la prevalencia de la opacidad del cristalino en cardiólogos intervencionistas y profesionales que trabajan en hemodinámica en Brasil. Compararon la prevalencia de cataratas en los profesionales y los compararon con población no expuesta a las radiaciones. Reportaron que la catarata fue más prevalente en los profesionales expuestos a radiaciones ionizantes, siendo la catarata </w:t>
      </w:r>
      <w:proofErr w:type="spellStart"/>
      <w:r w:rsidRPr="00207427">
        <w:rPr>
          <w:lang w:val="es-EC"/>
        </w:rPr>
        <w:t>subcapsular</w:t>
      </w:r>
      <w:proofErr w:type="spellEnd"/>
      <w:r w:rsidRPr="00207427">
        <w:rPr>
          <w:lang w:val="es-EC"/>
        </w:rPr>
        <w:t xml:space="preserve"> posterior el hallazgo más frecuente.</w:t>
      </w:r>
    </w:p>
    <w:p w14:paraId="59847F11" w14:textId="77777777" w:rsidR="00AF42EC" w:rsidRPr="00207427" w:rsidRDefault="00AF42EC" w:rsidP="00AF42EC">
      <w:pPr>
        <w:spacing w:after="120"/>
        <w:rPr>
          <w:lang w:val="es-EC"/>
        </w:rPr>
      </w:pPr>
      <w:r w:rsidRPr="00207427">
        <w:rPr>
          <w:lang w:val="es-EC"/>
        </w:rPr>
        <w:t>Tabla 1. Artículos sobre efectos clínicos de la exposición ocupacional a las radiaciones ionizantes por país.</w:t>
      </w:r>
    </w:p>
    <w:tbl>
      <w:tblPr>
        <w:tblStyle w:val="Tablanormal2"/>
        <w:tblW w:w="0" w:type="auto"/>
        <w:tblLook w:val="04A0" w:firstRow="1" w:lastRow="0" w:firstColumn="1" w:lastColumn="0" w:noHBand="0" w:noVBand="1"/>
      </w:tblPr>
      <w:tblGrid>
        <w:gridCol w:w="2831"/>
        <w:gridCol w:w="2831"/>
        <w:gridCol w:w="2831"/>
      </w:tblGrid>
      <w:tr w:rsidR="00AF42EC" w:rsidRPr="00A24510" w14:paraId="2884CB30" w14:textId="77777777" w:rsidTr="00AA1F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4B0BA197" w14:textId="77777777" w:rsidR="00AF42EC" w:rsidRPr="00A24510" w:rsidRDefault="00AF42EC" w:rsidP="00AA1F0B">
            <w:pPr>
              <w:spacing w:after="0" w:line="240" w:lineRule="auto"/>
              <w:jc w:val="center"/>
              <w:rPr>
                <w:rFonts w:cs="Arial"/>
                <w:sz w:val="20"/>
                <w:szCs w:val="20"/>
              </w:rPr>
            </w:pPr>
            <w:r w:rsidRPr="00A24510">
              <w:rPr>
                <w:rFonts w:cs="Arial"/>
                <w:sz w:val="20"/>
                <w:szCs w:val="20"/>
              </w:rPr>
              <w:t>País</w:t>
            </w:r>
          </w:p>
        </w:tc>
        <w:tc>
          <w:tcPr>
            <w:tcW w:w="2831" w:type="dxa"/>
          </w:tcPr>
          <w:p w14:paraId="184305B5" w14:textId="77777777" w:rsidR="00AF42EC" w:rsidRPr="00A24510" w:rsidRDefault="00AF42EC" w:rsidP="00AA1F0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 xml:space="preserve">No de </w:t>
            </w:r>
            <w:proofErr w:type="spellStart"/>
            <w:r w:rsidRPr="00A24510">
              <w:rPr>
                <w:rFonts w:cs="Arial"/>
                <w:sz w:val="20"/>
                <w:szCs w:val="20"/>
              </w:rPr>
              <w:t>artículos</w:t>
            </w:r>
            <w:proofErr w:type="spellEnd"/>
          </w:p>
        </w:tc>
        <w:tc>
          <w:tcPr>
            <w:tcW w:w="2831" w:type="dxa"/>
          </w:tcPr>
          <w:p w14:paraId="5E3EC127" w14:textId="77777777" w:rsidR="00AF42EC" w:rsidRPr="00A24510" w:rsidRDefault="00AF42EC" w:rsidP="00AA1F0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w:t>
            </w:r>
          </w:p>
        </w:tc>
      </w:tr>
      <w:tr w:rsidR="00AF42EC" w:rsidRPr="00A24510" w14:paraId="63403583"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973B7FF" w14:textId="77777777" w:rsidR="00AF42EC" w:rsidRPr="00A24510" w:rsidRDefault="00AF42EC" w:rsidP="00AA1F0B">
            <w:pPr>
              <w:spacing w:after="0" w:line="240" w:lineRule="auto"/>
              <w:jc w:val="center"/>
              <w:rPr>
                <w:rFonts w:cs="Arial"/>
                <w:sz w:val="20"/>
                <w:szCs w:val="20"/>
              </w:rPr>
            </w:pPr>
            <w:r w:rsidRPr="00A24510">
              <w:rPr>
                <w:rFonts w:cs="Arial"/>
                <w:sz w:val="20"/>
                <w:szCs w:val="20"/>
              </w:rPr>
              <w:t>Colombia</w:t>
            </w:r>
          </w:p>
        </w:tc>
        <w:tc>
          <w:tcPr>
            <w:tcW w:w="2831" w:type="dxa"/>
          </w:tcPr>
          <w:p w14:paraId="37667705"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4</w:t>
            </w:r>
          </w:p>
        </w:tc>
        <w:tc>
          <w:tcPr>
            <w:tcW w:w="2831" w:type="dxa"/>
          </w:tcPr>
          <w:p w14:paraId="70F0DC4C"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13,3</w:t>
            </w:r>
          </w:p>
        </w:tc>
      </w:tr>
      <w:tr w:rsidR="00AF42EC" w:rsidRPr="00A24510" w14:paraId="536ADCFE"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3151BDA1" w14:textId="77777777" w:rsidR="00AF42EC" w:rsidRPr="00A24510" w:rsidRDefault="00AF42EC" w:rsidP="00AA1F0B">
            <w:pPr>
              <w:spacing w:after="0" w:line="240" w:lineRule="auto"/>
              <w:jc w:val="center"/>
              <w:rPr>
                <w:rFonts w:cs="Arial"/>
                <w:sz w:val="20"/>
                <w:szCs w:val="20"/>
              </w:rPr>
            </w:pPr>
            <w:proofErr w:type="spellStart"/>
            <w:r w:rsidRPr="00A24510">
              <w:rPr>
                <w:rFonts w:cs="Arial"/>
                <w:sz w:val="20"/>
                <w:szCs w:val="20"/>
              </w:rPr>
              <w:lastRenderedPageBreak/>
              <w:t>Estados</w:t>
            </w:r>
            <w:proofErr w:type="spellEnd"/>
            <w:r w:rsidRPr="00A24510">
              <w:rPr>
                <w:rFonts w:cs="Arial"/>
                <w:sz w:val="20"/>
                <w:szCs w:val="20"/>
              </w:rPr>
              <w:t xml:space="preserve"> </w:t>
            </w:r>
            <w:proofErr w:type="spellStart"/>
            <w:r w:rsidRPr="00A24510">
              <w:rPr>
                <w:rFonts w:cs="Arial"/>
                <w:sz w:val="20"/>
                <w:szCs w:val="20"/>
              </w:rPr>
              <w:t>Unidos</w:t>
            </w:r>
            <w:proofErr w:type="spellEnd"/>
          </w:p>
        </w:tc>
        <w:tc>
          <w:tcPr>
            <w:tcW w:w="2831" w:type="dxa"/>
          </w:tcPr>
          <w:p w14:paraId="27E49791"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3</w:t>
            </w:r>
          </w:p>
        </w:tc>
        <w:tc>
          <w:tcPr>
            <w:tcW w:w="2831" w:type="dxa"/>
          </w:tcPr>
          <w:p w14:paraId="0797537F"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10</w:t>
            </w:r>
          </w:p>
        </w:tc>
      </w:tr>
      <w:tr w:rsidR="00AF42EC" w:rsidRPr="00A24510" w14:paraId="24C56333"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45ACDC68" w14:textId="77777777" w:rsidR="00AF42EC" w:rsidRPr="00A24510" w:rsidRDefault="00AF42EC" w:rsidP="00AA1F0B">
            <w:pPr>
              <w:spacing w:after="0" w:line="240" w:lineRule="auto"/>
              <w:jc w:val="center"/>
              <w:rPr>
                <w:rFonts w:cs="Arial"/>
                <w:sz w:val="20"/>
                <w:szCs w:val="20"/>
              </w:rPr>
            </w:pPr>
            <w:r w:rsidRPr="00A24510">
              <w:rPr>
                <w:rFonts w:cs="Arial"/>
                <w:sz w:val="20"/>
                <w:szCs w:val="20"/>
              </w:rPr>
              <w:t>Chile</w:t>
            </w:r>
          </w:p>
        </w:tc>
        <w:tc>
          <w:tcPr>
            <w:tcW w:w="2831" w:type="dxa"/>
          </w:tcPr>
          <w:p w14:paraId="13905D59"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3</w:t>
            </w:r>
          </w:p>
        </w:tc>
        <w:tc>
          <w:tcPr>
            <w:tcW w:w="2831" w:type="dxa"/>
          </w:tcPr>
          <w:p w14:paraId="2459D176"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10</w:t>
            </w:r>
          </w:p>
        </w:tc>
      </w:tr>
      <w:tr w:rsidR="00AF42EC" w:rsidRPr="00A24510" w14:paraId="3BD56E67"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437B725F" w14:textId="77777777" w:rsidR="00AF42EC" w:rsidRPr="00A24510" w:rsidRDefault="00AF42EC" w:rsidP="00AA1F0B">
            <w:pPr>
              <w:spacing w:after="0" w:line="240" w:lineRule="auto"/>
              <w:jc w:val="center"/>
              <w:rPr>
                <w:rFonts w:cs="Arial"/>
                <w:sz w:val="20"/>
                <w:szCs w:val="20"/>
              </w:rPr>
            </w:pPr>
            <w:r w:rsidRPr="00A24510">
              <w:rPr>
                <w:rFonts w:cs="Arial"/>
                <w:sz w:val="20"/>
                <w:szCs w:val="20"/>
              </w:rPr>
              <w:t>Italia</w:t>
            </w:r>
          </w:p>
        </w:tc>
        <w:tc>
          <w:tcPr>
            <w:tcW w:w="2831" w:type="dxa"/>
          </w:tcPr>
          <w:p w14:paraId="71DF6DFE"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2</w:t>
            </w:r>
          </w:p>
        </w:tc>
        <w:tc>
          <w:tcPr>
            <w:tcW w:w="2831" w:type="dxa"/>
          </w:tcPr>
          <w:p w14:paraId="238B8E0E"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6,6</w:t>
            </w:r>
          </w:p>
        </w:tc>
      </w:tr>
      <w:tr w:rsidR="00AF42EC" w:rsidRPr="00A24510" w14:paraId="0576A291"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5F92B8E" w14:textId="77777777" w:rsidR="00AF42EC" w:rsidRPr="00A24510" w:rsidRDefault="00AF42EC" w:rsidP="00AA1F0B">
            <w:pPr>
              <w:spacing w:after="0" w:line="240" w:lineRule="auto"/>
              <w:jc w:val="center"/>
              <w:rPr>
                <w:rFonts w:cs="Arial"/>
                <w:sz w:val="20"/>
                <w:szCs w:val="20"/>
              </w:rPr>
            </w:pPr>
            <w:proofErr w:type="spellStart"/>
            <w:r w:rsidRPr="00A24510">
              <w:rPr>
                <w:rFonts w:cs="Arial"/>
                <w:sz w:val="20"/>
                <w:szCs w:val="20"/>
              </w:rPr>
              <w:t>Inglaterra</w:t>
            </w:r>
            <w:proofErr w:type="spellEnd"/>
          </w:p>
        </w:tc>
        <w:tc>
          <w:tcPr>
            <w:tcW w:w="2831" w:type="dxa"/>
          </w:tcPr>
          <w:p w14:paraId="43089AA9"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2</w:t>
            </w:r>
          </w:p>
        </w:tc>
        <w:tc>
          <w:tcPr>
            <w:tcW w:w="2831" w:type="dxa"/>
          </w:tcPr>
          <w:p w14:paraId="3C222873"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6,6</w:t>
            </w:r>
          </w:p>
        </w:tc>
      </w:tr>
      <w:tr w:rsidR="00AF42EC" w:rsidRPr="00A24510" w14:paraId="57CD150B"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33473F89" w14:textId="77777777" w:rsidR="00AF42EC" w:rsidRPr="00A24510" w:rsidRDefault="00AF42EC" w:rsidP="00AA1F0B">
            <w:pPr>
              <w:spacing w:after="0" w:line="240" w:lineRule="auto"/>
              <w:jc w:val="center"/>
              <w:rPr>
                <w:rFonts w:cs="Arial"/>
                <w:sz w:val="20"/>
                <w:szCs w:val="20"/>
              </w:rPr>
            </w:pPr>
            <w:proofErr w:type="spellStart"/>
            <w:r w:rsidRPr="00A24510">
              <w:rPr>
                <w:rFonts w:cs="Arial"/>
                <w:sz w:val="20"/>
                <w:szCs w:val="20"/>
              </w:rPr>
              <w:t>Brasil</w:t>
            </w:r>
            <w:proofErr w:type="spellEnd"/>
          </w:p>
        </w:tc>
        <w:tc>
          <w:tcPr>
            <w:tcW w:w="2831" w:type="dxa"/>
          </w:tcPr>
          <w:p w14:paraId="4F5D40B6"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2</w:t>
            </w:r>
          </w:p>
        </w:tc>
        <w:tc>
          <w:tcPr>
            <w:tcW w:w="2831" w:type="dxa"/>
          </w:tcPr>
          <w:p w14:paraId="47886D12"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6,6</w:t>
            </w:r>
          </w:p>
        </w:tc>
      </w:tr>
      <w:tr w:rsidR="00AF42EC" w:rsidRPr="00A24510" w14:paraId="28855352"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1AD281A" w14:textId="77777777" w:rsidR="00AF42EC" w:rsidRPr="00A24510" w:rsidRDefault="00AF42EC" w:rsidP="00AA1F0B">
            <w:pPr>
              <w:spacing w:after="0" w:line="240" w:lineRule="auto"/>
              <w:jc w:val="center"/>
              <w:rPr>
                <w:rFonts w:cs="Arial"/>
                <w:sz w:val="20"/>
                <w:szCs w:val="20"/>
              </w:rPr>
            </w:pPr>
            <w:proofErr w:type="spellStart"/>
            <w:r w:rsidRPr="00A24510">
              <w:rPr>
                <w:rFonts w:cs="Arial"/>
                <w:sz w:val="20"/>
                <w:szCs w:val="20"/>
              </w:rPr>
              <w:t>Polonia</w:t>
            </w:r>
            <w:proofErr w:type="spellEnd"/>
          </w:p>
        </w:tc>
        <w:tc>
          <w:tcPr>
            <w:tcW w:w="2831" w:type="dxa"/>
          </w:tcPr>
          <w:p w14:paraId="1AE856DF"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2</w:t>
            </w:r>
          </w:p>
        </w:tc>
        <w:tc>
          <w:tcPr>
            <w:tcW w:w="2831" w:type="dxa"/>
          </w:tcPr>
          <w:p w14:paraId="5E59725D"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6,6</w:t>
            </w:r>
          </w:p>
        </w:tc>
      </w:tr>
      <w:tr w:rsidR="00AF42EC" w:rsidRPr="00A24510" w14:paraId="049CB169"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1DDA3C18" w14:textId="77777777" w:rsidR="00AF42EC" w:rsidRPr="00A24510" w:rsidRDefault="00AF42EC" w:rsidP="00AA1F0B">
            <w:pPr>
              <w:spacing w:after="0" w:line="240" w:lineRule="auto"/>
              <w:jc w:val="center"/>
              <w:rPr>
                <w:rFonts w:cs="Arial"/>
                <w:sz w:val="20"/>
                <w:szCs w:val="20"/>
              </w:rPr>
            </w:pPr>
            <w:r w:rsidRPr="00A24510">
              <w:rPr>
                <w:rFonts w:cs="Arial"/>
                <w:sz w:val="20"/>
                <w:szCs w:val="20"/>
              </w:rPr>
              <w:t>Venezuela</w:t>
            </w:r>
          </w:p>
        </w:tc>
        <w:tc>
          <w:tcPr>
            <w:tcW w:w="2831" w:type="dxa"/>
          </w:tcPr>
          <w:p w14:paraId="58402D40"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2</w:t>
            </w:r>
          </w:p>
        </w:tc>
        <w:tc>
          <w:tcPr>
            <w:tcW w:w="2831" w:type="dxa"/>
          </w:tcPr>
          <w:p w14:paraId="3114C37F"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6,6</w:t>
            </w:r>
          </w:p>
        </w:tc>
      </w:tr>
      <w:tr w:rsidR="00AF42EC" w:rsidRPr="00A24510" w14:paraId="617EF087"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A4ECD8F" w14:textId="77777777" w:rsidR="00AF42EC" w:rsidRPr="00A24510" w:rsidRDefault="00AF42EC" w:rsidP="00AA1F0B">
            <w:pPr>
              <w:spacing w:after="0" w:line="240" w:lineRule="auto"/>
              <w:jc w:val="center"/>
              <w:rPr>
                <w:rFonts w:cs="Arial"/>
                <w:sz w:val="20"/>
                <w:szCs w:val="20"/>
              </w:rPr>
            </w:pPr>
            <w:r w:rsidRPr="00A24510">
              <w:rPr>
                <w:rFonts w:cs="Arial"/>
                <w:sz w:val="20"/>
                <w:szCs w:val="20"/>
              </w:rPr>
              <w:t>India</w:t>
            </w:r>
          </w:p>
        </w:tc>
        <w:tc>
          <w:tcPr>
            <w:tcW w:w="2831" w:type="dxa"/>
          </w:tcPr>
          <w:p w14:paraId="0C309436"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3EB28401"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3,3</w:t>
            </w:r>
          </w:p>
        </w:tc>
      </w:tr>
      <w:tr w:rsidR="00AF42EC" w:rsidRPr="00A24510" w14:paraId="08F16013"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5DDE66E6" w14:textId="77777777" w:rsidR="00AF42EC" w:rsidRPr="00A24510" w:rsidRDefault="00AF42EC" w:rsidP="00AA1F0B">
            <w:pPr>
              <w:spacing w:after="0" w:line="240" w:lineRule="auto"/>
              <w:jc w:val="center"/>
              <w:rPr>
                <w:rFonts w:cs="Arial"/>
                <w:sz w:val="20"/>
                <w:szCs w:val="20"/>
              </w:rPr>
            </w:pPr>
            <w:proofErr w:type="spellStart"/>
            <w:r w:rsidRPr="00A24510">
              <w:rPr>
                <w:rFonts w:cs="Arial"/>
                <w:sz w:val="20"/>
                <w:szCs w:val="20"/>
              </w:rPr>
              <w:t>España</w:t>
            </w:r>
            <w:proofErr w:type="spellEnd"/>
          </w:p>
        </w:tc>
        <w:tc>
          <w:tcPr>
            <w:tcW w:w="2831" w:type="dxa"/>
          </w:tcPr>
          <w:p w14:paraId="381E690F"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01B146AF"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3,3</w:t>
            </w:r>
          </w:p>
        </w:tc>
      </w:tr>
      <w:tr w:rsidR="00AF42EC" w:rsidRPr="00A24510" w14:paraId="15E2C838"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2EFF6ABC" w14:textId="77777777" w:rsidR="00AF42EC" w:rsidRPr="00A24510" w:rsidRDefault="00AF42EC" w:rsidP="00AA1F0B">
            <w:pPr>
              <w:spacing w:after="0" w:line="240" w:lineRule="auto"/>
              <w:jc w:val="center"/>
              <w:rPr>
                <w:rFonts w:cs="Arial"/>
                <w:sz w:val="20"/>
                <w:szCs w:val="20"/>
              </w:rPr>
            </w:pPr>
            <w:proofErr w:type="spellStart"/>
            <w:r w:rsidRPr="00A24510">
              <w:rPr>
                <w:rFonts w:cs="Arial"/>
                <w:sz w:val="20"/>
                <w:szCs w:val="20"/>
              </w:rPr>
              <w:t>Japón</w:t>
            </w:r>
            <w:proofErr w:type="spellEnd"/>
          </w:p>
        </w:tc>
        <w:tc>
          <w:tcPr>
            <w:tcW w:w="2831" w:type="dxa"/>
          </w:tcPr>
          <w:p w14:paraId="17AE70C0"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1A2844C4"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3,3</w:t>
            </w:r>
          </w:p>
        </w:tc>
      </w:tr>
      <w:tr w:rsidR="00AF42EC" w:rsidRPr="00A24510" w14:paraId="410853E2"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3827C03B" w14:textId="77777777" w:rsidR="00AF42EC" w:rsidRPr="00A24510" w:rsidRDefault="00AF42EC" w:rsidP="00AA1F0B">
            <w:pPr>
              <w:spacing w:after="0" w:line="240" w:lineRule="auto"/>
              <w:jc w:val="center"/>
              <w:rPr>
                <w:rFonts w:cs="Arial"/>
                <w:sz w:val="20"/>
                <w:szCs w:val="20"/>
              </w:rPr>
            </w:pPr>
            <w:r w:rsidRPr="00A24510">
              <w:rPr>
                <w:rFonts w:cs="Arial"/>
                <w:sz w:val="20"/>
                <w:szCs w:val="20"/>
              </w:rPr>
              <w:t>Panamá</w:t>
            </w:r>
          </w:p>
        </w:tc>
        <w:tc>
          <w:tcPr>
            <w:tcW w:w="2831" w:type="dxa"/>
          </w:tcPr>
          <w:p w14:paraId="68067C3F"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5BD9791E"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3,3</w:t>
            </w:r>
          </w:p>
        </w:tc>
      </w:tr>
      <w:tr w:rsidR="00AF42EC" w:rsidRPr="00A24510" w14:paraId="7D0AAD20"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786D2B9" w14:textId="77777777" w:rsidR="00AF42EC" w:rsidRPr="00A24510" w:rsidRDefault="00AF42EC" w:rsidP="00AA1F0B">
            <w:pPr>
              <w:spacing w:after="0" w:line="240" w:lineRule="auto"/>
              <w:jc w:val="center"/>
              <w:rPr>
                <w:rFonts w:cs="Arial"/>
                <w:sz w:val="20"/>
                <w:szCs w:val="20"/>
              </w:rPr>
            </w:pPr>
            <w:proofErr w:type="spellStart"/>
            <w:r w:rsidRPr="00A24510">
              <w:rPr>
                <w:rFonts w:cs="Arial"/>
                <w:sz w:val="20"/>
                <w:szCs w:val="20"/>
              </w:rPr>
              <w:t>Tailandia</w:t>
            </w:r>
            <w:proofErr w:type="spellEnd"/>
          </w:p>
        </w:tc>
        <w:tc>
          <w:tcPr>
            <w:tcW w:w="2831" w:type="dxa"/>
          </w:tcPr>
          <w:p w14:paraId="0A4F0A4E"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154B18FF"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3,3</w:t>
            </w:r>
          </w:p>
        </w:tc>
      </w:tr>
      <w:tr w:rsidR="00AF42EC" w:rsidRPr="00A24510" w14:paraId="43FE6882"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1DA09133" w14:textId="77777777" w:rsidR="00AF42EC" w:rsidRPr="00A24510" w:rsidRDefault="00AF42EC" w:rsidP="00AA1F0B">
            <w:pPr>
              <w:spacing w:after="0" w:line="240" w:lineRule="auto"/>
              <w:jc w:val="center"/>
              <w:rPr>
                <w:rFonts w:cs="Arial"/>
                <w:sz w:val="20"/>
                <w:szCs w:val="20"/>
              </w:rPr>
            </w:pPr>
            <w:proofErr w:type="spellStart"/>
            <w:r w:rsidRPr="00A24510">
              <w:rPr>
                <w:rFonts w:cs="Arial"/>
                <w:sz w:val="20"/>
                <w:szCs w:val="20"/>
              </w:rPr>
              <w:t>Rusia</w:t>
            </w:r>
            <w:proofErr w:type="spellEnd"/>
          </w:p>
        </w:tc>
        <w:tc>
          <w:tcPr>
            <w:tcW w:w="2831" w:type="dxa"/>
          </w:tcPr>
          <w:p w14:paraId="33EF0CA6"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74C4FBD7"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3,3</w:t>
            </w:r>
          </w:p>
        </w:tc>
      </w:tr>
      <w:tr w:rsidR="00AF42EC" w:rsidRPr="00A24510" w14:paraId="6551354C"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11FC1161" w14:textId="77777777" w:rsidR="00AF42EC" w:rsidRPr="00A24510" w:rsidRDefault="00AF42EC" w:rsidP="00AA1F0B">
            <w:pPr>
              <w:spacing w:after="0" w:line="240" w:lineRule="auto"/>
              <w:jc w:val="center"/>
              <w:rPr>
                <w:rFonts w:cs="Arial"/>
                <w:sz w:val="20"/>
                <w:szCs w:val="20"/>
              </w:rPr>
            </w:pPr>
            <w:r w:rsidRPr="00A24510">
              <w:rPr>
                <w:rFonts w:cs="Arial"/>
                <w:sz w:val="20"/>
                <w:szCs w:val="20"/>
              </w:rPr>
              <w:t>China</w:t>
            </w:r>
          </w:p>
        </w:tc>
        <w:tc>
          <w:tcPr>
            <w:tcW w:w="2831" w:type="dxa"/>
          </w:tcPr>
          <w:p w14:paraId="0E337B07"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68036547"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3,3</w:t>
            </w:r>
          </w:p>
        </w:tc>
      </w:tr>
      <w:tr w:rsidR="00AF42EC" w:rsidRPr="00A24510" w14:paraId="248F2E8A"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7776A303" w14:textId="77777777" w:rsidR="00AF42EC" w:rsidRPr="00A24510" w:rsidRDefault="00AF42EC" w:rsidP="00AA1F0B">
            <w:pPr>
              <w:spacing w:after="0" w:line="240" w:lineRule="auto"/>
              <w:jc w:val="center"/>
              <w:rPr>
                <w:rFonts w:cs="Arial"/>
                <w:sz w:val="20"/>
                <w:szCs w:val="20"/>
              </w:rPr>
            </w:pPr>
            <w:proofErr w:type="spellStart"/>
            <w:r w:rsidRPr="00A24510">
              <w:rPr>
                <w:rFonts w:cs="Arial"/>
                <w:sz w:val="20"/>
                <w:szCs w:val="20"/>
              </w:rPr>
              <w:t>Irlanda</w:t>
            </w:r>
            <w:proofErr w:type="spellEnd"/>
          </w:p>
        </w:tc>
        <w:tc>
          <w:tcPr>
            <w:tcW w:w="2831" w:type="dxa"/>
          </w:tcPr>
          <w:p w14:paraId="1D589457"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6A3F96F5"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3,3</w:t>
            </w:r>
          </w:p>
        </w:tc>
      </w:tr>
      <w:tr w:rsidR="00AF42EC" w:rsidRPr="00A24510" w14:paraId="02DC3221"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23F92F70" w14:textId="77777777" w:rsidR="00AF42EC" w:rsidRPr="00A24510" w:rsidRDefault="00AF42EC" w:rsidP="00AA1F0B">
            <w:pPr>
              <w:spacing w:after="0" w:line="240" w:lineRule="auto"/>
              <w:jc w:val="center"/>
              <w:rPr>
                <w:rFonts w:cs="Arial"/>
                <w:sz w:val="20"/>
                <w:szCs w:val="20"/>
              </w:rPr>
            </w:pPr>
            <w:proofErr w:type="spellStart"/>
            <w:r w:rsidRPr="00A24510">
              <w:rPr>
                <w:rFonts w:cs="Arial"/>
                <w:sz w:val="20"/>
                <w:szCs w:val="20"/>
              </w:rPr>
              <w:t>Canadá</w:t>
            </w:r>
            <w:proofErr w:type="spellEnd"/>
          </w:p>
        </w:tc>
        <w:tc>
          <w:tcPr>
            <w:tcW w:w="2831" w:type="dxa"/>
          </w:tcPr>
          <w:p w14:paraId="299DA438"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1FB1CB97"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3,3</w:t>
            </w:r>
          </w:p>
        </w:tc>
      </w:tr>
      <w:tr w:rsidR="00AF42EC" w:rsidRPr="00A24510" w14:paraId="3693870C" w14:textId="77777777" w:rsidTr="00AA1F0B">
        <w:tc>
          <w:tcPr>
            <w:cnfStyle w:val="001000000000" w:firstRow="0" w:lastRow="0" w:firstColumn="1" w:lastColumn="0" w:oddVBand="0" w:evenVBand="0" w:oddHBand="0" w:evenHBand="0" w:firstRowFirstColumn="0" w:firstRowLastColumn="0" w:lastRowFirstColumn="0" w:lastRowLastColumn="0"/>
            <w:tcW w:w="2831" w:type="dxa"/>
          </w:tcPr>
          <w:p w14:paraId="547BE066" w14:textId="77777777" w:rsidR="00AF42EC" w:rsidRPr="00A24510" w:rsidRDefault="00AF42EC" w:rsidP="00AA1F0B">
            <w:pPr>
              <w:spacing w:after="0" w:line="240" w:lineRule="auto"/>
              <w:jc w:val="center"/>
              <w:rPr>
                <w:rFonts w:cs="Arial"/>
                <w:sz w:val="20"/>
                <w:szCs w:val="20"/>
              </w:rPr>
            </w:pPr>
            <w:r w:rsidRPr="00A24510">
              <w:rPr>
                <w:rFonts w:cs="Arial"/>
                <w:sz w:val="20"/>
                <w:szCs w:val="20"/>
              </w:rPr>
              <w:t>Europa (</w:t>
            </w:r>
            <w:proofErr w:type="spellStart"/>
            <w:r w:rsidRPr="00A24510">
              <w:rPr>
                <w:rFonts w:cs="Arial"/>
                <w:sz w:val="20"/>
                <w:szCs w:val="20"/>
              </w:rPr>
              <w:t>Multicéntrico</w:t>
            </w:r>
            <w:proofErr w:type="spellEnd"/>
            <w:r w:rsidRPr="00A24510">
              <w:rPr>
                <w:rFonts w:cs="Arial"/>
                <w:sz w:val="20"/>
                <w:szCs w:val="20"/>
              </w:rPr>
              <w:t>)</w:t>
            </w:r>
          </w:p>
        </w:tc>
        <w:tc>
          <w:tcPr>
            <w:tcW w:w="2831" w:type="dxa"/>
          </w:tcPr>
          <w:p w14:paraId="2F5C7CAE"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1</w:t>
            </w:r>
          </w:p>
        </w:tc>
        <w:tc>
          <w:tcPr>
            <w:tcW w:w="2831" w:type="dxa"/>
          </w:tcPr>
          <w:p w14:paraId="0A27DE9B" w14:textId="77777777" w:rsidR="00AF42EC" w:rsidRPr="00A24510"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A24510">
              <w:rPr>
                <w:rFonts w:cs="Arial"/>
                <w:sz w:val="20"/>
                <w:szCs w:val="20"/>
              </w:rPr>
              <w:t>3,3</w:t>
            </w:r>
          </w:p>
        </w:tc>
      </w:tr>
      <w:tr w:rsidR="00AF42EC" w:rsidRPr="00A24510" w14:paraId="5E16D011" w14:textId="77777777" w:rsidTr="00AA1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4B0ADAD" w14:textId="77777777" w:rsidR="00AF42EC" w:rsidRPr="00A24510" w:rsidRDefault="00AF42EC" w:rsidP="00AA1F0B">
            <w:pPr>
              <w:spacing w:after="0" w:line="240" w:lineRule="auto"/>
              <w:jc w:val="center"/>
              <w:rPr>
                <w:rFonts w:cs="Arial"/>
                <w:sz w:val="20"/>
                <w:szCs w:val="20"/>
              </w:rPr>
            </w:pPr>
            <w:r w:rsidRPr="00A24510">
              <w:rPr>
                <w:rFonts w:cs="Arial"/>
                <w:sz w:val="20"/>
                <w:szCs w:val="20"/>
              </w:rPr>
              <w:t>Total</w:t>
            </w:r>
          </w:p>
        </w:tc>
        <w:tc>
          <w:tcPr>
            <w:tcW w:w="2831" w:type="dxa"/>
          </w:tcPr>
          <w:p w14:paraId="1903A948"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30</w:t>
            </w:r>
          </w:p>
        </w:tc>
        <w:tc>
          <w:tcPr>
            <w:tcW w:w="2831" w:type="dxa"/>
          </w:tcPr>
          <w:p w14:paraId="3C81E40E" w14:textId="77777777" w:rsidR="00AF42EC" w:rsidRPr="00A24510"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A24510">
              <w:rPr>
                <w:rFonts w:cs="Arial"/>
                <w:sz w:val="20"/>
                <w:szCs w:val="20"/>
              </w:rPr>
              <w:t>100</w:t>
            </w:r>
          </w:p>
        </w:tc>
      </w:tr>
    </w:tbl>
    <w:p w14:paraId="2C38F3FE" w14:textId="77777777" w:rsidR="00AF42EC" w:rsidRDefault="00AF42EC" w:rsidP="00AF42EC">
      <w:pPr>
        <w:spacing w:after="120"/>
      </w:pPr>
      <w:proofErr w:type="spellStart"/>
      <w:r>
        <w:t>Fuente</w:t>
      </w:r>
      <w:proofErr w:type="spellEnd"/>
      <w:r>
        <w:t xml:space="preserve">: </w:t>
      </w:r>
      <w:proofErr w:type="spellStart"/>
      <w:r>
        <w:t>Elaboración</w:t>
      </w:r>
      <w:proofErr w:type="spellEnd"/>
      <w:r>
        <w:t xml:space="preserve"> </w:t>
      </w:r>
      <w:proofErr w:type="spellStart"/>
      <w:r>
        <w:t>propia</w:t>
      </w:r>
      <w:proofErr w:type="spellEnd"/>
      <w:r>
        <w:t xml:space="preserve"> (2021).</w:t>
      </w:r>
    </w:p>
    <w:p w14:paraId="1FF52C9E" w14:textId="77777777" w:rsidR="00AF42EC" w:rsidRPr="00207427" w:rsidRDefault="00AF42EC" w:rsidP="00AF42EC">
      <w:pPr>
        <w:spacing w:after="120"/>
        <w:rPr>
          <w:lang w:val="es-EC"/>
        </w:rPr>
      </w:pPr>
      <w:r w:rsidRPr="00207427">
        <w:rPr>
          <w:lang w:val="es-EC"/>
        </w:rPr>
        <w:t xml:space="preserve">Por su parte, </w:t>
      </w:r>
      <w:r>
        <w:fldChar w:fldCharType="begin" w:fldLock="1"/>
      </w:r>
      <w:r w:rsidRPr="00207427">
        <w:rPr>
          <w:lang w:val="es-EC"/>
        </w:rPr>
        <w:instrText>ADDIN CSL_CITATION {"citationItems":[{"id":"ITEM-1","itemData":{"ISSN":"0033-8419","author":[{"dropping-particle":"","family":"Bernier","given":"Marie-Odile","non-dropping-particle":"","parse-names":false,"suffix":""},{"dropping-particle":"","family":"Journy","given":"Neige","non-dropping-particle":"","parse-names":false,"suffix":""},{"dropping-particle":"","family":"Villoing","given":"Daphnee","non-dropping-particle":"","parse-names":false,"suffix":""},{"dropping-particle":"","family":"Doody","given":"Michele M","non-dropping-particle":"","parse-names":false,"suffix":""},{"dropping-particle":"","family":"Alexander","given":"Bruce H","non-dropping-particle":"","parse-names":false,"suffix":""},{"dropping-particle":"","family":"Linet","given":"Martha S","non-dropping-particle":"","parse-names":false,"suffix":""},{"dropping-particle":"","family":"Kitahara","given":"Cari M","non-dropping-particle":"","parse-names":false,"suffix":""}],"container-title":"Radiology","id":"ITEM-1","issue":"2","issued":{"date-parts":[["2018"]]},"page":"592-601","publisher":"Radiological Society of North America","title":"Cataract risk in a cohort of US radiologic technologists performing nuclear medicine procedures","type":"article-journal","volume":"286"},"uris":["http://www.mendeley.com/documents/?uuid=147c6471-2a3b-45f4-aa2a-a12a95a5a353"]}],"mendeley":{"formattedCitation":"(Bernier et al., 2018)","manualFormatting":"Bernier et al. (2018)","plainTextFormattedCitation":"(Bernier et al., 2018)","previouslyFormattedCitation":"(Bernier et al., 2018)"},"properties":{"noteIndex":0},"schema":"https://github.com/citation-style-language/schema/raw/master/csl-citation.json"}</w:instrText>
      </w:r>
      <w:r>
        <w:fldChar w:fldCharType="separate"/>
      </w:r>
      <w:r w:rsidRPr="00207427">
        <w:rPr>
          <w:noProof/>
          <w:lang w:val="es-EC"/>
        </w:rPr>
        <w:t>Bernier et al. (2018)</w:t>
      </w:r>
      <w:r>
        <w:fldChar w:fldCharType="end"/>
      </w:r>
      <w:r w:rsidRPr="00207427">
        <w:rPr>
          <w:lang w:val="es-EC"/>
        </w:rPr>
        <w:t>, estimaron el riesgo de cataratas en una cohorte de técnicos radiólogos de medicina nuclear (NM) sobre la base de sus antecedentes laborales y prácticas de protección radiológica. Entre sus conclusiones mencionan que se observó un mayor riesgo de cataratas entre los técnicos radiólogos que habían realizado al menos un procedimiento de medicina nuclear durante su trayectoria laboral.</w:t>
      </w:r>
    </w:p>
    <w:p w14:paraId="1BBD7EF8" w14:textId="77777777" w:rsidR="00AF42EC" w:rsidRPr="0025666B" w:rsidRDefault="00AF42EC" w:rsidP="00AF42EC">
      <w:pPr>
        <w:spacing w:after="120"/>
        <w:rPr>
          <w:lang w:val="es-MX"/>
        </w:rPr>
      </w:pPr>
      <w:r w:rsidRPr="00207427">
        <w:rPr>
          <w:lang w:val="es-EC"/>
        </w:rPr>
        <w:t xml:space="preserve">Una revisión sistemática sobre el riesgo de cataratas en trabajadores de la salud expuestos a radiaciones ionizantes fue realizada por </w:t>
      </w:r>
      <w:r>
        <w:fldChar w:fldCharType="begin" w:fldLock="1"/>
      </w:r>
      <w:r w:rsidRPr="00207427">
        <w:rPr>
          <w:lang w:val="es-EC"/>
        </w:rPr>
        <w:instrText>ADDIN CSL_CITATION {"citationItems":[{"id":"ITEM-1","itemData":{"DOI":"10.23749/mdl.v111i4.9045","ISSN":"0025-7818","abstract":"BACKGROUND: The eye is an important sensory organ occupationally exposed to ionizing radiation (IR) in healthcare workers (HCWs) engaged in medical imaging (MI). New evidence highlights the possible induction of cataract at IR exposure levels to be much lower than expected in the past. OBJECTIVE: Conduct an updated review on the current evidence on cataract risk in healthcare workers exposed to IR. METHODS: Published scientific studies on cataract risk in IR exposed healthcare workers were collected through a systematic search of two biomedical databases (MEDLINE and Scopus). Data from included studies was extracted and summarized. Study quality was also assessed. RESULTS: All 21 eligible studies reported an increased prevalence of cataract, especially posterior subcapsular cataract, in IR exposed HCWs with a higher prevalence in interventional cardiology staff. DISCUSSION: Our review synthesizes the latest evidence to support the hypothesis of a significantly increased risk of occupational cataract in healthcare workers operating MI and exposed to IR, especially in interventional cardiologists. Data also support a dose-response relationship between IR exposure and the prevalence of opacities, especially posterior subcapsular opacities. CONCLUSIONS: Findings highlight the need for effective control measures including appropriate training, adherence to protective procedures, and a constant use of shields and eye personal protective equipment in healthcare workers with optical exposure to IR. Periodic health surveillance programs, possibly including lens evaluation, are also important to monitor cataract risk in these MI operators.","author":[{"dropping-particle":"","family":"Vecchia","given":"Elena","non-dropping-particle":"Della","parse-names":false,"suffix":""},{"dropping-particle":"","family":"Modenese","given":"Alberto","non-dropping-particle":"","parse-names":false,"suffix":""},{"dropping-particle":"","family":"Loney","given":"Tom","non-dropping-particle":"","parse-names":false,"suffix":""},{"dropping-particle":"","family":"Muscatello","given":"Martina","non-dropping-particle":"","parse-names":false,"suffix":""},{"dropping-particle":"","family":"Silva Paulo","given":"Marilia","non-dropping-particle":"","parse-names":false,"suffix":""},{"dropping-particle":"","family":"Rossi","given":"Giorgia","non-dropping-particle":"","parse-names":false,"suffix":""},{"dropping-particle":"","family":"Gobba","given":"Fabriziomaria","non-dropping-particle":"","parse-names":false,"suffix":""}],"container-title":"La Medicina del lavoro","id":"ITEM-1","issue":"4","issued":{"date-parts":[["2020","8","31"]]},"language":"eng","page":"269-284","publisher":"Mattioli 1885 srl","title":"Risk of cataract in health care workers exposed to ionizing radiation: a systematic review","type":"article-journal","volume":"111"},"uris":["http://www.mendeley.com/documents/?uuid=7f918339-25e9-442a-8b98-341e86fc57dd"]}],"mendeley":{"formattedCitation":"(Della Vecchia et al., 2020)","manualFormatting":"Della Vecchia et al. (2020)","plainTextFormattedCitation":"(Della Vecchia et al., 2020)","previouslyFormattedCitation":"(Della Vecchia et al., 2020)"},"properties":{"noteIndex":0},"schema":"https://github.com/citation-style-language/schema/raw/master/csl-citation.json"}</w:instrText>
      </w:r>
      <w:r>
        <w:fldChar w:fldCharType="separate"/>
      </w:r>
      <w:r w:rsidRPr="00207427">
        <w:rPr>
          <w:noProof/>
          <w:lang w:val="es-EC"/>
        </w:rPr>
        <w:t>Della Vecchia et al. (2020)</w:t>
      </w:r>
      <w:r>
        <w:fldChar w:fldCharType="end"/>
      </w:r>
      <w:r w:rsidRPr="00207427">
        <w:rPr>
          <w:lang w:val="es-EC"/>
        </w:rPr>
        <w:t>, e</w:t>
      </w:r>
      <w:r>
        <w:rPr>
          <w:lang w:val="es-MX"/>
        </w:rPr>
        <w:t>n esta se</w:t>
      </w:r>
      <w:r w:rsidRPr="0025666B">
        <w:rPr>
          <w:lang w:val="es-MX"/>
        </w:rPr>
        <w:t xml:space="preserve"> sintetiza la evidencia más reciente </w:t>
      </w:r>
      <w:r>
        <w:rPr>
          <w:lang w:val="es-MX"/>
        </w:rPr>
        <w:t>que</w:t>
      </w:r>
      <w:r w:rsidRPr="0025666B">
        <w:rPr>
          <w:lang w:val="es-MX"/>
        </w:rPr>
        <w:t xml:space="preserve"> respalda la hipótesis de un riesgo significativamente mayor de cataratas ocupacionales en los trabajadores de la salud que </w:t>
      </w:r>
      <w:r>
        <w:rPr>
          <w:lang w:val="es-MX"/>
        </w:rPr>
        <w:t>están expuestos a radiaciones ionizantes</w:t>
      </w:r>
      <w:r w:rsidRPr="0025666B">
        <w:rPr>
          <w:lang w:val="es-MX"/>
        </w:rPr>
        <w:t xml:space="preserve">, especialmente en cardiólogos intervencionistas. Los datos también apoyan una relación dosis-respuesta entre </w:t>
      </w:r>
      <w:r>
        <w:rPr>
          <w:lang w:val="es-MX"/>
        </w:rPr>
        <w:t>dicha</w:t>
      </w:r>
      <w:r w:rsidRPr="0025666B">
        <w:rPr>
          <w:lang w:val="es-MX"/>
        </w:rPr>
        <w:t xml:space="preserve"> exposición y la prevalencia de opacidades, especialmente opacidades </w:t>
      </w:r>
      <w:proofErr w:type="spellStart"/>
      <w:r w:rsidRPr="0025666B">
        <w:rPr>
          <w:lang w:val="es-MX"/>
        </w:rPr>
        <w:t>subcapsulares</w:t>
      </w:r>
      <w:proofErr w:type="spellEnd"/>
      <w:r w:rsidRPr="0025666B">
        <w:rPr>
          <w:lang w:val="es-MX"/>
        </w:rPr>
        <w:t xml:space="preserve"> posteriores.</w:t>
      </w:r>
    </w:p>
    <w:p w14:paraId="4FBCB434" w14:textId="77777777" w:rsidR="00AF42EC" w:rsidRPr="00E6421E" w:rsidRDefault="00AF42EC" w:rsidP="00AF42EC">
      <w:pPr>
        <w:spacing w:after="120"/>
        <w:rPr>
          <w:lang w:val="es-MX"/>
        </w:rPr>
      </w:pPr>
      <w:r>
        <w:rPr>
          <w:lang w:val="es-MX"/>
        </w:rPr>
        <w:t>Cabe resaltar que l</w:t>
      </w:r>
      <w:r w:rsidRPr="0025666B">
        <w:rPr>
          <w:lang w:val="es-MX"/>
        </w:rPr>
        <w:t xml:space="preserve">os hallazgos </w:t>
      </w:r>
      <w:r>
        <w:rPr>
          <w:lang w:val="es-MX"/>
        </w:rPr>
        <w:t>evidenciaron</w:t>
      </w:r>
      <w:r w:rsidRPr="0025666B">
        <w:rPr>
          <w:lang w:val="es-MX"/>
        </w:rPr>
        <w:t xml:space="preserve"> la necesidad de </w:t>
      </w:r>
      <w:r>
        <w:rPr>
          <w:lang w:val="es-MX"/>
        </w:rPr>
        <w:t xml:space="preserve">adoptar </w:t>
      </w:r>
      <w:r w:rsidRPr="0025666B">
        <w:rPr>
          <w:lang w:val="es-MX"/>
        </w:rPr>
        <w:t xml:space="preserve">medidas de control efectivas, </w:t>
      </w:r>
      <w:r>
        <w:rPr>
          <w:lang w:val="es-MX"/>
        </w:rPr>
        <w:t>entre ellas</w:t>
      </w:r>
      <w:r w:rsidRPr="0025666B">
        <w:rPr>
          <w:lang w:val="es-MX"/>
        </w:rPr>
        <w:t xml:space="preserve"> la capacitación adecuada, el cumplimiento de los procedimientos de protección y el uso constante de escudos y equipos de protección personal para los ojos en los trabajadores de la salud con exposición óptica a los rayos infrarrojos. Los programas periódicos de vigilancia de la salud, que posiblemente incluyan la evaluación de</w:t>
      </w:r>
      <w:r>
        <w:rPr>
          <w:lang w:val="es-MX"/>
        </w:rPr>
        <w:t>l cristalino</w:t>
      </w:r>
      <w:r w:rsidRPr="0025666B">
        <w:rPr>
          <w:lang w:val="es-MX"/>
        </w:rPr>
        <w:t xml:space="preserve"> también son importantes </w:t>
      </w:r>
      <w:r w:rsidRPr="0025666B">
        <w:rPr>
          <w:lang w:val="es-MX"/>
        </w:rPr>
        <w:lastRenderedPageBreak/>
        <w:t xml:space="preserve">para monitorear el riesgo de cataratas en estos </w:t>
      </w:r>
      <w:r>
        <w:rPr>
          <w:lang w:val="es-MX"/>
        </w:rPr>
        <w:t xml:space="preserve">trabajadores </w:t>
      </w:r>
      <w:r>
        <w:rPr>
          <w:lang w:val="es-MX"/>
        </w:rPr>
        <w:fldChar w:fldCharType="begin" w:fldLock="1"/>
      </w:r>
      <w:r>
        <w:rPr>
          <w:lang w:val="es-MX"/>
        </w:rPr>
        <w:instrText>ADDIN CSL_CITATION {"citationItems":[{"id":"ITEM-1","itemData":{"DOI":"10.23749/mdl.v111i4.9045","ISSN":"0025-7818","abstract":"BACKGROUND: The eye is an important sensory organ occupationally exposed to ionizing radiation (IR) in healthcare workers (HCWs) engaged in medical imaging (MI). New evidence highlights the possible induction of cataract at IR exposure levels to be much lower than expected in the past. OBJECTIVE: Conduct an updated review on the current evidence on cataract risk in healthcare workers exposed to IR. METHODS: Published scientific studies on cataract risk in IR exposed healthcare workers were collected through a systematic search of two biomedical databases (MEDLINE and Scopus). Data from included studies was extracted and summarized. Study quality was also assessed. RESULTS: All 21 eligible studies reported an increased prevalence of cataract, especially posterior subcapsular cataract, in IR exposed HCWs with a higher prevalence in interventional cardiology staff. DISCUSSION: Our review synthesizes the latest evidence to support the hypothesis of a significantly increased risk of occupational cataract in healthcare workers operating MI and exposed to IR, especially in interventional cardiologists. Data also support a dose-response relationship between IR exposure and the prevalence of opacities, especially posterior subcapsular opacities. CONCLUSIONS: Findings highlight the need for effective control measures including appropriate training, adherence to protective procedures, and a constant use of shields and eye personal protective equipment in healthcare workers with optical exposure to IR. Periodic health surveillance programs, possibly including lens evaluation, are also important to monitor cataract risk in these MI operators.","author":[{"dropping-particle":"","family":"Vecchia","given":"Elena","non-dropping-particle":"Della","parse-names":false,"suffix":""},{"dropping-particle":"","family":"Modenese","given":"Alberto","non-dropping-particle":"","parse-names":false,"suffix":""},{"dropping-particle":"","family":"Loney","given":"Tom","non-dropping-particle":"","parse-names":false,"suffix":""},{"dropping-particle":"","family":"Muscatello","given":"Martina","non-dropping-particle":"","parse-names":false,"suffix":""},{"dropping-particle":"","family":"Silva Paulo","given":"Marilia","non-dropping-particle":"","parse-names":false,"suffix":""},{"dropping-particle":"","family":"Rossi","given":"Giorgia","non-dropping-particle":"","parse-names":false,"suffix":""},{"dropping-particle":"","family":"Gobba","given":"Fabriziomaria","non-dropping-particle":"","parse-names":false,"suffix":""}],"container-title":"La Medicina del lavoro","id":"ITEM-1","issue":"4","issued":{"date-parts":[["2020","8","31"]]},"language":"eng","page":"269-284","publisher":"Mattioli 1885 srl","title":"Risk of cataract in health care workers exposed to ionizing radiation: a systematic review","type":"article-journal","volume":"111"},"uris":["http://www.mendeley.com/documents/?uuid=7f918339-25e9-442a-8b98-341e86fc57dd"]}],"mendeley":{"formattedCitation":"(Della Vecchia et al., 2020)","plainTextFormattedCitation":"(Della Vecchia et al., 2020)","previouslyFormattedCitation":"(Della Vecchia et al., 2020)"},"properties":{"noteIndex":0},"schema":"https://github.com/citation-style-language/schema/raw/master/csl-citation.json"}</w:instrText>
      </w:r>
      <w:r>
        <w:rPr>
          <w:lang w:val="es-MX"/>
        </w:rPr>
        <w:fldChar w:fldCharType="separate"/>
      </w:r>
      <w:r w:rsidRPr="00EE5928">
        <w:rPr>
          <w:noProof/>
          <w:lang w:val="es-MX"/>
        </w:rPr>
        <w:t>(Della Vecchia et al., 2020)</w:t>
      </w:r>
      <w:r>
        <w:rPr>
          <w:lang w:val="es-MX"/>
        </w:rPr>
        <w:fldChar w:fldCharType="end"/>
      </w:r>
      <w:r w:rsidRPr="0025666B">
        <w:rPr>
          <w:lang w:val="es-MX"/>
        </w:rPr>
        <w:t>.</w:t>
      </w:r>
    </w:p>
    <w:p w14:paraId="155A0D01" w14:textId="77777777" w:rsidR="00AF42EC" w:rsidRPr="00207427" w:rsidRDefault="00AF42EC" w:rsidP="00AF42EC">
      <w:pPr>
        <w:spacing w:after="120"/>
        <w:rPr>
          <w:lang w:val="es-EC"/>
        </w:rPr>
      </w:pPr>
      <w:r w:rsidRPr="00207427">
        <w:rPr>
          <w:lang w:val="es-EC"/>
        </w:rPr>
        <w:t>Tabla 2. Artículos sobre efectos clínicos de la exposición ocupacional a las radiaciones ionizantes según diseño del estudio</w:t>
      </w:r>
    </w:p>
    <w:tbl>
      <w:tblPr>
        <w:tblStyle w:val="Tablanormal2"/>
        <w:tblW w:w="0" w:type="auto"/>
        <w:jc w:val="center"/>
        <w:tblLook w:val="04A0" w:firstRow="1" w:lastRow="0" w:firstColumn="1" w:lastColumn="0" w:noHBand="0" w:noVBand="1"/>
      </w:tblPr>
      <w:tblGrid>
        <w:gridCol w:w="3964"/>
        <w:gridCol w:w="2415"/>
        <w:gridCol w:w="1134"/>
        <w:gridCol w:w="980"/>
      </w:tblGrid>
      <w:tr w:rsidR="00AF42EC" w:rsidRPr="00AC7067" w14:paraId="48FE43CB" w14:textId="77777777" w:rsidTr="00AA1F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3AB1983C" w14:textId="77777777" w:rsidR="00AF42EC" w:rsidRPr="00AC7067" w:rsidRDefault="00AF42EC" w:rsidP="00AA1F0B">
            <w:pPr>
              <w:spacing w:after="0" w:line="240" w:lineRule="auto"/>
              <w:jc w:val="center"/>
              <w:rPr>
                <w:rFonts w:cs="Arial"/>
                <w:sz w:val="20"/>
                <w:szCs w:val="20"/>
              </w:rPr>
            </w:pPr>
            <w:proofErr w:type="spellStart"/>
            <w:r w:rsidRPr="00AC7067">
              <w:rPr>
                <w:rFonts w:cs="Arial"/>
                <w:sz w:val="20"/>
                <w:szCs w:val="20"/>
              </w:rPr>
              <w:t>Autor</w:t>
            </w:r>
            <w:proofErr w:type="spellEnd"/>
            <w:r w:rsidRPr="00AC7067">
              <w:rPr>
                <w:rFonts w:cs="Arial"/>
                <w:sz w:val="20"/>
                <w:szCs w:val="20"/>
              </w:rPr>
              <w:t xml:space="preserve"> (</w:t>
            </w:r>
            <w:proofErr w:type="spellStart"/>
            <w:r w:rsidRPr="00AC7067">
              <w:rPr>
                <w:rFonts w:cs="Arial"/>
                <w:sz w:val="20"/>
                <w:szCs w:val="20"/>
              </w:rPr>
              <w:t>año</w:t>
            </w:r>
            <w:proofErr w:type="spellEnd"/>
            <w:r w:rsidRPr="00AC7067">
              <w:rPr>
                <w:rFonts w:cs="Arial"/>
                <w:sz w:val="20"/>
                <w:szCs w:val="20"/>
              </w:rPr>
              <w:t>)</w:t>
            </w:r>
          </w:p>
        </w:tc>
        <w:tc>
          <w:tcPr>
            <w:tcW w:w="2415" w:type="dxa"/>
          </w:tcPr>
          <w:p w14:paraId="4A2A0A77" w14:textId="77777777" w:rsidR="00AF42EC" w:rsidRPr="00AC7067" w:rsidRDefault="00AF42EC" w:rsidP="00AA1F0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proofErr w:type="spellStart"/>
            <w:r w:rsidRPr="00AC7067">
              <w:rPr>
                <w:rFonts w:cs="Arial"/>
                <w:sz w:val="20"/>
                <w:szCs w:val="20"/>
              </w:rPr>
              <w:t>Diseño</w:t>
            </w:r>
            <w:proofErr w:type="spellEnd"/>
            <w:r w:rsidRPr="00AC7067">
              <w:rPr>
                <w:rFonts w:cs="Arial"/>
                <w:sz w:val="20"/>
                <w:szCs w:val="20"/>
              </w:rPr>
              <w:t xml:space="preserve"> del </w:t>
            </w:r>
            <w:proofErr w:type="spellStart"/>
            <w:r w:rsidRPr="00AC7067">
              <w:rPr>
                <w:rFonts w:cs="Arial"/>
                <w:sz w:val="20"/>
                <w:szCs w:val="20"/>
              </w:rPr>
              <w:t>estudio</w:t>
            </w:r>
            <w:proofErr w:type="spellEnd"/>
          </w:p>
        </w:tc>
        <w:tc>
          <w:tcPr>
            <w:tcW w:w="1134" w:type="dxa"/>
          </w:tcPr>
          <w:p w14:paraId="49E05ACF" w14:textId="77777777" w:rsidR="00AF42EC" w:rsidRPr="00AC7067" w:rsidRDefault="00AF42EC" w:rsidP="00AA1F0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AC7067">
              <w:rPr>
                <w:rFonts w:cs="Arial"/>
                <w:sz w:val="20"/>
                <w:szCs w:val="20"/>
              </w:rPr>
              <w:t>No.</w:t>
            </w:r>
          </w:p>
        </w:tc>
        <w:tc>
          <w:tcPr>
            <w:tcW w:w="980" w:type="dxa"/>
          </w:tcPr>
          <w:p w14:paraId="3F08A066" w14:textId="77777777" w:rsidR="00AF42EC" w:rsidRPr="00AC7067" w:rsidRDefault="00AF42EC" w:rsidP="00AA1F0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w:t>
            </w:r>
          </w:p>
        </w:tc>
      </w:tr>
      <w:tr w:rsidR="00AF42EC" w:rsidRPr="00AC7067" w14:paraId="600ED03C"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5D7B9B4F" w14:textId="77777777" w:rsidR="00AF42EC" w:rsidRPr="00AC7067" w:rsidRDefault="00AF42EC"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1259/bjr.20190829","ISSN":"0007-1285","abstract":"The International Commission on Radiological Protection (ICRP) has considered for over 60 years that the lens of the eye is among the most radiosensitive tissues, and has recommended dose limits for the lens to prevent occurrence of vision impairing cataracts (VICs). Epidemiological evidence that doses much lower than previously thought produce cataracts led ICRP to recommend reducing dose threshold for VICs and reducing an occupational equivalent dose limit for the lens in 2011, when only a single threshold of 0.5?Gy was recommended. On the basis of epidemiological evidence, ICRP assumed progression of minor opacities into VICs and no dose rate effect. This contrasts with previously recommended separate thresholds for minor opacities and VICs, and for different exposure scenarios. Progression was assumed based on similar risks of cataracts and cataract surgery in Japanese atomic bomb survivors. The absence of dose rate effect derived from the observed similar thresholds for protracted exposures in Chernobyl cleanup workers and in atomic bomb survivors. Since 2011, there has been an increasing body of epidemiological evidence relating to cataracts and other ocular diseases (i.e. glaucoma and macular degeneration), particularly at low doses and low dose rates. This review paper gives an overview of the scientific basis of the 2011 ICRP recommendation, discusses the plausibility of these two assumptions in the light of emerging scientific evidence, and considers the radiosensitivity of the lens among ocular structures.","author":[{"dropping-particle":"","family":"Hamada","given":"Nobuyuki","non-dropping-particle":"","parse-names":false,"suffix":""},{"dropping-particle":"V","family":"Azizova","given":"Tamara","non-dropping-particle":"","parse-names":false,"suffix":""},{"dropping-particle":"","family":"Little","given":"Mark P","non-dropping-particle":"","parse-names":false,"suffix":""}],"container-title":"The British Journal of Radiology","id":"ITEM-1","issue":"1115","issued":{"date-parts":[["2019","11","12"]]},"note":"doi: 10.1259/bjr.20190829","page":"20190829","publisher":"The British Institute of Radiology","title":"An update on effects of ionizing radiation exposure on the eye","type":"article-journal","volume":"93"},"uris":["http://www.mendeley.com/documents/?uuid=645386de-7657-4526-9001-08110d321f94"]}],"mendeley":{"formattedCitation":"(Hamada et al., 2019)","manualFormatting":"Hamada et al. (2019)","plainTextFormattedCitation":"(Hamada et al., 2019)","previouslyFormattedCitation":"(Hamada et al., 2019)"},"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Hamada et al. (2019)</w:t>
            </w:r>
            <w:r w:rsidRPr="00AC7067">
              <w:rPr>
                <w:rFonts w:cs="Arial"/>
                <w:sz w:val="20"/>
                <w:szCs w:val="20"/>
              </w:rPr>
              <w:fldChar w:fldCharType="end"/>
            </w:r>
          </w:p>
        </w:tc>
        <w:tc>
          <w:tcPr>
            <w:tcW w:w="2415" w:type="dxa"/>
            <w:vMerge w:val="restart"/>
          </w:tcPr>
          <w:p w14:paraId="6A021A5C"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6DBA3481"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1B7D2716"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2B5131F6"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64F68255"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5FF2DA28"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02A82439"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207427">
              <w:rPr>
                <w:rFonts w:cs="Arial"/>
                <w:sz w:val="20"/>
                <w:szCs w:val="20"/>
                <w:lang w:val="es-EC"/>
              </w:rPr>
              <w:t>Revisión de la literatura o Revisión sistemática</w:t>
            </w:r>
          </w:p>
        </w:tc>
        <w:tc>
          <w:tcPr>
            <w:tcW w:w="1134" w:type="dxa"/>
            <w:vMerge w:val="restart"/>
          </w:tcPr>
          <w:p w14:paraId="07826392"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303288BF"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1DB4D468"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3D4559E2"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289608DC"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1EDEA250"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5E0587FD"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14</w:t>
            </w:r>
          </w:p>
        </w:tc>
        <w:tc>
          <w:tcPr>
            <w:tcW w:w="980" w:type="dxa"/>
            <w:vMerge w:val="restart"/>
          </w:tcPr>
          <w:p w14:paraId="153EE634" w14:textId="77777777" w:rsidR="00AF42EC"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291224F2" w14:textId="77777777" w:rsidR="00AF42EC"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38201967" w14:textId="77777777" w:rsidR="00AF42EC"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427B54D1" w14:textId="77777777" w:rsidR="00AF42EC"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1071ABF2" w14:textId="77777777" w:rsidR="00AF42EC"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73DE2A78" w14:textId="77777777" w:rsidR="00AF42EC"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2D102958"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46,7</w:t>
            </w:r>
          </w:p>
        </w:tc>
      </w:tr>
      <w:tr w:rsidR="00AF42EC" w:rsidRPr="00AC7067" w14:paraId="3F466CD0"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335781A3" w14:textId="77777777" w:rsidR="00AF42EC" w:rsidRPr="00AC7067" w:rsidRDefault="00AF42EC"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23749/mdl.v111i4.9045","ISSN":"0025-7818","abstract":"BACKGROUND: The eye is an important sensory organ occupationally exposed to ionizing radiation (IR) in healthcare workers (HCWs) engaged in medical imaging (MI). New evidence highlights the possible induction of cataract at IR exposure levels to be much lower than expected in the past. OBJECTIVE: Conduct an updated review on the current evidence on cataract risk in healthcare workers exposed to IR. METHODS: Published scientific studies on cataract risk in IR exposed healthcare workers were collected through a systematic search of two biomedical databases (MEDLINE and Scopus). Data from included studies was extracted and summarized. Study quality was also assessed. RESULTS: All 21 eligible studies reported an increased prevalence of cataract, especially posterior subcapsular cataract, in IR exposed HCWs with a higher prevalence in interventional cardiology staff. DISCUSSION: Our review synthesizes the latest evidence to support the hypothesis of a significantly increased risk of occupational cataract in healthcare workers operating MI and exposed to IR, especially in interventional cardiologists. Data also support a dose-response relationship between IR exposure and the prevalence of opacities, especially posterior subcapsular opacities. CONCLUSIONS: Findings highlight the need for effective control measures including appropriate training, adherence to protective procedures, and a constant use of shields and eye personal protective equipment in healthcare workers with optical exposure to IR. Periodic health surveillance programs, possibly including lens evaluation, are also important to monitor cataract risk in these MI operators.","author":[{"dropping-particle":"","family":"Vecchia","given":"Elena","non-dropping-particle":"Della","parse-names":false,"suffix":""},{"dropping-particle":"","family":"Modenese","given":"Alberto","non-dropping-particle":"","parse-names":false,"suffix":""},{"dropping-particle":"","family":"Loney","given":"Tom","non-dropping-particle":"","parse-names":false,"suffix":""},{"dropping-particle":"","family":"Muscatello","given":"Martina","non-dropping-particle":"","parse-names":false,"suffix":""},{"dropping-particle":"","family":"Silva Paulo","given":"Marilia","non-dropping-particle":"","parse-names":false,"suffix":""},{"dropping-particle":"","family":"Rossi","given":"Giorgia","non-dropping-particle":"","parse-names":false,"suffix":""},{"dropping-particle":"","family":"Gobba","given":"Fabriziomaria","non-dropping-particle":"","parse-names":false,"suffix":""}],"container-title":"La Medicina del lavoro","id":"ITEM-1","issue":"4","issued":{"date-parts":[["2020","8","31"]]},"language":"eng","page":"269-284","publisher":"Mattioli 1885 srl","title":"Risk of cataract in health care workers exposed to ionizing radiation: a systematic review","type":"article-journal","volume":"111"},"uris":["http://www.mendeley.com/documents/?uuid=7f918339-25e9-442a-8b98-341e86fc57dd"]}],"mendeley":{"formattedCitation":"(Della Vecchia et al., 2020)","manualFormatting":"Della Vecchia et al. (2020)","plainTextFormattedCitation":"(Della Vecchia et al., 2020)","previouslyFormattedCitation":"(Della Vecchia et al., 2020)"},"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Della Vecchia et al. (2020)</w:t>
            </w:r>
            <w:r w:rsidRPr="00AC7067">
              <w:rPr>
                <w:rFonts w:cs="Arial"/>
                <w:sz w:val="20"/>
                <w:szCs w:val="20"/>
              </w:rPr>
              <w:fldChar w:fldCharType="end"/>
            </w:r>
          </w:p>
        </w:tc>
        <w:tc>
          <w:tcPr>
            <w:tcW w:w="2415" w:type="dxa"/>
            <w:vMerge/>
          </w:tcPr>
          <w:p w14:paraId="3F151D03"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2806CAEB"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27A35025" w14:textId="77777777" w:rsidR="00AF42EC" w:rsidRPr="00AC7067"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AC7067" w14:paraId="3983E03C"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0BC94B72" w14:textId="77777777" w:rsidR="00AF42EC" w:rsidRPr="00AC7067" w:rsidRDefault="00AF42EC"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1016/j.rccar.2019.09.004","ISSN":"01205633","abstract":"As the number and complexity of diagnostic and cardiovascular intervention procedures has increased significantly, this has led to a greater exposure to low doses of ionising radiation due to the radiation dispersal by the patient. The crystalline lens is one of the structures most sensitive to radiation, and cataracts are the most studied eye disease, and are common in health staff occupationally exposed to low radiation doses. The formation of cataracts is a process involving many factors, and exposure to ionising radiation has been associated with posterior sub-capsular opacities, the most common form of the injury, followed by cortical cataracts. There are several studies that have evaluated the effects of occupational exposure due to ionising radiation in the crystalline lens in interventionist cardiologists, and comparing them with non-exposed controls. They conclude that there is a higher prevalence of posterior sub-capsular opacities in personnel exposed to ionising radiation, especially in interventionist cardiologists (due to working very near the X-ray generator). These are associated with the duration of the practice of cardiac interventions, and decrease with the regular use of leaded glasses. The low use of radiation protection wear by interventionist cardiologists is highlighted in many studies, especially glasses and a leaded screen, which have shown to be effective in the reduction in the ionising radiation by the staff in the cardiac catheterisation room.","author":[{"dropping-particle":"","family":"Hernández","given":"César","non-dropping-particle":"","parse-names":false,"suffix":""},{"dropping-particle":"","family":"Durán","given":"Ariel","non-dropping-particle":"","parse-names":false,"suffix":""},{"dropping-particle":"","family":"Cortés","given":"María C.","non-dropping-particle":"","parse-names":false,"suffix":""}],"container-title":"Revista Colombiana de Cardiologia","id":"ITEM-1","issue":"S1","issued":{"date-parts":[["2020"]]},"page":"72-78","publisher":"Sociedad Colombiana de Cardiología y Cirugía Cardiovascular","title":"Lesiones oculares y radiación ionizante","type":"article-journal","volume":"27"},"uris":["http://www.mendeley.com/documents/?uuid=4ba7ed80-65c9-4d05-90e1-f5a4310efc7d"]}],"mendeley":{"formattedCitation":"(Hernández et al., 2020)","manualFormatting":"Hernández et al. (2020)","plainTextFormattedCitation":"(Hernández et al., 2020)","previouslyFormattedCitation":"(Hernández et al., 2020)"},"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Hernández et al. (2020)</w:t>
            </w:r>
            <w:r w:rsidRPr="00AC7067">
              <w:rPr>
                <w:rFonts w:cs="Arial"/>
                <w:sz w:val="20"/>
                <w:szCs w:val="20"/>
              </w:rPr>
              <w:fldChar w:fldCharType="end"/>
            </w:r>
          </w:p>
        </w:tc>
        <w:tc>
          <w:tcPr>
            <w:tcW w:w="2415" w:type="dxa"/>
            <w:vMerge/>
          </w:tcPr>
          <w:p w14:paraId="44600CC3"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33D65F18"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420AF5C8"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AC7067" w14:paraId="7EF273AC"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133E2AD4" w14:textId="77777777" w:rsidR="00AF42EC" w:rsidRPr="00AC7067" w:rsidRDefault="00AF42EC"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4103/ijmr.IJMR_1652_17","ISSN":"0971-5916 (Print)","PMID":"32048617","abstract":"All individuals are exposed to certain chemical, physical, biological, environmental as well as occupational factors. The data pertaining to role of these factors on female reproduction are scanty as compared to male. The available data suggest the adverse effects of certain toxicants, viz., metals such as lead, cadmium and mercury, pesticides such as bis(4-chlorophenyl)-1,1,1-trichloroethane and organic solvent such as benzene, toluene and ionizing radiation on the female reproductive system affecting directly the organ system or impacting in directly through hormonal impairments, molecular alterations, oxidative stress and DNA methylation impairing fertility as well as pregnancy and its outcomes. Thus, there is a need for awareness and prevention programme about the adverse effects of these factors and deterioration of female reproductive health, pregnancy outcome and offspring development as some of these chemicals might affect the developing foetus at very low doses by endocrine disruptive mechanism.","author":[{"dropping-particle":"","family":"Kumar","given":"Sunil","non-dropping-particle":"","parse-names":false,"suffix":""},{"dropping-particle":"","family":"Sharma","given":"Anupama","non-dropping-particle":"","parse-names":false,"suffix":""},{"dropping-particle":"","family":"Kshetrimayum","given":"Chaoba","non-dropping-particle":"","parse-names":false,"suffix":""}],"container-title":"The Indian journal of medical research","id":"ITEM-1","issue":"6","issued":{"date-parts":[["2019","12"]]},"language":"eng","page":"532-545","title":"Environmental &amp; occupational exposure &amp; female reproductive dysfunction.","type":"article-journal","volume":"150"},"uris":["http://www.mendeley.com/documents/?uuid=95863120-585d-435e-be88-0c9d1b9f61ff"]}],"mendeley":{"formattedCitation":"(Kumar et al., 2019)","manualFormatting":"Kumar et al. (2019)","plainTextFormattedCitation":"(Kumar et al., 2019)","previouslyFormattedCitation":"(Kumar et al., 2019)"},"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Kumar et al. (2019)</w:t>
            </w:r>
            <w:r w:rsidRPr="00AC7067">
              <w:rPr>
                <w:rFonts w:cs="Arial"/>
                <w:sz w:val="20"/>
                <w:szCs w:val="20"/>
              </w:rPr>
              <w:fldChar w:fldCharType="end"/>
            </w:r>
          </w:p>
        </w:tc>
        <w:tc>
          <w:tcPr>
            <w:tcW w:w="2415" w:type="dxa"/>
            <w:vMerge/>
          </w:tcPr>
          <w:p w14:paraId="52FDB000"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6955D78C"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1D3B171D" w14:textId="77777777" w:rsidR="00AF42EC" w:rsidRPr="00AC7067"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AC7067" w14:paraId="7D44022B"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364C79E8" w14:textId="77777777" w:rsidR="00AF42EC" w:rsidRPr="00AC7067" w:rsidRDefault="00AF42EC"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1186/s12958-018-0431-1","ISSN":"1477-7827 (Electronic)","PMID":"30445985","abstract":"During recent years, an increasing percentage of male infertility has to be attributed to an array of environmental, health and lifestyle factors. Male infertility is likely to be affected by the intense exposure to heat and extreme exposure to pesticides, radiations, radioactivity and other hazardous substances. We are surrounded by several types of ionizing and non-ionizing radiations and both have recognized causative effects on spermatogenesis. Since it is impossible to cover all types of radiation sources and their biological effects under a single title, this review is focusing on radiation deriving from cell phones, laptops, Wi-Fi and microwave ovens, as these are the most common sources of non-ionizing radiations, which may contribute to the cause of infertility by exploring the effect of exposure to radiofrequency radiations on the male fertility pattern. From currently available studies it is clear that radiofrequency electromagnetic fields (RF-EMF) have deleterious effects on sperm parameters (like sperm count, morphology, motility), affects the role of kinases in cellular metabolism and the endocrine system, and produces genotoxicity, genomic instability and oxidative stress. This is followed with protective measures for these radiations and future recommendations. The study concludes that the RF-EMF may induce oxidative stress with an increased level of reactive oxygen species, which may lead to infertility. This has been concluded based on available evidences from in vitro and in vivo studies suggesting that RF-EMF exposure negatively affects sperm quality.","author":[{"dropping-particle":"","family":"Kesari","given":"Kavindra Kumar","non-dropping-particle":"","parse-names":false,"suffix":""},{"dropping-particle":"","family":"Agarwal","given":"Ashok","non-dropping-particle":"","parse-names":false,"suffix":""},{"dropping-particle":"","family":"Henkel","given":"Ralf","non-dropping-particle":"","parse-names":false,"suffix":""}],"container-title":"Reproductive biology and endocrinology : RB&amp;E","id":"ITEM-1","issue":"1","issued":{"date-parts":[["2018","12"]]},"language":"eng","page":"118","title":"Radiations and male fertility.","type":"article-journal","volume":"16"},"uris":["http://www.mendeley.com/documents/?uuid=fcbb3d4e-e82c-4112-8aae-db023fef4197"]}],"mendeley":{"formattedCitation":"(Kesari et al., 2018)","manualFormatting":"Kesari et al. (2018)","plainTextFormattedCitation":"(Kesari et al., 2018)","previouslyFormattedCitation":"(Kesari et al., 2018)"},"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Kesari et al. (2018)</w:t>
            </w:r>
            <w:r w:rsidRPr="00AC7067">
              <w:rPr>
                <w:rFonts w:cs="Arial"/>
                <w:sz w:val="20"/>
                <w:szCs w:val="20"/>
              </w:rPr>
              <w:fldChar w:fldCharType="end"/>
            </w:r>
          </w:p>
        </w:tc>
        <w:tc>
          <w:tcPr>
            <w:tcW w:w="2415" w:type="dxa"/>
            <w:vMerge/>
          </w:tcPr>
          <w:p w14:paraId="2EED8CD4"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6A4068CB"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44013466"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AC7067" w14:paraId="512E5C1B"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35143903" w14:textId="77777777" w:rsidR="00AF42EC" w:rsidRPr="00AC7067" w:rsidRDefault="00AF42EC"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26444/aaem/112837","ISSN":"1898-2263 (Electronic)","PMID":"31885235","abstract":"INTRODUCTION AND OBJECTIVE: The tendency towards postponement of maternity implies a greater exposure of female germ cells to damaging environmental effects, including ionizing radiation (IR). Progress in paediatric oncology, based on the use of radiotherapy, also implies the occurrence of gonadal dysfunctions and subsequent female fertility disorders. Therefore, it seems justifiable to systematize the state of knowledge concerning the effect of IR on the female reproductive system. BRIEF DESCRIPTION OF THE STATE OF KNOWLEDGE: A considerable part of studies concerning the effect of IR on female germ cells have been conducted on animals. Their extrapolation to humans is hindered because in animal studies high acute exposures are applied, which do not reflect human environmental exposures characterized by chronic low dose exposure. Studies on animals provide a heterogenous image, which hinders the formulation of unequivocal conclusions and indicates that radiosensitivity depends, i.a. on IR dose, stage of development of oocytes, the applied marker of the effects of IR, or on the species. LD50 of human oocytes is estimated to be below 2 Gy. The effect of IR depends, i.a. on the dose fractionation and the age (older women are more radiosensitive). In females, the effective sterilizing dose is: at birth 20.3 Gy, at 10 years 18.4 Gy, at 20 years 16.5 Gy, whereas at 30 years 14.3 Gy, which is associated with the available pool of ovarian follicles. CONCLUSIONS: Within the range of low doses received as a result of environmental exposure to IR, there is no evidence for the occurrence of either adverse pregnancy outcomes, nor fertility disorders in females. These effects may be related to the cancer radiotherapy, or exposure to high IR doses during nuclear accidents.","author":[{"dropping-particle":"","family":"Skrzypek","given":"Michal","non-dropping-particle":"","parse-names":false,"suffix":""},{"dropping-particle":"","family":"Wdowiak","given":"Artur","non-dropping-particle":"","parse-names":false,"suffix":""},{"dropping-particle":"","family":"Panasiuk","given":"Lech","non-dropping-particle":"","parse-names":false,"suffix":""},{"dropping-particle":"","family":"Stec","given":"Magdalena","non-dropping-particle":"","parse-names":false,"suffix":""},{"dropping-particle":"","family":"Szczygieł","given":"Karolina","non-dropping-particle":"","parse-names":false,"suffix":""},{"dropping-particle":"","family":"Zybała","given":"Małgorzata","non-dropping-particle":"","parse-names":false,"suffix":""},{"dropping-particle":"","family":"Filip","given":"Michał","non-dropping-particle":"","parse-names":false,"suffix":""}],"container-title":"Annals of agricultural and environmental medicine : AAEM","id":"ITEM-1","issue":"4","issued":{"date-parts":[["2019","12"]]},"language":"eng","page":"606-616","publisher-place":"Poland","title":"Effect of ionizing radiation on the female reproductive system.","type":"article-journal","volume":"26"},"uris":["http://www.mendeley.com/documents/?uuid=52cd7945-5ac4-4fe5-86d5-e099cab2e073"]}],"mendeley":{"formattedCitation":"(Skrzypek et al., 2019)","manualFormatting":"Skrzypek et al. (2019)","plainTextFormattedCitation":"(Skrzypek et al., 2019)","previouslyFormattedCitation":"(Skrzypek et al., 2019)"},"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Skrzypek et al. (2019)</w:t>
            </w:r>
            <w:r w:rsidRPr="00AC7067">
              <w:rPr>
                <w:rFonts w:cs="Arial"/>
                <w:sz w:val="20"/>
                <w:szCs w:val="20"/>
              </w:rPr>
              <w:fldChar w:fldCharType="end"/>
            </w:r>
          </w:p>
        </w:tc>
        <w:tc>
          <w:tcPr>
            <w:tcW w:w="2415" w:type="dxa"/>
            <w:vMerge/>
          </w:tcPr>
          <w:p w14:paraId="63DBF8A3"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08DE692C"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57757C4C" w14:textId="77777777" w:rsidR="00AF42EC" w:rsidRPr="00AC7067"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AC7067" w14:paraId="6A544FF4"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7A90523E" w14:textId="77777777" w:rsidR="00AF42EC" w:rsidRPr="00AC7067" w:rsidRDefault="00AF42EC"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26444/aaem/106085","ISSN":"1898-2263 (Electronic)","PMID":"31232047","abstract":"INTRODUCTION AND OBJECTIVE: In the light of current data concerning the growing exposure to ionizing radiation (IR) originating from atrificial sources, especially from medical ones, and also related to occupational exposure, it is justifiable to systematize the state of knowledge concerning the effect of IR on the male reproductive system. BRIEF DESCRIPTION OF THE STATE OF KNOWLEDGE: There is no basis for the application of the hypothesis of hormesis in the area of male reproductive health. Regarding the impact of IR on spermatogenesis, spermatogonia are less susceptible to the occurrence of DNA damage after exposition to IR, but are characterized by slower DNA repair compared to somatic cells. Damage to the genes after exposure to IR is possible at each stage of spermatogenesis; however, haploidal spermatids show the highest radiosensitivity in this respect. The genetic risk of the cells differentiating during spermatogenesis is limited to one cycle of spermatogenesis, whereas the genetic instability may persist for the whole period of life, and DNA damage induced by IR may be transmitted to future generations. The minimum dose causing detectable DNA damage was 30 Gy. While exceeding this dose, the number of single-strand DNA breaks increases. Among males exposed to IR, a decrease was observed in sperm motility and in the percentage of morphologically normal spermatozoa as well as in an intensification of vacuolization. The genetic material in the sperm of these males showed higher fragmentation and methylation of genomic DNA. CONCLUSION: In the context of the epidemiological situation concerning the prevalence of infertility, while assessing the health effects of exposure to IR from artificial, including medical sources, the reproductive risk should be considered.","author":[{"dropping-particle":"","family":"Wdowiak","given":"Artur","non-dropping-particle":"","parse-names":false,"suffix":""},{"dropping-particle":"","family":"Skrzypek","given":"Michal","non-dropping-particle":"","parse-names":false,"suffix":""},{"dropping-particle":"","family":"Stec","given":"Magdalena","non-dropping-particle":"","parse-names":false,"suffix":""},{"dropping-particle":"","family":"Panasiuk","given":"Lech","non-dropping-particle":"","parse-names":false,"suffix":""}],"container-title":"Annals of agricultural and environmental medicine : AAEM","id":"ITEM-1","issue":"2","issued":{"date-parts":[["2019","6"]]},"language":"eng","page":"210-216","publisher-place":"Poland","title":"Effect of ionizing radiation on the male reproductive system.","type":"article-journal","volume":"26"},"uris":["http://www.mendeley.com/documents/?uuid=0ab4b2b5-4ab5-4e89-9793-af0428abf414"]}],"mendeley":{"formattedCitation":"(Wdowiak et al., 2019)","manualFormatting":"Wdowiak et al. (2019)","plainTextFormattedCitation":"(Wdowiak et al., 2019)","previouslyFormattedCitation":"(Wdowiak et al., 2019)"},"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Wdowiak et al. (2019)</w:t>
            </w:r>
            <w:r w:rsidRPr="00AC7067">
              <w:rPr>
                <w:rFonts w:cs="Arial"/>
                <w:sz w:val="20"/>
                <w:szCs w:val="20"/>
              </w:rPr>
              <w:fldChar w:fldCharType="end"/>
            </w:r>
          </w:p>
        </w:tc>
        <w:tc>
          <w:tcPr>
            <w:tcW w:w="2415" w:type="dxa"/>
            <w:vMerge/>
          </w:tcPr>
          <w:p w14:paraId="0DB01DF2"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3879857C"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2902C535"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AC7067" w14:paraId="20B64020"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3F8C2B57" w14:textId="77777777" w:rsidR="00AF42EC" w:rsidRPr="00AC7067" w:rsidRDefault="00AF42EC"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1088/1361-6498/abbe37","ISSN":"1361-6498 (Electronic)","PMID":"33017815","abstract":"The ability of ionising radiation to induce lymphoma is unclear. Here, we present a narrative review of epidemiological evidence of the risk of lymphoma, including chronic lymphocytic leukaemia (CLL) and multiple myeloma (MM), among various exposed populations including atomic bombing survivors, industrial and medical radiation workers and individuals exposed for medical purposes. Overall, there is a suggestion of a positive dose dependent association between radiation exposure and lymphoma. The magnitude of this association is highly imprecise, however, with wide confidence intervals frequently including zero risk. External comparisons tend to show similar incidence and mortality rates to the general population. Currently, there is insufficient information on the impact of age-at-exposure, high versus low linear energy transfer (LET) radiation, external versus internal or acute versus chronic exposures. Associations are stronger for males than females, and stronger for non-Hodgkin lymphoma (NHL) and MM than for Hodgkin lymphoma (HL), while the risk of radiation induced CLL may be non-existent. This broad grouping of diverse diseases could potentially obscure stronger associations for certain subtypes, each with a different cell-of-origin. Additionally, the classification of malignancies as leukaemia or lymphoma may result in similar diseases being analysed separately while distinct diseases are analysed in the same category. Uncertainty in cell-of-origin means the appropriate organ for dose response analysis is unclear. Further uncertainties arise from potential confounding or bias due to infectious causes and immunosuppression. The potential interaction between radiation and other risk factors is unknown. Combined, these uncertainties make lymphoma perhaps the most challenging malignancy to study in radiation epidemiology.","author":[{"dropping-particle":"","family":"Harbron","given":"Richard W","non-dropping-particle":"","parse-names":false,"suffix":""},{"dropping-particle":"","family":"Pasqual","given":"Elisa","non-dropping-particle":"","parse-names":false,"suffix":""}],"container-title":"Journal of radiological protection","id":"ITEM-1","issued":{"date-parts":[["2020","10"]]},"language":"eng","page":"R151-R185","publisher-place":"England","title":"Ionising radiation as a risk factor for lymphoma: A review.","type":"article-journal","volume":"40"},"uris":["http://www.mendeley.com/documents/?uuid=2defa0a8-4de9-4de2-baa1-c619e39e5b23"]}],"mendeley":{"formattedCitation":"(Harbron &amp; Pasqual, 2020)","manualFormatting":"Harbron y Pasqual (2020)","plainTextFormattedCitation":"(Harbron &amp; Pasqual, 2020)","previouslyFormattedCitation":"(Harbron &amp; Pasqual, 2020)"},"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Harbron y Pasqual (2020)</w:t>
            </w:r>
            <w:r w:rsidRPr="00AC7067">
              <w:rPr>
                <w:rFonts w:cs="Arial"/>
                <w:sz w:val="20"/>
                <w:szCs w:val="20"/>
              </w:rPr>
              <w:fldChar w:fldCharType="end"/>
            </w:r>
          </w:p>
        </w:tc>
        <w:tc>
          <w:tcPr>
            <w:tcW w:w="2415" w:type="dxa"/>
            <w:vMerge/>
          </w:tcPr>
          <w:p w14:paraId="7F67916D"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43430739"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7D78DCA9" w14:textId="77777777" w:rsidR="00AF42EC" w:rsidRPr="00AC7067"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AC7067" w14:paraId="17D4B4BC"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0AC6C181" w14:textId="77777777" w:rsidR="00AF42EC" w:rsidRPr="00AC7067" w:rsidRDefault="00AF42EC"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ISSN":"1690-3293","abstract":"Co munidad y Salud Año 2017; 15 (1), Ene-Jul Depósito Legal: pp200202AR1401 -ISSN: 1690-3293 RESUMEN Las radiaciones ionizantes, han contribuido grandemente con el bienestar social del ser humano. Estas tienen gran utilidad, en diversas áreas. Por ejemplo en medicina, los rayos X, sirven para hacer radiografías para el estudio y diagnóstico de lesiones internas, así como los radiofármacos terapéuticos son usados para el tratamiento de enfermedades como el cáncer. Sin embargo debe evaluarse el riesgo para la salud de los trabajadores del área de la medicina, debido al alto porcentaje de exposición a fuentes ionizantes artificiales en su área de trabajo. Los principales efectos biológicos que producen, corresponden a cambios bioquímicos intracelulares, que pueden desencadenar diversas alteraciones como por ejemplo, esterilidad, eritemas, cáncer, entre muchos otros. Incluso los daños activan los mecanismos de reparación celular para tratar de superarlo, sin embargo siempre queda un daño remanente que es inevitablemente acumulativo. La exposición crónica a dosis bajas puede desencadenar aberraciones cromosómicas y el riesgo a leucemia aumenta linealmente con las dosis acumuladas de radiación ionizante. El presente tiene como proposito reflexionar, sobre la necesidad del uso correcto de las radiaciones ionizantes artificiales, así como la necesidad de actualizar los protocolos de prevención, en materia de riesgo ocupacional, contempladas en las normas básicas relativas a la protección sanitaria del personal en riesgo, con la intención de proporcionar alternativas para el cuidado de la salud y contribuir a evitar las alteraciones derivadas de dichas exposiciones. ABSTRACT The ionizing radiations have greatly contributed to social benefits of the human being. These are very useful in a variety of applications as X rays in medicine, which are valuable in the diagnosis and evaluation of intern tissue damages. Besides of that, the radiopharmaceutical is used for cancer treatment. However, it should be evaluated the risk for workers health which are usually exposed to a high percentage of these artificial ionizing. The main biological effects are related to bio quemical changes at intracellular level, which might cause a number of changes such as sterility, erythema and cancer, among others. Damages can active the mechanisms for cellular repair in order to get over it, however an accumulative damage remains. The chronic exposition al low doses can incite chromosom…","author":[{"dropping-particle":"","family":"Hernández Piñero","given":"Alexandra","non-dropping-particle":"","parse-names":false,"suffix":""},{"dropping-particle":"","family":"Pernalete Ruiz","given":"Martha","non-dropping-particle":"","parse-names":false,"suffix":""}],"container-title":"Comunidad y Salud","id":"ITEM-1","issue":"1","issued":{"date-parts":[["2017"]]},"page":"86-90","title":"Leucemia ocupacional: importancia de la prevención","type":"article-journal","volume":"15"},"uris":["http://www.mendeley.com/documents/?uuid=b2670d6f-7c5b-4591-9b3c-9c09fda6caa5"]}],"mendeley":{"formattedCitation":"(Hernández Piñero &amp; Pernalete Ruiz, 2017)","manualFormatting":"Hernández Piñero y Pernalete Ruiz (2017)","plainTextFormattedCitation":"(Hernández Piñero &amp; Pernalete Ruiz, 2017)","previouslyFormattedCitation":"(Hernández Piñero &amp; Pernalete Ruiz, 2017)"},"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Hernández Piñero y Pernalete Ruiz (2017)</w:t>
            </w:r>
            <w:r w:rsidRPr="00AC7067">
              <w:rPr>
                <w:rFonts w:cs="Arial"/>
                <w:sz w:val="20"/>
                <w:szCs w:val="20"/>
              </w:rPr>
              <w:fldChar w:fldCharType="end"/>
            </w:r>
          </w:p>
        </w:tc>
        <w:tc>
          <w:tcPr>
            <w:tcW w:w="2415" w:type="dxa"/>
            <w:vMerge/>
          </w:tcPr>
          <w:p w14:paraId="05FA15FC"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662A06C9"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75534D98"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AC7067" w14:paraId="48597AF4"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56265528" w14:textId="77777777" w:rsidR="00AF42EC" w:rsidRPr="00AC7067" w:rsidRDefault="00AF42EC"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1093/jncimonographs/lgaa010","ISSN":"1745-6614 (Electronic)","PMID":"32657347","abstract":"BACKGROUND: Ionizing radiation is an established carcinogen, but risks from low-dose  exposures are controversial. Since the Biological Effects of Ionizing Radiation VII review of the epidemiological data in 2006, many subsequent publications have reported excess cancer risks from low-dose exposures. Our aim was to systematically review these studies to assess the magnitude of the risk and whether the positive findings could be explained by biases. METHODS: Eligible studies had mean cumulative doses of less than 100 mGy, individualized dose estimates, risk estimates, and confidence intervals (CI) for the dose-response and were published in 2006-2017. We summarized the evidence for bias (dose error, confounding, outcome ascertainment) and its likely direction for each study. We tested whether the median excess relative risk (ERR) per unit dose equals zero and assessed the impact of excluding positive studies with potential bias away from the null. We performed a meta-analysis to quantify the ERR and assess consistency across studies for all solid cancers and leukemia. RESULTS: Of the 26 eligible studies, 8 concerned environmental, 4 medical, and 14 occupational exposure. For solid cancers, 16 of 22 studies reported positive ERRs per unit dose, and we rejected the hypothesis that the median ERR equals zero (P = .03). After exclusion of 4 positive studies with potential positive bias, 12 of 18 studies reported positive ERRs per unit dose (P = .12). For leukemia, 17 of 20 studies were positive, and we rejected the hypothesis that the median ERR per unit dose equals zero (P  = .001), also after exclusion of 5 positive studies with potential positive bias (P  = .02). For adulthood exposure, the meta-ERR at 100 mGy was 0.029 (95% CI = 0.011 to 0.047) for solid cancers and 0.16 (95% CI = 0.07 to 0.25) for leukemia. For childhood exposure, the meta-ERR at 100 mGy for leukemia was 2.84 (95% CI = 0.37 to 5.32); there were only two eligible studies of all solid cancers. CONCLUSIONS: Our systematic assessments in this monograph showed that these new epidemiological studies are characterized by several limitations, but only a few positive studies were potentially biased away from the null. After exclusion of these studies, the majority of studies still reported positive risk estimates. We therefore conclude that these new epidemiological studies directly support excess cancer risks from low-dose ionizing radiation. Furthermore, the magnitude of the cancer risks from …","author":[{"dropping-particle":"","family":"Hauptmann","given":"Michael","non-dropping-particle":"","parse-names":false,"suffix":""},{"dropping-particle":"","family":"Daniels","given":"Robert D","non-dropping-particle":"","parse-names":false,"suffix":""},{"dropping-particle":"","family":"Cardis","given":"Elisabeth","non-dropping-particle":"","parse-names":false,"suffix":""},{"dropping-particle":"","family":"Cullings","given":"Harry M","non-dropping-particle":"","parse-names":false,"suffix":""},{"dropping-particle":"","family":"Kendall","given":"Gerald","non-dropping-particle":"","parse-names":false,"suffix":""},{"dropping-particle":"","family":"Laurier","given":"Dominique","non-dropping-particle":"","parse-names":false,"suffix":""},{"dropping-particle":"","family":"Linet","given":"Martha S","non-dropping-particle":"","parse-names":false,"suffix":""},{"dropping-particle":"","family":"Little","given":"Mark P","non-dropping-particle":"","parse-names":false,"suffix":""},{"dropping-particle":"","family":"Lubin","given":"Jay H","non-dropping-particle":"","parse-names":false,"suffix":""},{"dropping-particle":"","family":"Preston","given":"Dale L","non-dropping-particle":"","parse-names":false,"suffix":""},{"dropping-particle":"","family":"Richardson","given":"David B","non-dropping-particle":"","parse-names":false,"suffix":""},{"dropping-particle":"","family":"Stram","given":"Daniel O","non-dropping-particle":"","parse-names":false,"suffix":""},{"dropping-particle":"","family":"Thierry-Chef","given":"Isabelle","non-dropping-particle":"","parse-names":false,"suffix":""},{"dropping-particle":"","family":"Schubauer-Berigan","given":"Mary K","non-dropping-particle":"","parse-names":false,"suffix":""},{"dropping-particle":"","family":"Gilbert","given":"Ethel S","non-dropping-particle":"","parse-names":false,"suffix":""},{"dropping-particle":"","family":"Berrington de Gonzalez","given":"Amy","non-dropping-particle":"","parse-names":false,"suffix":""}],"container-title":"Journal of the National Cancer Institute. Monographs","id":"ITEM-1","issue":"56","issued":{"date-parts":[["2020","7"]]},"language":"eng","page":"188-200","publisher-place":"United States","title":"Epidemiological Studies of Low-Dose Ionizing Radiation and Cancer: Summary Bias  Assessment and Meta-Analysis.","type":"article-journal","volume":"2020"},"uris":["http://www.mendeley.com/documents/?uuid=572098ed-c86e-4af0-a8be-72bc3c1e87a1"]}],"mendeley":{"formattedCitation":"(Hauptmann et al., 2020)","manualFormatting":"Hauptmann et al. (2020)","plainTextFormattedCitation":"(Hauptmann et al., 2020)","previouslyFormattedCitation":"(Hauptmann et al., 2020)"},"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Hauptmann et al. (2020)</w:t>
            </w:r>
            <w:r w:rsidRPr="00AC7067">
              <w:rPr>
                <w:rFonts w:cs="Arial"/>
                <w:sz w:val="20"/>
                <w:szCs w:val="20"/>
              </w:rPr>
              <w:fldChar w:fldCharType="end"/>
            </w:r>
          </w:p>
        </w:tc>
        <w:tc>
          <w:tcPr>
            <w:tcW w:w="2415" w:type="dxa"/>
            <w:vMerge/>
          </w:tcPr>
          <w:p w14:paraId="179DB69A"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1872E7F9"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0B39ED83" w14:textId="77777777" w:rsidR="00AF42EC" w:rsidRPr="00AC7067"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AC7067" w14:paraId="4A3E4AA7"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2BCEBD9B" w14:textId="77777777" w:rsidR="00AF42EC" w:rsidRPr="00AC7067" w:rsidRDefault="00AF42EC" w:rsidP="00AA1F0B">
            <w:pPr>
              <w:spacing w:after="0" w:line="240" w:lineRule="auto"/>
              <w:rPr>
                <w:rFonts w:cs="Arial"/>
                <w:sz w:val="20"/>
                <w:szCs w:val="20"/>
              </w:rPr>
            </w:pPr>
            <w:r w:rsidRPr="00AC7067">
              <w:rPr>
                <w:rFonts w:cs="Arial"/>
                <w:sz w:val="20"/>
                <w:szCs w:val="20"/>
              </w:rPr>
              <w:fldChar w:fldCharType="begin" w:fldLock="1"/>
            </w:r>
            <w:r w:rsidRPr="00207427">
              <w:rPr>
                <w:rFonts w:cs="Arial"/>
                <w:sz w:val="20"/>
                <w:szCs w:val="20"/>
                <w:lang w:val="es-EC"/>
              </w:rPr>
              <w:instrText>ADDIN CSL_CITATION {"citationItems":[{"id":"ITEM-1","itemData":{"DOI":"10.4067/s0717-93082018000100005","abstract":"Existen diversos documentos y recomendaciones internacionales sobre nombres, conceptos, definiciones y campos de aplicación para diversas magnitudes y unidades utilizadas para monitorear los niveles de radiación ionizante a los que son expuestos los trabajadores durante los procedimientos de Radiodiagnóstico e Intervencionismo. Sin embargo, la legislación nacional, al igual que para la dosime- tría de los pacientes, no se encuentra actualizada en este sentido y no contempla en sus documentos un glosario actualizado que permita encontrar en forma rápida y precisa este tipo de información. Por lo anterior, este trabajo de revisión corresponde a un segundo documento guía, complementario a nuestro trabajo publicado en 2015 titulado “Magnitudes y unidades para dosimetría a pacientes en radiodiagnóstico e intervencionismo”, que describe de manera didáctica y en un lenguaje sencillo para los profesionales de la salud y áreas afines, las principales magnitudes y unidades que se deben conocer y utilizar en la dosimetría ocupacional de los trabajadores que participan en procedimientos de Radiodiagnóstico e In- tervencionismo.","author":[{"dropping-particle":"","family":"Ubeda de la C","given":"Carlos","non-dropping-particle":"","parse-names":false,"suffix":""},{"dropping-particle":"","family":"Nocetti G.","given":"Diego","non-dropping-particle":"","parse-names":false,"suffix":""},{"dropping-particle":"","family":"Inzulza C.","given":"Alonso","non-dropping-particle":"","parse-names":false,"suffix":""},{"dropping-particle":"","family":"Oyarzún C.","given":"Carlos","non-dropping-particle":"","parse-names":false,"suffix":""},{"dropping-particle":"","family":"Alarcón E.","given":"Renato","non-dropping-particle":"","parse-names":false,"suffix":""}],"container-title":"Revista chilena de radiología","id":"ITEM-1","issue":"1","issued":{"date-parts":[["2018"]]},"page":"5-11","title":"Magnitudes y unidades para dosimetría del personal ocupacionalmente expuesto en radiodiagnóstico e intervencionismo","type":"article-journal","volume":"24"},"uris":["http://www.mendeley.com/documents/?uuid=4eeb428f-65e2-4ee3-b514-a1beaef439db"]}],"mendeley":{"formattedCitation":"(Ubeda de la C et al., 2018)","manualFormatting":"Ubeda de la C et al. (2018)","plainTextFormattedCitation":"(Ubeda de la C et al., 2018)","previouslyFormattedCitation":"(Ubeda de la C et al., 2018)"},"properties":{"noteIndex":0},"schema":"https://github.com/citation-style-language/schema/raw/master/csl-citation.json"}</w:instrText>
            </w:r>
            <w:r w:rsidRPr="00AC7067">
              <w:rPr>
                <w:rFonts w:cs="Arial"/>
                <w:sz w:val="20"/>
                <w:szCs w:val="20"/>
              </w:rPr>
              <w:fldChar w:fldCharType="separate"/>
            </w:r>
            <w:r w:rsidRPr="00207427">
              <w:rPr>
                <w:rFonts w:cs="Arial"/>
                <w:noProof/>
                <w:sz w:val="20"/>
                <w:szCs w:val="20"/>
                <w:lang w:val="es-EC"/>
              </w:rPr>
              <w:t xml:space="preserve">Ubeda de la C et al. </w:t>
            </w:r>
            <w:r w:rsidRPr="00AC7067">
              <w:rPr>
                <w:rFonts w:cs="Arial"/>
                <w:noProof/>
                <w:sz w:val="20"/>
                <w:szCs w:val="20"/>
              </w:rPr>
              <w:t>(2018)</w:t>
            </w:r>
            <w:r w:rsidRPr="00AC7067">
              <w:rPr>
                <w:rFonts w:cs="Arial"/>
                <w:sz w:val="20"/>
                <w:szCs w:val="20"/>
              </w:rPr>
              <w:fldChar w:fldCharType="end"/>
            </w:r>
          </w:p>
        </w:tc>
        <w:tc>
          <w:tcPr>
            <w:tcW w:w="2415" w:type="dxa"/>
            <w:vMerge/>
          </w:tcPr>
          <w:p w14:paraId="354CAA6B"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59328CCF"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0350B50C"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AC7067" w14:paraId="38E78E1E"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52C2B279" w14:textId="77777777" w:rsidR="00AF42EC" w:rsidRPr="00AC7067" w:rsidRDefault="00AF42EC"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DOI":"10.1016/j.rccar.2019.11.001","ISSN":"0120-5633","author":[{"dropping-particle":"","family":"Aristizábal","given":"Julián M","non-dropping-particle":"","parse-names":false,"suffix":""}],"container-title":"Revista Colombiana de Cardiología","id":"ITEM-1","issued":{"date-parts":[["2020"]]},"page":"21-24","publisher":"Sociedad Colombiana de Cardiología y Cirugía Cardiovascular","title":"Riesgo cardiovascular relacionado con la radiación ionizante","type":"article-journal","volume":"27"},"uris":["http://www.mendeley.com/documents/?uuid=c48103b4-6191-4dc0-8a6e-83c5cead747e"]}],"mendeley":{"formattedCitation":"(Aristizábal, 2020)","manualFormatting":"Aristizábal (2020)","plainTextFormattedCitation":"(Aristizábal, 2020)","previouslyFormattedCitation":"(Aristizábal, 2020)"},"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Aristizábal (2020)</w:t>
            </w:r>
            <w:r w:rsidRPr="00AC7067">
              <w:rPr>
                <w:rFonts w:cs="Arial"/>
                <w:sz w:val="20"/>
                <w:szCs w:val="20"/>
              </w:rPr>
              <w:fldChar w:fldCharType="end"/>
            </w:r>
          </w:p>
        </w:tc>
        <w:tc>
          <w:tcPr>
            <w:tcW w:w="2415" w:type="dxa"/>
            <w:vMerge/>
          </w:tcPr>
          <w:p w14:paraId="1245B995"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17ED32A4"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01BC892F" w14:textId="77777777" w:rsidR="00AF42EC" w:rsidRPr="00AC7067"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D16C7E" w14:paraId="1BF9529A"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2643D7AA" w14:textId="77777777" w:rsidR="00AF42EC" w:rsidRPr="00207427" w:rsidRDefault="00AF42EC" w:rsidP="00AA1F0B">
            <w:pPr>
              <w:spacing w:after="0" w:line="240" w:lineRule="auto"/>
              <w:rPr>
                <w:rFonts w:cs="Arial"/>
                <w:sz w:val="20"/>
                <w:szCs w:val="20"/>
                <w:lang w:val="es-EC"/>
              </w:rPr>
            </w:pPr>
            <w:r w:rsidRPr="00AC7067">
              <w:rPr>
                <w:rFonts w:cs="Arial"/>
                <w:sz w:val="20"/>
                <w:szCs w:val="20"/>
              </w:rPr>
              <w:fldChar w:fldCharType="begin" w:fldLock="1"/>
            </w:r>
            <w:r w:rsidRPr="00207427">
              <w:rPr>
                <w:rFonts w:cs="Arial"/>
                <w:sz w:val="20"/>
                <w:szCs w:val="20"/>
                <w:lang w:val="es-EC"/>
              </w:rPr>
              <w:instrText>ADDIN CSL_CITATION {"citationItems":[{"id":"ITEM-1","itemData":{"DOI":"10.1016/j.rccar.2020.01.005","ISSN":"0120-5633","author":[{"dropping-particle":"","family":"Puerta-Ortiz","given":"J","non-dropping-particle":"","parse-names":false,"suffix":""},{"dropping-particle":"","family":"Morales-Aramburo","given":"J","non-dropping-particle":"","parse-names":false,"suffix":""}],"container-title":"Revista Colombiana de Cardiología","id":"ITEM-1","issue":"S1","issued":{"date-parts":[["2020"]]},"page":"61-71","publisher":"Sociedad Colombiana de Cardiolog&amp;iacute;a y Cirug&amp;iacute;a Cardiovascular","title":"Efectos biológicos de las radiaciones ionizantes","type":"article-journal","volume":"27"},"uris":["http://www.mendeley.com/documents/?uuid=4f89a276-1a1f-4396-ba13-adbb8b9b8111"]}],"mendeley":{"formattedCitation":"(Puerta-Ortiz &amp; Morales-Aramburo, 2020)","manualFormatting":"Puerta-Ortiz y Morales-Aramburo (2020)","plainTextFormattedCitation":"(Puerta-Ortiz &amp; Morales-Aramburo, 2020)","previouslyFormattedCitation":"(Puerta-Ortiz &amp; Morales-Aramburo, 2020)"},"properties":{"noteIndex":0},"schema":"https://github.com/citation-style-language/schema/raw/master/csl-citation.json"}</w:instrText>
            </w:r>
            <w:r w:rsidRPr="00AC7067">
              <w:rPr>
                <w:rFonts w:cs="Arial"/>
                <w:sz w:val="20"/>
                <w:szCs w:val="20"/>
              </w:rPr>
              <w:fldChar w:fldCharType="separate"/>
            </w:r>
            <w:r w:rsidRPr="00207427">
              <w:rPr>
                <w:rFonts w:cs="Arial"/>
                <w:noProof/>
                <w:sz w:val="20"/>
                <w:szCs w:val="20"/>
                <w:lang w:val="es-EC"/>
              </w:rPr>
              <w:t>Puerta-Ortiz y Morales-Aramburo (2020)</w:t>
            </w:r>
            <w:r w:rsidRPr="00AC7067">
              <w:rPr>
                <w:rFonts w:cs="Arial"/>
                <w:sz w:val="20"/>
                <w:szCs w:val="20"/>
              </w:rPr>
              <w:fldChar w:fldCharType="end"/>
            </w:r>
          </w:p>
        </w:tc>
        <w:tc>
          <w:tcPr>
            <w:tcW w:w="2415" w:type="dxa"/>
            <w:vMerge/>
          </w:tcPr>
          <w:p w14:paraId="13B5592C"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tc>
        <w:tc>
          <w:tcPr>
            <w:tcW w:w="1134" w:type="dxa"/>
            <w:vMerge/>
          </w:tcPr>
          <w:p w14:paraId="2F2A9A3E"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tc>
        <w:tc>
          <w:tcPr>
            <w:tcW w:w="980" w:type="dxa"/>
            <w:vMerge/>
          </w:tcPr>
          <w:p w14:paraId="106C0B47" w14:textId="77777777" w:rsidR="00AF42EC" w:rsidRPr="0020742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tc>
      </w:tr>
      <w:tr w:rsidR="00AF42EC" w:rsidRPr="00AC7067" w14:paraId="2AE19057"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46E28D13" w14:textId="77777777" w:rsidR="00AF42EC" w:rsidRPr="00AC7067" w:rsidRDefault="00AF42EC" w:rsidP="00AA1F0B">
            <w:pPr>
              <w:spacing w:after="0" w:line="240" w:lineRule="auto"/>
              <w:rPr>
                <w:rFonts w:cs="Arial"/>
                <w:sz w:val="20"/>
                <w:szCs w:val="20"/>
              </w:rPr>
            </w:pPr>
            <w:r w:rsidRPr="00AC7067">
              <w:rPr>
                <w:rFonts w:cs="Arial"/>
                <w:sz w:val="20"/>
                <w:szCs w:val="20"/>
              </w:rPr>
              <w:fldChar w:fldCharType="begin" w:fldLock="1"/>
            </w:r>
            <w:r w:rsidRPr="00AC7067">
              <w:rPr>
                <w:rFonts w:cs="Arial"/>
                <w:sz w:val="20"/>
                <w:szCs w:val="20"/>
              </w:rPr>
              <w:instrText>ADDIN CSL_CITATION {"citationItems":[{"id":"ITEM-1","itemData":{"author":[{"dropping-particle":"","family":"Bueno","given":"Juliana Andrea","non-dropping-particle":"","parse-names":false,"suffix":""},{"dropping-particle":"","family":"Uribe","given":"Mauricio Romero","non-dropping-particle":"","parse-names":false,"suffix":""},{"dropping-particle":"","family":"Corpas-","given":"Universitaria Juan N","non-dropping-particle":"","parse-names":false,"suffix":""},{"dropping-particle":"","family":"Chac","given":"Laura Andrea","non-dropping-particle":"","parse-names":false,"suffix":""},{"dropping-particle":"","family":"Bola","given":"Arcadio","non-dropping-particle":"","parse-names":false,"suffix":""}],"id":"ITEM-1","issue":"2","issued":{"date-parts":[["2020"]]},"page":"185-197","title":"Una mirada real y actualizada sobre los efectos de las dosis de radiación percibidas por los pacientes y los trabajadores del área de radiología","type":"article-journal","volume":"6"},"uris":["http://www.mendeley.com/documents/?uuid=21b77428-905c-4bb1-8b6c-ce641aad91ad"]}],"mendeley":{"formattedCitation":"(Bueno et al., 2020)","manualFormatting":"Bueno et al. (2020)","plainTextFormattedCitation":"(Bueno et al., 2020)","previouslyFormattedCitation":"(Bueno et al., 2020)"},"properties":{"noteIndex":0},"schema":"https://github.com/citation-style-language/schema/raw/master/csl-citation.json"}</w:instrText>
            </w:r>
            <w:r w:rsidRPr="00AC7067">
              <w:rPr>
                <w:rFonts w:cs="Arial"/>
                <w:sz w:val="20"/>
                <w:szCs w:val="20"/>
              </w:rPr>
              <w:fldChar w:fldCharType="separate"/>
            </w:r>
            <w:r w:rsidRPr="00AC7067">
              <w:rPr>
                <w:rFonts w:cs="Arial"/>
                <w:noProof/>
                <w:sz w:val="20"/>
                <w:szCs w:val="20"/>
              </w:rPr>
              <w:t>Bueno et al. (2020)</w:t>
            </w:r>
            <w:r w:rsidRPr="00AC7067">
              <w:rPr>
                <w:rFonts w:cs="Arial"/>
                <w:sz w:val="20"/>
                <w:szCs w:val="20"/>
              </w:rPr>
              <w:fldChar w:fldCharType="end"/>
            </w:r>
          </w:p>
        </w:tc>
        <w:tc>
          <w:tcPr>
            <w:tcW w:w="2415" w:type="dxa"/>
            <w:vMerge/>
          </w:tcPr>
          <w:p w14:paraId="7C4AF567"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62B57903"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66F04706" w14:textId="77777777" w:rsidR="00AF42EC" w:rsidRPr="00AC7067"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AC7067" w14:paraId="7FB548E0"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2A6B274F" w14:textId="77777777" w:rsidR="00AF42EC" w:rsidRPr="00AC7067"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ISSN":"0033-8419","author":[{"dropping-particle":"","family":"Bernier","given":"Marie-Odile","non-dropping-particle":"","parse-names":false,"suffix":""},{"dropping-particle":"","family":"Journy","given":"Neige","non-dropping-particle":"","parse-names":false,"suffix":""},{"dropping-particle":"","family":"Villoing","given":"Daphnee","non-dropping-particle":"","parse-names":false,"suffix":""},{"dropping-particle":"","family":"Doody","given":"Michele M","non-dropping-particle":"","parse-names":false,"suffix":""},{"dropping-particle":"","family":"Alexander","given":"Bruce H","non-dropping-particle":"","parse-names":false,"suffix":""},{"dropping-particle":"","family":"Linet","given":"Martha S","non-dropping-particle":"","parse-names":false,"suffix":""},{"dropping-particle":"","family":"Kitahara","given":"Cari M","non-dropping-particle":"","parse-names":false,"suffix":""}],"container-title":"Radiology","id":"ITEM-1","issue":"2","issued":{"date-parts":[["2018"]]},"page":"592-601","publisher":"Radiological Society of North America","title":"Cataract risk in a cohort of US radiologic technologists performing nuclear medicine procedures","type":"article-journal","volume":"286"},"uris":["http://www.mendeley.com/documents/?uuid=147c6471-2a3b-45f4-aa2a-a12a95a5a353"]}],"mendeley":{"formattedCitation":"(Bernier et al., 2018)","manualFormatting":"Bernier et al. (2018)","plainTextFormattedCitation":"(Bernier et al., 2018)","previouslyFormattedCitation":"(Bernier et al., 2018)"},"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Bernier et al. (2018)</w:t>
            </w:r>
            <w:r w:rsidRPr="009A764B">
              <w:rPr>
                <w:rFonts w:cs="Arial"/>
                <w:sz w:val="20"/>
                <w:szCs w:val="20"/>
              </w:rPr>
              <w:fldChar w:fldCharType="end"/>
            </w:r>
          </w:p>
        </w:tc>
        <w:tc>
          <w:tcPr>
            <w:tcW w:w="2415" w:type="dxa"/>
            <w:vMerge w:val="restart"/>
          </w:tcPr>
          <w:p w14:paraId="6BCFC309" w14:textId="77777777" w:rsidR="00AF42EC"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1C7A1919" w14:textId="77777777" w:rsidR="00AF42EC"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13218C0E" w14:textId="77777777" w:rsidR="00AF42EC"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0906C2DD"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Pr>
                <w:rFonts w:cs="Arial"/>
                <w:sz w:val="20"/>
                <w:szCs w:val="20"/>
              </w:rPr>
              <w:t>Estudios</w:t>
            </w:r>
            <w:proofErr w:type="spellEnd"/>
            <w:r>
              <w:rPr>
                <w:rFonts w:cs="Arial"/>
                <w:sz w:val="20"/>
                <w:szCs w:val="20"/>
              </w:rPr>
              <w:t xml:space="preserve"> de </w:t>
            </w:r>
            <w:proofErr w:type="spellStart"/>
            <w:r>
              <w:rPr>
                <w:rFonts w:cs="Arial"/>
                <w:sz w:val="20"/>
                <w:szCs w:val="20"/>
              </w:rPr>
              <w:t>cohorte</w:t>
            </w:r>
            <w:proofErr w:type="spellEnd"/>
          </w:p>
        </w:tc>
        <w:tc>
          <w:tcPr>
            <w:tcW w:w="1134" w:type="dxa"/>
            <w:vMerge w:val="restart"/>
          </w:tcPr>
          <w:p w14:paraId="636E6097" w14:textId="77777777" w:rsidR="00AF42EC"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1C7C6590" w14:textId="77777777" w:rsidR="00AF42EC"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6B50FD95" w14:textId="77777777" w:rsidR="00AF42EC"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1D1D26C8"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6</w:t>
            </w:r>
          </w:p>
        </w:tc>
        <w:tc>
          <w:tcPr>
            <w:tcW w:w="980" w:type="dxa"/>
            <w:vMerge w:val="restart"/>
          </w:tcPr>
          <w:p w14:paraId="02657EA2" w14:textId="77777777" w:rsidR="00AF42EC"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0AB7B444" w14:textId="77777777" w:rsidR="00AF42EC"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448B5D03" w14:textId="77777777" w:rsidR="00AF42EC"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317C116D"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20</w:t>
            </w:r>
          </w:p>
        </w:tc>
      </w:tr>
      <w:tr w:rsidR="00AF42EC" w:rsidRPr="00AC7067" w14:paraId="3F4EE250"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68B9C81C" w14:textId="77777777" w:rsidR="00AF42EC" w:rsidRPr="00AC7067"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36076/ppj.2018.5.e523","ISSN":"21501149","PMID":"30282400","abstract":"Background: The growth of interventional pain medicine in recent years has resulted in more procedures being carried out under fluoroscopic guidance. The proximity of the pain physician (PP) to ionization radiation (IR) potentially increases the risk of radiation exposure to the ocular region. A European directive has reduced the limits of occupational ocular dose 7.5-fold. Objectives: The objectives of this study are to quantify the typical IR exposure in the ocular region of PP and to compare it to recommended international guidelines. Study Design: Three consultants involved in the pain unit service were enrolled in the study to reflect the dose implications involved with different caseloads, training obligations, and procedure types. All 3 consultants were experienced primary operators. Setting: The study was undertaken at the pain management suite in the South Infirmary Victoria University Hospital (SIVUH). Annually, this unit performs 2,800 fluoroscopic guide pain procedures. Methods: Thermoluminescent dosimeters (TLDs) calibrated to measure eye lens doses [Hp (0.07)] and whole-body doses (WBDs) were fitted to 3 pain consultants while they undertook imaging-guided pain procedures using mobile C-arm fluoroscopy over a 3-month period. The duration of radiation exposure, screening time (seconds), and procedure type were recorded. Radiation dose was calculated to estimate the effective radiation dose to the ocular region using (i) dose-area product (DAP) in milliGray per centimeter squared (mGycm2) and (ii) Air Kerma (AK) values in mGy. Results: IR doses were effectively recorded in 682 cases over 3 months and the data extrapolated. The estimated annual lens dose experienced by pain physicians performing fluoroscopy-guided procedures is less than the recommended international guidelines. A significant linear relationship between screening time and IR exposure was estimated (rs = 0.93, P &lt; 0.01) Limitations: In many centers, including our own, fluoroscopy procedures are undertaken by nonconsultant staff. Therefore, a small single-center cohort recruiting experienced consultant staff and not including pain fellows or registrars/residents with varying levels of experience is a limitation. Conclusion: While IR to the ocular region was significantly less than the recommended European safety guidelines, the annual dose needs to be confirmed in pain physicians with a lesser degree of clinical experience.","author":[{"dropping-particle":"","family":"Kelly","given":"Raymond","non-dropping-particle":"","parse-names":false,"suffix":""},{"dropping-particle":"","family":"McMahon","given":"Aisling","non-dropping-particle":"","parse-names":false,"suffix":""},{"dropping-particle":"","family":"Hegarty","given":"Dominic","non-dropping-particle":"","parse-names":false,"suffix":""}],"container-title":"Pain Physician","id":"ITEM-1","issue":"5","issued":{"date-parts":[["2018"]]},"page":"E523-E532","title":"Ionizing radiation dose exposure to the ocular region of pain physicians during c-arm guided pain interventions","type":"article-journal","volume":"21"},"uris":["http://www.mendeley.com/documents/?uuid=533142b8-7ef9-4a02-b61a-53df6e6df0a1"]}],"mendeley":{"formattedCitation":"(Kelly et al., 2018)","manualFormatting":"Kelly et al. (2018)","plainTextFormattedCitation":"(Kelly et al., 2018)","previouslyFormattedCitation":"(Kelly et al., 2018)"},"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Kelly et al. (2018)</w:t>
            </w:r>
            <w:r w:rsidRPr="009A764B">
              <w:rPr>
                <w:rFonts w:cs="Arial"/>
                <w:sz w:val="20"/>
                <w:szCs w:val="20"/>
              </w:rPr>
              <w:fldChar w:fldCharType="end"/>
            </w:r>
          </w:p>
        </w:tc>
        <w:tc>
          <w:tcPr>
            <w:tcW w:w="2415" w:type="dxa"/>
            <w:vMerge/>
          </w:tcPr>
          <w:p w14:paraId="3A3EDB6D" w14:textId="77777777" w:rsidR="00AF42EC"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1874A4BD"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4DE0ACB8" w14:textId="77777777" w:rsidR="00AF42EC" w:rsidRPr="00AC7067"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AC7067" w14:paraId="7847ABF7"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504CFE3D" w14:textId="77777777" w:rsidR="00AF42EC" w:rsidRPr="00AC7067"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97/HP.0000000000001059","ISSN":"1538-5159 (Electronic)","PMID":"30907782","abstract":"Based on ongoing research on ionizing radiation thresholds for cataracts, the  International Commission on Radiological Protection has proposed new guidelines lowering the annual occupational lens of eye dose limit from 150 mSv to 20 mSv. The International Atomic Energy Agency has operationalized these new guidelines. Subsequently, national/regional radiation protection regulators are reviewing their lens of eye dose limits with an aim of moving towards the proposed new limits, resulting in licensees having to demonstrate compliance. In health care settings, fluoroscopic interventional practices generally have higher lens of eye doses and nuclear medicine settings generally have lower doses. A prospective cohort (n = 19) of nuclear medicine technologists wore dedicated lens of eye dosimeters for a 3 mo period synchronized with their body dosimeter schedules. The lens of eye dosimeters were validated to have a linear response in the anticipated dose ranges. The participants worked in a relatively high-volume nuclear medicine practice, which included general and cardiac, positron emission tomography/computed tomography, radiopharmacy, and cyclotron operations. The annualized dose ranges were 0.0-3.68 mSv (lens of eye) and 0.48-4.72 mSv (whole body). There was a good correlation between lens of eye and body dosimeter readings (R = 0.67). There were no significant differences in lens of eye dose by work type, worker sex, or side on which the dosimeter was worn. The findings should be generalizable to other similar practices, especially in North America, and should be sufficient to demonstrate regulatory compliance in nuclear medicine settings with the proposed new lens of eye dose limits.","author":[{"dropping-particle":"","family":"Demeter","given":"Sandor","non-dropping-particle":"","parse-names":false,"suffix":""},{"dropping-particle":"","family":"Goertzen","given":"Andrew L","non-dropping-particle":"","parse-names":false,"suffix":""},{"dropping-particle":"","family":"Patterson","given":"Judy","non-dropping-particle":"","parse-names":false,"suffix":""}],"container-title":"Health physics","id":"ITEM-1","issue":"3","issued":{"date-parts":[["2019","9"]]},"language":"eng","page":"313-318","publisher-place":"United States","title":"Demonstrating Compliance With Proposed Reduced Lens of Eye Dose Limits in Nuclear  Medicine Settings.","type":"article-journal","volume":"117"},"uris":["http://www.mendeley.com/documents/?uuid=d62fe323-9bf3-4d77-857f-4cb908dc4cc8"]}],"mendeley":{"formattedCitation":"(Demeter et al., 2019)","manualFormatting":"Demeter et al. (2019)","plainTextFormattedCitation":"(Demeter et al., 2019)","previouslyFormattedCitation":"(Demeter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Demeter et al. (2019)</w:t>
            </w:r>
            <w:r w:rsidRPr="009A764B">
              <w:rPr>
                <w:rFonts w:cs="Arial"/>
                <w:sz w:val="20"/>
                <w:szCs w:val="20"/>
              </w:rPr>
              <w:fldChar w:fldCharType="end"/>
            </w:r>
          </w:p>
        </w:tc>
        <w:tc>
          <w:tcPr>
            <w:tcW w:w="2415" w:type="dxa"/>
            <w:vMerge/>
          </w:tcPr>
          <w:p w14:paraId="34C24892" w14:textId="77777777" w:rsidR="00AF42EC"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1C66DDC9"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31572C35"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AC7067" w14:paraId="6600B3FB"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709D2434" w14:textId="77777777" w:rsidR="00AF42EC" w:rsidRPr="00AC7067"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667/RR15358.1","ISSN":"1938-5404 (Electronic)","PMID":"31449440","abstract":"While the link between risk of leukemia and acute radiation exposure is well  established for large doses received acutely, uncertainty remains around the translation of these risk estimates to occupational exposure scenarios where the doses are low and accumulated over time, possibly over many years. We present leukemia incidence and mortality radiation risk estimates derived from the National Registry for Radiation Workers, which is a large cohort of occupationally exposed workers from the United Kingdom (UK). The cohort comprised 173,081 workers from the UK who were monitored for occupational exposure to radiation. The cohort was followed for a total of 5.3 million person-years and the incidence and mortality due to leukemia was identified through to the end of follow-up in 2011. Poisson regression was used to investigate the relationship between cumulative radiation dose and leukemia mortality and incidence rates using excess relative risk (ERR) and excess additive risk (EAR) models. The results of this work showed a collective dose of 4,414 person-Sv accumulated by the cohort with an average cumulative dose of 25.5 mSv. Among male workers both the ERR and EAR models showed evidence of increased leukemia risk (excluding chronic lymphatic leukemia) associated with increasing cumulative dose. The ERR was 1.38 per Sv (90% CI: 0.04; 3.24) and EAR was 1.33 per 10,000 person-year-Sv (90% CI: 0.04; 2.89) when a linear model was used. These excess risks were driven by increased risks for chronic myeloid leukemia [ERR/Sv = 6.77 (90% CI: 2.14; 15.44)]. In conclusion, this study provides further evidence that leukemia risks may be increased by low-dose and protracted external radiation exposure. The risks are generally consistent with those observed in the atomic bomb survivor studies, as well as with risk coefficients on which international radiation safety standards, including the dose limits and constraints used to control exposures, are based.","author":[{"dropping-particle":"","family":"Gillies","given":"Michael","non-dropping-particle":"","parse-names":false,"suffix":""},{"dropping-particle":"","family":"Haylock","given":"Richard","non-dropping-particle":"","parse-names":false,"suffix":""},{"dropping-particle":"","family":"Hunter","given":"Nezhat","non-dropping-particle":"","parse-names":false,"suffix":""},{"dropping-particle":"","family":"Zhang","given":"Wei","non-dropping-particle":"","parse-names":false,"suffix":""}],"container-title":"Radiation research","id":"ITEM-1","issue":"5","issued":{"date-parts":[["2019","11"]]},"language":"eng","page":"527-537","publisher-place":"United States","title":"Risk of Leukemia Associated with Protracted Low-Dose Radiation Exposure: Updated  Results from the National Registry for Radiation Workers Study.","type":"article-journal","volume":"192"},"uris":["http://www.mendeley.com/documents/?uuid=4c831e7e-9ff3-4997-b5d5-fadbdc621e27"]}],"mendeley":{"formattedCitation":"(Gillies et al., 2019)","manualFormatting":"Gillies et al. (2019)","plainTextFormattedCitation":"(Gillies et al., 2019)","previouslyFormattedCitation":"(Gillies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Gillies et al. (2019)</w:t>
            </w:r>
            <w:r w:rsidRPr="009A764B">
              <w:rPr>
                <w:rFonts w:cs="Arial"/>
                <w:sz w:val="20"/>
                <w:szCs w:val="20"/>
              </w:rPr>
              <w:fldChar w:fldCharType="end"/>
            </w:r>
          </w:p>
        </w:tc>
        <w:tc>
          <w:tcPr>
            <w:tcW w:w="2415" w:type="dxa"/>
            <w:vMerge/>
          </w:tcPr>
          <w:p w14:paraId="5782DA4C" w14:textId="77777777" w:rsidR="00AF42EC"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51FD75BE"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039AD597" w14:textId="77777777" w:rsidR="00AF42EC" w:rsidRPr="00AC7067"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AC7067" w14:paraId="0EC38C62"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440591E1" w14:textId="77777777" w:rsidR="00AF42EC" w:rsidRPr="00AC7067"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177/1559325819891378","ISSN":"1559-3258 (Print)","PMID":"31819742","abstract":"The increasing use of ionizing radiation (IR) in medical diagnosis and treatment has caused considerable concern regarding the effects of occupational exposure on human health. Despite this concern, little information is available regarding possible effects and the mechanism behind chronic low-dose irradiation. The present study assessed potential genomic damage in workers occupationally exposed to low-dose X-rays. A variety of analyses were conducted, including assessing the level of DNA damage and chromosomal aberrations (CA) as well as cytokinesis-block micronucleus (CBMN) assay, gene expression profiling, and antioxidant level determination. Here, we report that the level of DNA damage, CA, and CBMN were all significantly increased. Moreover, the gene expression and antioxidant activities were changed in the peripheral blood of men exposed to low-dose X-rays. Collectively, our findings indicated a strong correlation between genomic instability and duration of low-dose IR exposure. Our data also revealed the DNA damage repair and antioxidative mechanisms which could result in the observed genomic instability in health-care workers exposed to chronic low-dose IR.","author":[{"dropping-particle":"","family":"Fang","given":"Lianying","non-dropping-particle":"","parse-names":false,"suffix":""},{"dropping-particle":"","family":"Li","given":"Jieqing","non-dropping-particle":"","parse-names":false,"suffix":""},{"dropping-particle":"","family":"Li","given":"Weiguo","non-dropping-particle":"","parse-names":false,"suffix":""},{"dropping-particle":"","family":"Mao","given":"Xuesong","non-dropping-particle":"","parse-names":false,"suffix":""},{"dropping-particle":"","family":"Ma","given":"Ya","non-dropping-particle":"","parse-names":false,"suffix":""},{"dropping-particle":"","family":"Hou","given":"Dianjun","non-dropping-particle":"","parse-names":false,"suffix":""},{"dropping-particle":"","family":"Zhu","given":"Wei","non-dropping-particle":"","parse-names":false,"suffix":""},{"dropping-particle":"","family":"Jia","given":"Ximing","non-dropping-particle":"","parse-names":false,"suffix":""},{"dropping-particle":"","family":"Qiao","given":"Jianwei","non-dropping-particle":"","parse-names":false,"suffix":""}],"container-title":"Dose-response","id":"ITEM-1","issue":"4","issued":{"date-parts":[["2019"]]},"language":"eng","page":"1559325819891378","title":"Assessment of Genomic Instability in Medical Workers Exposed to Chronic Low-Dose X-Rays in Northern China.","type":"article-journal","volume":"17"},"uris":["http://www.mendeley.com/documents/?uuid=8f428aa1-89f7-410e-b483-ea27297f80e3"]}],"mendeley":{"formattedCitation":"(Fang et al., 2019)","manualFormatting":"Fang et al. (2019)","plainTextFormattedCitation":"(Fang et al., 2019)","previouslyFormattedCitation":"(Fang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Fang et al. (2019)</w:t>
            </w:r>
            <w:r w:rsidRPr="009A764B">
              <w:rPr>
                <w:rFonts w:cs="Arial"/>
                <w:sz w:val="20"/>
                <w:szCs w:val="20"/>
              </w:rPr>
              <w:fldChar w:fldCharType="end"/>
            </w:r>
          </w:p>
        </w:tc>
        <w:tc>
          <w:tcPr>
            <w:tcW w:w="2415" w:type="dxa"/>
            <w:vMerge/>
          </w:tcPr>
          <w:p w14:paraId="24BA3B95" w14:textId="77777777" w:rsidR="00AF42EC"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178C8A9D"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05AE6774"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AC7067" w14:paraId="6778CB3D"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7EED4AC3"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93/IJE/DYZ230","ISSN":"14643685","PMID":"31722376","abstract":"Background: Patients receiving radiotherapy demonstrate cognitive deficits, impairment of neurogenesis and neurovascular damage developing as late side effects of radiation exposure to the head. In light of the increasing use of diagnostic radiological procedures, epidemiological data raise concerns about possible harmful effects of low-level radiation on the human brain. A series of studies of chronically exposed Russian nuclear workers have provided information on risks of cancer and non-cancer diseases. Methods: This study aimed to assess the risk of Parkinson's-disease (PD) incidence in a cohort of workers occupationally exposed to chronic radiation. The cohort comprised workers of a Russian nuclear production facility who were first employed in 1948-1982 and followed up until the end of 2013 (22 377 individuals; 25% female). Using the AMFIT module of EPICURE software, relative risk and excess relative risk per unit dose (ERR/Gy) were calculated based on maximum likelihood. Results: A linear association was found between PD incidence and cumulative c-dose after adjusting for sex and attained age [ERR/Gy ¼ 1.02 (95% confidence interval, 0.59 to 1.63, p ¼ 5.44 x 10-5)]. The ERR/Gy of external radiation for PD incidence was stable after adjusting for neutron dose (ERR/Gy ¼ 1.03; 95% confidence interval: 0.59 to 1.67, p ¼ 6.86 x 10-5). The risk increased with increasing lag period and decreased notably after adjusting for body mass index, smoking and alcohol consumption. Additional adjustments for hypertension, gout, gastric ulcer, head injuries with loss of awareness and diabetes mellitus did not affect the risk estimate. Conclusions: This study is the first to suggest that PD is associated with prolonged occupational external c-ray exposure.","author":[{"dropping-particle":"V.","family":"Azizova","given":"Tamara","non-dropping-particle":"","parse-names":false,"suffix":""},{"dropping-particle":"V.","family":"Bannikova","given":"Maria","non-dropping-particle":"","parse-names":false,"suffix":""},{"dropping-particle":"","family":"Grigoryeva","given":"Evgeniya S.","non-dropping-particle":"","parse-names":false,"suffix":""},{"dropping-particle":"","family":"Rybkina","given":"Valentina L.","non-dropping-particle":"","parse-names":false,"suffix":""},{"dropping-particle":"","family":"Hamada","given":"Nobuyuki","non-dropping-particle":"","parse-names":false,"suffix":""}],"container-title":"International Journal of Epidemiology","id":"ITEM-1","issue":"2","issued":{"date-parts":[["2021"]]},"page":"435-447","title":"Occupational exposure to chronic ionizing radiation increases risk of Parkinson's disease incidence in Russian Mayak workers","type":"article-journal","volume":"49"},"uris":["http://www.mendeley.com/documents/?uuid=88a981a9-9c75-404e-acee-a218cfc117c5"]}],"mendeley":{"formattedCitation":"(Azizova et al., 2021)","manualFormatting":"Azizova et al. (2021)","plainTextFormattedCitation":"(Azizova et al., 2021)","previouslyFormattedCitation":"(Azizova et al., 2021)"},"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Azizova et al. (2021)</w:t>
            </w:r>
            <w:r w:rsidRPr="009A764B">
              <w:rPr>
                <w:rFonts w:cs="Arial"/>
                <w:sz w:val="20"/>
                <w:szCs w:val="20"/>
              </w:rPr>
              <w:fldChar w:fldCharType="end"/>
            </w:r>
          </w:p>
        </w:tc>
        <w:tc>
          <w:tcPr>
            <w:tcW w:w="2415" w:type="dxa"/>
            <w:vMerge/>
          </w:tcPr>
          <w:p w14:paraId="705A1FC3" w14:textId="77777777" w:rsidR="00AF42EC"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4C815EAB"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1A19B671" w14:textId="77777777" w:rsidR="00AF42EC" w:rsidRPr="00AC7067"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AC7067" w14:paraId="53F58616"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2019DA39" w14:textId="77777777" w:rsidR="00AF42EC" w:rsidRPr="00AC7067"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ISSN":"0066-782X","author":[{"dropping-particle":"","family":"Barbosa","given":"Adriano Henrique Pereira","non-dropping-particle":"","parse-names":false,"suffix":""},{"dropping-particle":"","family":"Medeiros","given":"Regina Bitelli","non-dropping-particle":"","parse-names":false,"suffix":""},{"dropping-particle":"","family":"Corpa","given":"Adriana Maria Rodrigues","non-dropping-particle":"","parse-names":false,"suffix":""},{"dropping-particle":"","family":"Higa","given":"Fabiana Shinzato","non-dropping-particle":"","parse-names":false,"suffix":""},{"dropping-particle":"de","family":"Souza","given":"Marco Túlio","non-dropping-particle":"","parse-names":false,"suffix":""},{"dropping-particle":"","family":"Barbosa","given":"Patrícia Lopes","non-dropping-particle":"","parse-names":false,"suffix":""},{"dropping-particle":"","family":"Moreira","given":"Antônio Carlos","non-dropping-particle":"","parse-names":false,"suffix":""},{"dropping-particle":"de","family":"Quadros","given":"Alexandre Shaan","non-dropping-particle":"","parse-names":false,"suffix":""},{"dropping-particle":"","family":"Lemke","given":"Viviana de Mello Guzzo","non-dropping-particle":"","parse-names":false,"suffix":""},{"dropping-particle":"","family":"Cantarelli","given":"Marcelo José de Carvalho","non-dropping-particle":"","parse-names":false,"suffix":""}],"container-title":"Arquivos brasileiros de cardiologia","id":"ITEM-1","issued":{"date-parts":[["2019"]]},"page":"392-399","publisher":"SciELO Brasil","title":"Prevalence of Lens Opacity in Interventional Cardiologists and Professional Working in the Hemodynamics in Brazil","type":"article-journal","volume":"112"},"uris":["http://www.mendeley.com/documents/?uuid=c69569cd-f356-4021-9a98-b5f7d6433209"]}],"mendeley":{"formattedCitation":"(Barbosa et al., 2019)","manualFormatting":"Barbosa et al. (2019)","plainTextFormattedCitation":"(Barbosa et al., 2019)","previouslyFormattedCitation":"(Barbosa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Barbosa et al. (2019)</w:t>
            </w:r>
            <w:r w:rsidRPr="009A764B">
              <w:rPr>
                <w:rFonts w:cs="Arial"/>
                <w:sz w:val="20"/>
                <w:szCs w:val="20"/>
              </w:rPr>
              <w:fldChar w:fldCharType="end"/>
            </w:r>
          </w:p>
        </w:tc>
        <w:tc>
          <w:tcPr>
            <w:tcW w:w="2415" w:type="dxa"/>
            <w:vMerge w:val="restart"/>
          </w:tcPr>
          <w:p w14:paraId="1AD5883D" w14:textId="77777777" w:rsidR="00AF42EC"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0CD8433C" w14:textId="77777777" w:rsidR="00AF42EC"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5F981BAD" w14:textId="77777777" w:rsidR="00AF42EC"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Pr>
                <w:rFonts w:cs="Arial"/>
                <w:sz w:val="20"/>
                <w:szCs w:val="20"/>
              </w:rPr>
              <w:t>Casos</w:t>
            </w:r>
            <w:proofErr w:type="spellEnd"/>
            <w:r>
              <w:rPr>
                <w:rFonts w:cs="Arial"/>
                <w:sz w:val="20"/>
                <w:szCs w:val="20"/>
              </w:rPr>
              <w:t xml:space="preserve"> y </w:t>
            </w:r>
            <w:proofErr w:type="spellStart"/>
            <w:r>
              <w:rPr>
                <w:rFonts w:cs="Arial"/>
                <w:sz w:val="20"/>
                <w:szCs w:val="20"/>
              </w:rPr>
              <w:t>controles</w:t>
            </w:r>
            <w:proofErr w:type="spellEnd"/>
          </w:p>
        </w:tc>
        <w:tc>
          <w:tcPr>
            <w:tcW w:w="1134" w:type="dxa"/>
            <w:vMerge w:val="restart"/>
          </w:tcPr>
          <w:p w14:paraId="696AB59B" w14:textId="77777777" w:rsidR="00AF42EC"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3DC5DB84" w14:textId="77777777" w:rsidR="00AF42EC"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6A83397B" w14:textId="77777777" w:rsidR="00AF42EC"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6</w:t>
            </w:r>
          </w:p>
          <w:p w14:paraId="47411E6A"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val="restart"/>
          </w:tcPr>
          <w:p w14:paraId="2838B694" w14:textId="77777777" w:rsidR="00AF42EC"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22C11F17" w14:textId="77777777" w:rsidR="00AF42EC"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65D2683B"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20</w:t>
            </w:r>
          </w:p>
        </w:tc>
      </w:tr>
      <w:tr w:rsidR="00AF42EC" w:rsidRPr="00AC7067" w14:paraId="6C9233AE"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0D25CDFD" w14:textId="77777777" w:rsidR="00AF42EC" w:rsidRPr="00AC7067"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16/j.ejrad.2020.109279","ISSN":"0720-048X","author":[{"dropping-particle":"","family":"Luigi","given":"Dante","non-dropping-particle":"","parse-names":false,"suffix":""},{"dropping-particle":"","family":"Fontana","given":"Luca","non-dropping-particle":"","parse-names":false,"suffix":""},{"dropping-particle":"","family":"Leso","given":"Veruscka","non-dropping-particle":"","parse-names":false,"suffix":""},{"dropping-particle":"","family":"Dolce","given":"Pasquale","non-dropping-particle":"","parse-names":false,"suffix":""},{"dropping-particle":"","family":"Vitale","given":"Rosalba","non-dropping-particle":"","parse-names":false,"suffix":""},{"dropping-particle":"","family":"Vetrani","given":"Ilaria","non-dropping-particle":"","parse-names":false,"suffix":""},{"dropping-particle":"","family":"Galdi","given":"Aniello","non-dropping-particle":"","parse-names":false,"suffix":""},{"dropping-particle":"","family":"Iavicoli","given":"Ivo","non-dropping-particle":"","parse-names":false,"suffix":""}],"container-title":"European Journal of Radiology","id":"ITEM-1","issue":"May","issued":{"date-parts":[["2020"]]},"page":"109279","publisher":"Elsevier B.V.","title":"Low dose ionizing radiation exposure and risk of thyroid functional alterations in healthcare workers","type":"article-journal","volume":"132"},"uris":["http://www.mendeley.com/documents/?uuid=47ca6228-24ef-41c3-a6ff-d4fe558ae195"]}],"mendeley":{"formattedCitation":"(Luigi et al., 2020)","manualFormatting":"Luigi et al. (2020)","plainTextFormattedCitation":"(Luigi et al., 2020)","previouslyFormattedCitation":"(Luigi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Luigi et al. (2020)</w:t>
            </w:r>
            <w:r w:rsidRPr="009A764B">
              <w:rPr>
                <w:rFonts w:cs="Arial"/>
                <w:sz w:val="20"/>
                <w:szCs w:val="20"/>
              </w:rPr>
              <w:fldChar w:fldCharType="end"/>
            </w:r>
          </w:p>
        </w:tc>
        <w:tc>
          <w:tcPr>
            <w:tcW w:w="2415" w:type="dxa"/>
            <w:vMerge/>
          </w:tcPr>
          <w:p w14:paraId="7E5C2E22" w14:textId="77777777" w:rsidR="00AF42EC"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3162DCA4"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38B75705" w14:textId="77777777" w:rsidR="00AF42EC" w:rsidRPr="00AC7067"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AC7067" w14:paraId="07ACFEF5"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3FD58462" w14:textId="77777777" w:rsidR="00AF42EC" w:rsidRPr="00AC7067"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author":[{"dropping-particle":"","family":"Escobar","given":"A","non-dropping-particle":"","parse-names":false,"suffix":""},{"dropping-particle":"","family":"Coronel","given":"C","non-dropping-particle":"","parse-names":false,"suffix":""}],"container-title":"Boletín Médico de Postgrado","id":"ITEM-1","issue":"1","issued":{"date-parts":[["2019"]]},"page":"21-24","title":"Hallazgos ecográficos de la glándula tiroides en el personal técnico ocupacionalmente expuesto y no expuesto a radiaciones ionizantes del Hospital Central Universitario Dr. Antonio María Pineda","type":"article-journal","volume":"35"},"uris":["http://www.mendeley.com/documents/?uuid=e78fa1de-7371-4799-8dea-4965046c8499"]}],"mendeley":{"formattedCitation":"(Escobar &amp; Coronel, 2019)","manualFormatting":"Escobar y Coronel (2019)","plainTextFormattedCitation":"(Escobar &amp; Coronel, 2019)","previouslyFormattedCitation":"(Escobar &amp; Corone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Escobar y Coronel (2019)</w:t>
            </w:r>
            <w:r w:rsidRPr="009A764B">
              <w:rPr>
                <w:rFonts w:cs="Arial"/>
                <w:sz w:val="20"/>
                <w:szCs w:val="20"/>
              </w:rPr>
              <w:fldChar w:fldCharType="end"/>
            </w:r>
          </w:p>
        </w:tc>
        <w:tc>
          <w:tcPr>
            <w:tcW w:w="2415" w:type="dxa"/>
            <w:vMerge/>
          </w:tcPr>
          <w:p w14:paraId="7D448C46" w14:textId="77777777" w:rsidR="00AF42EC"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49C6501E"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57FC5DF2"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AC7067" w14:paraId="2317BC9D"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12BDC204" w14:textId="77777777" w:rsidR="00AF42EC" w:rsidRPr="00AC7067"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186/s12940-020-00596-9","ISSN":"1476069X","PMID":"32334593","abstract":"Background: Evidence linking risk of lymphoma and B-cell lymphoma subtypes to ionizing radiation is inconclusive, particularly at low exposure levels. Methods: We investigated risk of lymphoma (all subtypes), B-cell lymphomas, and its major subtypes, associated with low-level occupational exposure to ionizing radiation, in 2346 lymphoma cases and 2463 controls, who participated in the multicenter EpiLymph case-control study. We developed a job-exposure matrix to estimate exposure to ionizing radiation, distinguishing between internal and external radiation, and we applied it to the lifetime occupational history of study subjects, We calculated the Odds Ratio (OR) and its 95% confidence interval (95% CI) for lymphoma (all subtypes combined), B-cell lymphoma, and its major subtypes using unconditional, polytomous logistic regression adjusting for age, gender, and education. Results: We did not observe an association between exposure metrics of external and internal radiation and risk of lymphoma (all subtypes), nor with B-cell lymphoma, or its major subtypes, at the levels regularly experienced in occupational settings. An elevated risk of diffuse large B cell lymphoma was observed among the most likely exposed study subjects with relatively higher exposure intensity, which would be worth further investigation. Conclusions: Further investigation is warranted on risk of B cell lymphoma subtypes associated with low-level occupational exposure to external ionizing radiation, and to clarify whether lymphoma should be included among the cancer outcomes related to ionizing radiation.","author":[{"dropping-particle":"","family":"Satta","given":"Giannina","non-dropping-particle":"","parse-names":false,"suffix":""},{"dropping-particle":"","family":"Loi","given":"Matteo","non-dropping-particle":"","parse-names":false,"suffix":""},{"dropping-particle":"","family":"Becker","given":"Nickolaus","non-dropping-particle":"","parse-names":false,"suffix":""},{"dropping-particle":"","family":"Benavente","given":"Yolanda","non-dropping-particle":"","parse-names":false,"suffix":""},{"dropping-particle":"","family":"Sanjose","given":"Silvia","non-dropping-particle":"De","parse-names":false,"suffix":""},{"dropping-particle":"","family":"Foretova","given":"Lenka","non-dropping-particle":"","parse-names":false,"suffix":""},{"dropping-particle":"","family":"Staines","given":"Anthony","non-dropping-particle":"","parse-names":false,"suffix":""},{"dropping-particle":"","family":"Maynadie","given":"Marc","non-dropping-particle":"","parse-names":false,"suffix":""},{"dropping-particle":"","family":"Nieters","given":"Alexandra","non-dropping-particle":"","parse-names":false,"suffix":""},{"dropping-particle":"","family":"Meloni","given":"Federico","non-dropping-particle":"","parse-names":false,"suffix":""},{"dropping-particle":"","family":"Pilia","given":"Ilaria","non-dropping-particle":"","parse-names":false,"suffix":""},{"dropping-particle":"","family":"Campagna","given":"Marcello","non-dropping-particle":"","parse-names":false,"suffix":""},{"dropping-particle":"","family":"Pau","given":"Marco","non-dropping-particle":"","parse-names":false,"suffix":""},{"dropping-particle":"","family":"Zablotska","given":"Lydia B.","non-dropping-particle":"","parse-names":false,"suffix":""},{"dropping-particle":"","family":"Cocco","given":"Pierluigi","non-dropping-particle":"","parse-names":false,"suffix":""}],"container-title":"Environmental Health: A Global Access Science Source","id":"ITEM-1","issue":"1","issued":{"date-parts":[["2020"]]},"page":"1-11","publisher":"Environmental Health","title":"Occupational exposure to ionizing radiation and risk of lymphoma subtypes: Results of the Epilymph European case-control study","type":"article-journal","volume":"19"},"uris":["http://www.mendeley.com/documents/?uuid=95547e56-5b05-4c5f-8b1f-bd5c76db8ea5"]}],"mendeley":{"formattedCitation":"(Satta et al., 2020)","manualFormatting":"Satta et al. (2020)","plainTextFormattedCitation":"(Satta et al., 2020)","previouslyFormattedCitation":"(Satta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Satta et al. (2020)</w:t>
            </w:r>
            <w:r w:rsidRPr="009A764B">
              <w:rPr>
                <w:rFonts w:cs="Arial"/>
                <w:sz w:val="20"/>
                <w:szCs w:val="20"/>
              </w:rPr>
              <w:fldChar w:fldCharType="end"/>
            </w:r>
          </w:p>
        </w:tc>
        <w:tc>
          <w:tcPr>
            <w:tcW w:w="2415" w:type="dxa"/>
            <w:vMerge/>
          </w:tcPr>
          <w:p w14:paraId="14C8D219" w14:textId="77777777" w:rsidR="00AF42EC"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7730B6DC"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22E41574" w14:textId="77777777" w:rsidR="00AF42EC" w:rsidRPr="00AC7067"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AC7067" w14:paraId="21C4F5CC"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60AB92B9" w14:textId="77777777" w:rsidR="00AF42EC" w:rsidRPr="00AC7067"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177/0748233720932081","ISSN":"1477-0393 (Electronic)","PMID":"32539670","abstract":"The purpose of this study was to evaluate the potential influence of occupational  ionizing radiation (IR) exposure on health professionals, assessing DNA damage using the comet and micronucleus (MN) assays and analyzing relative risks, correlations, and associated factors between outcomes and socioeconomic and lifestyle factors. Blood and buccal samples were collected from 36 workers, who actively participated in an imaging sector of a hospital, who were either exposed to IR directly or indirectly (9 internal control and 27 exposed), and 27 individuals living in the same city but with no occupational exposure (external control, unexposed/healthy). All radiation dosages performed on the 36 workers were less than 20 mSv/y, not exceeding the effective dose limit for occupational exposure. A questionnaire identified socioeconomic and lifestyle factors associated with the outcomes. The results of the MN assay showed a significant difference between both internal control and the exposed group when compared to the external control. For the comet assay, there were significant differences between the percent of tail DNA of the exposed group and external controls, but no difference was found between the exposed group and internal controls. Relative risk associations were found in time of exposure, hours worked per week, and perceived stress. Correlations were found between the outcomes and age, consumption of alcohol, and frequencies of X-rays during life. Variables that showed to be significant in the adjusted analysis were skin color and recent exposure to radiation. Albeit limited, the findings of this study suggest genotoxicity in both blood and buccal mucosa cells of workers exposed directly or indirectly to IR and that lifestyle and socioeconomic factors are associated and correlated with the risk of developing these outcomes.","author":[{"dropping-particle":"da","family":"Silva-Júnior","given":"Flávio Manoel Rodrigues","non-dropping-particle":"","parse-names":false,"suffix":""},{"dropping-particle":"","family":"Tavella","given":"Ronan Adler","non-dropping-particle":"","parse-names":false,"suffix":""},{"dropping-particle":"","family":"Fernandes","given":"Caroline Lopes Feijo","non-dropping-particle":"","parse-names":false,"suffix":""},{"dropping-particle":"","family":"Mortola","given":"Alexandra Silveira","non-dropping-particle":"","parse-names":false,"suffix":""},{"dropping-particle":"","family":"Peraza","given":"Gianni Goulart","non-dropping-particle":"","parse-names":false,"suffix":""},{"dropping-particle":"","family":"Garcia","given":"Edariane Menestrino","non-dropping-particle":"","parse-names":false,"suffix":""}],"container-title":"Toxicology and industrial health","id":"ITEM-1","issue":"5","issued":{"date-parts":[["2020","5"]]},"language":"eng","page":"356-370","publisher-place":"England","title":"Genotoxic risk in health-care professionals occupationally exposed to low doses of  ionizing radiation.","type":"article-journal","volume":"36"},"uris":["http://www.mendeley.com/documents/?uuid=0e8a695b-ebe2-43cb-b050-17a226f14773"]}],"mendeley":{"formattedCitation":"(Silva-Júnior et al., 2020)","manualFormatting":"Silva-Júnior et al. (2020)","plainTextFormattedCitation":"(Silva-Júnior et al., 2020)","previouslyFormattedCitation":"(Silva-Júnior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Silva-Júnior et al. (2020)</w:t>
            </w:r>
            <w:r w:rsidRPr="009A764B">
              <w:rPr>
                <w:rFonts w:cs="Arial"/>
                <w:sz w:val="20"/>
                <w:szCs w:val="20"/>
              </w:rPr>
              <w:fldChar w:fldCharType="end"/>
            </w:r>
          </w:p>
        </w:tc>
        <w:tc>
          <w:tcPr>
            <w:tcW w:w="2415" w:type="dxa"/>
            <w:vMerge/>
          </w:tcPr>
          <w:p w14:paraId="3128AC2F" w14:textId="77777777" w:rsidR="00AF42EC"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00624CE9"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562D4535"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AC7067" w14:paraId="5C328321"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1C16586C" w14:textId="77777777" w:rsidR="00AF42EC" w:rsidRPr="00AC7067" w:rsidRDefault="00AF42EC" w:rsidP="00AA1F0B">
            <w:pPr>
              <w:spacing w:after="0" w:line="240" w:lineRule="auto"/>
              <w:rPr>
                <w:rFonts w:cs="Arial"/>
                <w:sz w:val="20"/>
                <w:szCs w:val="20"/>
              </w:rPr>
            </w:pPr>
            <w:r w:rsidRPr="009A764B">
              <w:rPr>
                <w:rFonts w:cs="Arial"/>
                <w:sz w:val="20"/>
                <w:szCs w:val="20"/>
              </w:rPr>
              <w:fldChar w:fldCharType="begin" w:fldLock="1"/>
            </w:r>
            <w:r w:rsidRPr="00207427">
              <w:rPr>
                <w:rFonts w:cs="Arial"/>
                <w:sz w:val="20"/>
                <w:szCs w:val="20"/>
                <w:lang w:val="es-EC"/>
              </w:rPr>
              <w:instrText>ADDIN CSL_CITATION {"citationItems":[{"id":"ITEM-1","itemData":{"DOI":"10.4067/s0718-85602020000100008","ISSN":"0718-8560","author":[{"dropping-particle":"","family":"Ramos-Avasola","given":"Sergio","non-dropping-particle":"","parse-names":false,"suffix":""},{"dropping-particle":"","family":"Rivera","given":"Daniel","non-dropping-particle":"","parse-names":false,"suffix":""},{"dropping-particle":"","family":"Segura","given":"Kevin","non-dropping-particle":"","parse-names":false,"suffix":""},{"dropping-particle":"","family":"Thraves","given":"Edgar","non-dropping-particle":"","parse-names":false,"suffix":""},{"dropping-particle":"","family":"Durán","given":"Ariel","non-dropping-particle":"","parse-names":false,"suffix":""},{"dropping-particle":"","family":"Soto","given":"Víctor","non-dropping-particle":"","parse-names":false,"suffix":""},{"dropping-particle":"","family":"Gamarra","given":"Jorge","non-dropping-particle":"","parse-names":false,"suffix":""},{"dropping-particle":"","family":"Ojeda","given":"María Isabel","non-dropping-particle":"","parse-names":false,"suffix":""}],"container-title":"Revista chilena de cardiología","id":"ITEM-1","issue":"1","issued":{"date-parts":[["2020"]]},"page":"8-15","title":"Análisis citogenético en linfocitos de trabajadores expuestos a radiación ionizante en una unidad de cardiología intervencional de Chile: Estudio piloto y revisión de la literatura","type":"article-journal","volume":"39"},"uris":["http://www.mendeley.com/documents/?uuid=3ad99622-0aa7-4134-a97a-f3f2d2151c95"]}],"mendeley":{"formattedCitation":"(Ramos-Avasola, Rivera, et al., 2020)","manualFormatting":"Ramos-Avasola, Rivera, et al. (2020)","plainTextFormattedCitation":"(Ramos-Avasola, Rivera, et al., 2020)","previouslyFormattedCitation":"(Ramos-Avasola, Rivera, et al., 2020)"},"properties":{"noteIndex":0},"schema":"https://github.com/citation-style-language/schema/raw/master/csl-citation.json"}</w:instrText>
            </w:r>
            <w:r w:rsidRPr="009A764B">
              <w:rPr>
                <w:rFonts w:cs="Arial"/>
                <w:sz w:val="20"/>
                <w:szCs w:val="20"/>
              </w:rPr>
              <w:fldChar w:fldCharType="separate"/>
            </w:r>
            <w:r w:rsidRPr="00207427">
              <w:rPr>
                <w:rFonts w:cs="Arial"/>
                <w:noProof/>
                <w:sz w:val="20"/>
                <w:szCs w:val="20"/>
                <w:lang w:val="es-EC"/>
              </w:rPr>
              <w:t xml:space="preserve">Ramos-Avasola, Rivera, et al. </w:t>
            </w:r>
            <w:r w:rsidRPr="009A764B">
              <w:rPr>
                <w:rFonts w:cs="Arial"/>
                <w:noProof/>
                <w:sz w:val="20"/>
                <w:szCs w:val="20"/>
              </w:rPr>
              <w:t>(2020)</w:t>
            </w:r>
            <w:r w:rsidRPr="009A764B">
              <w:rPr>
                <w:rFonts w:cs="Arial"/>
                <w:sz w:val="20"/>
                <w:szCs w:val="20"/>
              </w:rPr>
              <w:fldChar w:fldCharType="end"/>
            </w:r>
          </w:p>
        </w:tc>
        <w:tc>
          <w:tcPr>
            <w:tcW w:w="2415" w:type="dxa"/>
            <w:vMerge/>
          </w:tcPr>
          <w:p w14:paraId="204ADB63" w14:textId="77777777" w:rsidR="00AF42EC"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72CF289F"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10565CCB" w14:textId="77777777" w:rsidR="00AF42EC" w:rsidRPr="00AC7067"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AC7067" w14:paraId="190B5B4A"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18DD6959" w14:textId="77777777" w:rsidR="00AF42EC" w:rsidRPr="00AC7067"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07/s12194-017-0403-8","ISSN":"1865-0341 (Electronic)","PMID":"28551839","abstract":"Workers involved in interventional cardiology procedures receive high eye lens doses  if radiation protection tools are not properly utilized. Currently, there is no suitable method for routine measurement of eye dose. In Thailand, the eye lens equivalent doses in terms of Hp(3) of the interventional cardiologists, nurses, and radiographers participating in interventional cardiology procedures have been measured at 12 centers since 2015 in the pilot study. The optically stimulated luminescence (OSL) dosimeter was used for measurement of the occupational exposure and the eye lens dose of 42 interventional cardiology personnel at King Chulalongkorn Memorial Hospital as one of the pilot centers. For all personnel, it is recommended that a first In Light OSL badge is placed at waist level and under the lead apron for determination of Hp(10); a second badge is placed at the collar for determination of Hp(0.07) and estimation of Hp(3). Nano Dots OSL dosimeter has been used as an eye lens dosimeter for 16 interventional cardiology personnel, both with and without lead-glass eyewear. The mean effective dose at the body, equivalent dose at the collar, and estimated eye lens dose were 0.801, 5.88, and 5.70 mSv per year, respectively. The mean eye lens dose measured by the Nano Dots dosimeter was 8.059 mSv per year on the left eye and 3.552 mSv per year on the right eye. Two of 16 interventional cardiologists received annual eye lens doses on the left side without lead glass that were higher than 20 mSv per year, the new eye lens dose limit as recommended by ICRP with the risk of eye lens opacity and cataract.","author":[{"dropping-particle":"","family":"Krisanachinda","given":"Anchali","non-dropping-particle":"","parse-names":false,"suffix":""},{"dropping-particle":"","family":"Srimahachota","given":"Suphot","non-dropping-particle":"","parse-names":false,"suffix":""},{"dropping-particle":"","family":"Matsubara","given":"Kosuke","non-dropping-particle":"","parse-names":false,"suffix":""}],"container-title":"Radiological physics and technology","id":"ITEM-1","issue":"2","issued":{"date-parts":[["2017","6"]]},"language":"eng","page":"142-147","publisher-place":"Japan","title":"The current status of eye lens dose measurement in interventional cardiology  personnel in Thailand.","type":"article-journal","volume":"10"},"uris":["http://www.mendeley.com/documents/?uuid=df8f76b1-a073-4cc2-846e-ff907ee6ca49"]}],"mendeley":{"formattedCitation":"(Krisanachinda et al., 2017)","manualFormatting":"Krisanachinda et al. (2017)","plainTextFormattedCitation":"(Krisanachinda et al., 2017)","previouslyFormattedCitation":"(Krisanachinda et al., 2017)"},"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Krisanachinda et al. (2017)</w:t>
            </w:r>
            <w:r w:rsidRPr="009A764B">
              <w:rPr>
                <w:rFonts w:cs="Arial"/>
                <w:sz w:val="20"/>
                <w:szCs w:val="20"/>
              </w:rPr>
              <w:fldChar w:fldCharType="end"/>
            </w:r>
          </w:p>
        </w:tc>
        <w:tc>
          <w:tcPr>
            <w:tcW w:w="2415" w:type="dxa"/>
            <w:vMerge w:val="restart"/>
          </w:tcPr>
          <w:p w14:paraId="011F4571" w14:textId="77777777" w:rsidR="00AF42EC"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27B7A5D1" w14:textId="77777777" w:rsidR="00AF42EC"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Pr>
                <w:rFonts w:cs="Arial"/>
                <w:sz w:val="20"/>
                <w:szCs w:val="20"/>
              </w:rPr>
              <w:t>Estudios</w:t>
            </w:r>
            <w:proofErr w:type="spellEnd"/>
            <w:r>
              <w:rPr>
                <w:rFonts w:cs="Arial"/>
                <w:sz w:val="20"/>
                <w:szCs w:val="20"/>
              </w:rPr>
              <w:t xml:space="preserve"> </w:t>
            </w:r>
            <w:proofErr w:type="spellStart"/>
            <w:r>
              <w:rPr>
                <w:rFonts w:cs="Arial"/>
                <w:sz w:val="20"/>
                <w:szCs w:val="20"/>
              </w:rPr>
              <w:t>transversales</w:t>
            </w:r>
            <w:proofErr w:type="spellEnd"/>
          </w:p>
        </w:tc>
        <w:tc>
          <w:tcPr>
            <w:tcW w:w="1134" w:type="dxa"/>
            <w:vMerge w:val="restart"/>
          </w:tcPr>
          <w:p w14:paraId="4B610B62" w14:textId="77777777" w:rsidR="00AF42EC"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64FE8661"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4</w:t>
            </w:r>
          </w:p>
        </w:tc>
        <w:tc>
          <w:tcPr>
            <w:tcW w:w="980" w:type="dxa"/>
            <w:vMerge w:val="restart"/>
          </w:tcPr>
          <w:p w14:paraId="13761C3F" w14:textId="77777777" w:rsidR="00AF42EC"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p w14:paraId="35264AAB"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13,3</w:t>
            </w:r>
          </w:p>
        </w:tc>
      </w:tr>
      <w:tr w:rsidR="00AF42EC" w:rsidRPr="00AC7067" w14:paraId="50074575"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63B9DF33" w14:textId="77777777" w:rsidR="00AF42EC" w:rsidRPr="00AC7067"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97/HP.0000000000001071","ISSN":"1538-5159 (Electronic)","PMID":"30913057","abstract":"OBJECTIVES: To analyze possible alterations of thyroid function related to dosimetric values in health care workers exposed to ionizing radiation. MATERIALS AND METHODS: Forty-six health care workers exposed to ionizing radiation at a tertiary hospital previously exposed to ionizing radiation were included in the study. Age, sex, history of thyroid diseases, thyroid hormones, work post, service, dosimetric values of previous year, and 5 y period were considered. Alterations of thyroid function and other variables were analyzed by exact logistic regression univariate model. RESULTS: 7.1% workers showed an increased serum thyroid-stimulating hormone without free T3 or free T4 alteration. A significant relationship between workers with increased thyroid-stimulating hormone and dosimetric values of previous year (odds ratio 6.35, 95% confidence interval 1.20-98.1, p = 0.021) and previous 5 y period of radiation exposure (odds ratio 1.72, 95% confidence interval 1.12-3.34, p = 0.007) was obtained. CONCLUSION: An increased risk of subclinical hypothyroidism related to radiation doses was observed in this pilot study on a group of health care workers exposed to ionizing radiation.","author":[{"dropping-particle":"","family":"Luna-Sánchez","given":"Shirley","non-dropping-particle":"","parse-names":false,"suffix":""},{"dropping-particle":"","family":"Campo","given":"M T","non-dropping-particle":"Del","parse-names":false,"suffix":""},{"dropping-particle":"","family":"Morán","given":"Julio Valverde","non-dropping-particle":"","parse-names":false,"suffix":""},{"dropping-particle":"","family":"Fernández","given":"Ignacio Mahillo","non-dropping-particle":"","parse-names":false,"suffix":""},{"dropping-particle":"","family":"Checa","given":"Fernando José Sancho","non-dropping-particle":"","parse-names":false,"suffix":""},{"dropping-particle":"","family":"la Hoz","given":"Rafael E","non-dropping-particle":"de","parse-names":false,"suffix":""}],"container-title":"Health physics","id":"ITEM-1","issue":"4","issued":{"date-parts":[["2019","10"]]},"language":"eng","page":"403-407","publisher-place":"United States","title":"Thyroid Function in Health Care Workers Exposed to Ionizing Radiation.","type":"article-journal","volume":"117"},"uris":["http://www.mendeley.com/documents/?uuid=9554ad83-5448-4654-ad8b-7ee63c380137"]}],"mendeley":{"formattedCitation":"(Luna-Sánchez et al., 2019)","manualFormatting":"Luna-Sánchez et al. (2019)","plainTextFormattedCitation":"(Luna-Sánchez et al., 2019)","previouslyFormattedCitation":"(Luna-Sánchez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Luna-Sánchez et al. (2019)</w:t>
            </w:r>
            <w:r w:rsidRPr="009A764B">
              <w:rPr>
                <w:rFonts w:cs="Arial"/>
                <w:sz w:val="20"/>
                <w:szCs w:val="20"/>
              </w:rPr>
              <w:fldChar w:fldCharType="end"/>
            </w:r>
          </w:p>
        </w:tc>
        <w:tc>
          <w:tcPr>
            <w:tcW w:w="2415" w:type="dxa"/>
            <w:vMerge/>
          </w:tcPr>
          <w:p w14:paraId="6CB4A601" w14:textId="77777777" w:rsidR="00AF42EC"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69516594"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72B2CA49"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AC7067" w14:paraId="062ED293"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42008BEB" w14:textId="77777777" w:rsidR="00AF42EC" w:rsidRPr="00AC7067"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4067/s0718-85602020000200105","ISSN":"0718-8560","abstract":"a.Tecnólogo Médico, b.Físico, c.Magíster en Estadística, d.Magíster en Epidemiología, e.Magíster en Biofísica Médica, f.Alumnos tesistas, g.Enfermera. Fuente de financiamiento: Este trabajo no recibió financiamiento de ningún tipo para su realización. Declaración de conflictos de interés: Se declara que, en el presente estudio, no existe conflicto de parte de los autores ya sea personal o institu-cional. Además, no tiene financiamiento de ninguna empresa de cualquier índole que pudiese alterar la información o datos obtenidos.","author":[{"dropping-particle":"","family":"Ramos-Avasola","given":"Sergio","non-dropping-particle":"","parse-names":false,"suffix":""},{"dropping-particle":"","family":"Uribe","given":"José","non-dropping-particle":"","parse-names":false,"suffix":""},{"dropping-particle":"","family":"Orsi","given":"Fernando","non-dropping-particle":"","parse-names":false,"suffix":""},{"dropping-particle":"","family":"Alarcón","given":"Tamara","non-dropping-particle":"","parse-names":false,"suffix":""},{"dropping-particle":"","family":"Álvarez","given":"José","non-dropping-particle":"","parse-names":false,"suffix":""},{"dropping-particle":"de","family":"Angelis","given":"Franco","non-dropping-particle":"","parse-names":false,"suffix":""},{"dropping-particle":"","family":"Gamarra","given":"Jorge","non-dropping-particle":"","parse-names":false,"suffix":""},{"dropping-particle":"","family":"Mora","given":"Alex","non-dropping-particle":"","parse-names":false,"suffix":""},{"dropping-particle":"","family":"Prieto","given":"Alejandro","non-dropping-particle":"","parse-names":false,"suffix":""},{"dropping-particle":"","family":"Godoy","given":"Maximiliano","non-dropping-particle":"","parse-names":false,"suffix":""},{"dropping-particle":"","family":"León","given":"Bernardo","non-dropping-particle":"","parse-names":false,"suffix":""},{"dropping-particle":"","family":"Tapia","given":"Alicia","non-dropping-particle":"","parse-names":false,"suffix":""},{"dropping-particle":"","family":"Robles","given":"Isabel","non-dropping-particle":"","parse-names":false,"suffix":""},{"dropping-particle":"","family":"Arredondo","given":"Víctor","non-dropping-particle":"","parse-names":false,"suffix":""},{"dropping-particle":"","family":"Aguilar","given":"Tomás","non-dropping-particle":"","parse-names":false,"suffix":""},{"dropping-particle":"","family":"Vergara","given":"Francisco","non-dropping-particle":"","parse-names":false,"suffix":""},{"dropping-particle":"","family":"Sabini","given":"Dorothy","non-dropping-particle":"","parse-names":false,"suffix":""}],"container-title":"Revista chilena de cardiología","id":"ITEM-1","issue":"2","issued":{"date-parts":[["2020"]]},"page":"105-113","title":"Descripción de elementos de radioprotección y dosimetría en Unidades de Cardiología Intervencionista Sudamericanas: Un estudio piloto","type":"article-journal","volume":"39"},"uris":["http://www.mendeley.com/documents/?uuid=b3e42671-da0e-497a-bdd3-844c9896705e"]}],"mendeley":{"formattedCitation":"(Ramos-Avasola, Uribe, et al., 2020)","manualFormatting":"Ramos-Avasola, Uribe, et al. (2020)","plainTextFormattedCitation":"(Ramos-Avasola, Uribe, et al., 2020)","previouslyFormattedCitation":"(Ramos-Avasola, Uribe,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Ramos-Avasola, Uribe, et al. (2020)</w:t>
            </w:r>
            <w:r w:rsidRPr="009A764B">
              <w:rPr>
                <w:rFonts w:cs="Arial"/>
                <w:sz w:val="20"/>
                <w:szCs w:val="20"/>
              </w:rPr>
              <w:fldChar w:fldCharType="end"/>
            </w:r>
          </w:p>
        </w:tc>
        <w:tc>
          <w:tcPr>
            <w:tcW w:w="2415" w:type="dxa"/>
            <w:vMerge/>
          </w:tcPr>
          <w:p w14:paraId="2A049E39" w14:textId="77777777" w:rsidR="00AF42EC"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vMerge/>
          </w:tcPr>
          <w:p w14:paraId="0E36C11C"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80" w:type="dxa"/>
            <w:vMerge/>
          </w:tcPr>
          <w:p w14:paraId="659AFED3" w14:textId="77777777" w:rsidR="00AF42EC" w:rsidRPr="00AC706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AC7067" w14:paraId="2D38E295" w14:textId="77777777" w:rsidTr="00AA1F0B">
        <w:trPr>
          <w:jc w:val="center"/>
        </w:trPr>
        <w:tc>
          <w:tcPr>
            <w:cnfStyle w:val="001000000000" w:firstRow="0" w:lastRow="0" w:firstColumn="1" w:lastColumn="0" w:oddVBand="0" w:evenVBand="0" w:oddHBand="0" w:evenHBand="0" w:firstRowFirstColumn="0" w:firstRowLastColumn="0" w:lastRowFirstColumn="0" w:lastRowLastColumn="0"/>
            <w:tcW w:w="3964" w:type="dxa"/>
          </w:tcPr>
          <w:p w14:paraId="4D5116C9" w14:textId="77777777" w:rsidR="00AF42EC" w:rsidRPr="00AC7067" w:rsidRDefault="00AF42EC" w:rsidP="00AA1F0B">
            <w:pPr>
              <w:spacing w:after="0" w:line="240" w:lineRule="auto"/>
              <w:rPr>
                <w:rFonts w:cs="Arial"/>
                <w:sz w:val="20"/>
                <w:szCs w:val="20"/>
              </w:rPr>
            </w:pPr>
            <w:r w:rsidRPr="009A764B">
              <w:rPr>
                <w:rFonts w:cs="Arial"/>
                <w:sz w:val="20"/>
                <w:szCs w:val="20"/>
              </w:rPr>
              <w:fldChar w:fldCharType="begin" w:fldLock="1"/>
            </w:r>
            <w:r>
              <w:rPr>
                <w:rFonts w:cs="Arial"/>
                <w:sz w:val="20"/>
                <w:szCs w:val="20"/>
              </w:rPr>
              <w:instrText>ADDIN CSL_CITATION {"citationItems":[{"id":"ITEM-1","itemData":{"DOI":"10.30454/2530-1209.2019.3.1","author":[{"dropping-particle":"","family":"Bernal Troetsch","given":"R","non-dropping-particle":"","parse-names":false,"suffix":""}],"container-title":"Revista intervencionismo","id":"ITEM-1","issue":"3","issued":{"date-parts":[["2019"]]},"page":"103-110","title":"Nivel de conocimientos en protección radiológica del personal expuesto a radiaciones ionizantes en un complejo hospitalario","type":"article-journal","volume":"19"},"uris":["http://www.mendeley.com/documents/?uuid=09f7b044-a741-452d-a8d0-dffda00fd7ec"]}],"mendeley":{"formattedCitation":"(Bernal Troetsch, 2019)","manualFormatting":"Bernal Troetsch (2019)","plainTextFormattedCitation":"(Bernal Troetsch, 2019)","previouslyFormattedCitation":"(Bernal Troetsch,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Bernal Troetsch (2019)</w:t>
            </w:r>
            <w:r w:rsidRPr="009A764B">
              <w:rPr>
                <w:rFonts w:cs="Arial"/>
                <w:sz w:val="20"/>
                <w:szCs w:val="20"/>
              </w:rPr>
              <w:fldChar w:fldCharType="end"/>
            </w:r>
          </w:p>
        </w:tc>
        <w:tc>
          <w:tcPr>
            <w:tcW w:w="2415" w:type="dxa"/>
            <w:vMerge/>
          </w:tcPr>
          <w:p w14:paraId="3AE3FE80" w14:textId="77777777" w:rsidR="00AF42EC"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vMerge/>
          </w:tcPr>
          <w:p w14:paraId="57A75A67"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80" w:type="dxa"/>
            <w:vMerge/>
          </w:tcPr>
          <w:p w14:paraId="4A43FC75" w14:textId="77777777" w:rsidR="00AF42EC" w:rsidRPr="00AC706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AC7067" w14:paraId="1A10379D" w14:textId="77777777" w:rsidTr="00AA1F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79" w:type="dxa"/>
            <w:gridSpan w:val="2"/>
          </w:tcPr>
          <w:p w14:paraId="7A592BF1" w14:textId="77777777" w:rsidR="00AF42EC" w:rsidRDefault="00AF42EC" w:rsidP="00AA1F0B">
            <w:pPr>
              <w:spacing w:after="0" w:line="240" w:lineRule="auto"/>
              <w:jc w:val="center"/>
              <w:rPr>
                <w:rFonts w:cs="Arial"/>
                <w:sz w:val="20"/>
                <w:szCs w:val="20"/>
              </w:rPr>
            </w:pPr>
            <w:r>
              <w:rPr>
                <w:rFonts w:cs="Arial"/>
                <w:sz w:val="20"/>
                <w:szCs w:val="20"/>
              </w:rPr>
              <w:t>TOTALES</w:t>
            </w:r>
          </w:p>
        </w:tc>
        <w:tc>
          <w:tcPr>
            <w:tcW w:w="1134" w:type="dxa"/>
          </w:tcPr>
          <w:p w14:paraId="49F7B722"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30</w:t>
            </w:r>
          </w:p>
        </w:tc>
        <w:tc>
          <w:tcPr>
            <w:tcW w:w="980" w:type="dxa"/>
          </w:tcPr>
          <w:p w14:paraId="3F39737C" w14:textId="77777777" w:rsidR="00AF42EC" w:rsidRPr="00AC7067"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100</w:t>
            </w:r>
          </w:p>
        </w:tc>
      </w:tr>
    </w:tbl>
    <w:p w14:paraId="7B323429" w14:textId="77777777" w:rsidR="00AF42EC" w:rsidRDefault="00AF42EC" w:rsidP="00AF42EC">
      <w:r>
        <w:t>.</w:t>
      </w:r>
      <w:r w:rsidRPr="00633F06">
        <w:t xml:space="preserve"> </w:t>
      </w:r>
      <w:proofErr w:type="spellStart"/>
      <w:r>
        <w:t>Fuente</w:t>
      </w:r>
      <w:proofErr w:type="spellEnd"/>
      <w:r>
        <w:t xml:space="preserve">: </w:t>
      </w:r>
      <w:proofErr w:type="spellStart"/>
      <w:r>
        <w:t>Elaboración</w:t>
      </w:r>
      <w:proofErr w:type="spellEnd"/>
      <w:r>
        <w:t xml:space="preserve"> </w:t>
      </w:r>
      <w:proofErr w:type="spellStart"/>
      <w:r>
        <w:t>propia</w:t>
      </w:r>
      <w:proofErr w:type="spellEnd"/>
      <w:r>
        <w:t xml:space="preserve"> (2021).</w:t>
      </w:r>
    </w:p>
    <w:p w14:paraId="5007F697" w14:textId="77777777" w:rsidR="00AF42EC" w:rsidRDefault="00AF42EC" w:rsidP="00AF42EC">
      <w:pPr>
        <w:spacing w:after="120" w:line="312" w:lineRule="auto"/>
      </w:pPr>
    </w:p>
    <w:p w14:paraId="5C8BD5B2" w14:textId="77777777" w:rsidR="00AF42EC" w:rsidRPr="00207427" w:rsidRDefault="00AF42EC" w:rsidP="00AF42EC">
      <w:pPr>
        <w:spacing w:after="120" w:line="312" w:lineRule="auto"/>
        <w:rPr>
          <w:lang w:val="es-EC"/>
        </w:rPr>
      </w:pPr>
      <w:r w:rsidRPr="00207427">
        <w:rPr>
          <w:lang w:val="es-EC"/>
        </w:rPr>
        <w:t>Tabla 3. Investigaciones sobre efectos clínicos de la exposición ocupacional a las radiaciones ionizantes.</w:t>
      </w:r>
    </w:p>
    <w:tbl>
      <w:tblPr>
        <w:tblStyle w:val="Tablanormal2"/>
        <w:tblW w:w="9204" w:type="dxa"/>
        <w:jc w:val="center"/>
        <w:tblLook w:val="04A0" w:firstRow="1" w:lastRow="0" w:firstColumn="1" w:lastColumn="0" w:noHBand="0" w:noVBand="1"/>
      </w:tblPr>
      <w:tblGrid>
        <w:gridCol w:w="3402"/>
        <w:gridCol w:w="2734"/>
        <w:gridCol w:w="3068"/>
      </w:tblGrid>
      <w:tr w:rsidR="00AF42EC" w:rsidRPr="009A764B" w14:paraId="08D10F22" w14:textId="77777777" w:rsidTr="00AA1F0B">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402" w:type="dxa"/>
          </w:tcPr>
          <w:p w14:paraId="7B91FB81" w14:textId="77777777" w:rsidR="00AF42EC" w:rsidRPr="009A764B" w:rsidRDefault="00AF42EC" w:rsidP="00AA1F0B">
            <w:pPr>
              <w:spacing w:after="0" w:line="240" w:lineRule="auto"/>
              <w:jc w:val="center"/>
              <w:rPr>
                <w:rFonts w:cs="Arial"/>
                <w:sz w:val="20"/>
                <w:szCs w:val="20"/>
              </w:rPr>
            </w:pPr>
            <w:proofErr w:type="spellStart"/>
            <w:r w:rsidRPr="009A764B">
              <w:rPr>
                <w:rFonts w:cs="Arial"/>
                <w:sz w:val="20"/>
                <w:szCs w:val="20"/>
              </w:rPr>
              <w:t>Autor</w:t>
            </w:r>
            <w:proofErr w:type="spellEnd"/>
            <w:r w:rsidRPr="009A764B">
              <w:rPr>
                <w:rFonts w:cs="Arial"/>
                <w:sz w:val="20"/>
                <w:szCs w:val="20"/>
              </w:rPr>
              <w:t xml:space="preserve"> (</w:t>
            </w:r>
            <w:proofErr w:type="spellStart"/>
            <w:r w:rsidRPr="009A764B">
              <w:rPr>
                <w:rFonts w:cs="Arial"/>
                <w:sz w:val="20"/>
                <w:szCs w:val="20"/>
              </w:rPr>
              <w:t>Año</w:t>
            </w:r>
            <w:proofErr w:type="spellEnd"/>
            <w:r w:rsidRPr="009A764B">
              <w:rPr>
                <w:rFonts w:cs="Arial"/>
                <w:sz w:val="20"/>
                <w:szCs w:val="20"/>
              </w:rPr>
              <w:t>)</w:t>
            </w:r>
          </w:p>
        </w:tc>
        <w:tc>
          <w:tcPr>
            <w:tcW w:w="2734" w:type="dxa"/>
          </w:tcPr>
          <w:p w14:paraId="2A6A8F02" w14:textId="77777777" w:rsidR="00AF42EC" w:rsidRPr="009A764B" w:rsidRDefault="00AF42EC" w:rsidP="00AA1F0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Efectos</w:t>
            </w:r>
            <w:proofErr w:type="spellEnd"/>
            <w:r w:rsidRPr="009A764B">
              <w:rPr>
                <w:rFonts w:cs="Arial"/>
                <w:sz w:val="20"/>
                <w:szCs w:val="20"/>
              </w:rPr>
              <w:t xml:space="preserve"> </w:t>
            </w:r>
            <w:proofErr w:type="spellStart"/>
            <w:r w:rsidRPr="009A764B">
              <w:rPr>
                <w:rFonts w:cs="Arial"/>
                <w:sz w:val="20"/>
                <w:szCs w:val="20"/>
              </w:rPr>
              <w:t>clínicos</w:t>
            </w:r>
            <w:proofErr w:type="spellEnd"/>
            <w:r w:rsidRPr="009A764B">
              <w:rPr>
                <w:rFonts w:cs="Arial"/>
                <w:sz w:val="20"/>
                <w:szCs w:val="20"/>
              </w:rPr>
              <w:t xml:space="preserve"> o variable </w:t>
            </w:r>
          </w:p>
        </w:tc>
        <w:tc>
          <w:tcPr>
            <w:tcW w:w="3068" w:type="dxa"/>
          </w:tcPr>
          <w:p w14:paraId="54FCFF0A" w14:textId="77777777" w:rsidR="00AF42EC" w:rsidRPr="009A764B" w:rsidRDefault="00AF42EC" w:rsidP="00AA1F0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Resumen</w:t>
            </w:r>
            <w:proofErr w:type="spellEnd"/>
          </w:p>
        </w:tc>
      </w:tr>
      <w:tr w:rsidR="00AF42EC" w:rsidRPr="00D16C7E" w14:paraId="2369E699"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573E3F6D"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259/bjr.20190829","ISSN":"0007-1285","abstract":"The International Commission on Radiological Protection (ICRP) has considered for over 60 years that the lens of the eye is among the most radiosensitive tissues, and has recommended dose limits for the lens to prevent occurrence of vision impairing cataracts (VICs). Epidemiological evidence that doses much lower than previously thought produce cataracts led ICRP to recommend reducing dose threshold for VICs and reducing an occupational equivalent dose limit for the lens in 2011, when only a single threshold of 0.5?Gy was recommended. On the basis of epidemiological evidence, ICRP assumed progression of minor opacities into VICs and no dose rate effect. This contrasts with previously recommended separate thresholds for minor opacities and VICs, and for different exposure scenarios. Progression was assumed based on similar risks of cataracts and cataract surgery in Japanese atomic bomb survivors. The absence of dose rate effect derived from the observed similar thresholds for protracted exposures in Chernobyl cleanup workers and in atomic bomb survivors. Since 2011, there has been an increasing body of epidemiological evidence relating to cataracts and other ocular diseases (i.e. glaucoma and macular degeneration), particularly at low doses and low dose rates. This review paper gives an overview of the scientific basis of the 2011 ICRP recommendation, discusses the plausibility of these two assumptions in the light of emerging scientific evidence, and considers the radiosensitivity of the lens among ocular structures.","author":[{"dropping-particle":"","family":"Hamada","given":"Nobuyuki","non-dropping-particle":"","parse-names":false,"suffix":""},{"dropping-particle":"V","family":"Azizova","given":"Tamara","non-dropping-particle":"","parse-names":false,"suffix":""},{"dropping-particle":"","family":"Little","given":"Mark P","non-dropping-particle":"","parse-names":false,"suffix":""}],"container-title":"The British Journal of Radiology","id":"ITEM-1","issue":"1115","issued":{"date-parts":[["2019","11","12"]]},"note":"doi: 10.1259/bjr.20190829","page":"20190829","publisher":"The British Institute of Radiology","title":"An update on effects of ionizing radiation exposure on the eye","type":"article-journal","volume":"93"},"uris":["http://www.mendeley.com/documents/?uuid=645386de-7657-4526-9001-08110d321f94"]}],"mendeley":{"formattedCitation":"(Hamada et al., 2019)","manualFormatting":"Hamada et al. (2019)","plainTextFormattedCitation":"(Hamada et al., 2019)","previouslyFormattedCitation":"(Hamada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Hamada et al. (2019)</w:t>
            </w:r>
            <w:r w:rsidRPr="009A764B">
              <w:rPr>
                <w:rFonts w:cs="Arial"/>
                <w:sz w:val="20"/>
                <w:szCs w:val="20"/>
              </w:rPr>
              <w:fldChar w:fldCharType="end"/>
            </w:r>
          </w:p>
        </w:tc>
        <w:tc>
          <w:tcPr>
            <w:tcW w:w="2734" w:type="dxa"/>
          </w:tcPr>
          <w:p w14:paraId="0A141BA8"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Oculares</w:t>
            </w:r>
            <w:proofErr w:type="spellEnd"/>
          </w:p>
        </w:tc>
        <w:tc>
          <w:tcPr>
            <w:tcW w:w="3068" w:type="dxa"/>
            <w:vMerge w:val="restart"/>
          </w:tcPr>
          <w:p w14:paraId="4075B474"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207427">
              <w:rPr>
                <w:rFonts w:cs="Arial"/>
                <w:sz w:val="20"/>
                <w:szCs w:val="20"/>
                <w:lang w:val="es-EC"/>
              </w:rPr>
              <w:t>Estos estudios se enfocaron en los efectos de las radiaciones ionizantes sobre la vista del personal expuesto.</w:t>
            </w:r>
          </w:p>
          <w:p w14:paraId="7E98975C"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3EF3A0BA"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207427">
              <w:rPr>
                <w:rFonts w:cs="Arial"/>
                <w:sz w:val="20"/>
                <w:szCs w:val="20"/>
                <w:lang w:val="es-EC"/>
              </w:rPr>
              <w:lastRenderedPageBreak/>
              <w:t>Las radiaciones tienen un efecto negativo sobre el cristalino y esto trae como consecuencia que en el personal expuesto exista un aumento del riesgo de sufrir cataratas.</w:t>
            </w:r>
          </w:p>
        </w:tc>
      </w:tr>
      <w:tr w:rsidR="00AF42EC" w:rsidRPr="009A764B" w14:paraId="686C1D5D"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30C04C0E"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ISSN":"0066-782X","author":[{"dropping-particle":"","family":"Barbosa","given":"Adriano Henrique Pereira","non-dropping-particle":"","parse-names":false,"suffix":""},{"dropping-particle":"","family":"Medeiros","given":"Regina Bitelli","non-dropping-particle":"","parse-names":false,"suffix":""},{"dropping-particle":"","family":"Corpa","given":"Adriana Maria Rodrigues","non-dropping-particle":"","parse-names":false,"suffix":""},{"dropping-particle":"","family":"Higa","given":"Fabiana Shinzato","non-dropping-particle":"","parse-names":false,"suffix":""},{"dropping-particle":"de","family":"Souza","given":"Marco Túlio","non-dropping-particle":"","parse-names":false,"suffix":""},{"dropping-particle":"","family":"Barbosa","given":"Patrícia Lopes","non-dropping-particle":"","parse-names":false,"suffix":""},{"dropping-particle":"","family":"Moreira","given":"Antônio Carlos","non-dropping-particle":"","parse-names":false,"suffix":""},{"dropping-particle":"de","family":"Quadros","given":"Alexandre Shaan","non-dropping-particle":"","parse-names":false,"suffix":""},{"dropping-particle":"","family":"Lemke","given":"Viviana de Mello Guzzo","non-dropping-particle":"","parse-names":false,"suffix":""},{"dropping-particle":"","family":"Cantarelli","given":"Marcelo José de Carvalho","non-dropping-particle":"","parse-names":false,"suffix":""}],"container-title":"Arquivos brasileiros de cardiologia","id":"ITEM-1","issued":{"date-parts":[["2019"]]},"page":"392-399","publisher":"SciELO Brasil","title":"Prevalence of Lens Opacity in Interventional Cardiologists and Professional Working in the Hemodynamics in Brazil","type":"article-journal","volume":"112"},"uris":["http://www.mendeley.com/documents/?uuid=c69569cd-f356-4021-9a98-b5f7d6433209"]}],"mendeley":{"formattedCitation":"(Barbosa et al., 2019)","manualFormatting":"Barbosa et al. (2019)","plainTextFormattedCitation":"(Barbosa et al., 2019)","previouslyFormattedCitation":"(Barbosa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Barbosa et al. (2019)</w:t>
            </w:r>
            <w:r w:rsidRPr="009A764B">
              <w:rPr>
                <w:rFonts w:cs="Arial"/>
                <w:sz w:val="20"/>
                <w:szCs w:val="20"/>
              </w:rPr>
              <w:fldChar w:fldCharType="end"/>
            </w:r>
          </w:p>
        </w:tc>
        <w:tc>
          <w:tcPr>
            <w:tcW w:w="2734" w:type="dxa"/>
          </w:tcPr>
          <w:p w14:paraId="5C329212"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Oculares</w:t>
            </w:r>
            <w:proofErr w:type="spellEnd"/>
          </w:p>
        </w:tc>
        <w:tc>
          <w:tcPr>
            <w:tcW w:w="3068" w:type="dxa"/>
            <w:vMerge/>
          </w:tcPr>
          <w:p w14:paraId="1B1AA657" w14:textId="77777777" w:rsidR="00AF42EC" w:rsidRPr="009A764B"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9A764B" w14:paraId="0F6C13E1" w14:textId="77777777" w:rsidTr="00AA1F0B">
        <w:trPr>
          <w:cnfStyle w:val="000000100000" w:firstRow="0" w:lastRow="0" w:firstColumn="0" w:lastColumn="0" w:oddVBand="0" w:evenVBand="0" w:oddHBand="1" w:evenHBand="0" w:firstRowFirstColumn="0" w:firstRowLastColumn="0" w:lastRowFirstColumn="0" w:lastRowLastColumn="0"/>
          <w:trHeight w:val="378"/>
          <w:jc w:val="center"/>
        </w:trPr>
        <w:tc>
          <w:tcPr>
            <w:cnfStyle w:val="001000000000" w:firstRow="0" w:lastRow="0" w:firstColumn="1" w:lastColumn="0" w:oddVBand="0" w:evenVBand="0" w:oddHBand="0" w:evenHBand="0" w:firstRowFirstColumn="0" w:firstRowLastColumn="0" w:lastRowFirstColumn="0" w:lastRowLastColumn="0"/>
            <w:tcW w:w="3402" w:type="dxa"/>
          </w:tcPr>
          <w:p w14:paraId="16AF56C0"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ISSN":"0033-8419","author":[{"dropping-particle":"","family":"Bernier","given":"Marie-Odile","non-dropping-particle":"","parse-names":false,"suffix":""},{"dropping-particle":"","family":"Journy","given":"Neige","non-dropping-particle":"","parse-names":false,"suffix":""},{"dropping-particle":"","family":"Villoing","given":"Daphnee","non-dropping-particle":"","parse-names":false,"suffix":""},{"dropping-particle":"","family":"Doody","given":"Michele M","non-dropping-particle":"","parse-names":false,"suffix":""},{"dropping-particle":"","family":"Alexander","given":"Bruce H","non-dropping-particle":"","parse-names":false,"suffix":""},{"dropping-particle":"","family":"Linet","given":"Martha S","non-dropping-particle":"","parse-names":false,"suffix":""},{"dropping-particle":"","family":"Kitahara","given":"Cari M","non-dropping-particle":"","parse-names":false,"suffix":""}],"container-title":"Radiology","id":"ITEM-1","issue":"2","issued":{"date-parts":[["2018"]]},"page":"592-601","publisher":"Radiological Society of North America","title":"Cataract risk in a cohort of US radiologic technologists performing nuclear medicine procedures","type":"article-journal","volume":"286"},"uris":["http://www.mendeley.com/documents/?uuid=147c6471-2a3b-45f4-aa2a-a12a95a5a353"]}],"mendeley":{"formattedCitation":"(Bernier et al., 2018)","manualFormatting":"Bernier et al. (2018)","plainTextFormattedCitation":"(Bernier et al., 2018)","previouslyFormattedCitation":"(Bernier et al., 2018)"},"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Bernier et al. (2018)</w:t>
            </w:r>
            <w:r w:rsidRPr="009A764B">
              <w:rPr>
                <w:rFonts w:cs="Arial"/>
                <w:sz w:val="20"/>
                <w:szCs w:val="20"/>
              </w:rPr>
              <w:fldChar w:fldCharType="end"/>
            </w:r>
          </w:p>
        </w:tc>
        <w:tc>
          <w:tcPr>
            <w:tcW w:w="2734" w:type="dxa"/>
          </w:tcPr>
          <w:p w14:paraId="5F9FAEAF"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Oculares</w:t>
            </w:r>
            <w:proofErr w:type="spellEnd"/>
          </w:p>
        </w:tc>
        <w:tc>
          <w:tcPr>
            <w:tcW w:w="3068" w:type="dxa"/>
            <w:vMerge/>
          </w:tcPr>
          <w:p w14:paraId="0BFD4C7D" w14:textId="77777777" w:rsidR="00AF42EC" w:rsidRPr="009A764B"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9A764B" w14:paraId="612F7B4D"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4043689E"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23749/mdl.v111i4.9045","ISSN":"0025-7818","abstract":"BACKGROUND: The eye is an important sensory organ occupationally exposed to ionizing radiation (IR) in healthcare workers (HCWs) engaged in medical imaging (MI). New evidence highlights the possible induction of cataract at IR exposure levels to be much lower than expected in the past. OBJECTIVE: Conduct an updated review on the current evidence on cataract risk in healthcare workers exposed to IR. METHODS: Published scientific studies on cataract risk in IR exposed healthcare workers were collected through a systematic search of two biomedical databases (MEDLINE and Scopus). Data from included studies was extracted and summarized. Study quality was also assessed. RESULTS: All 21 eligible studies reported an increased prevalence of cataract, especially posterior subcapsular cataract, in IR exposed HCWs with a higher prevalence in interventional cardiology staff. DISCUSSION: Our review synthesizes the latest evidence to support the hypothesis of a significantly increased risk of occupational cataract in healthcare workers operating MI and exposed to IR, especially in interventional cardiologists. Data also support a dose-response relationship between IR exposure and the prevalence of opacities, especially posterior subcapsular opacities. CONCLUSIONS: Findings highlight the need for effective control measures including appropriate training, adherence to protective procedures, and a constant use of shields and eye personal protective equipment in healthcare workers with optical exposure to IR. Periodic health surveillance programs, possibly including lens evaluation, are also important to monitor cataract risk in these MI operators.","author":[{"dropping-particle":"","family":"Vecchia","given":"Elena","non-dropping-particle":"Della","parse-names":false,"suffix":""},{"dropping-particle":"","family":"Modenese","given":"Alberto","non-dropping-particle":"","parse-names":false,"suffix":""},{"dropping-particle":"","family":"Loney","given":"Tom","non-dropping-particle":"","parse-names":false,"suffix":""},{"dropping-particle":"","family":"Muscatello","given":"Martina","non-dropping-particle":"","parse-names":false,"suffix":""},{"dropping-particle":"","family":"Silva Paulo","given":"Marilia","non-dropping-particle":"","parse-names":false,"suffix":""},{"dropping-particle":"","family":"Rossi","given":"Giorgia","non-dropping-particle":"","parse-names":false,"suffix":""},{"dropping-particle":"","family":"Gobba","given":"Fabriziomaria","non-dropping-particle":"","parse-names":false,"suffix":""}],"container-title":"La Medicina del lavoro","id":"ITEM-1","issue":"4","issued":{"date-parts":[["2020","8","31"]]},"language":"eng","page":"269-284","publisher":"Mattioli 1885 srl","title":"Risk of cataract in health care workers exposed to ionizing radiation: a systematic review","type":"article-journal","volume":"111"},"uris":["http://www.mendeley.com/documents/?uuid=7f918339-25e9-442a-8b98-341e86fc57dd"]}],"mendeley":{"formattedCitation":"(Della Vecchia et al., 2020)","manualFormatting":"Della Vecchia et al. (2020)","plainTextFormattedCitation":"(Della Vecchia et al., 2020)","previouslyFormattedCitation":"(Della Vecchia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Della Vecchia et al. (2020)</w:t>
            </w:r>
            <w:r w:rsidRPr="009A764B">
              <w:rPr>
                <w:rFonts w:cs="Arial"/>
                <w:sz w:val="20"/>
                <w:szCs w:val="20"/>
              </w:rPr>
              <w:fldChar w:fldCharType="end"/>
            </w:r>
          </w:p>
        </w:tc>
        <w:tc>
          <w:tcPr>
            <w:tcW w:w="2734" w:type="dxa"/>
          </w:tcPr>
          <w:p w14:paraId="751152FB"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Oculares</w:t>
            </w:r>
            <w:proofErr w:type="spellEnd"/>
          </w:p>
        </w:tc>
        <w:tc>
          <w:tcPr>
            <w:tcW w:w="3068" w:type="dxa"/>
            <w:vMerge/>
          </w:tcPr>
          <w:p w14:paraId="34A9625E" w14:textId="77777777" w:rsidR="00AF42EC" w:rsidRPr="009A764B"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9A764B" w14:paraId="7BA6BCCB"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759A19ED" w14:textId="77777777" w:rsidR="00AF42EC" w:rsidRPr="009A764B" w:rsidRDefault="00AF42EC" w:rsidP="00AA1F0B">
            <w:pPr>
              <w:spacing w:after="0" w:line="240" w:lineRule="auto"/>
              <w:rPr>
                <w:rFonts w:cs="Arial"/>
                <w:sz w:val="20"/>
                <w:szCs w:val="20"/>
              </w:rPr>
            </w:pPr>
            <w:r w:rsidRPr="009A764B">
              <w:rPr>
                <w:rFonts w:cs="Arial"/>
                <w:sz w:val="20"/>
                <w:szCs w:val="20"/>
              </w:rPr>
              <w:lastRenderedPageBreak/>
              <w:fldChar w:fldCharType="begin" w:fldLock="1"/>
            </w:r>
            <w:r w:rsidRPr="009A764B">
              <w:rPr>
                <w:rFonts w:cs="Arial"/>
                <w:sz w:val="20"/>
                <w:szCs w:val="20"/>
              </w:rPr>
              <w:instrText>ADDIN CSL_CITATION {"citationItems":[{"id":"ITEM-1","itemData":{"DOI":"10.36076/ppj.2018.5.e523","ISSN":"21501149","PMID":"30282400","abstract":"Background: The growth of interventional pain medicine in recent years has resulted in more procedures being carried out under fluoroscopic guidance. The proximity of the pain physician (PP) to ionization radiation (IR) potentially increases the risk of radiation exposure to the ocular region. A European directive has reduced the limits of occupational ocular dose 7.5-fold. Objectives: The objectives of this study are to quantify the typical IR exposure in the ocular region of PP and to compare it to recommended international guidelines. Study Design: Three consultants involved in the pain unit service were enrolled in the study to reflect the dose implications involved with different caseloads, training obligations, and procedure types. All 3 consultants were experienced primary operators. Setting: The study was undertaken at the pain management suite in the South Infirmary Victoria University Hospital (SIVUH). Annually, this unit performs 2,800 fluoroscopic guide pain procedures. Methods: Thermoluminescent dosimeters (TLDs) calibrated to measure eye lens doses [Hp (0.07)] and whole-body doses (WBDs) were fitted to 3 pain consultants while they undertook imaging-guided pain procedures using mobile C-arm fluoroscopy over a 3-month period. The duration of radiation exposure, screening time (seconds), and procedure type were recorded. Radiation dose was calculated to estimate the effective radiation dose to the ocular region using (i) dose-area product (DAP) in milliGray per centimeter squared (mGycm2) and (ii) Air Kerma (AK) values in mGy. Results: IR doses were effectively recorded in 682 cases over 3 months and the data extrapolated. The estimated annual lens dose experienced by pain physicians performing fluoroscopy-guided procedures is less than the recommended international guidelines. A significant linear relationship between screening time and IR exposure was estimated (rs = 0.93, P &lt; 0.01) Limitations: In many centers, including our own, fluoroscopy procedures are undertaken by nonconsultant staff. Therefore, a small single-center cohort recruiting experienced consultant staff and not including pain fellows or registrars/residents with varying levels of experience is a limitation. Conclusion: While IR to the ocular region was significantly less than the recommended European safety guidelines, the annual dose needs to be confirmed in pain physicians with a lesser degree of clinical experience.","author":[{"dropping-particle":"","family":"Kelly","given":"Raymond","non-dropping-particle":"","parse-names":false,"suffix":""},{"dropping-particle":"","family":"McMahon","given":"Aisling","non-dropping-particle":"","parse-names":false,"suffix":""},{"dropping-particle":"","family":"Hegarty","given":"Dominic","non-dropping-particle":"","parse-names":false,"suffix":""}],"container-title":"Pain Physician","id":"ITEM-1","issue":"5","issued":{"date-parts":[["2018"]]},"page":"E523-E532","title":"Ionizing radiation dose exposure to the ocular region of pain physicians during c-arm guided pain interventions","type":"article-journal","volume":"21"},"uris":["http://www.mendeley.com/documents/?uuid=533142b8-7ef9-4a02-b61a-53df6e6df0a1"]}],"mendeley":{"formattedCitation":"(Kelly et al., 2018)","manualFormatting":"Kelly et al. (2018)","plainTextFormattedCitation":"(Kelly et al., 2018)","previouslyFormattedCitation":"(Kelly et al., 2018)"},"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Kelly et al. (2018)</w:t>
            </w:r>
            <w:r w:rsidRPr="009A764B">
              <w:rPr>
                <w:rFonts w:cs="Arial"/>
                <w:sz w:val="20"/>
                <w:szCs w:val="20"/>
              </w:rPr>
              <w:fldChar w:fldCharType="end"/>
            </w:r>
          </w:p>
        </w:tc>
        <w:tc>
          <w:tcPr>
            <w:tcW w:w="2734" w:type="dxa"/>
          </w:tcPr>
          <w:p w14:paraId="33E19AF3"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Oculares</w:t>
            </w:r>
            <w:proofErr w:type="spellEnd"/>
          </w:p>
        </w:tc>
        <w:tc>
          <w:tcPr>
            <w:tcW w:w="3068" w:type="dxa"/>
            <w:vMerge/>
          </w:tcPr>
          <w:p w14:paraId="71022DDF" w14:textId="77777777" w:rsidR="00AF42EC" w:rsidRPr="009A764B"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9A764B" w14:paraId="54DFC0F6"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46A5B075" w14:textId="77777777" w:rsidR="00AF42EC" w:rsidRPr="009A764B" w:rsidRDefault="00AF42EC" w:rsidP="00AA1F0B">
            <w:pPr>
              <w:spacing w:after="0" w:line="240" w:lineRule="auto"/>
              <w:rPr>
                <w:rFonts w:cs="Arial"/>
                <w:sz w:val="20"/>
                <w:szCs w:val="20"/>
              </w:rPr>
            </w:pPr>
            <w:r w:rsidRPr="009A764B">
              <w:rPr>
                <w:rFonts w:cs="Arial"/>
                <w:sz w:val="20"/>
                <w:szCs w:val="20"/>
              </w:rPr>
              <w:lastRenderedPageBreak/>
              <w:fldChar w:fldCharType="begin" w:fldLock="1"/>
            </w:r>
            <w:r w:rsidRPr="009A764B">
              <w:rPr>
                <w:rFonts w:cs="Arial"/>
                <w:sz w:val="20"/>
                <w:szCs w:val="20"/>
              </w:rPr>
              <w:instrText>ADDIN CSL_CITATION {"citationItems":[{"id":"ITEM-1","itemData":{"DOI":"10.1097/HP.0000000000001059","ISSN":"1538-5159 (Electronic)","PMID":"30907782","abstract":"Based on ongoing research on ionizing radiation thresholds for cataracts, the  International Commission on Radiological Protection has proposed new guidelines lowering the annual occupational lens of eye dose limit from 150 mSv to 20 mSv. The International Atomic Energy Agency has operationalized these new guidelines. Subsequently, national/regional radiation protection regulators are reviewing their lens of eye dose limits with an aim of moving towards the proposed new limits, resulting in licensees having to demonstrate compliance. In health care settings, fluoroscopic interventional practices generally have higher lens of eye doses and nuclear medicine settings generally have lower doses. A prospective cohort (n = 19) of nuclear medicine technologists wore dedicated lens of eye dosimeters for a 3 mo period synchronized with their body dosimeter schedules. The lens of eye dosimeters were validated to have a linear response in the anticipated dose ranges. The participants worked in a relatively high-volume nuclear medicine practice, which included general and cardiac, positron emission tomography/computed tomography, radiopharmacy, and cyclotron operations. The annualized dose ranges were 0.0-3.68 mSv (lens of eye) and 0.48-4.72 mSv (whole body). There was a good correlation between lens of eye and body dosimeter readings (R = 0.67). There were no significant differences in lens of eye dose by work type, worker sex, or side on which the dosimeter was worn. The findings should be generalizable to other similar practices, especially in North America, and should be sufficient to demonstrate regulatory compliance in nuclear medicine settings with the proposed new lens of eye dose limits.","author":[{"dropping-particle":"","family":"Demeter","given":"Sandor","non-dropping-particle":"","parse-names":false,"suffix":""},{"dropping-particle":"","family":"Goertzen","given":"Andrew L","non-dropping-particle":"","parse-names":false,"suffix":""},{"dropping-particle":"","family":"Patterson","given":"Judy","non-dropping-particle":"","parse-names":false,"suffix":""}],"container-title":"Health physics","id":"ITEM-1","issue":"3","issued":{"date-parts":[["2019","9"]]},"language":"eng","page":"313-318","publisher-place":"United States","title":"Demonstrating Compliance With Proposed Reduced Lens of Eye Dose Limits in Nuclear  Medicine Settings.","type":"article-journal","volume":"117"},"uris":["http://www.mendeley.com/documents/?uuid=d62fe323-9bf3-4d77-857f-4cb908dc4cc8"]}],"mendeley":{"formattedCitation":"(Demeter et al., 2019)","manualFormatting":"Demeter et al. (2019)","plainTextFormattedCitation":"(Demeter et al., 2019)","previouslyFormattedCitation":"(Demeter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Demeter et al. (2019)</w:t>
            </w:r>
            <w:r w:rsidRPr="009A764B">
              <w:rPr>
                <w:rFonts w:cs="Arial"/>
                <w:sz w:val="20"/>
                <w:szCs w:val="20"/>
              </w:rPr>
              <w:fldChar w:fldCharType="end"/>
            </w:r>
          </w:p>
        </w:tc>
        <w:tc>
          <w:tcPr>
            <w:tcW w:w="2734" w:type="dxa"/>
          </w:tcPr>
          <w:p w14:paraId="5D6F43F5"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Oculares</w:t>
            </w:r>
            <w:proofErr w:type="spellEnd"/>
          </w:p>
        </w:tc>
        <w:tc>
          <w:tcPr>
            <w:tcW w:w="3068" w:type="dxa"/>
            <w:vMerge/>
          </w:tcPr>
          <w:p w14:paraId="108EE479" w14:textId="77777777" w:rsidR="00AF42EC" w:rsidRPr="009A764B"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9A764B" w14:paraId="56C17555"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26FA7064"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07/s12194-017-0403-8","ISSN":"1865-0341 (Electronic)","PMID":"28551839","abstract":"Workers involved in interventional cardiology procedures receive high eye lens doses  if radiation protection tools are not properly utilized. Currently, there is no suitable method for routine measurement of eye dose. In Thailand, the eye lens equivalent doses in terms of Hp(3) of the interventional cardiologists, nurses, and radiographers participating in interventional cardiology procedures have been measured at 12 centers since 2015 in the pilot study. The optically stimulated luminescence (OSL) dosimeter was used for measurement of the occupational exposure and the eye lens dose of 42 interventional cardiology personnel at King Chulalongkorn Memorial Hospital as one of the pilot centers. For all personnel, it is recommended that a first In Light OSL badge is placed at waist level and under the lead apron for determination of Hp(10); a second badge is placed at the collar for determination of Hp(0.07) and estimation of Hp(3). Nano Dots OSL dosimeter has been used as an eye lens dosimeter for 16 interventional cardiology personnel, both with and without lead-glass eyewear. The mean effective dose at the body, equivalent dose at the collar, and estimated eye lens dose were 0.801, 5.88, and 5.70 mSv per year, respectively. The mean eye lens dose measured by the Nano Dots dosimeter was 8.059 mSv per year on the left eye and 3.552 mSv per year on the right eye. Two of 16 interventional cardiologists received annual eye lens doses on the left side without lead glass that were higher than 20 mSv per year, the new eye lens dose limit as recommended by ICRP with the risk of eye lens opacity and cataract.","author":[{"dropping-particle":"","family":"Krisanachinda","given":"Anchali","non-dropping-particle":"","parse-names":false,"suffix":""},{"dropping-particle":"","family":"Srimahachota","given":"Suphot","non-dropping-particle":"","parse-names":false,"suffix":""},{"dropping-particle":"","family":"Matsubara","given":"Kosuke","non-dropping-particle":"","parse-names":false,"suffix":""}],"container-title":"Radiological physics and technology","id":"ITEM-1","issue":"2","issued":{"date-parts":[["2017","6"]]},"language":"eng","page":"142-147","publisher-place":"Japan","title":"The current status of eye lens dose measurement in interventional cardiology  personnel in Thailand.","type":"article-journal","volume":"10"},"uris":["http://www.mendeley.com/documents/?uuid=df8f76b1-a073-4cc2-846e-ff907ee6ca49"]}],"mendeley":{"formattedCitation":"(Krisanachinda et al., 2017)","manualFormatting":"Krisanachinda et al. (2017)","plainTextFormattedCitation":"(Krisanachinda et al., 2017)","previouslyFormattedCitation":"(Krisanachinda et al., 2017)"},"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Krisanachinda et al. (2017)</w:t>
            </w:r>
            <w:r w:rsidRPr="009A764B">
              <w:rPr>
                <w:rFonts w:cs="Arial"/>
                <w:sz w:val="20"/>
                <w:szCs w:val="20"/>
              </w:rPr>
              <w:fldChar w:fldCharType="end"/>
            </w:r>
          </w:p>
        </w:tc>
        <w:tc>
          <w:tcPr>
            <w:tcW w:w="2734" w:type="dxa"/>
          </w:tcPr>
          <w:p w14:paraId="70B669B1"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Oculares</w:t>
            </w:r>
            <w:proofErr w:type="spellEnd"/>
          </w:p>
        </w:tc>
        <w:tc>
          <w:tcPr>
            <w:tcW w:w="3068" w:type="dxa"/>
            <w:vMerge/>
          </w:tcPr>
          <w:p w14:paraId="2101A270" w14:textId="77777777" w:rsidR="00AF42EC" w:rsidRPr="009A764B"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9A764B" w14:paraId="4D74867D"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56BF2521"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16/j.rccar.2019.09.004","ISSN":"01205633","abstract":"As the number and complexity of diagnostic and cardiovascular intervention procedures has increased significantly, this has led to a greater exposure to low doses of ionising radiation due to the radiation dispersal by the patient. The crystalline lens is one of the structures most sensitive to radiation, and cataracts are the most studied eye disease, and are common in health staff occupationally exposed to low radiation doses. The formation of cataracts is a process involving many factors, and exposure to ionising radiation has been associated with posterior sub-capsular opacities, the most common form of the injury, followed by cortical cataracts. There are several studies that have evaluated the effects of occupational exposure due to ionising radiation in the crystalline lens in interventionist cardiologists, and comparing them with non-exposed controls. They conclude that there is a higher prevalence of posterior sub-capsular opacities in personnel exposed to ionising radiation, especially in interventionist cardiologists (due to working very near the X-ray generator). These are associated with the duration of the practice of cardiac interventions, and decrease with the regular use of leaded glasses. The low use of radiation protection wear by interventionist cardiologists is highlighted in many studies, especially glasses and a leaded screen, which have shown to be effective in the reduction in the ionising radiation by the staff in the cardiac catheterisation room.","author":[{"dropping-particle":"","family":"Hernández","given":"César","non-dropping-particle":"","parse-names":false,"suffix":""},{"dropping-particle":"","family":"Durán","given":"Ariel","non-dropping-particle":"","parse-names":false,"suffix":""},{"dropping-particle":"","family":"Cortés","given":"María C.","non-dropping-particle":"","parse-names":false,"suffix":""}],"container-title":"Revista Colombiana de Cardiologia","id":"ITEM-1","issue":"S1","issued":{"date-parts":[["2020"]]},"page":"72-78","publisher":"Sociedad Colombiana de Cardiología y Cirugía Cardiovascular","title":"Lesiones oculares y radiación ionizante","type":"article-journal","volume":"27"},"uris":["http://www.mendeley.com/documents/?uuid=4ba7ed80-65c9-4d05-90e1-f5a4310efc7d"]}],"mendeley":{"formattedCitation":"(Hernández et al., 2020)","manualFormatting":"Hernández et al. (2020)","plainTextFormattedCitation":"(Hernández et al., 2020)","previouslyFormattedCitation":"(Hernández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Hernández et al. (2020)</w:t>
            </w:r>
            <w:r w:rsidRPr="009A764B">
              <w:rPr>
                <w:rFonts w:cs="Arial"/>
                <w:sz w:val="20"/>
                <w:szCs w:val="20"/>
              </w:rPr>
              <w:fldChar w:fldCharType="end"/>
            </w:r>
          </w:p>
        </w:tc>
        <w:tc>
          <w:tcPr>
            <w:tcW w:w="2734" w:type="dxa"/>
          </w:tcPr>
          <w:p w14:paraId="7E00485D"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Oculares</w:t>
            </w:r>
            <w:proofErr w:type="spellEnd"/>
          </w:p>
        </w:tc>
        <w:tc>
          <w:tcPr>
            <w:tcW w:w="3068" w:type="dxa"/>
            <w:vMerge/>
          </w:tcPr>
          <w:p w14:paraId="6BE50EC5" w14:textId="77777777" w:rsidR="00AF42EC" w:rsidRPr="009A764B"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9A764B" w14:paraId="43312103"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0A584B0C"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4103/ijmr.IJMR_1652_17","ISSN":"0971-5916 (Print)","PMID":"32048617","abstract":"All individuals are exposed to certain chemical, physical, biological, environmental as well as occupational factors. The data pertaining to role of these factors on female reproduction are scanty as compared to male. The available data suggest the adverse effects of certain toxicants, viz., metals such as lead, cadmium and mercury, pesticides such as bis(4-chlorophenyl)-1,1,1-trichloroethane and organic solvent such as benzene, toluene and ionizing radiation on the female reproductive system affecting directly the organ system or impacting in directly through hormonal impairments, molecular alterations, oxidative stress and DNA methylation impairing fertility as well as pregnancy and its outcomes. Thus, there is a need for awareness and prevention programme about the adverse effects of these factors and deterioration of female reproductive health, pregnancy outcome and offspring development as some of these chemicals might affect the developing foetus at very low doses by endocrine disruptive mechanism.","author":[{"dropping-particle":"","family":"Kumar","given":"Sunil","non-dropping-particle":"","parse-names":false,"suffix":""},{"dropping-particle":"","family":"Sharma","given":"Anupama","non-dropping-particle":"","parse-names":false,"suffix":""},{"dropping-particle":"","family":"Kshetrimayum","given":"Chaoba","non-dropping-particle":"","parse-names":false,"suffix":""}],"container-title":"The Indian journal of medical research","id":"ITEM-1","issue":"6","issued":{"date-parts":[["2019","12"]]},"language":"eng","page":"532-545","title":"Environmental &amp; occupational exposure &amp; female reproductive dysfunction.","type":"article-journal","volume":"150"},"uris":["http://www.mendeley.com/documents/?uuid=95863120-585d-435e-be88-0c9d1b9f61ff"]}],"mendeley":{"formattedCitation":"(Kumar et al., 2019)","manualFormatting":"Kumar et al. (2019)","plainTextFormattedCitation":"(Kumar et al., 2019)","previouslyFormattedCitation":"(Kumar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Kumar et al. (2019)</w:t>
            </w:r>
            <w:r w:rsidRPr="009A764B">
              <w:rPr>
                <w:rFonts w:cs="Arial"/>
                <w:sz w:val="20"/>
                <w:szCs w:val="20"/>
              </w:rPr>
              <w:fldChar w:fldCharType="end"/>
            </w:r>
          </w:p>
        </w:tc>
        <w:tc>
          <w:tcPr>
            <w:tcW w:w="2734" w:type="dxa"/>
          </w:tcPr>
          <w:p w14:paraId="7843B278"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Función</w:t>
            </w:r>
            <w:proofErr w:type="spellEnd"/>
            <w:r w:rsidRPr="009A764B">
              <w:rPr>
                <w:rFonts w:cs="Arial"/>
                <w:sz w:val="20"/>
                <w:szCs w:val="20"/>
              </w:rPr>
              <w:t xml:space="preserve"> </w:t>
            </w:r>
            <w:proofErr w:type="spellStart"/>
            <w:r w:rsidRPr="009A764B">
              <w:rPr>
                <w:rFonts w:cs="Arial"/>
                <w:sz w:val="20"/>
                <w:szCs w:val="20"/>
              </w:rPr>
              <w:t>reproductiva</w:t>
            </w:r>
            <w:proofErr w:type="spellEnd"/>
          </w:p>
        </w:tc>
        <w:tc>
          <w:tcPr>
            <w:tcW w:w="3068" w:type="dxa"/>
            <w:vMerge w:val="restart"/>
          </w:tcPr>
          <w:p w14:paraId="58229EC0" w14:textId="77777777" w:rsidR="00AF42EC" w:rsidRPr="009A764B"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sidRPr="00207427">
              <w:rPr>
                <w:rFonts w:cs="Arial"/>
                <w:sz w:val="20"/>
                <w:szCs w:val="20"/>
                <w:lang w:val="es-EC"/>
              </w:rPr>
              <w:t xml:space="preserve">La función reproductiva tanto en hombres como en mujeres se ve afectada por la exposición a radiaciones ionizantes. </w:t>
            </w:r>
            <w:r>
              <w:rPr>
                <w:rFonts w:cs="Arial"/>
                <w:sz w:val="20"/>
                <w:szCs w:val="20"/>
              </w:rPr>
              <w:t xml:space="preserve">Hay </w:t>
            </w:r>
            <w:proofErr w:type="spellStart"/>
            <w:r>
              <w:rPr>
                <w:rFonts w:cs="Arial"/>
                <w:sz w:val="20"/>
                <w:szCs w:val="20"/>
              </w:rPr>
              <w:t>riesgo</w:t>
            </w:r>
            <w:proofErr w:type="spellEnd"/>
            <w:r>
              <w:rPr>
                <w:rFonts w:cs="Arial"/>
                <w:sz w:val="20"/>
                <w:szCs w:val="20"/>
              </w:rPr>
              <w:t xml:space="preserve"> </w:t>
            </w:r>
            <w:proofErr w:type="spellStart"/>
            <w:r>
              <w:rPr>
                <w:rFonts w:cs="Arial"/>
                <w:sz w:val="20"/>
                <w:szCs w:val="20"/>
              </w:rPr>
              <w:t>elevado</w:t>
            </w:r>
            <w:proofErr w:type="spellEnd"/>
            <w:r>
              <w:rPr>
                <w:rFonts w:cs="Arial"/>
                <w:sz w:val="20"/>
                <w:szCs w:val="20"/>
              </w:rPr>
              <w:t xml:space="preserve"> de </w:t>
            </w:r>
            <w:proofErr w:type="spellStart"/>
            <w:r>
              <w:rPr>
                <w:rFonts w:cs="Arial"/>
                <w:sz w:val="20"/>
                <w:szCs w:val="20"/>
              </w:rPr>
              <w:t>esterilidad</w:t>
            </w:r>
            <w:proofErr w:type="spellEnd"/>
            <w:r>
              <w:rPr>
                <w:rFonts w:cs="Arial"/>
                <w:sz w:val="20"/>
                <w:szCs w:val="20"/>
              </w:rPr>
              <w:t xml:space="preserve"> </w:t>
            </w:r>
            <w:proofErr w:type="spellStart"/>
            <w:r>
              <w:rPr>
                <w:rFonts w:cs="Arial"/>
                <w:sz w:val="20"/>
                <w:szCs w:val="20"/>
              </w:rPr>
              <w:t>tanto</w:t>
            </w:r>
            <w:proofErr w:type="spellEnd"/>
            <w:r>
              <w:rPr>
                <w:rFonts w:cs="Arial"/>
                <w:sz w:val="20"/>
                <w:szCs w:val="20"/>
              </w:rPr>
              <w:t xml:space="preserve"> </w:t>
            </w:r>
            <w:proofErr w:type="spellStart"/>
            <w:r>
              <w:rPr>
                <w:rFonts w:cs="Arial"/>
                <w:sz w:val="20"/>
                <w:szCs w:val="20"/>
              </w:rPr>
              <w:t>masculina</w:t>
            </w:r>
            <w:proofErr w:type="spellEnd"/>
            <w:r>
              <w:rPr>
                <w:rFonts w:cs="Arial"/>
                <w:sz w:val="20"/>
                <w:szCs w:val="20"/>
              </w:rPr>
              <w:t xml:space="preserve"> </w:t>
            </w:r>
            <w:proofErr w:type="spellStart"/>
            <w:r>
              <w:rPr>
                <w:rFonts w:cs="Arial"/>
                <w:sz w:val="20"/>
                <w:szCs w:val="20"/>
              </w:rPr>
              <w:t>como</w:t>
            </w:r>
            <w:proofErr w:type="spellEnd"/>
            <w:r>
              <w:rPr>
                <w:rFonts w:cs="Arial"/>
                <w:sz w:val="20"/>
                <w:szCs w:val="20"/>
              </w:rPr>
              <w:t xml:space="preserve"> </w:t>
            </w:r>
            <w:proofErr w:type="spellStart"/>
            <w:r>
              <w:rPr>
                <w:rFonts w:cs="Arial"/>
                <w:sz w:val="20"/>
                <w:szCs w:val="20"/>
              </w:rPr>
              <w:t>femenina</w:t>
            </w:r>
            <w:proofErr w:type="spellEnd"/>
            <w:r>
              <w:rPr>
                <w:rFonts w:cs="Arial"/>
                <w:sz w:val="20"/>
                <w:szCs w:val="20"/>
              </w:rPr>
              <w:t>.</w:t>
            </w:r>
          </w:p>
        </w:tc>
      </w:tr>
      <w:tr w:rsidR="00AF42EC" w:rsidRPr="009A764B" w14:paraId="54ED8907"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4ECC5432"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186/s12958-018-0431-1","ISSN":"1477-7827 (Electronic)","PMID":"30445985","abstract":"During recent years, an increasing percentage of male infertility has to be attributed to an array of environmental, health and lifestyle factors. Male infertility is likely to be affected by the intense exposure to heat and extreme exposure to pesticides, radiations, radioactivity and other hazardous substances. We are surrounded by several types of ionizing and non-ionizing radiations and both have recognized causative effects on spermatogenesis. Since it is impossible to cover all types of radiation sources and their biological effects under a single title, this review is focusing on radiation deriving from cell phones, laptops, Wi-Fi and microwave ovens, as these are the most common sources of non-ionizing radiations, which may contribute to the cause of infertility by exploring the effect of exposure to radiofrequency radiations on the male fertility pattern. From currently available studies it is clear that radiofrequency electromagnetic fields (RF-EMF) have deleterious effects on sperm parameters (like sperm count, morphology, motility), affects the role of kinases in cellular metabolism and the endocrine system, and produces genotoxicity, genomic instability and oxidative stress. This is followed with protective measures for these radiations and future recommendations. The study concludes that the RF-EMF may induce oxidative stress with an increased level of reactive oxygen species, which may lead to infertility. This has been concluded based on available evidences from in vitro and in vivo studies suggesting that RF-EMF exposure negatively affects sperm quality.","author":[{"dropping-particle":"","family":"Kesari","given":"Kavindra Kumar","non-dropping-particle":"","parse-names":false,"suffix":""},{"dropping-particle":"","family":"Agarwal","given":"Ashok","non-dropping-particle":"","parse-names":false,"suffix":""},{"dropping-particle":"","family":"Henkel","given":"Ralf","non-dropping-particle":"","parse-names":false,"suffix":""}],"container-title":"Reproductive biology and endocrinology : RB&amp;E","id":"ITEM-1","issue":"1","issued":{"date-parts":[["2018","12"]]},"language":"eng","page":"118","title":"Radiations and male fertility.","type":"article-journal","volume":"16"},"uris":["http://www.mendeley.com/documents/?uuid=fcbb3d4e-e82c-4112-8aae-db023fef4197"]}],"mendeley":{"formattedCitation":"(Kesari et al., 2018)","manualFormatting":"Kesari et al. (2018)","plainTextFormattedCitation":"(Kesari et al., 2018)","previouslyFormattedCitation":"(Kesari et al., 2018)"},"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Kesari et al. (2018)</w:t>
            </w:r>
            <w:r w:rsidRPr="009A764B">
              <w:rPr>
                <w:rFonts w:cs="Arial"/>
                <w:sz w:val="20"/>
                <w:szCs w:val="20"/>
              </w:rPr>
              <w:fldChar w:fldCharType="end"/>
            </w:r>
          </w:p>
        </w:tc>
        <w:tc>
          <w:tcPr>
            <w:tcW w:w="2734" w:type="dxa"/>
          </w:tcPr>
          <w:p w14:paraId="0FC6CF6B"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Función</w:t>
            </w:r>
            <w:proofErr w:type="spellEnd"/>
            <w:r w:rsidRPr="009A764B">
              <w:rPr>
                <w:rFonts w:cs="Arial"/>
                <w:sz w:val="20"/>
                <w:szCs w:val="20"/>
              </w:rPr>
              <w:t xml:space="preserve"> </w:t>
            </w:r>
            <w:proofErr w:type="spellStart"/>
            <w:r w:rsidRPr="009A764B">
              <w:rPr>
                <w:rFonts w:cs="Arial"/>
                <w:sz w:val="20"/>
                <w:szCs w:val="20"/>
              </w:rPr>
              <w:t>reproductiva</w:t>
            </w:r>
            <w:proofErr w:type="spellEnd"/>
          </w:p>
        </w:tc>
        <w:tc>
          <w:tcPr>
            <w:tcW w:w="3068" w:type="dxa"/>
            <w:vMerge/>
          </w:tcPr>
          <w:p w14:paraId="590FF9C3" w14:textId="77777777" w:rsidR="00AF42EC" w:rsidRPr="009A764B"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9A764B" w14:paraId="1BE63A66"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37AEAD8E"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26444/aaem/112837","ISSN":"1898-2263 (Electronic)","PMID":"31885235","abstract":"INTRODUCTION AND OBJECTIVE: The tendency towards postponement of maternity implies a greater exposure of female germ cells to damaging environmental effects, including ionizing radiation (IR). Progress in paediatric oncology, based on the use of radiotherapy, also implies the occurrence of gonadal dysfunctions and subsequent female fertility disorders. Therefore, it seems justifiable to systematize the state of knowledge concerning the effect of IR on the female reproductive system. BRIEF DESCRIPTION OF THE STATE OF KNOWLEDGE: A considerable part of studies concerning the effect of IR on female germ cells have been conducted on animals. Their extrapolation to humans is hindered because in animal studies high acute exposures are applied, which do not reflect human environmental exposures characterized by chronic low dose exposure. Studies on animals provide a heterogenous image, which hinders the formulation of unequivocal conclusions and indicates that radiosensitivity depends, i.a. on IR dose, stage of development of oocytes, the applied marker of the effects of IR, or on the species. LD50 of human oocytes is estimated to be below 2 Gy. The effect of IR depends, i.a. on the dose fractionation and the age (older women are more radiosensitive). In females, the effective sterilizing dose is: at birth 20.3 Gy, at 10 years 18.4 Gy, at 20 years 16.5 Gy, whereas at 30 years 14.3 Gy, which is associated with the available pool of ovarian follicles. CONCLUSIONS: Within the range of low doses received as a result of environmental exposure to IR, there is no evidence for the occurrence of either adverse pregnancy outcomes, nor fertility disorders in females. These effects may be related to the cancer radiotherapy, or exposure to high IR doses during nuclear accidents.","author":[{"dropping-particle":"","family":"Skrzypek","given":"Michal","non-dropping-particle":"","parse-names":false,"suffix":""},{"dropping-particle":"","family":"Wdowiak","given":"Artur","non-dropping-particle":"","parse-names":false,"suffix":""},{"dropping-particle":"","family":"Panasiuk","given":"Lech","non-dropping-particle":"","parse-names":false,"suffix":""},{"dropping-particle":"","family":"Stec","given":"Magdalena","non-dropping-particle":"","parse-names":false,"suffix":""},{"dropping-particle":"","family":"Szczygieł","given":"Karolina","non-dropping-particle":"","parse-names":false,"suffix":""},{"dropping-particle":"","family":"Zybała","given":"Małgorzata","non-dropping-particle":"","parse-names":false,"suffix":""},{"dropping-particle":"","family":"Filip","given":"Michał","non-dropping-particle":"","parse-names":false,"suffix":""}],"container-title":"Annals of agricultural and environmental medicine : AAEM","id":"ITEM-1","issue":"4","issued":{"date-parts":[["2019","12"]]},"language":"eng","page":"606-616","publisher-place":"Poland","title":"Effect of ionizing radiation on the female reproductive system.","type":"article-journal","volume":"26"},"uris":["http://www.mendeley.com/documents/?uuid=52cd7945-5ac4-4fe5-86d5-e099cab2e073"]}],"mendeley":{"formattedCitation":"(Skrzypek et al., 2019)","manualFormatting":"Skrzypek et al. (2019)","plainTextFormattedCitation":"(Skrzypek et al., 2019)","previouslyFormattedCitation":"(Skrzypek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Skrzypek et al. (2019)</w:t>
            </w:r>
            <w:r w:rsidRPr="009A764B">
              <w:rPr>
                <w:rFonts w:cs="Arial"/>
                <w:sz w:val="20"/>
                <w:szCs w:val="20"/>
              </w:rPr>
              <w:fldChar w:fldCharType="end"/>
            </w:r>
          </w:p>
        </w:tc>
        <w:tc>
          <w:tcPr>
            <w:tcW w:w="2734" w:type="dxa"/>
          </w:tcPr>
          <w:p w14:paraId="4344FC86"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Función</w:t>
            </w:r>
            <w:proofErr w:type="spellEnd"/>
            <w:r w:rsidRPr="009A764B">
              <w:rPr>
                <w:rFonts w:cs="Arial"/>
                <w:sz w:val="20"/>
                <w:szCs w:val="20"/>
              </w:rPr>
              <w:t xml:space="preserve"> </w:t>
            </w:r>
            <w:proofErr w:type="spellStart"/>
            <w:r w:rsidRPr="009A764B">
              <w:rPr>
                <w:rFonts w:cs="Arial"/>
                <w:sz w:val="20"/>
                <w:szCs w:val="20"/>
              </w:rPr>
              <w:t>reproductiva</w:t>
            </w:r>
            <w:proofErr w:type="spellEnd"/>
          </w:p>
        </w:tc>
        <w:tc>
          <w:tcPr>
            <w:tcW w:w="3068" w:type="dxa"/>
            <w:vMerge/>
          </w:tcPr>
          <w:p w14:paraId="489875A6" w14:textId="77777777" w:rsidR="00AF42EC" w:rsidRPr="009A764B"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9A764B" w14:paraId="35EE1137"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6A5B0D67"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26444/aaem/106085","ISSN":"1898-2263 (Electronic)","PMID":"31232047","abstract":"INTRODUCTION AND OBJECTIVE: In the light of current data concerning the growing exposure to ionizing radiation (IR) originating from atrificial sources, especially from medical ones, and also related to occupational exposure, it is justifiable to systematize the state of knowledge concerning the effect of IR on the male reproductive system. BRIEF DESCRIPTION OF THE STATE OF KNOWLEDGE: There is no basis for the application of the hypothesis of hormesis in the area of male reproductive health. Regarding the impact of IR on spermatogenesis, spermatogonia are less susceptible to the occurrence of DNA damage after exposition to IR, but are characterized by slower DNA repair compared to somatic cells. Damage to the genes after exposure to IR is possible at each stage of spermatogenesis; however, haploidal spermatids show the highest radiosensitivity in this respect. The genetic risk of the cells differentiating during spermatogenesis is limited to one cycle of spermatogenesis, whereas the genetic instability may persist for the whole period of life, and DNA damage induced by IR may be transmitted to future generations. The minimum dose causing detectable DNA damage was 30 Gy. While exceeding this dose, the number of single-strand DNA breaks increases. Among males exposed to IR, a decrease was observed in sperm motility and in the percentage of morphologically normal spermatozoa as well as in an intensification of vacuolization. The genetic material in the sperm of these males showed higher fragmentation and methylation of genomic DNA. CONCLUSION: In the context of the epidemiological situation concerning the prevalence of infertility, while assessing the health effects of exposure to IR from artificial, including medical sources, the reproductive risk should be considered.","author":[{"dropping-particle":"","family":"Wdowiak","given":"Artur","non-dropping-particle":"","parse-names":false,"suffix":""},{"dropping-particle":"","family":"Skrzypek","given":"Michal","non-dropping-particle":"","parse-names":false,"suffix":""},{"dropping-particle":"","family":"Stec","given":"Magdalena","non-dropping-particle":"","parse-names":false,"suffix":""},{"dropping-particle":"","family":"Panasiuk","given":"Lech","non-dropping-particle":"","parse-names":false,"suffix":""}],"container-title":"Annals of agricultural and environmental medicine : AAEM","id":"ITEM-1","issue":"2","issued":{"date-parts":[["2019","6"]]},"language":"eng","page":"210-216","publisher-place":"Poland","title":"Effect of ionizing radiation on the male reproductive system.","type":"article-journal","volume":"26"},"uris":["http://www.mendeley.com/documents/?uuid=0ab4b2b5-4ab5-4e89-9793-af0428abf414"]}],"mendeley":{"formattedCitation":"(Wdowiak et al., 2019)","manualFormatting":"Wdowiak et al. (2019)","plainTextFormattedCitation":"(Wdowiak et al., 2019)","previouslyFormattedCitation":"(Wdowiak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Wdowiak et al. (2019)</w:t>
            </w:r>
            <w:r w:rsidRPr="009A764B">
              <w:rPr>
                <w:rFonts w:cs="Arial"/>
                <w:sz w:val="20"/>
                <w:szCs w:val="20"/>
              </w:rPr>
              <w:fldChar w:fldCharType="end"/>
            </w:r>
          </w:p>
        </w:tc>
        <w:tc>
          <w:tcPr>
            <w:tcW w:w="2734" w:type="dxa"/>
          </w:tcPr>
          <w:p w14:paraId="421E2B05"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Función</w:t>
            </w:r>
            <w:proofErr w:type="spellEnd"/>
            <w:r w:rsidRPr="009A764B">
              <w:rPr>
                <w:rFonts w:cs="Arial"/>
                <w:sz w:val="20"/>
                <w:szCs w:val="20"/>
              </w:rPr>
              <w:t xml:space="preserve"> </w:t>
            </w:r>
            <w:proofErr w:type="spellStart"/>
            <w:r w:rsidRPr="009A764B">
              <w:rPr>
                <w:rFonts w:cs="Arial"/>
                <w:sz w:val="20"/>
                <w:szCs w:val="20"/>
              </w:rPr>
              <w:t>reproductiva</w:t>
            </w:r>
            <w:proofErr w:type="spellEnd"/>
          </w:p>
        </w:tc>
        <w:tc>
          <w:tcPr>
            <w:tcW w:w="3068" w:type="dxa"/>
            <w:vMerge/>
          </w:tcPr>
          <w:p w14:paraId="1A65294C" w14:textId="77777777" w:rsidR="00AF42EC" w:rsidRPr="009A764B"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D16C7E" w14:paraId="52F934B7" w14:textId="77777777" w:rsidTr="00AA1F0B">
        <w:trPr>
          <w:cnfStyle w:val="000000100000" w:firstRow="0" w:lastRow="0" w:firstColumn="0" w:lastColumn="0" w:oddVBand="0" w:evenVBand="0" w:oddHBand="1" w:evenHBand="0" w:firstRowFirstColumn="0" w:firstRowLastColumn="0" w:lastRowFirstColumn="0" w:lastRowLastColumn="0"/>
          <w:trHeight w:val="378"/>
          <w:jc w:val="center"/>
        </w:trPr>
        <w:tc>
          <w:tcPr>
            <w:cnfStyle w:val="001000000000" w:firstRow="0" w:lastRow="0" w:firstColumn="1" w:lastColumn="0" w:oddVBand="0" w:evenVBand="0" w:oddHBand="0" w:evenHBand="0" w:firstRowFirstColumn="0" w:firstRowLastColumn="0" w:lastRowFirstColumn="0" w:lastRowLastColumn="0"/>
            <w:tcW w:w="3402" w:type="dxa"/>
          </w:tcPr>
          <w:p w14:paraId="09174533"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16/j.ejrad.2020.109279","ISSN":"0720-048X","author":[{"dropping-particle":"","family":"Luigi","given":"Dante","non-dropping-particle":"","parse-names":false,"suffix":""},{"dropping-particle":"","family":"Fontana","given":"Luca","non-dropping-particle":"","parse-names":false,"suffix":""},{"dropping-particle":"","family":"Leso","given":"Veruscka","non-dropping-particle":"","parse-names":false,"suffix":""},{"dropping-particle":"","family":"Dolce","given":"Pasquale","non-dropping-particle":"","parse-names":false,"suffix":""},{"dropping-particle":"","family":"Vitale","given":"Rosalba","non-dropping-particle":"","parse-names":false,"suffix":""},{"dropping-particle":"","family":"Vetrani","given":"Ilaria","non-dropping-particle":"","parse-names":false,"suffix":""},{"dropping-particle":"","family":"Galdi","given":"Aniello","non-dropping-particle":"","parse-names":false,"suffix":""},{"dropping-particle":"","family":"Iavicoli","given":"Ivo","non-dropping-particle":"","parse-names":false,"suffix":""}],"container-title":"European Journal of Radiology","id":"ITEM-1","issue":"May","issued":{"date-parts":[["2020"]]},"page":"109279","publisher":"Elsevier B.V.","title":"Low dose ionizing radiation exposure and risk of thyroid functional alterations in healthcare workers","type":"article-journal","volume":"132"},"uris":["http://www.mendeley.com/documents/?uuid=47ca6228-24ef-41c3-a6ff-d4fe558ae195"]}],"mendeley":{"formattedCitation":"(Luigi et al., 2020)","manualFormatting":"Luigi et al. (2020)","plainTextFormattedCitation":"(Luigi et al., 2020)","previouslyFormattedCitation":"(Luigi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Luigi et al. (2020)</w:t>
            </w:r>
            <w:r w:rsidRPr="009A764B">
              <w:rPr>
                <w:rFonts w:cs="Arial"/>
                <w:sz w:val="20"/>
                <w:szCs w:val="20"/>
              </w:rPr>
              <w:fldChar w:fldCharType="end"/>
            </w:r>
          </w:p>
        </w:tc>
        <w:tc>
          <w:tcPr>
            <w:tcW w:w="2734" w:type="dxa"/>
          </w:tcPr>
          <w:p w14:paraId="5CC65D50"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Alteración</w:t>
            </w:r>
            <w:proofErr w:type="spellEnd"/>
            <w:r w:rsidRPr="009A764B">
              <w:rPr>
                <w:rFonts w:cs="Arial"/>
                <w:sz w:val="20"/>
                <w:szCs w:val="20"/>
              </w:rPr>
              <w:t xml:space="preserve"> </w:t>
            </w:r>
            <w:proofErr w:type="spellStart"/>
            <w:r w:rsidRPr="009A764B">
              <w:rPr>
                <w:rFonts w:cs="Arial"/>
                <w:sz w:val="20"/>
                <w:szCs w:val="20"/>
              </w:rPr>
              <w:t>tiroidea</w:t>
            </w:r>
            <w:proofErr w:type="spellEnd"/>
          </w:p>
        </w:tc>
        <w:tc>
          <w:tcPr>
            <w:tcW w:w="3068" w:type="dxa"/>
            <w:vMerge w:val="restart"/>
          </w:tcPr>
          <w:p w14:paraId="40F6B136"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207427">
              <w:rPr>
                <w:rFonts w:cs="Arial"/>
                <w:sz w:val="20"/>
                <w:szCs w:val="20"/>
                <w:lang w:val="es-EC"/>
              </w:rPr>
              <w:t>Entre los trabajadores expuestos a las radiaciones ionizantes se eleva el riesgo de sufrir hipotiroidismo.</w:t>
            </w:r>
          </w:p>
        </w:tc>
      </w:tr>
      <w:tr w:rsidR="00AF42EC" w:rsidRPr="009A764B" w14:paraId="4964013F"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3D6830FD"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97/HP.0000000000001071","ISSN":"1538-5159 (Electronic)","PMID":"30913057","abstract":"OBJECTIVES: To analyze possible alterations of thyroid function related to dosimetric values in health care workers exposed to ionizing radiation. MATERIALS AND METHODS: Forty-six health care workers exposed to ionizing radiation at a tertiary hospital previously exposed to ionizing radiation were included in the study. Age, sex, history of thyroid diseases, thyroid hormones, work post, service, dosimetric values of previous year, and 5 y period were considered. Alterations of thyroid function and other variables were analyzed by exact logistic regression univariate model. RESULTS: 7.1% workers showed an increased serum thyroid-stimulating hormone without free T3 or free T4 alteration. A significant relationship between workers with increased thyroid-stimulating hormone and dosimetric values of previous year (odds ratio 6.35, 95% confidence interval 1.20-98.1, p = 0.021) and previous 5 y period of radiation exposure (odds ratio 1.72, 95% confidence interval 1.12-3.34, p = 0.007) was obtained. CONCLUSION: An increased risk of subclinical hypothyroidism related to radiation doses was observed in this pilot study on a group of health care workers exposed to ionizing radiation.","author":[{"dropping-particle":"","family":"Luna-Sánchez","given":"Shirley","non-dropping-particle":"","parse-names":false,"suffix":""},{"dropping-particle":"","family":"Campo","given":"M T","non-dropping-particle":"Del","parse-names":false,"suffix":""},{"dropping-particle":"","family":"Morán","given":"Julio Valverde","non-dropping-particle":"","parse-names":false,"suffix":""},{"dropping-particle":"","family":"Fernández","given":"Ignacio Mahillo","non-dropping-particle":"","parse-names":false,"suffix":""},{"dropping-particle":"","family":"Checa","given":"Fernando José Sancho","non-dropping-particle":"","parse-names":false,"suffix":""},{"dropping-particle":"","family":"la Hoz","given":"Rafael E","non-dropping-particle":"de","parse-names":false,"suffix":""}],"container-title":"Health physics","id":"ITEM-1","issue":"4","issued":{"date-parts":[["2019","10"]]},"language":"eng","page":"403-407","publisher-place":"United States","title":"Thyroid Function in Health Care Workers Exposed to Ionizing Radiation.","type":"article-journal","volume":"117"},"uris":["http://www.mendeley.com/documents/?uuid=9554ad83-5448-4654-ad8b-7ee63c380137"]}],"mendeley":{"formattedCitation":"(Luna-Sánchez et al., 2019)","manualFormatting":"Luna-Sánchez et al. (2019)","plainTextFormattedCitation":"(Luna-Sánchez et al., 2019)","previouslyFormattedCitation":"(Luna-Sánchez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Luna-Sánchez et al. (2019)</w:t>
            </w:r>
            <w:r w:rsidRPr="009A764B">
              <w:rPr>
                <w:rFonts w:cs="Arial"/>
                <w:sz w:val="20"/>
                <w:szCs w:val="20"/>
              </w:rPr>
              <w:fldChar w:fldCharType="end"/>
            </w:r>
          </w:p>
        </w:tc>
        <w:tc>
          <w:tcPr>
            <w:tcW w:w="2734" w:type="dxa"/>
          </w:tcPr>
          <w:p w14:paraId="612C31F3"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Alteración</w:t>
            </w:r>
            <w:proofErr w:type="spellEnd"/>
            <w:r w:rsidRPr="009A764B">
              <w:rPr>
                <w:rFonts w:cs="Arial"/>
                <w:sz w:val="20"/>
                <w:szCs w:val="20"/>
              </w:rPr>
              <w:t xml:space="preserve"> </w:t>
            </w:r>
            <w:proofErr w:type="spellStart"/>
            <w:r w:rsidRPr="009A764B">
              <w:rPr>
                <w:rFonts w:cs="Arial"/>
                <w:sz w:val="20"/>
                <w:szCs w:val="20"/>
              </w:rPr>
              <w:t>tiroidea</w:t>
            </w:r>
            <w:proofErr w:type="spellEnd"/>
          </w:p>
        </w:tc>
        <w:tc>
          <w:tcPr>
            <w:tcW w:w="3068" w:type="dxa"/>
            <w:vMerge/>
          </w:tcPr>
          <w:p w14:paraId="77852186" w14:textId="77777777" w:rsidR="00AF42EC" w:rsidRPr="009A764B"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9A764B" w14:paraId="6F4A6290"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1C90B990"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author":[{"dropping-particle":"","family":"Escobar","given":"A","non-dropping-particle":"","parse-names":false,"suffix":""},{"dropping-particle":"","family":"Coronel","given":"C","non-dropping-particle":"","parse-names":false,"suffix":""}],"container-title":"Boletín Médico de Postgrado","id":"ITEM-1","issue":"1","issued":{"date-parts":[["2019"]]},"page":"21-24","title":"Hallazgos ecográficos de la glándula tiroides en el personal técnico ocupacionalmente expuesto y no expuesto a radiaciones ionizantes del Hospital Central Universitario Dr. Antonio María Pineda","type":"article-journal","volume":"35"},"uris":["http://www.mendeley.com/documents/?uuid=e78fa1de-7371-4799-8dea-4965046c8499"]}],"mendeley":{"formattedCitation":"(Escobar &amp; Coronel, 2019)","manualFormatting":"Escobar y Coronel (2019)","plainTextFormattedCitation":"(Escobar &amp; Coronel, 2019)","previouslyFormattedCitation":"(Escobar &amp; Corone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Escobar y Coronel (2019)</w:t>
            </w:r>
            <w:r w:rsidRPr="009A764B">
              <w:rPr>
                <w:rFonts w:cs="Arial"/>
                <w:sz w:val="20"/>
                <w:szCs w:val="20"/>
              </w:rPr>
              <w:fldChar w:fldCharType="end"/>
            </w:r>
          </w:p>
        </w:tc>
        <w:tc>
          <w:tcPr>
            <w:tcW w:w="2734" w:type="dxa"/>
          </w:tcPr>
          <w:p w14:paraId="772B7D76"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Alteración</w:t>
            </w:r>
            <w:proofErr w:type="spellEnd"/>
            <w:r w:rsidRPr="009A764B">
              <w:rPr>
                <w:rFonts w:cs="Arial"/>
                <w:sz w:val="20"/>
                <w:szCs w:val="20"/>
              </w:rPr>
              <w:t xml:space="preserve"> </w:t>
            </w:r>
            <w:proofErr w:type="spellStart"/>
            <w:r w:rsidRPr="009A764B">
              <w:rPr>
                <w:rFonts w:cs="Arial"/>
                <w:sz w:val="20"/>
                <w:szCs w:val="20"/>
              </w:rPr>
              <w:t>tiroidea</w:t>
            </w:r>
            <w:proofErr w:type="spellEnd"/>
          </w:p>
        </w:tc>
        <w:tc>
          <w:tcPr>
            <w:tcW w:w="3068" w:type="dxa"/>
            <w:vMerge/>
          </w:tcPr>
          <w:p w14:paraId="5A7901E4" w14:textId="77777777" w:rsidR="00AF42EC" w:rsidRPr="009A764B"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D16C7E" w14:paraId="2850C484"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13B42D3E"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667/RR15358.1","ISSN":"1938-5404 (Electronic)","PMID":"31449440","abstract":"While the link between risk of leukemia and acute radiation exposure is well  established for large doses received acutely, uncertainty remains around the translation of these risk estimates to occupational exposure scenarios where the doses are low and accumulated over time, possibly over many years. We present leukemia incidence and mortality radiation risk estimates derived from the National Registry for Radiation Workers, which is a large cohort of occupationally exposed workers from the United Kingdom (UK). The cohort comprised 173,081 workers from the UK who were monitored for occupational exposure to radiation. The cohort was followed for a total of 5.3 million person-years and the incidence and mortality due to leukemia was identified through to the end of follow-up in 2011. Poisson regression was used to investigate the relationship between cumulative radiation dose and leukemia mortality and incidence rates using excess relative risk (ERR) and excess additive risk (EAR) models. The results of this work showed a collective dose of 4,414 person-Sv accumulated by the cohort with an average cumulative dose of 25.5 mSv. Among male workers both the ERR and EAR models showed evidence of increased leukemia risk (excluding chronic lymphatic leukemia) associated with increasing cumulative dose. The ERR was 1.38 per Sv (90% CI: 0.04; 3.24) and EAR was 1.33 per 10,000 person-year-Sv (90% CI: 0.04; 2.89) when a linear model was used. These excess risks were driven by increased risks for chronic myeloid leukemia [ERR/Sv = 6.77 (90% CI: 2.14; 15.44)]. In conclusion, this study provides further evidence that leukemia risks may be increased by low-dose and protracted external radiation exposure. The risks are generally consistent with those observed in the atomic bomb survivor studies, as well as with risk coefficients on which international radiation safety standards, including the dose limits and constraints used to control exposures, are based.","author":[{"dropping-particle":"","family":"Gillies","given":"Michael","non-dropping-particle":"","parse-names":false,"suffix":""},{"dropping-particle":"","family":"Haylock","given":"Richard","non-dropping-particle":"","parse-names":false,"suffix":""},{"dropping-particle":"","family":"Hunter","given":"Nezhat","non-dropping-particle":"","parse-names":false,"suffix":""},{"dropping-particle":"","family":"Zhang","given":"Wei","non-dropping-particle":"","parse-names":false,"suffix":""}],"container-title":"Radiation research","id":"ITEM-1","issue":"5","issued":{"date-parts":[["2019","11"]]},"language":"eng","page":"527-537","publisher-place":"United States","title":"Risk of Leukemia Associated with Protracted Low-Dose Radiation Exposure: Updated  Results from the National Registry for Radiation Workers Study.","type":"article-journal","volume":"192"},"uris":["http://www.mendeley.com/documents/?uuid=4c831e7e-9ff3-4997-b5d5-fadbdc621e27"]}],"mendeley":{"formattedCitation":"(Gillies et al., 2019)","manualFormatting":"Gillies et al. (2019)","plainTextFormattedCitation":"(Gillies et al., 2019)","previouslyFormattedCitation":"(Gillies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Gillies et al. (2019)</w:t>
            </w:r>
            <w:r w:rsidRPr="009A764B">
              <w:rPr>
                <w:rFonts w:cs="Arial"/>
                <w:sz w:val="20"/>
                <w:szCs w:val="20"/>
              </w:rPr>
              <w:fldChar w:fldCharType="end"/>
            </w:r>
          </w:p>
        </w:tc>
        <w:tc>
          <w:tcPr>
            <w:tcW w:w="2734" w:type="dxa"/>
          </w:tcPr>
          <w:p w14:paraId="023871FA"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Cáncer</w:t>
            </w:r>
            <w:proofErr w:type="spellEnd"/>
          </w:p>
        </w:tc>
        <w:tc>
          <w:tcPr>
            <w:tcW w:w="3068" w:type="dxa"/>
            <w:vMerge w:val="restart"/>
          </w:tcPr>
          <w:p w14:paraId="4A793E1D" w14:textId="77777777" w:rsidR="00AF42EC" w:rsidRPr="00207427"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207427">
              <w:rPr>
                <w:rFonts w:cs="Arial"/>
                <w:sz w:val="20"/>
                <w:szCs w:val="20"/>
                <w:lang w:val="es-EC"/>
              </w:rPr>
              <w:t>El riesgo de cáncer aumenta entre los trabajadores de la salud expuestos a radiaciones ionizantes. Leucemia y Linfomas son los principales tipos asociados a este riesgo.</w:t>
            </w:r>
          </w:p>
        </w:tc>
      </w:tr>
      <w:tr w:rsidR="00AF42EC" w:rsidRPr="009A764B" w14:paraId="66B5ED19"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3D8FCE99"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Pr>
                <w:rFonts w:cs="Arial"/>
                <w:sz w:val="20"/>
                <w:szCs w:val="20"/>
              </w:rPr>
              <w:instrText>ADDIN CSL_CITATION {"citationItems":[{"id":"ITEM-1","itemData":{"DOI":"10.1088/1361-6498/abbe37","ISSN":"1361-6498 (Electronic)","PMID":"33017815","abstract":"The ability of ionising radiation to induce lymphoma is unclear. Here, we present a narrative review of epidemiological evidence of the risk of lymphoma, including chronic lymphocytic leukaemia (CLL) and multiple myeloma (MM), among various exposed populations including atomic bombing survivors, industrial and medical radiation workers and individuals exposed for medical purposes. Overall, there is a suggestion of a positive dose dependent association between radiation exposure and lymphoma. The magnitude of this association is highly imprecise, however, with wide confidence intervals frequently including zero risk. External comparisons tend to show similar incidence and mortality rates to the general population. Currently, there is insufficient information on the impact of age-at-exposure, high versus low linear energy transfer (LET) radiation, external versus internal or acute versus chronic exposures. Associations are stronger for males than females, and stronger for non-Hodgkin lymphoma (NHL) and MM than for Hodgkin lymphoma (HL), while the risk of radiation induced CLL may be non-existent. This broad grouping of diverse diseases could potentially obscure stronger associations for certain subtypes, each with a different cell-of-origin. Additionally, the classification of malignancies as leukaemia or lymphoma may result in similar diseases being analysed separately while distinct diseases are analysed in the same category. Uncertainty in cell-of-origin means the appropriate organ for dose response analysis is unclear. Further uncertainties arise from potential confounding or bias due to infectious causes and immunosuppression. The potential interaction between radiation and other risk factors is unknown. Combined, these uncertainties make lymphoma perhaps the most challenging malignancy to study in radiation epidemiology.","author":[{"dropping-particle":"","family":"Harbron","given":"Richard W","non-dropping-particle":"","parse-names":false,"suffix":""},{"dropping-particle":"","family":"Pasqual","given":"Elisa","non-dropping-particle":"","parse-names":false,"suffix":""}],"container-title":"Journal of radiological protection","id":"ITEM-1","issued":{"date-parts":[["2020","10"]]},"language":"eng","page":"R151-R185","publisher-place":"England","title":"Ionising radiation as a risk factor for lymphoma: A review.","type":"article-journal","volume":"40"},"uris":["http://www.mendeley.com/documents/?uuid=2defa0a8-4de9-4de2-baa1-c619e39e5b23"]}],"mendeley":{"formattedCitation":"(Harbron &amp; Pasqual, 2020)","manualFormatting":"Harbron y Pasqual (2020)","plainTextFormattedCitation":"(Harbron &amp; Pasqual, 2020)","previouslyFormattedCitation":"(Harbron &amp; Pasqu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Harbron y Pasqual (2020)</w:t>
            </w:r>
            <w:r w:rsidRPr="009A764B">
              <w:rPr>
                <w:rFonts w:cs="Arial"/>
                <w:sz w:val="20"/>
                <w:szCs w:val="20"/>
              </w:rPr>
              <w:fldChar w:fldCharType="end"/>
            </w:r>
          </w:p>
        </w:tc>
        <w:tc>
          <w:tcPr>
            <w:tcW w:w="2734" w:type="dxa"/>
          </w:tcPr>
          <w:p w14:paraId="50F5AAD5"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Cáncer</w:t>
            </w:r>
            <w:proofErr w:type="spellEnd"/>
          </w:p>
        </w:tc>
        <w:tc>
          <w:tcPr>
            <w:tcW w:w="3068" w:type="dxa"/>
            <w:vMerge/>
          </w:tcPr>
          <w:p w14:paraId="7BA792C1" w14:textId="77777777" w:rsidR="00AF42EC" w:rsidRPr="009A764B"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9A764B" w14:paraId="0C5B432F"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6C55C301"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186/s12940-020-00596-9","ISSN":"1476069X","PMID":"32334593","abstract":"Background: Evidence linking risk of lymphoma and B-cell lymphoma subtypes to ionizing radiation is inconclusive, particularly at low exposure levels. Methods: We investigated risk of lymphoma (all subtypes), B-cell lymphomas, and its major subtypes, associated with low-level occupational exposure to ionizing radiation, in 2346 lymphoma cases and 2463 controls, who participated in the multicenter EpiLymph case-control study. We developed a job-exposure matrix to estimate exposure to ionizing radiation, distinguishing between internal and external radiation, and we applied it to the lifetime occupational history of study subjects, We calculated the Odds Ratio (OR) and its 95% confidence interval (95% CI) for lymphoma (all subtypes combined), B-cell lymphoma, and its major subtypes using unconditional, polytomous logistic regression adjusting for age, gender, and education. Results: We did not observe an association between exposure metrics of external and internal radiation and risk of lymphoma (all subtypes), nor with B-cell lymphoma, or its major subtypes, at the levels regularly experienced in occupational settings. An elevated risk of diffuse large B cell lymphoma was observed among the most likely exposed study subjects with relatively higher exposure intensity, which would be worth further investigation. Conclusions: Further investigation is warranted on risk of B cell lymphoma subtypes associated with low-level occupational exposure to external ionizing radiation, and to clarify whether lymphoma should be included among the cancer outcomes related to ionizing radiation.","author":[{"dropping-particle":"","family":"Satta","given":"Giannina","non-dropping-particle":"","parse-names":false,"suffix":""},{"dropping-particle":"","family":"Loi","given":"Matteo","non-dropping-particle":"","parse-names":false,"suffix":""},{"dropping-particle":"","family":"Becker","given":"Nickolaus","non-dropping-particle":"","parse-names":false,"suffix":""},{"dropping-particle":"","family":"Benavente","given":"Yolanda","non-dropping-particle":"","parse-names":false,"suffix":""},{"dropping-particle":"","family":"Sanjose","given":"Silvia","non-dropping-particle":"De","parse-names":false,"suffix":""},{"dropping-particle":"","family":"Foretova","given":"Lenka","non-dropping-particle":"","parse-names":false,"suffix":""},{"dropping-particle":"","family":"Staines","given":"Anthony","non-dropping-particle":"","parse-names":false,"suffix":""},{"dropping-particle":"","family":"Maynadie","given":"Marc","non-dropping-particle":"","parse-names":false,"suffix":""},{"dropping-particle":"","family":"Nieters","given":"Alexandra","non-dropping-particle":"","parse-names":false,"suffix":""},{"dropping-particle":"","family":"Meloni","given":"Federico","non-dropping-particle":"","parse-names":false,"suffix":""},{"dropping-particle":"","family":"Pilia","given":"Ilaria","non-dropping-particle":"","parse-names":false,"suffix":""},{"dropping-particle":"","family":"Campagna","given":"Marcello","non-dropping-particle":"","parse-names":false,"suffix":""},{"dropping-particle":"","family":"Pau","given":"Marco","non-dropping-particle":"","parse-names":false,"suffix":""},{"dropping-particle":"","family":"Zablotska","given":"Lydia B.","non-dropping-particle":"","parse-names":false,"suffix":""},{"dropping-particle":"","family":"Cocco","given":"Pierluigi","non-dropping-particle":"","parse-names":false,"suffix":""}],"container-title":"Environmental Health: A Global Access Science Source","id":"ITEM-1","issue":"1","issued":{"date-parts":[["2020"]]},"page":"1-11","publisher":"Environmental Health","title":"Occupational exposure to ionizing radiation and risk of lymphoma subtypes: Results of the Epilymph European case-control study","type":"article-journal","volume":"19"},"uris":["http://www.mendeley.com/documents/?uuid=95547e56-5b05-4c5f-8b1f-bd5c76db8ea5"]}],"mendeley":{"formattedCitation":"(Satta et al., 2020)","manualFormatting":"Satta et al. (2020)","plainTextFormattedCitation":"(Satta et al., 2020)","previouslyFormattedCitation":"(Satta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Satta et al. (2020)</w:t>
            </w:r>
            <w:r w:rsidRPr="009A764B">
              <w:rPr>
                <w:rFonts w:cs="Arial"/>
                <w:sz w:val="20"/>
                <w:szCs w:val="20"/>
              </w:rPr>
              <w:fldChar w:fldCharType="end"/>
            </w:r>
          </w:p>
        </w:tc>
        <w:tc>
          <w:tcPr>
            <w:tcW w:w="2734" w:type="dxa"/>
          </w:tcPr>
          <w:p w14:paraId="3126DEEC"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Cáncer</w:t>
            </w:r>
            <w:proofErr w:type="spellEnd"/>
          </w:p>
        </w:tc>
        <w:tc>
          <w:tcPr>
            <w:tcW w:w="3068" w:type="dxa"/>
            <w:vMerge/>
          </w:tcPr>
          <w:p w14:paraId="3B42CA64" w14:textId="77777777" w:rsidR="00AF42EC" w:rsidRPr="009A764B"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9A764B" w14:paraId="5BA2221F"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242D2849"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ISSN":"1690-3293","abstract":"Co munidad y Salud Año 2017; 15 (1), Ene-Jul Depósito Legal: pp200202AR1401 -ISSN: 1690-3293 RESUMEN Las radiaciones ionizantes, han contribuido grandemente con el bienestar social del ser humano. Estas tienen gran utilidad, en diversas áreas. Por ejemplo en medicina, los rayos X, sirven para hacer radiografías para el estudio y diagnóstico de lesiones internas, así como los radiofármacos terapéuticos son usados para el tratamiento de enfermedades como el cáncer. Sin embargo debe evaluarse el riesgo para la salud de los trabajadores del área de la medicina, debido al alto porcentaje de exposición a fuentes ionizantes artificiales en su área de trabajo. Los principales efectos biológicos que producen, corresponden a cambios bioquímicos intracelulares, que pueden desencadenar diversas alteraciones como por ejemplo, esterilidad, eritemas, cáncer, entre muchos otros. Incluso los daños activan los mecanismos de reparación celular para tratar de superarlo, sin embargo siempre queda un daño remanente que es inevitablemente acumulativo. La exposición crónica a dosis bajas puede desencadenar aberraciones cromosómicas y el riesgo a leucemia aumenta linealmente con las dosis acumuladas de radiación ionizante. El presente tiene como proposito reflexionar, sobre la necesidad del uso correcto de las radiaciones ionizantes artificiales, así como la necesidad de actualizar los protocolos de prevención, en materia de riesgo ocupacional, contempladas en las normas básicas relativas a la protección sanitaria del personal en riesgo, con la intención de proporcionar alternativas para el cuidado de la salud y contribuir a evitar las alteraciones derivadas de dichas exposiciones. ABSTRACT The ionizing radiations have greatly contributed to social benefits of the human being. These are very useful in a variety of applications as X rays in medicine, which are valuable in the diagnosis and evaluation of intern tissue damages. Besides of that, the radiopharmaceutical is used for cancer treatment. However, it should be evaluated the risk for workers health which are usually exposed to a high percentage of these artificial ionizing. The main biological effects are related to bio quemical changes at intracellular level, which might cause a number of changes such as sterility, erythema and cancer, among others. Damages can active the mechanisms for cellular repair in order to get over it, however an accumulative damage remains. The chronic exposition al low doses can incite chromosom…","author":[{"dropping-particle":"","family":"Hernández Piñero","given":"Alexandra","non-dropping-particle":"","parse-names":false,"suffix":""},{"dropping-particle":"","family":"Pernalete Ruiz","given":"Martha","non-dropping-particle":"","parse-names":false,"suffix":""}],"container-title":"Comunidad y Salud","id":"ITEM-1","issue":"1","issued":{"date-parts":[["2017"]]},"page":"86-90","title":"Leucemia ocupacional: importancia de la prevención","type":"article-journal","volume":"15"},"uris":["http://www.mendeley.com/documents/?uuid=b2670d6f-7c5b-4591-9b3c-9c09fda6caa5"]}],"mendeley":{"formattedCitation":"(Hernández Piñero &amp; Pernalete Ruiz, 2017)","manualFormatting":"Hernández Piñero y Pernalete Ruiz (2017)","plainTextFormattedCitation":"(Hernández Piñero &amp; Pernalete Ruiz, 2017)","previouslyFormattedCitation":"(Hernández Piñero &amp; Pernalete Ruiz, 2017)"},"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Hernández Piñero y Pernalete Ruiz (2017)</w:t>
            </w:r>
            <w:r w:rsidRPr="009A764B">
              <w:rPr>
                <w:rFonts w:cs="Arial"/>
                <w:sz w:val="20"/>
                <w:szCs w:val="20"/>
              </w:rPr>
              <w:fldChar w:fldCharType="end"/>
            </w:r>
          </w:p>
        </w:tc>
        <w:tc>
          <w:tcPr>
            <w:tcW w:w="2734" w:type="dxa"/>
          </w:tcPr>
          <w:p w14:paraId="736F338F"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Cáncer</w:t>
            </w:r>
            <w:proofErr w:type="spellEnd"/>
          </w:p>
        </w:tc>
        <w:tc>
          <w:tcPr>
            <w:tcW w:w="3068" w:type="dxa"/>
            <w:vMerge/>
          </w:tcPr>
          <w:p w14:paraId="0C19FA40" w14:textId="77777777" w:rsidR="00AF42EC" w:rsidRPr="009A764B"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9A764B" w14:paraId="6ABC0AFC"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7603D3ED"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93/jncimonographs/lgaa010","ISSN":"1745-6614 (Electronic)","PMID":"32657347","abstract":"BACKGROUND: Ionizing radiation is an established carcinogen, but risks from low-dose  exposures are controversial. Since the Biological Effects of Ionizing Radiation VII review of the epidemiological data in 2006, many subsequent publications have reported excess cancer risks from low-dose exposures. Our aim was to systematically review these studies to assess the magnitude of the risk and whether the positive findings could be explained by biases. METHODS: Eligible studies had mean cumulative doses of less than 100 mGy, individualized dose estimates, risk estimates, and confidence intervals (CI) for the dose-response and were published in 2006-2017. We summarized the evidence for bias (dose error, confounding, outcome ascertainment) and its likely direction for each study. We tested whether the median excess relative risk (ERR) per unit dose equals zero and assessed the impact of excluding positive studies with potential bias away from the null. We performed a meta-analysis to quantify the ERR and assess consistency across studies for all solid cancers and leukemia. RESULTS: Of the 26 eligible studies, 8 concerned environmental, 4 medical, and 14 occupational exposure. For solid cancers, 16 of 22 studies reported positive ERRs per unit dose, and we rejected the hypothesis that the median ERR equals zero (P = .03). After exclusion of 4 positive studies with potential positive bias, 12 of 18 studies reported positive ERRs per unit dose (P = .12). For leukemia, 17 of 20 studies were positive, and we rejected the hypothesis that the median ERR per unit dose equals zero (P  = .001), also after exclusion of 5 positive studies with potential positive bias (P  = .02). For adulthood exposure, the meta-ERR at 100 mGy was 0.029 (95% CI = 0.011 to 0.047) for solid cancers and 0.16 (95% CI = 0.07 to 0.25) for leukemia. For childhood exposure, the meta-ERR at 100 mGy for leukemia was 2.84 (95% CI = 0.37 to 5.32); there were only two eligible studies of all solid cancers. CONCLUSIONS: Our systematic assessments in this monograph showed that these new epidemiological studies are characterized by several limitations, but only a few positive studies were potentially biased away from the null. After exclusion of these studies, the majority of studies still reported positive risk estimates. We therefore conclude that these new epidemiological studies directly support excess cancer risks from low-dose ionizing radiation. Furthermore, the magnitude of the cancer risks from …","author":[{"dropping-particle":"","family":"Hauptmann","given":"Michael","non-dropping-particle":"","parse-names":false,"suffix":""},{"dropping-particle":"","family":"Daniels","given":"Robert D","non-dropping-particle":"","parse-names":false,"suffix":""},{"dropping-particle":"","family":"Cardis","given":"Elisabeth","non-dropping-particle":"","parse-names":false,"suffix":""},{"dropping-particle":"","family":"Cullings","given":"Harry M","non-dropping-particle":"","parse-names":false,"suffix":""},{"dropping-particle":"","family":"Kendall","given":"Gerald","non-dropping-particle":"","parse-names":false,"suffix":""},{"dropping-particle":"","family":"Laurier","given":"Dominique","non-dropping-particle":"","parse-names":false,"suffix":""},{"dropping-particle":"","family":"Linet","given":"Martha S","non-dropping-particle":"","parse-names":false,"suffix":""},{"dropping-particle":"","family":"Little","given":"Mark P","non-dropping-particle":"","parse-names":false,"suffix":""},{"dropping-particle":"","family":"Lubin","given":"Jay H","non-dropping-particle":"","parse-names":false,"suffix":""},{"dropping-particle":"","family":"Preston","given":"Dale L","non-dropping-particle":"","parse-names":false,"suffix":""},{"dropping-particle":"","family":"Richardson","given":"David B","non-dropping-particle":"","parse-names":false,"suffix":""},{"dropping-particle":"","family":"Stram","given":"Daniel O","non-dropping-particle":"","parse-names":false,"suffix":""},{"dropping-particle":"","family":"Thierry-Chef","given":"Isabelle","non-dropping-particle":"","parse-names":false,"suffix":""},{"dropping-particle":"","family":"Schubauer-Berigan","given":"Mary K","non-dropping-particle":"","parse-names":false,"suffix":""},{"dropping-particle":"","family":"Gilbert","given":"Ethel S","non-dropping-particle":"","parse-names":false,"suffix":""},{"dropping-particle":"","family":"Berrington de Gonzalez","given":"Amy","non-dropping-particle":"","parse-names":false,"suffix":""}],"container-title":"Journal of the National Cancer Institute. Monographs","id":"ITEM-1","issue":"56","issued":{"date-parts":[["2020","7"]]},"language":"eng","page":"188-200","publisher-place":"United States","title":"Epidemiological Studies of Low-Dose Ionizing Radiation and Cancer: Summary Bias  Assessment and Meta-Analysis.","type":"article-journal","volume":"2020"},"uris":["http://www.mendeley.com/documents/?uuid=572098ed-c86e-4af0-a8be-72bc3c1e87a1"]}],"mendeley":{"formattedCitation":"(Hauptmann et al., 2020)","manualFormatting":"Hauptmann et al. (2020)","plainTextFormattedCitation":"(Hauptmann et al., 2020)","previouslyFormattedCitation":"(Hauptmann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Hauptmann et al. (2020)</w:t>
            </w:r>
            <w:r w:rsidRPr="009A764B">
              <w:rPr>
                <w:rFonts w:cs="Arial"/>
                <w:sz w:val="20"/>
                <w:szCs w:val="20"/>
              </w:rPr>
              <w:fldChar w:fldCharType="end"/>
            </w:r>
          </w:p>
        </w:tc>
        <w:tc>
          <w:tcPr>
            <w:tcW w:w="2734" w:type="dxa"/>
          </w:tcPr>
          <w:p w14:paraId="0BE6350B"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Cáncer</w:t>
            </w:r>
            <w:proofErr w:type="spellEnd"/>
          </w:p>
        </w:tc>
        <w:tc>
          <w:tcPr>
            <w:tcW w:w="3068" w:type="dxa"/>
            <w:vMerge/>
          </w:tcPr>
          <w:p w14:paraId="198DA9E9" w14:textId="77777777" w:rsidR="00AF42EC" w:rsidRPr="009A764B" w:rsidRDefault="00AF42EC" w:rsidP="00AA1F0B">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D16C7E" w14:paraId="74156D73"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4AFE605B"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177/0748233720932081","ISSN":"1477-0393 (Electronic)","PMID":"32539670","abstract":"The purpose of this study was to evaluate the potential influence of occupational  ionizing radiation (IR) exposure on health professionals, assessing DNA damage using the comet and micronucleus (MN) assays and analyzing relative risks, correlations, and associated factors between outcomes and socioeconomic and lifestyle factors. Blood and buccal samples were collected from 36 workers, who actively participated in an imaging sector of a hospital, who were either exposed to IR directly or indirectly (9 internal control and 27 exposed), and 27 individuals living in the same city but with no occupational exposure (external control, unexposed/healthy). All radiation dosages performed on the 36 workers were less than 20 mSv/y, not exceeding the effective dose limit for occupational exposure. A questionnaire identified socioeconomic and lifestyle factors associated with the outcomes. The results of the MN assay showed a significant difference between both internal control and the exposed group when compared to the external control. For the comet assay, there were significant differences between the percent of tail DNA of the exposed group and external controls, but no difference was found between the exposed group and internal controls. Relative risk associations were found in time of exposure, hours worked per week, and perceived stress. Correlations were found between the outcomes and age, consumption of alcohol, and frequencies of X-rays during life. Variables that showed to be significant in the adjusted analysis were skin color and recent exposure to radiation. Albeit limited, the findings of this study suggest genotoxicity in both blood and buccal mucosa cells of workers exposed directly or indirectly to IR and that lifestyle and socioeconomic factors are associated and correlated with the risk of developing these outcomes.","author":[{"dropping-particle":"da","family":"Silva-Júnior","given":"Flávio Manoel Rodrigues","non-dropping-particle":"","parse-names":false,"suffix":""},{"dropping-particle":"","family":"Tavella","given":"Ronan Adler","non-dropping-particle":"","parse-names":false,"suffix":""},{"dropping-particle":"","family":"Fernandes","given":"Caroline Lopes Feijo","non-dropping-particle":"","parse-names":false,"suffix":""},{"dropping-particle":"","family":"Mortola","given":"Alexandra Silveira","non-dropping-particle":"","parse-names":false,"suffix":""},{"dropping-particle":"","family":"Peraza","given":"Gianni Goulart","non-dropping-particle":"","parse-names":false,"suffix":""},{"dropping-particle":"","family":"Garcia","given":"Edariane Menestrino","non-dropping-particle":"","parse-names":false,"suffix":""}],"container-title":"Toxicology and industrial health","id":"ITEM-1","issue":"5","issued":{"date-parts":[["2020","5"]]},"language":"eng","page":"356-370","publisher-place":"England","title":"Genotoxic risk in health-care professionals occupationally exposed to low doses of  ionizing radiation.","type":"article-journal","volume":"36"},"uris":["http://www.mendeley.com/documents/?uuid=0e8a695b-ebe2-43cb-b050-17a226f14773"]}],"mendeley":{"formattedCitation":"(Silva-Júnior et al., 2020)","manualFormatting":"Silva-Júnior et al. (2020)","plainTextFormattedCitation":"(Silva-Júnior et al., 2020)","previouslyFormattedCitation":"(Silva-Júnior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Silva-Júnior et al. (2020)</w:t>
            </w:r>
            <w:r w:rsidRPr="009A764B">
              <w:rPr>
                <w:rFonts w:cs="Arial"/>
                <w:sz w:val="20"/>
                <w:szCs w:val="20"/>
              </w:rPr>
              <w:fldChar w:fldCharType="end"/>
            </w:r>
          </w:p>
        </w:tc>
        <w:tc>
          <w:tcPr>
            <w:tcW w:w="2734" w:type="dxa"/>
          </w:tcPr>
          <w:p w14:paraId="1BC351BC"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Genotoxicidad</w:t>
            </w:r>
            <w:proofErr w:type="spellEnd"/>
          </w:p>
        </w:tc>
        <w:tc>
          <w:tcPr>
            <w:tcW w:w="3068" w:type="dxa"/>
            <w:vMerge w:val="restart"/>
          </w:tcPr>
          <w:p w14:paraId="2F23687F"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207427">
              <w:rPr>
                <w:rFonts w:cs="Arial"/>
                <w:sz w:val="20"/>
                <w:szCs w:val="20"/>
                <w:lang w:val="es-EC"/>
              </w:rPr>
              <w:t xml:space="preserve">Es aceptado que las radiaciones producen daño a nivel del ADN lo que se considera un daño </w:t>
            </w:r>
            <w:proofErr w:type="spellStart"/>
            <w:r w:rsidRPr="00207427">
              <w:rPr>
                <w:rFonts w:cs="Arial"/>
                <w:sz w:val="20"/>
                <w:szCs w:val="20"/>
                <w:lang w:val="es-EC"/>
              </w:rPr>
              <w:t>genotóxico</w:t>
            </w:r>
            <w:proofErr w:type="spellEnd"/>
            <w:r w:rsidRPr="00207427">
              <w:rPr>
                <w:rFonts w:cs="Arial"/>
                <w:sz w:val="20"/>
                <w:szCs w:val="20"/>
                <w:lang w:val="es-EC"/>
              </w:rPr>
              <w:t>.</w:t>
            </w:r>
          </w:p>
          <w:p w14:paraId="7C6CA9BF"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6FB90DE1"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207427">
              <w:rPr>
                <w:rFonts w:cs="Arial"/>
                <w:sz w:val="20"/>
                <w:szCs w:val="20"/>
                <w:lang w:val="es-EC"/>
              </w:rPr>
              <w:t>Los estudios de dosimetría han intentado dilucidar la dosis umbral para provocar daño en los trabajadores expuestos a radiaciones ionizantes.</w:t>
            </w:r>
          </w:p>
          <w:p w14:paraId="29565691"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p>
          <w:p w14:paraId="7043CCD1" w14:textId="77777777" w:rsidR="00AF42EC" w:rsidRPr="00207427" w:rsidRDefault="00AF42EC" w:rsidP="00AA1F0B">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207427">
              <w:rPr>
                <w:rFonts w:cs="Arial"/>
                <w:sz w:val="20"/>
                <w:szCs w:val="20"/>
                <w:lang w:val="es-EC"/>
              </w:rPr>
              <w:t>De exploran nuevas líneas de investigación que relacionan a las radiaciones ionizantes con alteraciones cardiovasculares e incluso con la enfermedad de Parkinson</w:t>
            </w:r>
          </w:p>
        </w:tc>
      </w:tr>
      <w:tr w:rsidR="00AF42EC" w:rsidRPr="009A764B" w14:paraId="2AFCD67D"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7514DAF9"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177/1559325819891378","ISSN":"1559-3258 (Print)","PMID":"31819742","abstract":"The increasing use of ionizing radiation (IR) in medical diagnosis and treatment has caused considerable concern regarding the effects of occupational exposure on human health. Despite this concern, little information is available regarding possible effects and the mechanism behind chronic low-dose irradiation. The present study assessed potential genomic damage in workers occupationally exposed to low-dose X-rays. A variety of analyses were conducted, including assessing the level of DNA damage and chromosomal aberrations (CA) as well as cytokinesis-block micronucleus (CBMN) assay, gene expression profiling, and antioxidant level determination. Here, we report that the level of DNA damage, CA, and CBMN were all significantly increased. Moreover, the gene expression and antioxidant activities were changed in the peripheral blood of men exposed to low-dose X-rays. Collectively, our findings indicated a strong correlation between genomic instability and duration of low-dose IR exposure. Our data also revealed the DNA damage repair and antioxidative mechanisms which could result in the observed genomic instability in health-care workers exposed to chronic low-dose IR.","author":[{"dropping-particle":"","family":"Fang","given":"Lianying","non-dropping-particle":"","parse-names":false,"suffix":""},{"dropping-particle":"","family":"Li","given":"Jieqing","non-dropping-particle":"","parse-names":false,"suffix":""},{"dropping-particle":"","family":"Li","given":"Weiguo","non-dropping-particle":"","parse-names":false,"suffix":""},{"dropping-particle":"","family":"Mao","given":"Xuesong","non-dropping-particle":"","parse-names":false,"suffix":""},{"dropping-particle":"","family":"Ma","given":"Ya","non-dropping-particle":"","parse-names":false,"suffix":""},{"dropping-particle":"","family":"Hou","given":"Dianjun","non-dropping-particle":"","parse-names":false,"suffix":""},{"dropping-particle":"","family":"Zhu","given":"Wei","non-dropping-particle":"","parse-names":false,"suffix":""},{"dropping-particle":"","family":"Jia","given":"Ximing","non-dropping-particle":"","parse-names":false,"suffix":""},{"dropping-particle":"","family":"Qiao","given":"Jianwei","non-dropping-particle":"","parse-names":false,"suffix":""}],"container-title":"Dose-response","id":"ITEM-1","issue":"4","issued":{"date-parts":[["2019"]]},"language":"eng","page":"1559325819891378","title":"Assessment of Genomic Instability in Medical Workers Exposed to Chronic Low-Dose X-Rays in Northern China.","type":"article-journal","volume":"17"},"uris":["http://www.mendeley.com/documents/?uuid=8f428aa1-89f7-410e-b483-ea27297f80e3"]}],"mendeley":{"formattedCitation":"(Fang et al., 2019)","manualFormatting":"Fang et al. (2019)","plainTextFormattedCitation":"(Fang et al., 2019)","previouslyFormattedCitation":"(Fang et al.,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Fang et al. (2019)</w:t>
            </w:r>
            <w:r w:rsidRPr="009A764B">
              <w:rPr>
                <w:rFonts w:cs="Arial"/>
                <w:sz w:val="20"/>
                <w:szCs w:val="20"/>
              </w:rPr>
              <w:fldChar w:fldCharType="end"/>
            </w:r>
          </w:p>
        </w:tc>
        <w:tc>
          <w:tcPr>
            <w:tcW w:w="2734" w:type="dxa"/>
          </w:tcPr>
          <w:p w14:paraId="3C216896"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Genotoxicidad</w:t>
            </w:r>
            <w:proofErr w:type="spellEnd"/>
          </w:p>
        </w:tc>
        <w:tc>
          <w:tcPr>
            <w:tcW w:w="3068" w:type="dxa"/>
            <w:vMerge/>
          </w:tcPr>
          <w:p w14:paraId="68B60C25"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9A764B" w14:paraId="4B4027E8"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40BD343B"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207427">
              <w:rPr>
                <w:rFonts w:cs="Arial"/>
                <w:sz w:val="20"/>
                <w:szCs w:val="20"/>
                <w:lang w:val="es-EC"/>
              </w:rPr>
              <w:instrText>ADDIN CSL_CITATION {"citationItems":[{"id":"ITEM-1","itemData":{"DOI":"10.4067/s0717-93082018000100005","abstract":"Existen diversos documentos y recomendaciones internacionales sobre nombres, conceptos, definiciones y campos de aplicación para diversas magnitudes y unidades utilizadas para monitorear los niveles de radiación ionizante a los que son expuestos los trabajadores durante los procedimientos de Radiodiagnóstico e Intervencionismo. Sin embargo, la legislación nacional, al igual que para la dosime- tría de los pacientes, no se encuentra actualizada en este sentido y no contempla en sus documentos un glosario actualizado que permita encontrar en forma rápida y precisa este tipo de información. Por lo anterior, este trabajo de revisión corresponde a un segundo documento guía, complementario a nuestro trabajo publicado en 2015 titulado “Magnitudes y unidades para dosimetría a pacientes en radiodiagnóstico e intervencionismo”, que describe de manera didáctica y en un lenguaje sencillo para los profesionales de la salud y áreas afines, las principales magnitudes y unidades que se deben conocer y utilizar en la dosimetría ocupacional de los trabajadores que participan en procedimientos de Radiodiagnóstico e In- tervencionismo.","author":[{"dropping-particle":"","family":"Ubeda de la C","given":"Carlos","non-dropping-particle":"","parse-names":false,"suffix":""},{"dropping-particle":"","family":"Nocetti G.","given":"Diego","non-dropping-particle":"","parse-names":false,"suffix":""},{"dropping-particle":"","family":"Inzulza C.","given":"Alonso","non-dropping-particle":"","parse-names":false,"suffix":""},{"dropping-particle":"","family":"Oyarzún C.","given":"Carlos","non-dropping-particle":"","parse-names":false,"suffix":""},{"dropping-particle":"","family":"Alarcón E.","given":"Renato","non-dropping-particle":"","parse-names":false,"suffix":""}],"container-title":"Revista chilena de radiología","id":"ITEM-1","issue":"1","issued":{"date-parts":[["2018"]]},"page":"5-11","title":"Magnitudes y unidades para dosimetría del personal ocupacionalmente expuesto en radiodiagnóstico e intervencionismo","type":"article-journal","volume":"24"},"uris":["http://www.mendeley.com/documents/?uuid=4eeb428f-65e2-4ee3-b514-a1beaef439db"]}],"mendeley":{"formattedCitation":"(Ubeda de la C et al., 2018)","manualFormatting":"Ubeda de la C et al. (2018)","plainTextFormattedCitation":"(Ubeda de la C et al., 2018)","previouslyFormattedCitation":"(Ubeda de la C et al., 2018)"},"properties":{"noteIndex":0},"schema":"https://github.com/citation-style-language/schema/raw/master/csl-citation.json"}</w:instrText>
            </w:r>
            <w:r w:rsidRPr="009A764B">
              <w:rPr>
                <w:rFonts w:cs="Arial"/>
                <w:sz w:val="20"/>
                <w:szCs w:val="20"/>
              </w:rPr>
              <w:fldChar w:fldCharType="separate"/>
            </w:r>
            <w:r w:rsidRPr="00207427">
              <w:rPr>
                <w:rFonts w:cs="Arial"/>
                <w:noProof/>
                <w:sz w:val="20"/>
                <w:szCs w:val="20"/>
                <w:lang w:val="es-EC"/>
              </w:rPr>
              <w:t xml:space="preserve">Ubeda de la C et al. </w:t>
            </w:r>
            <w:r w:rsidRPr="009A764B">
              <w:rPr>
                <w:rFonts w:cs="Arial"/>
                <w:noProof/>
                <w:sz w:val="20"/>
                <w:szCs w:val="20"/>
              </w:rPr>
              <w:t>(2018)</w:t>
            </w:r>
            <w:r w:rsidRPr="009A764B">
              <w:rPr>
                <w:rFonts w:cs="Arial"/>
                <w:sz w:val="20"/>
                <w:szCs w:val="20"/>
              </w:rPr>
              <w:fldChar w:fldCharType="end"/>
            </w:r>
          </w:p>
        </w:tc>
        <w:tc>
          <w:tcPr>
            <w:tcW w:w="2734" w:type="dxa"/>
          </w:tcPr>
          <w:p w14:paraId="35898577"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Dosimetría</w:t>
            </w:r>
            <w:proofErr w:type="spellEnd"/>
          </w:p>
        </w:tc>
        <w:tc>
          <w:tcPr>
            <w:tcW w:w="3068" w:type="dxa"/>
            <w:vMerge/>
          </w:tcPr>
          <w:p w14:paraId="77D1EB63"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9A764B" w14:paraId="196D7BA4"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7747BB55"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16/j.rccar.2019.11.001","ISSN":"0120-5633","author":[{"dropping-particle":"","family":"Aristizábal","given":"Julián M","non-dropping-particle":"","parse-names":false,"suffix":""}],"container-title":"Revista Colombiana de Cardiología","id":"ITEM-1","issued":{"date-parts":[["2020"]]},"page":"21-24","publisher":"Sociedad Colombiana de Cardiología y Cirugía Cardiovascular","title":"Riesgo cardiovascular relacionado con la radiación ionizante","type":"article-journal","volume":"27"},"uris":["http://www.mendeley.com/documents/?uuid=c48103b4-6191-4dc0-8a6e-83c5cead747e"]}],"mendeley":{"formattedCitation":"(Aristizábal, 2020)","manualFormatting":"Aristizábal (2020)","plainTextFormattedCitation":"(Aristizábal, 2020)","previouslyFormattedCitation":"(Aristizáb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Aristizábal (2020)</w:t>
            </w:r>
            <w:r w:rsidRPr="009A764B">
              <w:rPr>
                <w:rFonts w:cs="Arial"/>
                <w:sz w:val="20"/>
                <w:szCs w:val="20"/>
              </w:rPr>
              <w:fldChar w:fldCharType="end"/>
            </w:r>
          </w:p>
        </w:tc>
        <w:tc>
          <w:tcPr>
            <w:tcW w:w="2734" w:type="dxa"/>
          </w:tcPr>
          <w:p w14:paraId="15EA93BC"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9A764B">
              <w:rPr>
                <w:rFonts w:cs="Arial"/>
                <w:sz w:val="20"/>
                <w:szCs w:val="20"/>
              </w:rPr>
              <w:t>Cardiovascular</w:t>
            </w:r>
          </w:p>
        </w:tc>
        <w:tc>
          <w:tcPr>
            <w:tcW w:w="3068" w:type="dxa"/>
            <w:vMerge/>
          </w:tcPr>
          <w:p w14:paraId="63323D7B"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9A764B" w14:paraId="6DEC79E9"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182D01E5"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1093/IJE/DYZ230","ISSN":"14643685","PMID":"31722376","abstract":"Background: Patients receiving radiotherapy demonstrate cognitive deficits, impairment of neurogenesis and neurovascular damage developing as late side effects of radiation exposure to the head. In light of the increasing use of diagnostic radiological procedures, epidemiological data raise concerns about possible harmful effects of low-level radiation on the human brain. A series of studies of chronically exposed Russian nuclear workers have provided information on risks of cancer and non-cancer diseases. Methods: This study aimed to assess the risk of Parkinson's-disease (PD) incidence in a cohort of workers occupationally exposed to chronic radiation. The cohort comprised workers of a Russian nuclear production facility who were first employed in 1948-1982 and followed up until the end of 2013 (22 377 individuals; 25% female). Using the AMFIT module of EPICURE software, relative risk and excess relative risk per unit dose (ERR/Gy) were calculated based on maximum likelihood. Results: A linear association was found between PD incidence and cumulative c-dose after adjusting for sex and attained age [ERR/Gy ¼ 1.02 (95% confidence interval, 0.59 to 1.63, p ¼ 5.44 x 10-5)]. The ERR/Gy of external radiation for PD incidence was stable after adjusting for neutron dose (ERR/Gy ¼ 1.03; 95% confidence interval: 0.59 to 1.67, p ¼ 6.86 x 10-5). The risk increased with increasing lag period and decreased notably after adjusting for body mass index, smoking and alcohol consumption. Additional adjustments for hypertension, gout, gastric ulcer, head injuries with loss of awareness and diabetes mellitus did not affect the risk estimate. Conclusions: This study is the first to suggest that PD is associated with prolonged occupational external c-ray exposure.","author":[{"dropping-particle":"V.","family":"Azizova","given":"Tamara","non-dropping-particle":"","parse-names":false,"suffix":""},{"dropping-particle":"V.","family":"Bannikova","given":"Maria","non-dropping-particle":"","parse-names":false,"suffix":""},{"dropping-particle":"","family":"Grigoryeva","given":"Evgeniya S.","non-dropping-particle":"","parse-names":false,"suffix":""},{"dropping-particle":"","family":"Rybkina","given":"Valentina L.","non-dropping-particle":"","parse-names":false,"suffix":""},{"dropping-particle":"","family":"Hamada","given":"Nobuyuki","non-dropping-particle":"","parse-names":false,"suffix":""}],"container-title":"International Journal of Epidemiology","id":"ITEM-1","issue":"2","issued":{"date-parts":[["2021"]]},"page":"435-447","title":"Occupational exposure to chronic ionizing radiation increases risk of Parkinson's disease incidence in Russian Mayak workers","type":"article-journal","volume":"49"},"uris":["http://www.mendeley.com/documents/?uuid=88a981a9-9c75-404e-acee-a218cfc117c5"]}],"mendeley":{"formattedCitation":"(Azizova et al., 2021)","manualFormatting":"Azizova et al. (2021)","plainTextFormattedCitation":"(Azizova et al., 2021)","previouslyFormattedCitation":"(Azizova et al., 2021)"},"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Azizova et al. (2021)</w:t>
            </w:r>
            <w:r w:rsidRPr="009A764B">
              <w:rPr>
                <w:rFonts w:cs="Arial"/>
                <w:sz w:val="20"/>
                <w:szCs w:val="20"/>
              </w:rPr>
              <w:fldChar w:fldCharType="end"/>
            </w:r>
          </w:p>
        </w:tc>
        <w:tc>
          <w:tcPr>
            <w:tcW w:w="2734" w:type="dxa"/>
          </w:tcPr>
          <w:p w14:paraId="11AE7454"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9A764B">
              <w:rPr>
                <w:rFonts w:cs="Arial"/>
                <w:sz w:val="20"/>
                <w:szCs w:val="20"/>
              </w:rPr>
              <w:t>Parkinson</w:t>
            </w:r>
          </w:p>
        </w:tc>
        <w:tc>
          <w:tcPr>
            <w:tcW w:w="3068" w:type="dxa"/>
            <w:vMerge/>
          </w:tcPr>
          <w:p w14:paraId="6CB16E97"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9A764B" w14:paraId="431A72B3"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240DBE95"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Pr>
                <w:rFonts w:cs="Arial"/>
                <w:sz w:val="20"/>
                <w:szCs w:val="20"/>
              </w:rPr>
              <w:instrText>ADDIN CSL_CITATION {"citationItems":[{"id":"ITEM-1","itemData":{"DOI":"10.4067/s0718-85602020000200105","ISSN":"0718-8560","abstract":"a.Tecnólogo Médico, b.Físico, c.Magíster en Estadística, d.Magíster en Epidemiología, e.Magíster en Biofísica Médica, f.Alumnos tesistas, g.Enfermera. Fuente de financiamiento: Este trabajo no recibió financiamiento de ningún tipo para su realización. Declaración de conflictos de interés: Se declara que, en el presente estudio, no existe conflicto de parte de los autores ya sea personal o institu-cional. Además, no tiene financiamiento de ninguna empresa de cualquier índole que pudiese alterar la información o datos obtenidos.","author":[{"dropping-particle":"","family":"Ramos-Avasola","given":"Sergio","non-dropping-particle":"","parse-names":false,"suffix":""},{"dropping-particle":"","family":"Uribe","given":"José","non-dropping-particle":"","parse-names":false,"suffix":""},{"dropping-particle":"","family":"Orsi","given":"Fernando","non-dropping-particle":"","parse-names":false,"suffix":""},{"dropping-particle":"","family":"Alarcón","given":"Tamara","non-dropping-particle":"","parse-names":false,"suffix":""},{"dropping-particle":"","family":"Álvarez","given":"José","non-dropping-particle":"","parse-names":false,"suffix":""},{"dropping-particle":"de","family":"Angelis","given":"Franco","non-dropping-particle":"","parse-names":false,"suffix":""},{"dropping-particle":"","family":"Gamarra","given":"Jorge","non-dropping-particle":"","parse-names":false,"suffix":""},{"dropping-particle":"","family":"Mora","given":"Alex","non-dropping-particle":"","parse-names":false,"suffix":""},{"dropping-particle":"","family":"Prieto","given":"Alejandro","non-dropping-particle":"","parse-names":false,"suffix":""},{"dropping-particle":"","family":"Godoy","given":"Maximiliano","non-dropping-particle":"","parse-names":false,"suffix":""},{"dropping-particle":"","family":"León","given":"Bernardo","non-dropping-particle":"","parse-names":false,"suffix":""},{"dropping-particle":"","family":"Tapia","given":"Alicia","non-dropping-particle":"","parse-names":false,"suffix":""},{"dropping-particle":"","family":"Robles","given":"Isabel","non-dropping-particle":"","parse-names":false,"suffix":""},{"dropping-particle":"","family":"Arredondo","given":"Víctor","non-dropping-particle":"","parse-names":false,"suffix":""},{"dropping-particle":"","family":"Aguilar","given":"Tomás","non-dropping-particle":"","parse-names":false,"suffix":""},{"dropping-particle":"","family":"Vergara","given":"Francisco","non-dropping-particle":"","parse-names":false,"suffix":""},{"dropping-particle":"","family":"Sabini","given":"Dorothy","non-dropping-particle":"","parse-names":false,"suffix":""}],"container-title":"Revista chilena de cardiología","id":"ITEM-1","issue":"2","issued":{"date-parts":[["2020"]]},"page":"105-113","title":"Descripción de elementos de radioprotección y dosimetría en Unidades de Cardiología Intervencionista Sudamericanas: Un estudio piloto","type":"article-journal","volume":"39"},"uris":["http://www.mendeley.com/documents/?uuid=b3e42671-da0e-497a-bdd3-844c9896705e"]}],"mendeley":{"formattedCitation":"(Ramos-Avasola, Uribe, et al., 2020)","manualFormatting":"Ramos-Avasola et al. (2020)","plainTextFormattedCitation":"(Ramos-Avasola, Uribe, et al., 2020)","previouslyFormattedCitation":"(Ramos-Avasola, Uribe,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Ramos-Avasola et al. (2020)</w:t>
            </w:r>
            <w:r w:rsidRPr="009A764B">
              <w:rPr>
                <w:rFonts w:cs="Arial"/>
                <w:sz w:val="20"/>
                <w:szCs w:val="20"/>
              </w:rPr>
              <w:fldChar w:fldCharType="end"/>
            </w:r>
          </w:p>
        </w:tc>
        <w:tc>
          <w:tcPr>
            <w:tcW w:w="2734" w:type="dxa"/>
          </w:tcPr>
          <w:p w14:paraId="3E551300"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Dosimetría</w:t>
            </w:r>
            <w:proofErr w:type="spellEnd"/>
          </w:p>
        </w:tc>
        <w:tc>
          <w:tcPr>
            <w:tcW w:w="3068" w:type="dxa"/>
            <w:vMerge/>
          </w:tcPr>
          <w:p w14:paraId="60C6BBAB"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9A764B" w14:paraId="108C5782"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68AF2639"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DOI":"10.4067/s0718-85602020000100008","ISSN":"0718-8560","author":[{"dropping-particle":"","family":"Ramos-Avasola","given":"Sergio","non-dropping-particle":"","parse-names":false,"suffix":""},{"dropping-particle":"","family":"Rivera","given":"Daniel","non-dropping-particle":"","parse-names":false,"suffix":""},{"dropping-particle":"","family":"Segura","given":"Kevin","non-dropping-particle":"","parse-names":false,"suffix":""},{"dropping-particle":"","family":"Thraves","given":"Edgar","non-dropping-particle":"","parse-names":false,"suffix":""},{"dropping-particle":"","family":"Durán","given":"Ariel","non-dropping-particle":"","parse-names":false,"suffix":""},{"dropping-particle":"","family":"Soto","given":"Víctor","non-dropping-particle":"","parse-names":false,"suffix":""},{"dropping-particle":"","family":"Gamarra","given":"Jorge","non-dropping-particle":"","parse-names":false,"suffix":""},{"dropping-particle":"","family":"Ojeda","given":"María Isabel","non-dropping-particle":"","parse-names":false,"suffix":""}],"container-title":"Revista chilena de cardiología","id":"ITEM-1","issue":"1","issued":{"date-parts":[["2020"]]},"page":"8-15","title":"Análisis citogenético en linfocitos de trabajadores expuestos a radiación ionizante en una unidad de cardiología intervencional de Chile: Estudio piloto y revisión de la literatura","type":"article-journal","volume":"39"},"uris":["http://www.mendeley.com/documents/?uuid=3ad99622-0aa7-4134-a97a-f3f2d2151c95"]}],"mendeley":{"formattedCitation":"(Ramos-Avasola, Rivera, et al., 2020)","manualFormatting":"Ramos-Avasola, Rivera, et al. (2020)","plainTextFormattedCitation":"(Ramos-Avasola, Rivera, et al., 2020)","previouslyFormattedCitation":"(Ramos-Avasola, Rivera,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Ramos-Avasola et al. (2020)</w:t>
            </w:r>
            <w:r w:rsidRPr="009A764B">
              <w:rPr>
                <w:rFonts w:cs="Arial"/>
                <w:sz w:val="20"/>
                <w:szCs w:val="20"/>
              </w:rPr>
              <w:fldChar w:fldCharType="end"/>
            </w:r>
          </w:p>
        </w:tc>
        <w:tc>
          <w:tcPr>
            <w:tcW w:w="2734" w:type="dxa"/>
          </w:tcPr>
          <w:p w14:paraId="225A59D0"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Análisis</w:t>
            </w:r>
            <w:proofErr w:type="spellEnd"/>
            <w:r w:rsidRPr="009A764B">
              <w:rPr>
                <w:rFonts w:cs="Arial"/>
                <w:sz w:val="20"/>
                <w:szCs w:val="20"/>
              </w:rPr>
              <w:t xml:space="preserve"> </w:t>
            </w:r>
            <w:proofErr w:type="spellStart"/>
            <w:r w:rsidRPr="009A764B">
              <w:rPr>
                <w:rFonts w:cs="Arial"/>
                <w:sz w:val="20"/>
                <w:szCs w:val="20"/>
              </w:rPr>
              <w:t>citogenético</w:t>
            </w:r>
            <w:proofErr w:type="spellEnd"/>
            <w:r w:rsidRPr="009A764B">
              <w:rPr>
                <w:rFonts w:cs="Arial"/>
                <w:sz w:val="20"/>
                <w:szCs w:val="20"/>
              </w:rPr>
              <w:t xml:space="preserve"> de </w:t>
            </w:r>
            <w:proofErr w:type="spellStart"/>
            <w:r w:rsidRPr="009A764B">
              <w:rPr>
                <w:rFonts w:cs="Arial"/>
                <w:sz w:val="20"/>
                <w:szCs w:val="20"/>
              </w:rPr>
              <w:t>linfocitos</w:t>
            </w:r>
            <w:proofErr w:type="spellEnd"/>
          </w:p>
        </w:tc>
        <w:tc>
          <w:tcPr>
            <w:tcW w:w="3068" w:type="dxa"/>
            <w:vMerge/>
          </w:tcPr>
          <w:p w14:paraId="7F3432C3"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9A764B" w14:paraId="1435590F"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7305C2A8" w14:textId="77777777" w:rsidR="00AF42EC" w:rsidRPr="00207427" w:rsidRDefault="00AF42EC" w:rsidP="00AA1F0B">
            <w:pPr>
              <w:spacing w:after="0" w:line="240" w:lineRule="auto"/>
              <w:rPr>
                <w:rFonts w:cs="Arial"/>
                <w:sz w:val="20"/>
                <w:szCs w:val="20"/>
                <w:lang w:val="es-EC"/>
              </w:rPr>
            </w:pPr>
            <w:r w:rsidRPr="009A764B">
              <w:rPr>
                <w:rFonts w:cs="Arial"/>
                <w:sz w:val="20"/>
                <w:szCs w:val="20"/>
              </w:rPr>
              <w:fldChar w:fldCharType="begin" w:fldLock="1"/>
            </w:r>
            <w:r w:rsidRPr="00207427">
              <w:rPr>
                <w:rFonts w:cs="Arial"/>
                <w:sz w:val="20"/>
                <w:szCs w:val="20"/>
                <w:lang w:val="es-EC"/>
              </w:rPr>
              <w:instrText>ADDIN CSL_CITATION {"citationItems":[{"id":"ITEM-1","itemData":{"DOI":"10.1016/j.rccar.2020.01.005","ISSN":"0120-5633","author":[{"dropping-particle":"","family":"Puerta-Ortiz","given":"J","non-dropping-particle":"","parse-names":false,"suffix":""},{"dropping-particle":"","family":"Morales-Aramburo","given":"J","non-dropping-particle":"","parse-names":false,"suffix":""}],"container-title":"Revista Colombiana de Cardiología","id":"ITEM-1","issue":"S1","issued":{"date-parts":[["2020"]]},"page":"61-71","publisher":"Sociedad Colombiana de Cardiolog&amp;iacute;a y Cirug&amp;iacute;a Cardiovascular","title":"Efectos biológicos de las radiaciones ionizantes","type":"article-journal","volume":"27"},"uris":["http://www.mendeley.com/documents/?uuid=4f89a276-1a1f-4396-ba13-adbb8b9b8111"]}],"mendeley":{"formattedCitation":"(Puerta-Ortiz &amp; Morales-Aramburo, 2020)","manualFormatting":"Puerta-Ortiz y Morales-Aramburo (2020)","plainTextFormattedCitation":"(Puerta-Ortiz &amp; Morales-Aramburo, 2020)","previouslyFormattedCitation":"(Puerta-Ortiz &amp; Morales-Aramburo, 2020)"},"properties":{"noteIndex":0},"schema":"https://github.com/citation-style-language/schema/raw/master/csl-citation.json"}</w:instrText>
            </w:r>
            <w:r w:rsidRPr="009A764B">
              <w:rPr>
                <w:rFonts w:cs="Arial"/>
                <w:sz w:val="20"/>
                <w:szCs w:val="20"/>
              </w:rPr>
              <w:fldChar w:fldCharType="separate"/>
            </w:r>
            <w:r w:rsidRPr="00207427">
              <w:rPr>
                <w:rFonts w:cs="Arial"/>
                <w:noProof/>
                <w:sz w:val="20"/>
                <w:szCs w:val="20"/>
                <w:lang w:val="es-EC"/>
              </w:rPr>
              <w:t>Puerta-Ortiz y Morales-Aramburo (2020)</w:t>
            </w:r>
            <w:r w:rsidRPr="009A764B">
              <w:rPr>
                <w:rFonts w:cs="Arial"/>
                <w:sz w:val="20"/>
                <w:szCs w:val="20"/>
              </w:rPr>
              <w:fldChar w:fldCharType="end"/>
            </w:r>
          </w:p>
        </w:tc>
        <w:tc>
          <w:tcPr>
            <w:tcW w:w="2734" w:type="dxa"/>
          </w:tcPr>
          <w:p w14:paraId="3F099C38"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Efectos</w:t>
            </w:r>
            <w:proofErr w:type="spellEnd"/>
            <w:r w:rsidRPr="009A764B">
              <w:rPr>
                <w:rFonts w:cs="Arial"/>
                <w:sz w:val="20"/>
                <w:szCs w:val="20"/>
              </w:rPr>
              <w:t xml:space="preserve"> </w:t>
            </w:r>
            <w:proofErr w:type="spellStart"/>
            <w:r w:rsidRPr="009A764B">
              <w:rPr>
                <w:rFonts w:cs="Arial"/>
                <w:sz w:val="20"/>
                <w:szCs w:val="20"/>
              </w:rPr>
              <w:t>biológicos</w:t>
            </w:r>
            <w:proofErr w:type="spellEnd"/>
          </w:p>
        </w:tc>
        <w:tc>
          <w:tcPr>
            <w:tcW w:w="3068" w:type="dxa"/>
            <w:vMerge/>
          </w:tcPr>
          <w:p w14:paraId="6EBAED7A"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F42EC" w:rsidRPr="009A764B" w14:paraId="377F66CE" w14:textId="77777777" w:rsidTr="00AA1F0B">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5DA6521D"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sidRPr="009A764B">
              <w:rPr>
                <w:rFonts w:cs="Arial"/>
                <w:sz w:val="20"/>
                <w:szCs w:val="20"/>
              </w:rPr>
              <w:instrText>ADDIN CSL_CITATION {"citationItems":[{"id":"ITEM-1","itemData":{"author":[{"dropping-particle":"","family":"Bueno","given":"Juliana Andrea","non-dropping-particle":"","parse-names":false,"suffix":""},{"dropping-particle":"","family":"Uribe","given":"Mauricio Romero","non-dropping-particle":"","parse-names":false,"suffix":""},{"dropping-particle":"","family":"Corpas-","given":"Universitaria Juan N","non-dropping-particle":"","parse-names":false,"suffix":""},{"dropping-particle":"","family":"Chac","given":"Laura Andrea","non-dropping-particle":"","parse-names":false,"suffix":""},{"dropping-particle":"","family":"Bola","given":"Arcadio","non-dropping-particle":"","parse-names":false,"suffix":""}],"id":"ITEM-1","issue":"2","issued":{"date-parts":[["2020"]]},"page":"185-197","title":"Una mirada real y actualizada sobre los efectos de las dosis de radiación percibidas por los pacientes y los trabajadores del área de radiología","type":"article-journal","volume":"6"},"uris":["http://www.mendeley.com/documents/?uuid=21b77428-905c-4bb1-8b6c-ce641aad91ad"]}],"mendeley":{"formattedCitation":"(Bueno et al., 2020)","manualFormatting":"Bueno et al. (2020)","plainTextFormattedCitation":"(Bueno et al., 2020)","previouslyFormattedCitation":"(Bueno et al., 2020)"},"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Bueno et al. (2020)</w:t>
            </w:r>
            <w:r w:rsidRPr="009A764B">
              <w:rPr>
                <w:rFonts w:cs="Arial"/>
                <w:sz w:val="20"/>
                <w:szCs w:val="20"/>
              </w:rPr>
              <w:fldChar w:fldCharType="end"/>
            </w:r>
          </w:p>
        </w:tc>
        <w:tc>
          <w:tcPr>
            <w:tcW w:w="2734" w:type="dxa"/>
          </w:tcPr>
          <w:p w14:paraId="50A90F2E"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9A764B">
              <w:rPr>
                <w:rFonts w:cs="Arial"/>
                <w:sz w:val="20"/>
                <w:szCs w:val="20"/>
              </w:rPr>
              <w:t>Efectos</w:t>
            </w:r>
            <w:proofErr w:type="spellEnd"/>
            <w:r w:rsidRPr="009A764B">
              <w:rPr>
                <w:rFonts w:cs="Arial"/>
                <w:sz w:val="20"/>
                <w:szCs w:val="20"/>
              </w:rPr>
              <w:t xml:space="preserve"> </w:t>
            </w:r>
            <w:proofErr w:type="spellStart"/>
            <w:r w:rsidRPr="009A764B">
              <w:rPr>
                <w:rFonts w:cs="Arial"/>
                <w:sz w:val="20"/>
                <w:szCs w:val="20"/>
              </w:rPr>
              <w:t>secundarios</w:t>
            </w:r>
            <w:proofErr w:type="spellEnd"/>
            <w:r w:rsidRPr="009A764B">
              <w:rPr>
                <w:rFonts w:cs="Arial"/>
                <w:sz w:val="20"/>
                <w:szCs w:val="20"/>
              </w:rPr>
              <w:t xml:space="preserve"> </w:t>
            </w:r>
          </w:p>
        </w:tc>
        <w:tc>
          <w:tcPr>
            <w:tcW w:w="3068" w:type="dxa"/>
            <w:vMerge/>
          </w:tcPr>
          <w:p w14:paraId="00B84017" w14:textId="77777777" w:rsidR="00AF42EC" w:rsidRPr="009A764B" w:rsidRDefault="00AF42EC" w:rsidP="00AA1F0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F42EC" w:rsidRPr="009A764B" w14:paraId="0CAF5DAA" w14:textId="77777777" w:rsidTr="00AA1F0B">
        <w:trPr>
          <w:trHeight w:val="389"/>
          <w:jc w:val="center"/>
        </w:trPr>
        <w:tc>
          <w:tcPr>
            <w:cnfStyle w:val="001000000000" w:firstRow="0" w:lastRow="0" w:firstColumn="1" w:lastColumn="0" w:oddVBand="0" w:evenVBand="0" w:oddHBand="0" w:evenHBand="0" w:firstRowFirstColumn="0" w:firstRowLastColumn="0" w:lastRowFirstColumn="0" w:lastRowLastColumn="0"/>
            <w:tcW w:w="3402" w:type="dxa"/>
          </w:tcPr>
          <w:p w14:paraId="2D97CC5F" w14:textId="77777777" w:rsidR="00AF42EC" w:rsidRPr="009A764B" w:rsidRDefault="00AF42EC" w:rsidP="00AA1F0B">
            <w:pPr>
              <w:spacing w:after="0" w:line="240" w:lineRule="auto"/>
              <w:rPr>
                <w:rFonts w:cs="Arial"/>
                <w:sz w:val="20"/>
                <w:szCs w:val="20"/>
              </w:rPr>
            </w:pPr>
            <w:r w:rsidRPr="009A764B">
              <w:rPr>
                <w:rFonts w:cs="Arial"/>
                <w:sz w:val="20"/>
                <w:szCs w:val="20"/>
              </w:rPr>
              <w:fldChar w:fldCharType="begin" w:fldLock="1"/>
            </w:r>
            <w:r>
              <w:rPr>
                <w:rFonts w:cs="Arial"/>
                <w:sz w:val="20"/>
                <w:szCs w:val="20"/>
              </w:rPr>
              <w:instrText>ADDIN CSL_CITATION {"citationItems":[{"id":"ITEM-1","itemData":{"DOI":"10.30454/2530-1209.2019.3.1","author":[{"dropping-particle":"","family":"Bernal Troetsch","given":"R","non-dropping-particle":"","parse-names":false,"suffix":""}],"container-title":"Revista intervencionismo","id":"ITEM-1","issue":"3","issued":{"date-parts":[["2019"]]},"page":"103-110","title":"Nivel de conocimientos en protección radiológica del personal expuesto a radiaciones ionizantes en un complejo hospitalario","type":"article-journal","volume":"19"},"uris":["http://www.mendeley.com/documents/?uuid=09f7b044-a741-452d-a8d0-dffda00fd7ec"]}],"mendeley":{"formattedCitation":"(Bernal Troetsch, 2019)","manualFormatting":"Bernal Troetsch (2019)","plainTextFormattedCitation":"(Bernal Troetsch, 2019)","previouslyFormattedCitation":"(Bernal Troetsch, 2019)"},"properties":{"noteIndex":0},"schema":"https://github.com/citation-style-language/schema/raw/master/csl-citation.json"}</w:instrText>
            </w:r>
            <w:r w:rsidRPr="009A764B">
              <w:rPr>
                <w:rFonts w:cs="Arial"/>
                <w:sz w:val="20"/>
                <w:szCs w:val="20"/>
              </w:rPr>
              <w:fldChar w:fldCharType="separate"/>
            </w:r>
            <w:r w:rsidRPr="009A764B">
              <w:rPr>
                <w:rFonts w:cs="Arial"/>
                <w:noProof/>
                <w:sz w:val="20"/>
                <w:szCs w:val="20"/>
              </w:rPr>
              <w:t>Bernal Troetsch (2019)</w:t>
            </w:r>
            <w:r w:rsidRPr="009A764B">
              <w:rPr>
                <w:rFonts w:cs="Arial"/>
                <w:sz w:val="20"/>
                <w:szCs w:val="20"/>
              </w:rPr>
              <w:fldChar w:fldCharType="end"/>
            </w:r>
          </w:p>
        </w:tc>
        <w:tc>
          <w:tcPr>
            <w:tcW w:w="2734" w:type="dxa"/>
          </w:tcPr>
          <w:p w14:paraId="33882E28"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9A764B">
              <w:rPr>
                <w:rFonts w:cs="Arial"/>
                <w:sz w:val="20"/>
                <w:szCs w:val="20"/>
              </w:rPr>
              <w:t>Efectos</w:t>
            </w:r>
            <w:proofErr w:type="spellEnd"/>
            <w:r w:rsidRPr="009A764B">
              <w:rPr>
                <w:rFonts w:cs="Arial"/>
                <w:sz w:val="20"/>
                <w:szCs w:val="20"/>
              </w:rPr>
              <w:t xml:space="preserve"> </w:t>
            </w:r>
            <w:proofErr w:type="spellStart"/>
            <w:r w:rsidRPr="009A764B">
              <w:rPr>
                <w:rFonts w:cs="Arial"/>
                <w:sz w:val="20"/>
                <w:szCs w:val="20"/>
              </w:rPr>
              <w:t>secundarios</w:t>
            </w:r>
            <w:proofErr w:type="spellEnd"/>
          </w:p>
        </w:tc>
        <w:tc>
          <w:tcPr>
            <w:tcW w:w="3068" w:type="dxa"/>
            <w:vMerge/>
          </w:tcPr>
          <w:p w14:paraId="0A5F7F9D" w14:textId="77777777" w:rsidR="00AF42EC" w:rsidRPr="009A764B" w:rsidRDefault="00AF42EC" w:rsidP="00AA1F0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bl>
    <w:p w14:paraId="3EA8FC01" w14:textId="77777777" w:rsidR="00AF42EC" w:rsidRDefault="00AF42EC" w:rsidP="00AF42EC">
      <w:proofErr w:type="spellStart"/>
      <w:r>
        <w:t>Fuente</w:t>
      </w:r>
      <w:proofErr w:type="spellEnd"/>
      <w:r>
        <w:t xml:space="preserve">: </w:t>
      </w:r>
      <w:proofErr w:type="spellStart"/>
      <w:r>
        <w:t>Elaboración</w:t>
      </w:r>
      <w:proofErr w:type="spellEnd"/>
      <w:r>
        <w:t xml:space="preserve"> </w:t>
      </w:r>
      <w:proofErr w:type="spellStart"/>
      <w:r>
        <w:t>propia</w:t>
      </w:r>
      <w:proofErr w:type="spellEnd"/>
      <w:r>
        <w:t xml:space="preserve"> (2021).</w:t>
      </w:r>
    </w:p>
    <w:p w14:paraId="73D88382" w14:textId="77777777" w:rsidR="00AF42EC" w:rsidRDefault="00AF42EC" w:rsidP="00AF42EC">
      <w:pPr>
        <w:rPr>
          <w:lang w:val="es-MX"/>
        </w:rPr>
      </w:pPr>
      <w:r>
        <w:rPr>
          <w:lang w:val="es-MX"/>
        </w:rPr>
        <w:t xml:space="preserve">Un estudio realizado por </w:t>
      </w:r>
      <w:r>
        <w:rPr>
          <w:lang w:val="es-MX"/>
        </w:rPr>
        <w:fldChar w:fldCharType="begin" w:fldLock="1"/>
      </w:r>
      <w:r>
        <w:rPr>
          <w:lang w:val="es-MX"/>
        </w:rPr>
        <w:instrText>ADDIN CSL_CITATION {"citationItems":[{"id":"ITEM-1","itemData":{"DOI":"10.36076/ppj.2018.5.e523","ISSN":"21501149","PMID":"30282400","abstract":"Background: The growth of interventional pain medicine in recent years has resulted in more procedures being carried out under fluoroscopic guidance. The proximity of the pain physician (PP) to ionization radiation (IR) potentially increases the risk of radiation exposure to the ocular region. A European directive has reduced the limits of occupational ocular dose 7.5-fold. Objectives: The objectives of this study are to quantify the typical IR exposure in the ocular region of PP and to compare it to recommended international guidelines. Study Design: Three consultants involved in the pain unit service were enrolled in the study to reflect the dose implications involved with different caseloads, training obligations, and procedure types. All 3 consultants were experienced primary operators. Setting: The study was undertaken at the pain management suite in the South Infirmary Victoria University Hospital (SIVUH). Annually, this unit performs 2,800 fluoroscopic guide pain procedures. Methods: Thermoluminescent dosimeters (TLDs) calibrated to measure eye lens doses [Hp (0.07)] and whole-body doses (WBDs) were fitted to 3 pain consultants while they undertook imaging-guided pain procedures using mobile C-arm fluoroscopy over a 3-month period. The duration of radiation exposure, screening time (seconds), and procedure type were recorded. Radiation dose was calculated to estimate the effective radiation dose to the ocular region using (i) dose-area product (DAP) in milliGray per centimeter squared (mGycm2) and (ii) Air Kerma (AK) values in mGy. Results: IR doses were effectively recorded in 682 cases over 3 months and the data extrapolated. The estimated annual lens dose experienced by pain physicians performing fluoroscopy-guided procedures is less than the recommended international guidelines. A significant linear relationship between screening time and IR exposure was estimated (rs = 0.93, P &lt; 0.01) Limitations: In many centers, including our own, fluoroscopy procedures are undertaken by nonconsultant staff. Therefore, a small single-center cohort recruiting experienced consultant staff and not including pain fellows or registrars/residents with varying levels of experience is a limitation. Conclusion: While IR to the ocular region was significantly less than the recommended European safety guidelines, the annual dose needs to be confirmed in pain physicians with a lesser degree of clinical experience.","author":[{"dropping-particle":"","family":"Kelly","given":"Raymond","non-dropping-particle":"","parse-names":false,"suffix":""},{"dropping-particle":"","family":"McMahon","given":"Aisling","non-dropping-particle":"","parse-names":false,"suffix":""},{"dropping-particle":"","family":"Hegarty","given":"Dominic","non-dropping-particle":"","parse-names":false,"suffix":""}],"container-title":"Pain Physician","id":"ITEM-1","issue":"5","issued":{"date-parts":[["2018"]]},"page":"E523-E532","title":"Ionizing radiation dose exposure to the ocular region of pain physicians during c-arm guided pain interventions","type":"article-journal","volume":"21"},"uris":["http://www.mendeley.com/documents/?uuid=533142b8-7ef9-4a02-b61a-53df6e6df0a1"]}],"mendeley":{"formattedCitation":"(Kelly et al., 2018)","manualFormatting":"Kelly et al. (2018)","plainTextFormattedCitation":"(Kelly et al., 2018)","previouslyFormattedCitation":"(Kelly et al., 2018)"},"properties":{"noteIndex":0},"schema":"https://github.com/citation-style-language/schema/raw/master/csl-citation.json"}</w:instrText>
      </w:r>
      <w:r>
        <w:rPr>
          <w:lang w:val="es-MX"/>
        </w:rPr>
        <w:fldChar w:fldCharType="separate"/>
      </w:r>
      <w:r w:rsidRPr="00DC0AFD">
        <w:rPr>
          <w:noProof/>
          <w:lang w:val="es-MX"/>
        </w:rPr>
        <w:t>Kelly et al.</w:t>
      </w:r>
      <w:r>
        <w:rPr>
          <w:noProof/>
          <w:lang w:val="es-MX"/>
        </w:rPr>
        <w:t xml:space="preserve"> (</w:t>
      </w:r>
      <w:r w:rsidRPr="00DC0AFD">
        <w:rPr>
          <w:noProof/>
          <w:lang w:val="es-MX"/>
        </w:rPr>
        <w:t>2018)</w:t>
      </w:r>
      <w:r>
        <w:rPr>
          <w:lang w:val="es-MX"/>
        </w:rPr>
        <w:fldChar w:fldCharType="end"/>
      </w:r>
      <w:r>
        <w:rPr>
          <w:lang w:val="es-MX"/>
        </w:rPr>
        <w:t>, se enfoca en el efecto ocular de las radiaciones en centros de medicina del dolor. Los resultados evidenciaron que l</w:t>
      </w:r>
      <w:r w:rsidRPr="00FE6E9C">
        <w:rPr>
          <w:lang w:val="es-MX"/>
        </w:rPr>
        <w:t xml:space="preserve">a dosis anual </w:t>
      </w:r>
      <w:r>
        <w:rPr>
          <w:lang w:val="es-MX"/>
        </w:rPr>
        <w:t>de exposición ocupacional a radiaciones ionizantes</w:t>
      </w:r>
      <w:r w:rsidRPr="00FE6E9C">
        <w:rPr>
          <w:lang w:val="es-MX"/>
        </w:rPr>
        <w:t xml:space="preserve"> </w:t>
      </w:r>
      <w:r>
        <w:rPr>
          <w:lang w:val="es-MX"/>
        </w:rPr>
        <w:t xml:space="preserve">de </w:t>
      </w:r>
      <w:r w:rsidRPr="00FE6E9C">
        <w:rPr>
          <w:lang w:val="es-MX"/>
        </w:rPr>
        <w:t xml:space="preserve">los médicos especialistas en dolor que realizan procedimientos guiados por </w:t>
      </w:r>
      <w:proofErr w:type="spellStart"/>
      <w:r w:rsidRPr="00FE6E9C">
        <w:rPr>
          <w:lang w:val="es-MX"/>
        </w:rPr>
        <w:t>fluoroscopia</w:t>
      </w:r>
      <w:proofErr w:type="spellEnd"/>
      <w:r w:rsidRPr="00FE6E9C">
        <w:rPr>
          <w:lang w:val="es-MX"/>
        </w:rPr>
        <w:t xml:space="preserve"> es menor que las pautas internacionales recomendadas.</w:t>
      </w:r>
    </w:p>
    <w:p w14:paraId="543A0790" w14:textId="77777777" w:rsidR="00AF42EC" w:rsidRDefault="00AF42EC" w:rsidP="00AF42EC">
      <w:pPr>
        <w:rPr>
          <w:lang w:val="es-MX"/>
        </w:rPr>
      </w:pPr>
      <w:r>
        <w:rPr>
          <w:lang w:val="es-MX"/>
        </w:rPr>
        <w:lastRenderedPageBreak/>
        <w:t xml:space="preserve">Otro de los temas en los que se han desarrollado varias investigaciones es en lo relacionado con la reproducción humana. Al respecto, </w:t>
      </w:r>
      <w:r>
        <w:rPr>
          <w:lang w:val="es-MX"/>
        </w:rPr>
        <w:fldChar w:fldCharType="begin" w:fldLock="1"/>
      </w:r>
      <w:r>
        <w:rPr>
          <w:lang w:val="es-MX"/>
        </w:rPr>
        <w:instrText>ADDIN CSL_CITATION {"citationItems":[{"id":"ITEM-1","itemData":{"DOI":"10.4103/ijmr.IJMR_1652_17","ISSN":"0971-5916 (Print)","PMID":"32048617","abstract":"All individuals are exposed to certain chemical, physical, biological, environmental as well as occupational factors. The data pertaining to role of these factors on female reproduction are scanty as compared to male. The available data suggest the adverse effects of certain toxicants, viz., metals such as lead, cadmium and mercury, pesticides such as bis(4-chlorophenyl)-1,1,1-trichloroethane and organic solvent such as benzene, toluene and ionizing radiation on the female reproductive system affecting directly the organ system or impacting in directly through hormonal impairments, molecular alterations, oxidative stress and DNA methylation impairing fertility as well as pregnancy and its outcomes. Thus, there is a need for awareness and prevention programme about the adverse effects of these factors and deterioration of female reproductive health, pregnancy outcome and offspring development as some of these chemicals might affect the developing foetus at very low doses by endocrine disruptive mechanism.","author":[{"dropping-particle":"","family":"Kumar","given":"Sunil","non-dropping-particle":"","parse-names":false,"suffix":""},{"dropping-particle":"","family":"Sharma","given":"Anupama","non-dropping-particle":"","parse-names":false,"suffix":""},{"dropping-particle":"","family":"Kshetrimayum","given":"Chaoba","non-dropping-particle":"","parse-names":false,"suffix":""}],"container-title":"The Indian journal of medical research","id":"ITEM-1","issue":"6","issued":{"date-parts":[["2019","12"]]},"language":"eng","page":"532-545","title":"Environmental &amp; occupational exposure &amp; female reproductive dysfunction.","type":"article-journal","volume":"150"},"uris":["http://www.mendeley.com/documents/?uuid=95863120-585d-435e-be88-0c9d1b9f61ff"]}],"mendeley":{"formattedCitation":"(Kumar et al., 2019)","manualFormatting":"Kumar et al. (2019)","plainTextFormattedCitation":"(Kumar et al., 2019)","previouslyFormattedCitation":"(Kumar et al., 2019)"},"properties":{"noteIndex":0},"schema":"https://github.com/citation-style-language/schema/raw/master/csl-citation.json"}</w:instrText>
      </w:r>
      <w:r>
        <w:rPr>
          <w:lang w:val="es-MX"/>
        </w:rPr>
        <w:fldChar w:fldCharType="separate"/>
      </w:r>
      <w:r w:rsidRPr="00F94C39">
        <w:rPr>
          <w:noProof/>
          <w:lang w:val="es-MX"/>
        </w:rPr>
        <w:t>Kumar et al.</w:t>
      </w:r>
      <w:r>
        <w:rPr>
          <w:noProof/>
          <w:lang w:val="es-MX"/>
        </w:rPr>
        <w:t xml:space="preserve"> (</w:t>
      </w:r>
      <w:r w:rsidRPr="00F94C39">
        <w:rPr>
          <w:noProof/>
          <w:lang w:val="es-MX"/>
        </w:rPr>
        <w:t>2019)</w:t>
      </w:r>
      <w:r>
        <w:rPr>
          <w:lang w:val="es-MX"/>
        </w:rPr>
        <w:fldChar w:fldCharType="end"/>
      </w:r>
      <w:r>
        <w:rPr>
          <w:lang w:val="es-MX"/>
        </w:rPr>
        <w:t xml:space="preserve">,  refieren </w:t>
      </w:r>
      <w:r w:rsidRPr="00F94C39">
        <w:rPr>
          <w:lang w:val="es-MX"/>
        </w:rPr>
        <w:t xml:space="preserve">que la exposición a radiaciones ionizantes puede tener efectos adversos sobre la reproducción humana que dependen de la dosis, duración, intensidad y frecuencia de la exposición a la radiación. La respuesta del ovario a la exposición a la radiación </w:t>
      </w:r>
      <w:r>
        <w:rPr>
          <w:lang w:val="es-MX"/>
        </w:rPr>
        <w:t>varía</w:t>
      </w:r>
      <w:r w:rsidRPr="00F94C39">
        <w:rPr>
          <w:lang w:val="es-MX"/>
        </w:rPr>
        <w:t xml:space="preserve"> con la edad, la dosis y la duración. Una exposición ovárica a una dosis de 4 Gy puede causar esterilidad en mujeres jóvenes, </w:t>
      </w:r>
      <w:r>
        <w:rPr>
          <w:lang w:val="es-MX"/>
        </w:rPr>
        <w:t>aunque el riesgo</w:t>
      </w:r>
      <w:r w:rsidRPr="00F94C39">
        <w:rPr>
          <w:lang w:val="es-MX"/>
        </w:rPr>
        <w:t xml:space="preserve"> </w:t>
      </w:r>
      <w:r>
        <w:rPr>
          <w:lang w:val="es-MX"/>
        </w:rPr>
        <w:t xml:space="preserve">aumenta </w:t>
      </w:r>
      <w:r w:rsidRPr="00F94C39">
        <w:rPr>
          <w:lang w:val="es-MX"/>
        </w:rPr>
        <w:t xml:space="preserve">en mujeres mayores de 40 años. Sobre la base de datos experimentales, se ha sugerido que la radiación ionizante puede inducir daños en el ADN de las células germinales, lo que puede provocar efectos nocivos en la </w:t>
      </w:r>
      <w:r>
        <w:rPr>
          <w:lang w:val="es-MX"/>
        </w:rPr>
        <w:t>descendencia</w:t>
      </w:r>
      <w:r w:rsidRPr="00F94C39">
        <w:rPr>
          <w:lang w:val="es-MX"/>
        </w:rPr>
        <w:t xml:space="preserve">, incluidos abortos espontáneos, </w:t>
      </w:r>
      <w:r>
        <w:rPr>
          <w:lang w:val="es-MX"/>
        </w:rPr>
        <w:t>bajo peso al nacer</w:t>
      </w:r>
      <w:r w:rsidRPr="00F94C39">
        <w:rPr>
          <w:lang w:val="es-MX"/>
        </w:rPr>
        <w:t xml:space="preserve"> y anomalías congénitas. Sin embargo, no se ven pruebas claras de tales efectos en los estudios epidemiológicos.</w:t>
      </w:r>
    </w:p>
    <w:p w14:paraId="51410A89" w14:textId="77777777" w:rsidR="00AF42EC" w:rsidRDefault="00AF42EC" w:rsidP="00AF42EC">
      <w:pPr>
        <w:rPr>
          <w:lang w:val="es-MX"/>
        </w:rPr>
      </w:pPr>
      <w:r>
        <w:rPr>
          <w:lang w:val="es-MX"/>
        </w:rPr>
        <w:t xml:space="preserve">Por otro lado, publicaciones como la realizada por </w:t>
      </w:r>
      <w:r>
        <w:rPr>
          <w:lang w:val="es-MX"/>
        </w:rPr>
        <w:fldChar w:fldCharType="begin" w:fldLock="1"/>
      </w:r>
      <w:r>
        <w:rPr>
          <w:lang w:val="es-MX"/>
        </w:rPr>
        <w:instrText>ADDIN CSL_CITATION {"citationItems":[{"id":"ITEM-1","itemData":{"DOI":"10.1186/s12958-018-0431-1","ISSN":"1477-7827 (Electronic)","PMID":"30445985","abstract":"During recent years, an increasing percentage of male infertility has to be attributed to an array of environmental, health and lifestyle factors. Male infertility is likely to be affected by the intense exposure to heat and extreme exposure to pesticides, radiations, radioactivity and other hazardous substances. We are surrounded by several types of ionizing and non-ionizing radiations and both have recognized causative effects on spermatogenesis. Since it is impossible to cover all types of radiation sources and their biological effects under a single title, this review is focusing on radiation deriving from cell phones, laptops, Wi-Fi and microwave ovens, as these are the most common sources of non-ionizing radiations, which may contribute to the cause of infertility by exploring the effect of exposure to radiofrequency radiations on the male fertility pattern. From currently available studies it is clear that radiofrequency electromagnetic fields (RF-EMF) have deleterious effects on sperm parameters (like sperm count, morphology, motility), affects the role of kinases in cellular metabolism and the endocrine system, and produces genotoxicity, genomic instability and oxidative stress. This is followed with protective measures for these radiations and future recommendations. The study concludes that the RF-EMF may induce oxidative stress with an increased level of reactive oxygen species, which may lead to infertility. This has been concluded based on available evidences from in vitro and in vivo studies suggesting that RF-EMF exposure negatively affects sperm quality.","author":[{"dropping-particle":"","family":"Kesari","given":"Kavindra Kumar","non-dropping-particle":"","parse-names":false,"suffix":""},{"dropping-particle":"","family":"Agarwal","given":"Ashok","non-dropping-particle":"","parse-names":false,"suffix":""},{"dropping-particle":"","family":"Henkel","given":"Ralf","non-dropping-particle":"","parse-names":false,"suffix":""}],"container-title":"Reproductive biology and endocrinology : RB&amp;E","id":"ITEM-1","issue":"1","issued":{"date-parts":[["2018","12"]]},"language":"eng","page":"118","title":"Radiations and male fertility.","type":"article-journal","volume":"16"},"uris":["http://www.mendeley.com/documents/?uuid=fcbb3d4e-e82c-4112-8aae-db023fef4197"]}],"mendeley":{"formattedCitation":"(Kesari et al., 2018)","manualFormatting":"Kesari et al. (2018)","plainTextFormattedCitation":"(Kesari et al., 2018)","previouslyFormattedCitation":"(Kesari et al., 2018)"},"properties":{"noteIndex":0},"schema":"https://github.com/citation-style-language/schema/raw/master/csl-citation.json"}</w:instrText>
      </w:r>
      <w:r>
        <w:rPr>
          <w:lang w:val="es-MX"/>
        </w:rPr>
        <w:fldChar w:fldCharType="separate"/>
      </w:r>
      <w:r w:rsidRPr="00B543CD">
        <w:rPr>
          <w:noProof/>
          <w:lang w:val="es-MX"/>
        </w:rPr>
        <w:t>Kesari et al.</w:t>
      </w:r>
      <w:r>
        <w:rPr>
          <w:noProof/>
          <w:lang w:val="es-MX"/>
        </w:rPr>
        <w:t xml:space="preserve"> (</w:t>
      </w:r>
      <w:r w:rsidRPr="00B543CD">
        <w:rPr>
          <w:noProof/>
          <w:lang w:val="es-MX"/>
        </w:rPr>
        <w:t>2018)</w:t>
      </w:r>
      <w:r>
        <w:rPr>
          <w:lang w:val="es-MX"/>
        </w:rPr>
        <w:fldChar w:fldCharType="end"/>
      </w:r>
      <w:r>
        <w:rPr>
          <w:lang w:val="es-MX"/>
        </w:rPr>
        <w:t xml:space="preserve"> hacen hincapié en los efectos de las radiaciones en la calidad del esperma y las consecuencias de ello para la fertilidad masculina. De hecho, tanto </w:t>
      </w:r>
      <w:r>
        <w:rPr>
          <w:lang w:val="es-MX"/>
        </w:rPr>
        <w:fldChar w:fldCharType="begin" w:fldLock="1"/>
      </w:r>
      <w:r>
        <w:rPr>
          <w:lang w:val="es-MX"/>
        </w:rPr>
        <w:instrText>ADDIN CSL_CITATION {"citationItems":[{"id":"ITEM-1","itemData":{"DOI":"10.26444/aaem/106085","ISSN":"1898-2263 (Electronic)","PMID":"31232047","abstract":"INTRODUCTION AND OBJECTIVE: In the light of current data concerning the growing exposure to ionizing radiation (IR) originating from atrificial sources, especially from medical ones, and also related to occupational exposure, it is justifiable to systematize the state of knowledge concerning the effect of IR on the male reproductive system. BRIEF DESCRIPTION OF THE STATE OF KNOWLEDGE: There is no basis for the application of the hypothesis of hormesis in the area of male reproductive health. Regarding the impact of IR on spermatogenesis, spermatogonia are less susceptible to the occurrence of DNA damage after exposition to IR, but are characterized by slower DNA repair compared to somatic cells. Damage to the genes after exposure to IR is possible at each stage of spermatogenesis; however, haploidal spermatids show the highest radiosensitivity in this respect. The genetic risk of the cells differentiating during spermatogenesis is limited to one cycle of spermatogenesis, whereas the genetic instability may persist for the whole period of life, and DNA damage induced by IR may be transmitted to future generations. The minimum dose causing detectable DNA damage was 30 Gy. While exceeding this dose, the number of single-strand DNA breaks increases. Among males exposed to IR, a decrease was observed in sperm motility and in the percentage of morphologically normal spermatozoa as well as in an intensification of vacuolization. The genetic material in the sperm of these males showed higher fragmentation and methylation of genomic DNA. CONCLUSION: In the context of the epidemiological situation concerning the prevalence of infertility, while assessing the health effects of exposure to IR from artificial, including medical sources, the reproductive risk should be considered.","author":[{"dropping-particle":"","family":"Wdowiak","given":"Artur","non-dropping-particle":"","parse-names":false,"suffix":""},{"dropping-particle":"","family":"Skrzypek","given":"Michal","non-dropping-particle":"","parse-names":false,"suffix":""},{"dropping-particle":"","family":"Stec","given":"Magdalena","non-dropping-particle":"","parse-names":false,"suffix":""},{"dropping-particle":"","family":"Panasiuk","given":"Lech","non-dropping-particle":"","parse-names":false,"suffix":""}],"container-title":"Annals of agricultural and environmental medicine : AAEM","id":"ITEM-1","issue":"2","issued":{"date-parts":[["2019","6"]]},"language":"eng","page":"210-216","publisher-place":"Poland","title":"Effect of ionizing radiation on the male reproductive system.","type":"article-journal","volume":"26"},"uris":["http://www.mendeley.com/documents/?uuid=0ab4b2b5-4ab5-4e89-9793-af0428abf414"]},{"id":"ITEM-2","itemData":{"DOI":"10.26444/aaem/112837","ISSN":"1898-2263 (Electronic)","PMID":"31885235","abstract":"INTRODUCTION AND OBJECTIVE: The tendency towards postponement of maternity implies a greater exposure of female germ cells to damaging environmental effects, including ionizing radiation (IR). Progress in paediatric oncology, based on the use of radiotherapy, also implies the occurrence of gonadal dysfunctions and subsequent female fertility disorders. Therefore, it seems justifiable to systematize the state of knowledge concerning the effect of IR on the female reproductive system. BRIEF DESCRIPTION OF THE STATE OF KNOWLEDGE: A considerable part of studies concerning the effect of IR on female germ cells have been conducted on animals. Their extrapolation to humans is hindered because in animal studies high acute exposures are applied, which do not reflect human environmental exposures characterized by chronic low dose exposure. Studies on animals provide a heterogenous image, which hinders the formulation of unequivocal conclusions and indicates that radiosensitivity depends, i.a. on IR dose, stage of development of oocytes, the applied marker of the effects of IR, or on the species. LD50 of human oocytes is estimated to be below 2 Gy. The effect of IR depends, i.a. on the dose fractionation and the age (older women are more radiosensitive). In females, the effective sterilizing dose is: at birth 20.3 Gy, at 10 years 18.4 Gy, at 20 years 16.5 Gy, whereas at 30 years 14.3 Gy, which is associated with the available pool of ovarian follicles. CONCLUSIONS: Within the range of low doses received as a result of environmental exposure to IR, there is no evidence for the occurrence of either adverse pregnancy outcomes, nor fertility disorders in females. These effects may be related to the cancer radiotherapy, or exposure to high IR doses during nuclear accidents.","author":[{"dropping-particle":"","family":"Skrzypek","given":"Michal","non-dropping-particle":"","parse-names":false,"suffix":""},{"dropping-particle":"","family":"Wdowiak","given":"Artur","non-dropping-particle":"","parse-names":false,"suffix":""},{"dropping-particle":"","family":"Panasiuk","given":"Lech","non-dropping-particle":"","parse-names":false,"suffix":""},{"dropping-particle":"","family":"Stec","given":"Magdalena","non-dropping-particle":"","parse-names":false,"suffix":""},{"dropping-particle":"","family":"Szczygieł","given":"Karolina","non-dropping-particle":"","parse-names":false,"suffix":""},{"dropping-particle":"","family":"Zybała","given":"Małgorzata","non-dropping-particle":"","parse-names":false,"suffix":""},{"dropping-particle":"","family":"Filip","given":"Michał","non-dropping-particle":"","parse-names":false,"suffix":""}],"container-title":"Annals of agricultural and environmental medicine : AAEM","id":"ITEM-2","issue":"4","issued":{"date-parts":[["2019","12"]]},"language":"eng","page":"606-616","publisher-place":"Poland","title":"Effect of ionizing radiation on the female reproductive system.","type":"article-journal","volume":"26"},"uris":["http://www.mendeley.com/documents/?uuid=52cd7945-5ac4-4fe5-86d5-e099cab2e073"]}],"mendeley":{"formattedCitation":"(Skrzypek et al., 2019; Wdowiak et al., 2019)","manualFormatting":"Skrzypek et al., (2019) como Wdowiak et al. (2019)","plainTextFormattedCitation":"(Skrzypek et al., 2019; Wdowiak et al., 2019)","previouslyFormattedCitation":"(Skrzypek et al., 2019; Wdowiak et al., 2019)"},"properties":{"noteIndex":0},"schema":"https://github.com/citation-style-language/schema/raw/master/csl-citation.json"}</w:instrText>
      </w:r>
      <w:r>
        <w:rPr>
          <w:lang w:val="es-MX"/>
        </w:rPr>
        <w:fldChar w:fldCharType="separate"/>
      </w:r>
      <w:r w:rsidRPr="00B543CD">
        <w:rPr>
          <w:noProof/>
          <w:lang w:val="es-MX"/>
        </w:rPr>
        <w:t xml:space="preserve">Skrzypek et al., </w:t>
      </w:r>
      <w:r>
        <w:rPr>
          <w:noProof/>
          <w:lang w:val="es-MX"/>
        </w:rPr>
        <w:t>(</w:t>
      </w:r>
      <w:r w:rsidRPr="00B543CD">
        <w:rPr>
          <w:noProof/>
          <w:lang w:val="es-MX"/>
        </w:rPr>
        <w:t>2019</w:t>
      </w:r>
      <w:r>
        <w:rPr>
          <w:noProof/>
          <w:lang w:val="es-MX"/>
        </w:rPr>
        <w:t>) como</w:t>
      </w:r>
      <w:r w:rsidRPr="00B543CD">
        <w:rPr>
          <w:noProof/>
          <w:lang w:val="es-MX"/>
        </w:rPr>
        <w:t xml:space="preserve"> Wdowiak et al.</w:t>
      </w:r>
      <w:r>
        <w:rPr>
          <w:noProof/>
          <w:lang w:val="es-MX"/>
        </w:rPr>
        <w:t xml:space="preserve"> (</w:t>
      </w:r>
      <w:r w:rsidRPr="00B543CD">
        <w:rPr>
          <w:noProof/>
          <w:lang w:val="es-MX"/>
        </w:rPr>
        <w:t>2019)</w:t>
      </w:r>
      <w:r>
        <w:rPr>
          <w:lang w:val="es-MX"/>
        </w:rPr>
        <w:fldChar w:fldCharType="end"/>
      </w:r>
      <w:r>
        <w:rPr>
          <w:lang w:val="es-MX"/>
        </w:rPr>
        <w:t>, refieren que existen más investigaciones relacionadas con la infertilidad masculina en comparación con la infertilidad femenina causada por las radiaciones.</w:t>
      </w:r>
    </w:p>
    <w:p w14:paraId="473E00D6" w14:textId="77777777" w:rsidR="00AF42EC" w:rsidRDefault="00AF42EC" w:rsidP="00AF42EC">
      <w:pPr>
        <w:rPr>
          <w:lang w:val="es-MX"/>
        </w:rPr>
      </w:pPr>
      <w:r>
        <w:rPr>
          <w:lang w:val="es-MX"/>
        </w:rPr>
        <w:t>Se dice que l</w:t>
      </w:r>
      <w:r w:rsidRPr="008D3F90">
        <w:rPr>
          <w:lang w:val="es-MX"/>
        </w:rPr>
        <w:t xml:space="preserve">a dosis mínima </w:t>
      </w:r>
      <w:r>
        <w:rPr>
          <w:lang w:val="es-MX"/>
        </w:rPr>
        <w:t>para causar</w:t>
      </w:r>
      <w:r w:rsidRPr="008D3F90">
        <w:rPr>
          <w:lang w:val="es-MX"/>
        </w:rPr>
        <w:t xml:space="preserve"> daño detectable en el ADN </w:t>
      </w:r>
      <w:r>
        <w:rPr>
          <w:lang w:val="es-MX"/>
        </w:rPr>
        <w:t>es</w:t>
      </w:r>
      <w:r w:rsidRPr="008D3F90">
        <w:rPr>
          <w:lang w:val="es-MX"/>
        </w:rPr>
        <w:t xml:space="preserve"> de 30 Gy. Al exceder esta dosis, aumenta el número de roturas de ADN </w:t>
      </w:r>
      <w:proofErr w:type="spellStart"/>
      <w:r w:rsidRPr="008D3F90">
        <w:rPr>
          <w:lang w:val="es-MX"/>
        </w:rPr>
        <w:t>monocatenario</w:t>
      </w:r>
      <w:proofErr w:type="spellEnd"/>
      <w:r w:rsidRPr="008D3F90">
        <w:rPr>
          <w:lang w:val="es-MX"/>
        </w:rPr>
        <w:t xml:space="preserve">. Entre los </w:t>
      </w:r>
      <w:r>
        <w:rPr>
          <w:lang w:val="es-MX"/>
        </w:rPr>
        <w:t>hombres</w:t>
      </w:r>
      <w:r w:rsidRPr="008D3F90">
        <w:rPr>
          <w:lang w:val="es-MX"/>
        </w:rPr>
        <w:t xml:space="preserve"> expuestos a </w:t>
      </w:r>
      <w:r>
        <w:rPr>
          <w:lang w:val="es-MX"/>
        </w:rPr>
        <w:t>radiaciones ionizantes</w:t>
      </w:r>
      <w:r w:rsidRPr="008D3F90">
        <w:rPr>
          <w:lang w:val="es-MX"/>
        </w:rPr>
        <w:t xml:space="preserve"> se observó una disminución en la motilidad de los espermatozoides y en el porcentaje de espermatozoides morfológicamente normales, así como en una intensificación de la </w:t>
      </w:r>
      <w:proofErr w:type="spellStart"/>
      <w:r w:rsidRPr="008D3F90">
        <w:rPr>
          <w:lang w:val="es-MX"/>
        </w:rPr>
        <w:t>vacuolización</w:t>
      </w:r>
      <w:proofErr w:type="spellEnd"/>
      <w:r w:rsidRPr="008D3F90">
        <w:rPr>
          <w:lang w:val="es-MX"/>
        </w:rPr>
        <w:t xml:space="preserve">. </w:t>
      </w:r>
      <w:r>
        <w:rPr>
          <w:lang w:val="es-MX"/>
        </w:rPr>
        <w:t>Incluso, e</w:t>
      </w:r>
      <w:r w:rsidRPr="008D3F90">
        <w:rPr>
          <w:lang w:val="es-MX"/>
        </w:rPr>
        <w:t xml:space="preserve">l material genético en el esperma de estos </w:t>
      </w:r>
      <w:r>
        <w:rPr>
          <w:lang w:val="es-MX"/>
        </w:rPr>
        <w:t>hombres</w:t>
      </w:r>
      <w:r w:rsidRPr="008D3F90">
        <w:rPr>
          <w:lang w:val="es-MX"/>
        </w:rPr>
        <w:t xml:space="preserve"> mostró una mayor fragmentación y metilación del ADN genómico</w:t>
      </w:r>
      <w:r>
        <w:rPr>
          <w:lang w:val="es-MX"/>
        </w:rPr>
        <w:t xml:space="preserve"> </w:t>
      </w:r>
      <w:r>
        <w:rPr>
          <w:lang w:val="es-MX"/>
        </w:rPr>
        <w:fldChar w:fldCharType="begin" w:fldLock="1"/>
      </w:r>
      <w:r>
        <w:rPr>
          <w:lang w:val="es-MX"/>
        </w:rPr>
        <w:instrText>ADDIN CSL_CITATION {"citationItems":[{"id":"ITEM-1","itemData":{"DOI":"10.26444/aaem/106085","ISSN":"1898-2263 (Electronic)","PMID":"31232047","abstract":"INTRODUCTION AND OBJECTIVE: In the light of current data concerning the growing exposure to ionizing radiation (IR) originating from atrificial sources, especially from medical ones, and also related to occupational exposure, it is justifiable to systematize the state of knowledge concerning the effect of IR on the male reproductive system. BRIEF DESCRIPTION OF THE STATE OF KNOWLEDGE: There is no basis for the application of the hypothesis of hormesis in the area of male reproductive health. Regarding the impact of IR on spermatogenesis, spermatogonia are less susceptible to the occurrence of DNA damage after exposition to IR, but are characterized by slower DNA repair compared to somatic cells. Damage to the genes after exposure to IR is possible at each stage of spermatogenesis; however, haploidal spermatids show the highest radiosensitivity in this respect. The genetic risk of the cells differentiating during spermatogenesis is limited to one cycle of spermatogenesis, whereas the genetic instability may persist for the whole period of life, and DNA damage induced by IR may be transmitted to future generations. The minimum dose causing detectable DNA damage was 30 Gy. While exceeding this dose, the number of single-strand DNA breaks increases. Among males exposed to IR, a decrease was observed in sperm motility and in the percentage of morphologically normal spermatozoa as well as in an intensification of vacuolization. The genetic material in the sperm of these males showed higher fragmentation and methylation of genomic DNA. CONCLUSION: In the context of the epidemiological situation concerning the prevalence of infertility, while assessing the health effects of exposure to IR from artificial, including medical sources, the reproductive risk should be considered.","author":[{"dropping-particle":"","family":"Wdowiak","given":"Artur","non-dropping-particle":"","parse-names":false,"suffix":""},{"dropping-particle":"","family":"Skrzypek","given":"Michal","non-dropping-particle":"","parse-names":false,"suffix":""},{"dropping-particle":"","family":"Stec","given":"Magdalena","non-dropping-particle":"","parse-names":false,"suffix":""},{"dropping-particle":"","family":"Panasiuk","given":"Lech","non-dropping-particle":"","parse-names":false,"suffix":""}],"container-title":"Annals of agricultural and environmental medicine : AAEM","id":"ITEM-1","issue":"2","issued":{"date-parts":[["2019","6"]]},"language":"eng","page":"210-216","publisher-place":"Poland","title":"Effect of ionizing radiation on the male reproductive system.","type":"article-journal","volume":"26"},"uris":["http://www.mendeley.com/documents/?uuid=0ab4b2b5-4ab5-4e89-9793-af0428abf414"]}],"mendeley":{"formattedCitation":"(Wdowiak et al., 2019)","plainTextFormattedCitation":"(Wdowiak et al., 2019)","previouslyFormattedCitation":"(Wdowiak et al., 2019)"},"properties":{"noteIndex":0},"schema":"https://github.com/citation-style-language/schema/raw/master/csl-citation.json"}</w:instrText>
      </w:r>
      <w:r>
        <w:rPr>
          <w:lang w:val="es-MX"/>
        </w:rPr>
        <w:fldChar w:fldCharType="separate"/>
      </w:r>
      <w:r w:rsidRPr="008D3F90">
        <w:rPr>
          <w:noProof/>
          <w:lang w:val="es-MX"/>
        </w:rPr>
        <w:t>(Wdowiak et al., 2019)</w:t>
      </w:r>
      <w:r>
        <w:rPr>
          <w:lang w:val="es-MX"/>
        </w:rPr>
        <w:fldChar w:fldCharType="end"/>
      </w:r>
      <w:r w:rsidRPr="008D3F90">
        <w:rPr>
          <w:lang w:val="es-MX"/>
        </w:rPr>
        <w:t>.</w:t>
      </w:r>
    </w:p>
    <w:p w14:paraId="30B2EE21" w14:textId="77777777" w:rsidR="00AF42EC" w:rsidRDefault="00AF42EC" w:rsidP="00AF42EC">
      <w:pPr>
        <w:rPr>
          <w:lang w:val="es-MX"/>
        </w:rPr>
      </w:pPr>
      <w:r>
        <w:rPr>
          <w:lang w:val="es-MX"/>
        </w:rPr>
        <w:t xml:space="preserve">Respecto a los efectos de las radiaciones sobre la glándula tiroides, </w:t>
      </w:r>
      <w:r>
        <w:rPr>
          <w:lang w:val="es-MX"/>
        </w:rPr>
        <w:fldChar w:fldCharType="begin" w:fldLock="1"/>
      </w:r>
      <w:r>
        <w:rPr>
          <w:lang w:val="es-MX"/>
        </w:rPr>
        <w:instrText>ADDIN CSL_CITATION {"citationItems":[{"id":"ITEM-1","itemData":{"DOI":"10.1097/HP.0000000000001071","ISSN":"1538-5159 (Electronic)","PMID":"30913057","abstract":"OBJECTIVES: To analyze possible alterations of thyroid function related to dosimetric values in health care workers exposed to ionizing radiation. MATERIALS AND METHODS: Forty-six health care workers exposed to ionizing radiation at a tertiary hospital previously exposed to ionizing radiation were included in the study. Age, sex, history of thyroid diseases, thyroid hormones, work post, service, dosimetric values of previous year, and 5 y period were considered. Alterations of thyroid function and other variables were analyzed by exact logistic regression univariate model. RESULTS: 7.1% workers showed an increased serum thyroid-stimulating hormone without free T3 or free T4 alteration. A significant relationship between workers with increased thyroid-stimulating hormone and dosimetric values of previous year (odds ratio 6.35, 95% confidence interval 1.20-98.1, p = 0.021) and previous 5 y period of radiation exposure (odds ratio 1.72, 95% confidence interval 1.12-3.34, p = 0.007) was obtained. CONCLUSION: An increased risk of subclinical hypothyroidism related to radiation doses was observed in this pilot study on a group of health care workers exposed to ionizing radiation.","author":[{"dropping-particle":"","family":"Luna-Sánchez","given":"Shirley","non-dropping-particle":"","parse-names":false,"suffix":""},{"dropping-particle":"","family":"Campo","given":"M T","non-dropping-particle":"Del","parse-names":false,"suffix":""},{"dropping-particle":"","family":"Morán","given":"Julio Valverde","non-dropping-particle":"","parse-names":false,"suffix":""},{"dropping-particle":"","family":"Fernández","given":"Ignacio Mahillo","non-dropping-particle":"","parse-names":false,"suffix":""},{"dropping-particle":"","family":"Checa","given":"Fernando José Sancho","non-dropping-particle":"","parse-names":false,"suffix":""},{"dropping-particle":"","family":"la Hoz","given":"Rafael E","non-dropping-particle":"de","parse-names":false,"suffix":""}],"container-title":"Health physics","id":"ITEM-1","issue":"4","issued":{"date-parts":[["2019","10"]]},"language":"eng","page":"403-407","publisher-place":"United States","title":"Thyroid Function in Health Care Workers Exposed to Ionizing Radiation.","type":"article-journal","volume":"117"},"uris":["http://www.mendeley.com/documents/?uuid=9554ad83-5448-4654-ad8b-7ee63c380137"]}],"mendeley":{"formattedCitation":"(Luna-Sánchez et al., 2019)","manualFormatting":"Luna-Sánchez et al. (2019)","plainTextFormattedCitation":"(Luna-Sánchez et al., 2019)","previouslyFormattedCitation":"(Luna-Sánchez et al., 2019)"},"properties":{"noteIndex":0},"schema":"https://github.com/citation-style-language/schema/raw/master/csl-citation.json"}</w:instrText>
      </w:r>
      <w:r>
        <w:rPr>
          <w:lang w:val="es-MX"/>
        </w:rPr>
        <w:fldChar w:fldCharType="separate"/>
      </w:r>
      <w:r w:rsidRPr="005B74FB">
        <w:rPr>
          <w:noProof/>
          <w:lang w:val="es-MX"/>
        </w:rPr>
        <w:t>Luna-Sánchez et al.</w:t>
      </w:r>
      <w:r>
        <w:rPr>
          <w:noProof/>
          <w:lang w:val="es-MX"/>
        </w:rPr>
        <w:t xml:space="preserve"> (</w:t>
      </w:r>
      <w:r w:rsidRPr="005B74FB">
        <w:rPr>
          <w:noProof/>
          <w:lang w:val="es-MX"/>
        </w:rPr>
        <w:t>2019)</w:t>
      </w:r>
      <w:r>
        <w:rPr>
          <w:lang w:val="es-MX"/>
        </w:rPr>
        <w:fldChar w:fldCharType="end"/>
      </w:r>
      <w:r>
        <w:rPr>
          <w:lang w:val="es-MX"/>
        </w:rPr>
        <w:t>, reportaron que</w:t>
      </w:r>
      <w:r w:rsidRPr="005B74FB">
        <w:rPr>
          <w:lang w:val="es-MX"/>
        </w:rPr>
        <w:t xml:space="preserve"> en un grupo de trabajadores de la salud expuestos a radiación ionizante se observó un mayor riesgo de hipotiroidismo subclínico relacionado con las dosis de radiación.</w:t>
      </w:r>
    </w:p>
    <w:p w14:paraId="5B664067" w14:textId="77777777" w:rsidR="00AF42EC" w:rsidRDefault="00AF42EC" w:rsidP="00AF42EC">
      <w:pPr>
        <w:rPr>
          <w:lang w:val="es-MX"/>
        </w:rPr>
      </w:pPr>
      <w:r>
        <w:rPr>
          <w:lang w:val="es-MX"/>
        </w:rPr>
        <w:lastRenderedPageBreak/>
        <w:fldChar w:fldCharType="begin" w:fldLock="1"/>
      </w:r>
      <w:r>
        <w:rPr>
          <w:lang w:val="es-MX"/>
        </w:rPr>
        <w:instrText>ADDIN CSL_CITATION {"citationItems":[{"id":"ITEM-1","itemData":{"author":[{"dropping-particle":"","family":"Escobar","given":"A","non-dropping-particle":"","parse-names":false,"suffix":""},{"dropping-particle":"","family":"Coronel","given":"C","non-dropping-particle":"","parse-names":false,"suffix":""}],"container-title":"Boletín Médico de Postgrado","id":"ITEM-1","issue":"1","issued":{"date-parts":[["2019"]]},"page":"21-24","title":"Hallazgos ecográficos de la glándula tiroides en el personal técnico ocupacionalmente expuesto y no expuesto a radiaciones ionizantes del Hospital Central Universitario Dr. Antonio María Pineda","type":"article-journal","volume":"35"},"uris":["http://www.mendeley.com/documents/?uuid=e78fa1de-7371-4799-8dea-4965046c8499"]}],"mendeley":{"formattedCitation":"(Escobar &amp; Coronel, 2019)","manualFormatting":"Escobar y Coronel (2019)","plainTextFormattedCitation":"(Escobar &amp; Coronel, 2019)","previouslyFormattedCitation":"(Escobar &amp; Coronel, 2019)"},"properties":{"noteIndex":0},"schema":"https://github.com/citation-style-language/schema/raw/master/csl-citation.json"}</w:instrText>
      </w:r>
      <w:r>
        <w:rPr>
          <w:lang w:val="es-MX"/>
        </w:rPr>
        <w:fldChar w:fldCharType="separate"/>
      </w:r>
      <w:r w:rsidRPr="00051502">
        <w:rPr>
          <w:noProof/>
          <w:lang w:val="es-MX"/>
        </w:rPr>
        <w:t xml:space="preserve">Escobar </w:t>
      </w:r>
      <w:r>
        <w:rPr>
          <w:noProof/>
          <w:lang w:val="es-MX"/>
        </w:rPr>
        <w:t>y</w:t>
      </w:r>
      <w:r w:rsidRPr="00051502">
        <w:rPr>
          <w:noProof/>
          <w:lang w:val="es-MX"/>
        </w:rPr>
        <w:t xml:space="preserve"> Coronel</w:t>
      </w:r>
      <w:r>
        <w:rPr>
          <w:noProof/>
          <w:lang w:val="es-MX"/>
        </w:rPr>
        <w:t xml:space="preserve"> (</w:t>
      </w:r>
      <w:r w:rsidRPr="00051502">
        <w:rPr>
          <w:noProof/>
          <w:lang w:val="es-MX"/>
        </w:rPr>
        <w:t>2019)</w:t>
      </w:r>
      <w:r>
        <w:rPr>
          <w:lang w:val="es-MX"/>
        </w:rPr>
        <w:fldChar w:fldCharType="end"/>
      </w:r>
      <w:r>
        <w:rPr>
          <w:lang w:val="es-MX"/>
        </w:rPr>
        <w:t>, estudiaron un grupo de trabajadores expuestos ocupacionalmente a radiaciones ionizantes y lo compararon con un grupo de trabajadores no expuestos. Se evidenció que e</w:t>
      </w:r>
      <w:r w:rsidRPr="00024FD1">
        <w:rPr>
          <w:lang w:val="es-MX"/>
        </w:rPr>
        <w:t xml:space="preserve">l 63% </w:t>
      </w:r>
      <w:r>
        <w:rPr>
          <w:lang w:val="es-MX"/>
        </w:rPr>
        <w:t>de trabajadores expuestos a radiaciones</w:t>
      </w:r>
      <w:r w:rsidRPr="00024FD1">
        <w:rPr>
          <w:lang w:val="es-MX"/>
        </w:rPr>
        <w:t xml:space="preserve"> presentaron </w:t>
      </w:r>
      <w:r>
        <w:rPr>
          <w:lang w:val="es-MX"/>
        </w:rPr>
        <w:t>alteraciones</w:t>
      </w:r>
      <w:r w:rsidRPr="00024FD1">
        <w:rPr>
          <w:lang w:val="es-MX"/>
        </w:rPr>
        <w:t xml:space="preserve"> en el ultrasonido tiroideo</w:t>
      </w:r>
      <w:r>
        <w:rPr>
          <w:lang w:val="es-MX"/>
        </w:rPr>
        <w:t>, un porcentaje superior al</w:t>
      </w:r>
      <w:r w:rsidRPr="00024FD1">
        <w:rPr>
          <w:lang w:val="es-MX"/>
        </w:rPr>
        <w:t xml:space="preserve"> 43% </w:t>
      </w:r>
      <w:r>
        <w:rPr>
          <w:lang w:val="es-MX"/>
        </w:rPr>
        <w:t xml:space="preserve">de los no expuestos. La prevalencia de alteraciones tiroideas entre los expuestos fue de 44% para </w:t>
      </w:r>
      <w:r w:rsidRPr="00024FD1">
        <w:rPr>
          <w:lang w:val="es-MX"/>
        </w:rPr>
        <w:t>bocio difuso</w:t>
      </w:r>
      <w:r>
        <w:rPr>
          <w:lang w:val="es-MX"/>
        </w:rPr>
        <w:t xml:space="preserve">, 32% para </w:t>
      </w:r>
      <w:r w:rsidRPr="00024FD1">
        <w:rPr>
          <w:lang w:val="es-MX"/>
        </w:rPr>
        <w:t>nódulos y</w:t>
      </w:r>
      <w:r>
        <w:rPr>
          <w:lang w:val="es-MX"/>
        </w:rPr>
        <w:t xml:space="preserve"> 24% para quistes. Los investigadores concluyeron que las alteraciones tiroideas fueron más prevalentes entre los expuestos a radiaciones</w:t>
      </w:r>
      <w:r w:rsidRPr="00024FD1">
        <w:rPr>
          <w:lang w:val="es-MX"/>
        </w:rPr>
        <w:t>.</w:t>
      </w:r>
    </w:p>
    <w:p w14:paraId="7CC19624" w14:textId="77777777" w:rsidR="00AF42EC" w:rsidRDefault="00AF42EC" w:rsidP="00AF42EC">
      <w:pPr>
        <w:rPr>
          <w:lang w:val="es-MX"/>
        </w:rPr>
      </w:pPr>
      <w:r>
        <w:rPr>
          <w:lang w:val="es-MX"/>
        </w:rPr>
        <w:t xml:space="preserve">Una revisión sobre exposición ocupacional a radiaciones ionizantes no puede quedar completa sin tomar en cuenta el vínculo entre estas y la aparición de distintas formas de cáncer. En particular, se relaciona con leucemia </w:t>
      </w:r>
      <w:r>
        <w:rPr>
          <w:lang w:val="es-MX"/>
        </w:rPr>
        <w:fldChar w:fldCharType="begin" w:fldLock="1"/>
      </w:r>
      <w:r>
        <w:rPr>
          <w:lang w:val="es-MX"/>
        </w:rPr>
        <w:instrText>ADDIN CSL_CITATION {"citationItems":[{"id":"ITEM-1","itemData":{"DOI":"10.1667/RR15358.1","ISSN":"1938-5404 (Electronic)","PMID":"31449440","abstract":"While the link between risk of leukemia and acute radiation exposure is well  established for large doses received acutely, uncertainty remains around the translation of these risk estimates to occupational exposure scenarios where the doses are low and accumulated over time, possibly over many years. We present leukemia incidence and mortality radiation risk estimates derived from the National Registry for Radiation Workers, which is a large cohort of occupationally exposed workers from the United Kingdom (UK). The cohort comprised 173,081 workers from the UK who were monitored for occupational exposure to radiation. The cohort was followed for a total of 5.3 million person-years and the incidence and mortality due to leukemia was identified through to the end of follow-up in 2011. Poisson regression was used to investigate the relationship between cumulative radiation dose and leukemia mortality and incidence rates using excess relative risk (ERR) and excess additive risk (EAR) models. The results of this work showed a collective dose of 4,414 person-Sv accumulated by the cohort with an average cumulative dose of 25.5 mSv. Among male workers both the ERR and EAR models showed evidence of increased leukemia risk (excluding chronic lymphatic leukemia) associated with increasing cumulative dose. The ERR was 1.38 per Sv (90% CI: 0.04; 3.24) and EAR was 1.33 per 10,000 person-year-Sv (90% CI: 0.04; 2.89) when a linear model was used. These excess risks were driven by increased risks for chronic myeloid leukemia [ERR/Sv = 6.77 (90% CI: 2.14; 15.44)]. In conclusion, this study provides further evidence that leukemia risks may be increased by low-dose and protracted external radiation exposure. The risks are generally consistent with those observed in the atomic bomb survivor studies, as well as with risk coefficients on which international radiation safety standards, including the dose limits and constraints used to control exposures, are based.","author":[{"dropping-particle":"","family":"Gillies","given":"Michael","non-dropping-particle":"","parse-names":false,"suffix":""},{"dropping-particle":"","family":"Haylock","given":"Richard","non-dropping-particle":"","parse-names":false,"suffix":""},{"dropping-particle":"","family":"Hunter","given":"Nezhat","non-dropping-particle":"","parse-names":false,"suffix":""},{"dropping-particle":"","family":"Zhang","given":"Wei","non-dropping-particle":"","parse-names":false,"suffix":""}],"container-title":"Radiation research","id":"ITEM-1","issue":"5","issued":{"date-parts":[["2019","11"]]},"language":"eng","page":"527-537","publisher-place":"United States","title":"Risk of Leukemia Associated with Protracted Low-Dose Radiation Exposure: Updated  Results from the National Registry for Radiation Workers Study.","type":"article-journal","volume":"192"},"uris":["http://www.mendeley.com/documents/?uuid=4c831e7e-9ff3-4997-b5d5-fadbdc621e27"]},{"id":"ITEM-2","itemData":{"ISSN":"1690-3293","abstract":"Co munidad y Salud Año 2017; 15 (1), Ene-Jul Depósito Legal: pp200202AR1401 -ISSN: 1690-3293 RESUMEN Las radiaciones ionizantes, han contribuido grandemente con el bienestar social del ser humano. Estas tienen gran utilidad, en diversas áreas. Por ejemplo en medicina, los rayos X, sirven para hacer radiografías para el estudio y diagnóstico de lesiones internas, así como los radiofármacos terapéuticos son usados para el tratamiento de enfermedades como el cáncer. Sin embargo debe evaluarse el riesgo para la salud de los trabajadores del área de la medicina, debido al alto porcentaje de exposición a fuentes ionizantes artificiales en su área de trabajo. Los principales efectos biológicos que producen, corresponden a cambios bioquímicos intracelulares, que pueden desencadenar diversas alteraciones como por ejemplo, esterilidad, eritemas, cáncer, entre muchos otros. Incluso los daños activan los mecanismos de reparación celular para tratar de superarlo, sin embargo siempre queda un daño remanente que es inevitablemente acumulativo. La exposición crónica a dosis bajas puede desencadenar aberraciones cromosómicas y el riesgo a leucemia aumenta linealmente con las dosis acumuladas de radiación ionizante. El presente tiene como proposito reflexionar, sobre la necesidad del uso correcto de las radiaciones ionizantes artificiales, así como la necesidad de actualizar los protocolos de prevención, en materia de riesgo ocupacional, contempladas en las normas básicas relativas a la protección sanitaria del personal en riesgo, con la intención de proporcionar alternativas para el cuidado de la salud y contribuir a evitar las alteraciones derivadas de dichas exposiciones. ABSTRACT The ionizing radiations have greatly contributed to social benefits of the human being. These are very useful in a variety of applications as X rays in medicine, which are valuable in the diagnosis and evaluation of intern tissue damages. Besides of that, the radiopharmaceutical is used for cancer treatment. However, it should be evaluated the risk for workers health which are usually exposed to a high percentage of these artificial ionizing. The main biological effects are related to bio quemical changes at intracellular level, which might cause a number of changes such as sterility, erythema and cancer, among others. Damages can active the mechanisms for cellular repair in order to get over it, however an accumulative damage remains. The chronic exposition al low doses can incite chromosom…","author":[{"dropping-particle":"","family":"Hernández Piñero","given":"Alexandra","non-dropping-particle":"","parse-names":false,"suffix":""},{"dropping-particle":"","family":"Pernalete Ruiz","given":"Martha","non-dropping-particle":"","parse-names":false,"suffix":""}],"container-title":"Comunidad y Salud","id":"ITEM-2","issue":"1","issued":{"date-parts":[["2017"]]},"page":"86-90","title":"Leucemia ocupacional: importancia de la prevención","type":"article-journal","volume":"15"},"uris":["http://www.mendeley.com/documents/?uuid=b2670d6f-7c5b-4591-9b3c-9c09fda6caa5"]}],"mendeley":{"formattedCitation":"(Gillies et al., 2019; Hernández Piñero &amp; Pernalete Ruiz, 2017)","manualFormatting":"(Gillies et al., 2019; Hernández Piñero y Pernalete Ruiz, 2017)","plainTextFormattedCitation":"(Gillies et al., 2019; Hernández Piñero &amp; Pernalete Ruiz, 2017)","previouslyFormattedCitation":"(Gillies et al., 2019; Hernández Piñero &amp; Pernalete Ruiz, 2017)"},"properties":{"noteIndex":0},"schema":"https://github.com/citation-style-language/schema/raw/master/csl-citation.json"}</w:instrText>
      </w:r>
      <w:r>
        <w:rPr>
          <w:lang w:val="es-MX"/>
        </w:rPr>
        <w:fldChar w:fldCharType="separate"/>
      </w:r>
      <w:r w:rsidRPr="006E53D6">
        <w:rPr>
          <w:noProof/>
          <w:lang w:val="es-MX"/>
        </w:rPr>
        <w:t xml:space="preserve">(Gillies et al., 2019; Hernández Piñero </w:t>
      </w:r>
      <w:r>
        <w:rPr>
          <w:noProof/>
          <w:lang w:val="es-MX"/>
        </w:rPr>
        <w:t>y</w:t>
      </w:r>
      <w:r w:rsidRPr="006E53D6">
        <w:rPr>
          <w:noProof/>
          <w:lang w:val="es-MX"/>
        </w:rPr>
        <w:t xml:space="preserve"> Pernalete Ruiz, 2017)</w:t>
      </w:r>
      <w:r>
        <w:rPr>
          <w:lang w:val="es-MX"/>
        </w:rPr>
        <w:fldChar w:fldCharType="end"/>
      </w:r>
      <w:r>
        <w:rPr>
          <w:lang w:val="es-MX"/>
        </w:rPr>
        <w:t xml:space="preserve"> y con linfomas, entre los que se incluyen el mieloma múltiple y la leucemia linfocítica crónica </w:t>
      </w:r>
      <w:r>
        <w:rPr>
          <w:lang w:val="es-MX"/>
        </w:rPr>
        <w:fldChar w:fldCharType="begin" w:fldLock="1"/>
      </w:r>
      <w:r>
        <w:rPr>
          <w:lang w:val="es-MX"/>
        </w:rPr>
        <w:instrText>ADDIN CSL_CITATION {"citationItems":[{"id":"ITEM-1","itemData":{"DOI":"10.1088/1361-6498/abbe37","ISSN":"1361-6498 (Electronic)","PMID":"33017815","abstract":"The ability of ionising radiation to induce lymphoma is unclear. Here, we present a narrative review of epidemiological evidence of the risk of lymphoma, including chronic lymphocytic leukaemia (CLL) and multiple myeloma (MM), among various exposed populations including atomic bombing survivors, industrial and medical radiation workers and individuals exposed for medical purposes. Overall, there is a suggestion of a positive dose dependent association between radiation exposure and lymphoma. The magnitude of this association is highly imprecise, however, with wide confidence intervals frequently including zero risk. External comparisons tend to show similar incidence and mortality rates to the general population. Currently, there is insufficient information on the impact of age-at-exposure, high versus low linear energy transfer (LET) radiation, external versus internal or acute versus chronic exposures. Associations are stronger for males than females, and stronger for non-Hodgkin lymphoma (NHL) and MM than for Hodgkin lymphoma (HL), while the risk of radiation induced CLL may be non-existent. This broad grouping of diverse diseases could potentially obscure stronger associations for certain subtypes, each with a different cell-of-origin. Additionally, the classification of malignancies as leukaemia or lymphoma may result in similar diseases being analysed separately while distinct diseases are analysed in the same category. Uncertainty in cell-of-origin means the appropriate organ for dose response analysis is unclear. Further uncertainties arise from potential confounding or bias due to infectious causes and immunosuppression. The potential interaction between radiation and other risk factors is unknown. Combined, these uncertainties make lymphoma perhaps the most challenging malignancy to study in radiation epidemiology.","author":[{"dropping-particle":"","family":"Harbron","given":"Richard W","non-dropping-particle":"","parse-names":false,"suffix":""},{"dropping-particle":"","family":"Pasqual","given":"Elisa","non-dropping-particle":"","parse-names":false,"suffix":""}],"container-title":"Journal of radiological protection","id":"ITEM-1","issued":{"date-parts":[["2020","10"]]},"language":"eng","page":"R151-R185","publisher-place":"England","title":"Ionising radiation as a risk factor for lymphoma: A review.","type":"article-journal","volume":"40"},"uris":["http://www.mendeley.com/documents/?uuid=2defa0a8-4de9-4de2-baa1-c619e39e5b23"]}],"mendeley":{"formattedCitation":"(Harbron &amp; Pasqual, 2020)","manualFormatting":"(Harbron y Pasqual, 2020)","plainTextFormattedCitation":"(Harbron &amp; Pasqual, 2020)","previouslyFormattedCitation":"(Harbron &amp; Pasqual, 2020)"},"properties":{"noteIndex":0},"schema":"https://github.com/citation-style-language/schema/raw/master/csl-citation.json"}</w:instrText>
      </w:r>
      <w:r>
        <w:rPr>
          <w:lang w:val="es-MX"/>
        </w:rPr>
        <w:fldChar w:fldCharType="separate"/>
      </w:r>
      <w:r w:rsidRPr="006E53D6">
        <w:rPr>
          <w:noProof/>
          <w:lang w:val="es-MX"/>
        </w:rPr>
        <w:t xml:space="preserve">(Harbron </w:t>
      </w:r>
      <w:r>
        <w:rPr>
          <w:noProof/>
          <w:lang w:val="es-MX"/>
        </w:rPr>
        <w:t>y</w:t>
      </w:r>
      <w:r w:rsidRPr="006E53D6">
        <w:rPr>
          <w:noProof/>
          <w:lang w:val="es-MX"/>
        </w:rPr>
        <w:t xml:space="preserve"> Pasqual, 2020)</w:t>
      </w:r>
      <w:r>
        <w:rPr>
          <w:lang w:val="es-MX"/>
        </w:rPr>
        <w:fldChar w:fldCharType="end"/>
      </w:r>
      <w:r>
        <w:rPr>
          <w:lang w:val="es-MX"/>
        </w:rPr>
        <w:t>.</w:t>
      </w:r>
    </w:p>
    <w:p w14:paraId="29A9E468" w14:textId="77777777" w:rsidR="00AF42EC" w:rsidRDefault="00AF42EC" w:rsidP="00AF42EC">
      <w:pPr>
        <w:rPr>
          <w:lang w:val="es-MX"/>
        </w:rPr>
      </w:pPr>
      <w:r>
        <w:rPr>
          <w:lang w:val="es-MX"/>
        </w:rPr>
        <w:t xml:space="preserve">En su estudio, </w:t>
      </w:r>
      <w:r>
        <w:rPr>
          <w:lang w:val="es-MX"/>
        </w:rPr>
        <w:fldChar w:fldCharType="begin" w:fldLock="1"/>
      </w:r>
      <w:r>
        <w:rPr>
          <w:lang w:val="es-MX"/>
        </w:rPr>
        <w:instrText>ADDIN CSL_CITATION {"citationItems":[{"id":"ITEM-1","itemData":{"DOI":"10.1667/RR15358.1","ISSN":"1938-5404 (Electronic)","PMID":"31449440","abstract":"While the link between risk of leukemia and acute radiation exposure is well  established for large doses received acutely, uncertainty remains around the translation of these risk estimates to occupational exposure scenarios where the doses are low and accumulated over time, possibly over many years. We present leukemia incidence and mortality radiation risk estimates derived from the National Registry for Radiation Workers, which is a large cohort of occupationally exposed workers from the United Kingdom (UK). The cohort comprised 173,081 workers from the UK who were monitored for occupational exposure to radiation. The cohort was followed for a total of 5.3 million person-years and the incidence and mortality due to leukemia was identified through to the end of follow-up in 2011. Poisson regression was used to investigate the relationship between cumulative radiation dose and leukemia mortality and incidence rates using excess relative risk (ERR) and excess additive risk (EAR) models. The results of this work showed a collective dose of 4,414 person-Sv accumulated by the cohort with an average cumulative dose of 25.5 mSv. Among male workers both the ERR and EAR models showed evidence of increased leukemia risk (excluding chronic lymphatic leukemia) associated with increasing cumulative dose. The ERR was 1.38 per Sv (90% CI: 0.04; 3.24) and EAR was 1.33 per 10,000 person-year-Sv (90% CI: 0.04; 2.89) when a linear model was used. These excess risks were driven by increased risks for chronic myeloid leukemia [ERR/Sv = 6.77 (90% CI: 2.14; 15.44)]. In conclusion, this study provides further evidence that leukemia risks may be increased by low-dose and protracted external radiation exposure. The risks are generally consistent with those observed in the atomic bomb survivor studies, as well as with risk coefficients on which international radiation safety standards, including the dose limits and constraints used to control exposures, are based.","author":[{"dropping-particle":"","family":"Gillies","given":"Michael","non-dropping-particle":"","parse-names":false,"suffix":""},{"dropping-particle":"","family":"Haylock","given":"Richard","non-dropping-particle":"","parse-names":false,"suffix":""},{"dropping-particle":"","family":"Hunter","given":"Nezhat","non-dropping-particle":"","parse-names":false,"suffix":""},{"dropping-particle":"","family":"Zhang","given":"Wei","non-dropping-particle":"","parse-names":false,"suffix":""}],"container-title":"Radiation research","id":"ITEM-1","issue":"5","issued":{"date-parts":[["2019","11"]]},"language":"eng","page":"527-537","publisher-place":"United States","title":"Risk of Leukemia Associated with Protracted Low-Dose Radiation Exposure: Updated  Results from the National Registry for Radiation Workers Study.","type":"article-journal","volume":"192"},"uris":["http://www.mendeley.com/documents/?uuid=4c831e7e-9ff3-4997-b5d5-fadbdc621e27"]}],"mendeley":{"formattedCitation":"(Gillies et al., 2019)","manualFormatting":"Gillies et al. (2019)","plainTextFormattedCitation":"(Gillies et al., 2019)","previouslyFormattedCitation":"(Gillies et al., 2019)"},"properties":{"noteIndex":0},"schema":"https://github.com/citation-style-language/schema/raw/master/csl-citation.json"}</w:instrText>
      </w:r>
      <w:r>
        <w:rPr>
          <w:lang w:val="es-MX"/>
        </w:rPr>
        <w:fldChar w:fldCharType="separate"/>
      </w:r>
      <w:r w:rsidRPr="006E53D6">
        <w:rPr>
          <w:noProof/>
          <w:lang w:val="es-MX"/>
        </w:rPr>
        <w:t>Gillies et al.</w:t>
      </w:r>
      <w:r>
        <w:rPr>
          <w:noProof/>
          <w:lang w:val="es-MX"/>
        </w:rPr>
        <w:t xml:space="preserve"> (</w:t>
      </w:r>
      <w:r w:rsidRPr="006E53D6">
        <w:rPr>
          <w:noProof/>
          <w:lang w:val="es-MX"/>
        </w:rPr>
        <w:t>2019)</w:t>
      </w:r>
      <w:r>
        <w:rPr>
          <w:lang w:val="es-MX"/>
        </w:rPr>
        <w:fldChar w:fldCharType="end"/>
      </w:r>
      <w:r>
        <w:rPr>
          <w:lang w:val="es-MX"/>
        </w:rPr>
        <w:t xml:space="preserve">, </w:t>
      </w:r>
      <w:r w:rsidRPr="008C168E">
        <w:rPr>
          <w:lang w:val="es-MX"/>
        </w:rPr>
        <w:t>estima</w:t>
      </w:r>
      <w:r>
        <w:rPr>
          <w:lang w:val="es-MX"/>
        </w:rPr>
        <w:t>ron</w:t>
      </w:r>
      <w:r w:rsidRPr="008C168E">
        <w:rPr>
          <w:lang w:val="es-MX"/>
        </w:rPr>
        <w:t xml:space="preserve"> </w:t>
      </w:r>
      <w:r>
        <w:rPr>
          <w:lang w:val="es-MX"/>
        </w:rPr>
        <w:t>el</w:t>
      </w:r>
      <w:r w:rsidRPr="008C168E">
        <w:rPr>
          <w:lang w:val="es-MX"/>
        </w:rPr>
        <w:t xml:space="preserve"> riesgo de </w:t>
      </w:r>
      <w:r>
        <w:rPr>
          <w:lang w:val="es-MX"/>
        </w:rPr>
        <w:t xml:space="preserve">la </w:t>
      </w:r>
      <w:r w:rsidRPr="008C168E">
        <w:rPr>
          <w:lang w:val="es-MX"/>
        </w:rPr>
        <w:t xml:space="preserve">radiación </w:t>
      </w:r>
      <w:r>
        <w:rPr>
          <w:lang w:val="es-MX"/>
        </w:rPr>
        <w:t>para la</w:t>
      </w:r>
      <w:r w:rsidRPr="008C168E">
        <w:rPr>
          <w:lang w:val="es-MX"/>
        </w:rPr>
        <w:t xml:space="preserve"> incidencia de leucemia y mortalidad derivadas</w:t>
      </w:r>
      <w:r>
        <w:rPr>
          <w:lang w:val="es-MX"/>
        </w:rPr>
        <w:t xml:space="preserve"> de una</w:t>
      </w:r>
      <w:r w:rsidRPr="008C168E">
        <w:rPr>
          <w:lang w:val="es-MX"/>
        </w:rPr>
        <w:t xml:space="preserve"> cohorte </w:t>
      </w:r>
      <w:r>
        <w:rPr>
          <w:lang w:val="es-MX"/>
        </w:rPr>
        <w:t>de 173 081</w:t>
      </w:r>
      <w:r w:rsidRPr="008C168E">
        <w:rPr>
          <w:lang w:val="es-MX"/>
        </w:rPr>
        <w:t xml:space="preserve"> trabajadores expuestos ocupacionalmente </w:t>
      </w:r>
      <w:r>
        <w:rPr>
          <w:lang w:val="es-MX"/>
        </w:rPr>
        <w:t>en el</w:t>
      </w:r>
      <w:r w:rsidRPr="008C168E">
        <w:rPr>
          <w:lang w:val="es-MX"/>
        </w:rPr>
        <w:t xml:space="preserve"> Reino Unido. </w:t>
      </w:r>
      <w:r>
        <w:rPr>
          <w:lang w:val="es-MX"/>
        </w:rPr>
        <w:t>Los participantes</w:t>
      </w:r>
      <w:r w:rsidRPr="008C168E">
        <w:rPr>
          <w:lang w:val="es-MX"/>
        </w:rPr>
        <w:t xml:space="preserve"> fueron monitoreados por exposición ocupacional a la radiación. Se siguió a la cohorte durante un total de 5,3 millones de personas-año y</w:t>
      </w:r>
      <w:r>
        <w:rPr>
          <w:lang w:val="es-MX"/>
        </w:rPr>
        <w:t xml:space="preserve"> pudo</w:t>
      </w:r>
      <w:r w:rsidRPr="008C168E">
        <w:rPr>
          <w:lang w:val="es-MX"/>
        </w:rPr>
        <w:t xml:space="preserve"> identific</w:t>
      </w:r>
      <w:r>
        <w:rPr>
          <w:lang w:val="es-MX"/>
        </w:rPr>
        <w:t>arse</w:t>
      </w:r>
      <w:r w:rsidRPr="008C168E">
        <w:rPr>
          <w:lang w:val="es-MX"/>
        </w:rPr>
        <w:t xml:space="preserve"> </w:t>
      </w:r>
      <w:r>
        <w:rPr>
          <w:lang w:val="es-MX"/>
        </w:rPr>
        <w:t xml:space="preserve">tanto </w:t>
      </w:r>
      <w:r w:rsidRPr="008C168E">
        <w:rPr>
          <w:lang w:val="es-MX"/>
        </w:rPr>
        <w:t xml:space="preserve">la incidencia </w:t>
      </w:r>
      <w:r>
        <w:rPr>
          <w:lang w:val="es-MX"/>
        </w:rPr>
        <w:t>como</w:t>
      </w:r>
      <w:r w:rsidRPr="008C168E">
        <w:rPr>
          <w:lang w:val="es-MX"/>
        </w:rPr>
        <w:t xml:space="preserve"> la mortalidad </w:t>
      </w:r>
      <w:r>
        <w:rPr>
          <w:lang w:val="es-MX"/>
        </w:rPr>
        <w:t>debida a</w:t>
      </w:r>
      <w:r w:rsidRPr="008C168E">
        <w:rPr>
          <w:lang w:val="es-MX"/>
        </w:rPr>
        <w:t xml:space="preserve"> la leucemia hasta el final del seguimiento. Se </w:t>
      </w:r>
      <w:r>
        <w:rPr>
          <w:lang w:val="es-MX"/>
        </w:rPr>
        <w:t>investigó</w:t>
      </w:r>
      <w:r w:rsidRPr="008C168E">
        <w:rPr>
          <w:lang w:val="es-MX"/>
        </w:rPr>
        <w:t xml:space="preserve"> la relación entre la dosis de radiación acumulada y la mortalidad por leucemia</w:t>
      </w:r>
      <w:r>
        <w:rPr>
          <w:lang w:val="es-MX"/>
        </w:rPr>
        <w:t xml:space="preserve">. </w:t>
      </w:r>
      <w:r w:rsidRPr="008C168E">
        <w:rPr>
          <w:lang w:val="es-MX"/>
        </w:rPr>
        <w:t xml:space="preserve">Los resultados de este trabajo mostraron una dosis colectiva de 4.414 Sv-persona acumulada por la cohorte con una dosis acumulada promedio de 25,5 </w:t>
      </w:r>
      <w:proofErr w:type="spellStart"/>
      <w:r w:rsidRPr="008C168E">
        <w:rPr>
          <w:lang w:val="es-MX"/>
        </w:rPr>
        <w:t>mSv</w:t>
      </w:r>
      <w:proofErr w:type="spellEnd"/>
      <w:r w:rsidRPr="008C168E">
        <w:rPr>
          <w:lang w:val="es-MX"/>
        </w:rPr>
        <w:t xml:space="preserve">. </w:t>
      </w:r>
    </w:p>
    <w:p w14:paraId="75AC3109" w14:textId="77777777" w:rsidR="00AF42EC" w:rsidRDefault="00AF42EC" w:rsidP="00AF42EC">
      <w:pPr>
        <w:rPr>
          <w:lang w:val="es-MX"/>
        </w:rPr>
      </w:pPr>
      <w:r>
        <w:rPr>
          <w:lang w:val="es-MX"/>
        </w:rPr>
        <w:t>L</w:t>
      </w:r>
      <w:r w:rsidRPr="008C168E">
        <w:rPr>
          <w:lang w:val="es-MX"/>
        </w:rPr>
        <w:t>os trabajadores varones</w:t>
      </w:r>
      <w:r>
        <w:rPr>
          <w:lang w:val="es-MX"/>
        </w:rPr>
        <w:t xml:space="preserve"> </w:t>
      </w:r>
      <w:r w:rsidRPr="008C168E">
        <w:rPr>
          <w:lang w:val="es-MX"/>
        </w:rPr>
        <w:t xml:space="preserve">mostraron un mayor riesgo de leucemia (excluyendo la leucemia linfática crónica) asociado con el aumento de la dosis acumulada. En conclusión, este estudio proporciona más evidencia de que los riesgos de leucemia pueden aumentar con la exposición prolongada y a dosis bajas a la radiación externa. </w:t>
      </w:r>
      <w:r>
        <w:rPr>
          <w:lang w:val="es-MX"/>
        </w:rPr>
        <w:t xml:space="preserve">En este trabajo, los riesgos coincidieron con los </w:t>
      </w:r>
      <w:r w:rsidRPr="008C168E">
        <w:rPr>
          <w:lang w:val="es-MX"/>
        </w:rPr>
        <w:t xml:space="preserve">coeficientes de riesgo en los que se basan las normas internacionales de seguridad </w:t>
      </w:r>
      <w:r w:rsidRPr="008C168E">
        <w:rPr>
          <w:lang w:val="es-MX"/>
        </w:rPr>
        <w:lastRenderedPageBreak/>
        <w:t>radiológica, incluidos los límites de dosis y las restricciones utilizadas para controlar las exposiciones</w:t>
      </w:r>
      <w:r>
        <w:rPr>
          <w:lang w:val="es-MX"/>
        </w:rPr>
        <w:t xml:space="preserve"> </w:t>
      </w:r>
      <w:r>
        <w:rPr>
          <w:lang w:val="es-MX"/>
        </w:rPr>
        <w:fldChar w:fldCharType="begin" w:fldLock="1"/>
      </w:r>
      <w:r>
        <w:rPr>
          <w:lang w:val="es-MX"/>
        </w:rPr>
        <w:instrText>ADDIN CSL_CITATION {"citationItems":[{"id":"ITEM-1","itemData":{"DOI":"10.1667/RR15358.1","ISSN":"1938-5404 (Electronic)","PMID":"31449440","abstract":"While the link between risk of leukemia and acute radiation exposure is well  established for large doses received acutely, uncertainty remains around the translation of these risk estimates to occupational exposure scenarios where the doses are low and accumulated over time, possibly over many years. We present leukemia incidence and mortality radiation risk estimates derived from the National Registry for Radiation Workers, which is a large cohort of occupationally exposed workers from the United Kingdom (UK). The cohort comprised 173,081 workers from the UK who were monitored for occupational exposure to radiation. The cohort was followed for a total of 5.3 million person-years and the incidence and mortality due to leukemia was identified through to the end of follow-up in 2011. Poisson regression was used to investigate the relationship between cumulative radiation dose and leukemia mortality and incidence rates using excess relative risk (ERR) and excess additive risk (EAR) models. The results of this work showed a collective dose of 4,414 person-Sv accumulated by the cohort with an average cumulative dose of 25.5 mSv. Among male workers both the ERR and EAR models showed evidence of increased leukemia risk (excluding chronic lymphatic leukemia) associated with increasing cumulative dose. The ERR was 1.38 per Sv (90% CI: 0.04; 3.24) and EAR was 1.33 per 10,000 person-year-Sv (90% CI: 0.04; 2.89) when a linear model was used. These excess risks were driven by increased risks for chronic myeloid leukemia [ERR/Sv = 6.77 (90% CI: 2.14; 15.44)]. In conclusion, this study provides further evidence that leukemia risks may be increased by low-dose and protracted external radiation exposure. The risks are generally consistent with those observed in the atomic bomb survivor studies, as well as with risk coefficients on which international radiation safety standards, including the dose limits and constraints used to control exposures, are based.","author":[{"dropping-particle":"","family":"Gillies","given":"Michael","non-dropping-particle":"","parse-names":false,"suffix":""},{"dropping-particle":"","family":"Haylock","given":"Richard","non-dropping-particle":"","parse-names":false,"suffix":""},{"dropping-particle":"","family":"Hunter","given":"Nezhat","non-dropping-particle":"","parse-names":false,"suffix":""},{"dropping-particle":"","family":"Zhang","given":"Wei","non-dropping-particle":"","parse-names":false,"suffix":""}],"container-title":"Radiation research","id":"ITEM-1","issue":"5","issued":{"date-parts":[["2019","11"]]},"language":"eng","page":"527-537","publisher-place":"United States","title":"Risk of Leukemia Associated with Protracted Low-Dose Radiation Exposure: Updated  Results from the National Registry for Radiation Workers Study.","type":"article-journal","volume":"192"},"uris":["http://www.mendeley.com/documents/?uuid=4c831e7e-9ff3-4997-b5d5-fadbdc621e27"]}],"mendeley":{"formattedCitation":"(Gillies et al., 2019)","plainTextFormattedCitation":"(Gillies et al., 2019)","previouslyFormattedCitation":"(Gillies et al., 2019)"},"properties":{"noteIndex":0},"schema":"https://github.com/citation-style-language/schema/raw/master/csl-citation.json"}</w:instrText>
      </w:r>
      <w:r>
        <w:rPr>
          <w:lang w:val="es-MX"/>
        </w:rPr>
        <w:fldChar w:fldCharType="separate"/>
      </w:r>
      <w:r w:rsidRPr="00472070">
        <w:rPr>
          <w:noProof/>
          <w:lang w:val="es-MX"/>
        </w:rPr>
        <w:t>(Gillies et al., 2019)</w:t>
      </w:r>
      <w:r>
        <w:rPr>
          <w:lang w:val="es-MX"/>
        </w:rPr>
        <w:fldChar w:fldCharType="end"/>
      </w:r>
      <w:r>
        <w:rPr>
          <w:lang w:val="es-MX"/>
        </w:rPr>
        <w:t>.</w:t>
      </w:r>
    </w:p>
    <w:p w14:paraId="69E21C81" w14:textId="77777777" w:rsidR="00AF42EC" w:rsidRDefault="00AF42EC" w:rsidP="00AF42EC">
      <w:pPr>
        <w:rPr>
          <w:lang w:val="es-MX"/>
        </w:rPr>
      </w:pPr>
      <w:r>
        <w:rPr>
          <w:lang w:val="es-MX"/>
        </w:rPr>
        <w:t>Es importante tomar en cuenta las medidas de protección radiológica en los centros de salud donde se realizan actividades que impliquen el uso de radiaciones ionizantes con fines diagnósticos o terapéuticos. La salud de los trabajadores dependerá en gran medida del respeto a las dosis umbrales establecidas para evitar la aparición de patologías que sean consecuencia de dicha exposición.</w:t>
      </w:r>
    </w:p>
    <w:p w14:paraId="226C72FB" w14:textId="77777777" w:rsidR="00AF42EC" w:rsidRDefault="00AF42EC" w:rsidP="00AF42EC">
      <w:pPr>
        <w:rPr>
          <w:lang w:val="es-MX"/>
        </w:rPr>
      </w:pPr>
      <w:r>
        <w:rPr>
          <w:lang w:val="es-MX"/>
        </w:rPr>
        <w:t>También el trabajador debe tomar conciencia de su responsabilidad para con su propia salud. Si la institución ofrece los equipos de protección radiológica, es necesario que los miembros del personal les den el uso correspondiente. Este hecho contribuiría a la reducción de eventos asociados con la exposición ocupacional.</w:t>
      </w:r>
    </w:p>
    <w:p w14:paraId="4F954D1F" w14:textId="18A6C1CD" w:rsidR="00C709C8" w:rsidRPr="00F462C3" w:rsidRDefault="00C709C8" w:rsidP="00AF42EC">
      <w:pPr>
        <w:rPr>
          <w:lang w:val="es-EC"/>
        </w:rPr>
      </w:pPr>
    </w:p>
    <w:p w14:paraId="5065A4DC" w14:textId="66727AC7" w:rsidR="00AF42EC" w:rsidRPr="00F462C3" w:rsidRDefault="00AF42EC" w:rsidP="00AF42EC">
      <w:pPr>
        <w:rPr>
          <w:lang w:val="es-EC"/>
        </w:rPr>
      </w:pPr>
    </w:p>
    <w:p w14:paraId="50DD0733" w14:textId="4A6A0060" w:rsidR="00AF42EC" w:rsidRPr="00F462C3" w:rsidRDefault="00AF42EC" w:rsidP="00AF42EC">
      <w:pPr>
        <w:rPr>
          <w:lang w:val="es-EC"/>
        </w:rPr>
      </w:pPr>
    </w:p>
    <w:p w14:paraId="5F9D3C56" w14:textId="2E20AACD" w:rsidR="00AF42EC" w:rsidRPr="00F462C3" w:rsidRDefault="00AF42EC" w:rsidP="00AF42EC">
      <w:pPr>
        <w:rPr>
          <w:lang w:val="es-EC"/>
        </w:rPr>
      </w:pPr>
    </w:p>
    <w:p w14:paraId="3645421B" w14:textId="1A05D22A" w:rsidR="00AF42EC" w:rsidRPr="00F462C3" w:rsidRDefault="00AF42EC" w:rsidP="00AF42EC">
      <w:pPr>
        <w:rPr>
          <w:lang w:val="es-EC"/>
        </w:rPr>
      </w:pPr>
    </w:p>
    <w:p w14:paraId="6C5C4C41" w14:textId="2BE63FE4" w:rsidR="00AF42EC" w:rsidRPr="00F462C3" w:rsidRDefault="00AF42EC" w:rsidP="00AF42EC">
      <w:pPr>
        <w:rPr>
          <w:lang w:val="es-EC"/>
        </w:rPr>
      </w:pPr>
    </w:p>
    <w:p w14:paraId="3B2DE56B" w14:textId="6AC720AC" w:rsidR="00AF42EC" w:rsidRPr="00F462C3" w:rsidRDefault="00AF42EC" w:rsidP="00AF42EC">
      <w:pPr>
        <w:rPr>
          <w:lang w:val="es-EC"/>
        </w:rPr>
      </w:pPr>
    </w:p>
    <w:p w14:paraId="743D486A" w14:textId="6E0FF3EE" w:rsidR="00AF42EC" w:rsidRPr="00F462C3" w:rsidRDefault="00AF42EC" w:rsidP="00AF42EC">
      <w:pPr>
        <w:rPr>
          <w:lang w:val="es-EC"/>
        </w:rPr>
      </w:pPr>
    </w:p>
    <w:p w14:paraId="750DE12D" w14:textId="77777777" w:rsidR="00AF42EC" w:rsidRPr="00F462C3" w:rsidRDefault="00AF42EC" w:rsidP="00AF42EC">
      <w:pPr>
        <w:rPr>
          <w:lang w:val="es-EC"/>
        </w:rPr>
      </w:pPr>
    </w:p>
    <w:p w14:paraId="3235D0AC" w14:textId="55931499" w:rsidR="00C709C8" w:rsidRPr="00F462C3" w:rsidRDefault="00C709C8" w:rsidP="00C709C8">
      <w:pPr>
        <w:rPr>
          <w:lang w:val="es-EC"/>
        </w:rPr>
      </w:pPr>
    </w:p>
    <w:p w14:paraId="294189B3" w14:textId="77777777" w:rsidR="00C709C8" w:rsidRDefault="00C709C8" w:rsidP="00C709C8">
      <w:pPr>
        <w:pStyle w:val="Ttulo1"/>
      </w:pPr>
      <w:bookmarkStart w:id="44" w:name="_Toc69097067"/>
      <w:bookmarkStart w:id="45" w:name="_Toc79421803"/>
      <w:r>
        <w:lastRenderedPageBreak/>
        <w:t>CONCLUSIONES</w:t>
      </w:r>
      <w:bookmarkEnd w:id="44"/>
      <w:bookmarkEnd w:id="45"/>
    </w:p>
    <w:p w14:paraId="03779FBC" w14:textId="77777777" w:rsidR="00AF42EC" w:rsidRPr="00207427" w:rsidRDefault="00AF42EC" w:rsidP="00AF42EC">
      <w:pPr>
        <w:rPr>
          <w:lang w:val="es-EC"/>
        </w:rPr>
      </w:pPr>
      <w:r w:rsidRPr="00207427">
        <w:rPr>
          <w:lang w:val="es-EC"/>
        </w:rPr>
        <w:t>El uso de radiaciones ionizantes en las instituciones hospitalarias implica un riesgo para la salud de los trabajadores quienes se exponen continuamente a estas. La investigación permitió evidenciar la existencia de distintas alteraciones clínicas en la salud del personal expuesto. Entre ellas destacan el papel de las radiaciones en la incidencia de cánceres como la leucemia y varios linfomas, la infertilidad tanto masculina como femenina, las afecciones oculares como las cataratas y las alteraciones de la función tiroidea.</w:t>
      </w:r>
    </w:p>
    <w:p w14:paraId="1F379AE9" w14:textId="77777777" w:rsidR="00AF42EC" w:rsidRPr="00207427" w:rsidRDefault="00AF42EC" w:rsidP="00AF42EC">
      <w:pPr>
        <w:rPr>
          <w:lang w:val="es-EC"/>
        </w:rPr>
      </w:pPr>
      <w:r w:rsidRPr="00207427">
        <w:rPr>
          <w:lang w:val="es-EC"/>
        </w:rPr>
        <w:t xml:space="preserve">Esta línea de investigación se encuentra activa y se están explorando nuevas relaciones que incluyen los posibles efectos de las radiaciones ionizantes en la salud cardiovascular y en enfermedades como la de Parkinson. El papel de las revisiones sistemáticas en la generación de evidencia ha sido fundamental para intentar entender los mecanismos involucrados en la etiología de las cataratas como consecuencia de la exposición ocupacional a las radiaciones ionizantes y la </w:t>
      </w:r>
      <w:proofErr w:type="spellStart"/>
      <w:r w:rsidRPr="00207427">
        <w:rPr>
          <w:lang w:val="es-EC"/>
        </w:rPr>
        <w:t>genotoxicidad</w:t>
      </w:r>
      <w:proofErr w:type="spellEnd"/>
      <w:r w:rsidRPr="00207427">
        <w:rPr>
          <w:lang w:val="es-EC"/>
        </w:rPr>
        <w:t>. No están claros aún los mecanismos etiológicos de las alteraciones tiroideas.</w:t>
      </w:r>
    </w:p>
    <w:p w14:paraId="333E90AE" w14:textId="77777777" w:rsidR="00AF42EC" w:rsidRPr="00207427" w:rsidRDefault="00AF42EC" w:rsidP="00AF42EC">
      <w:pPr>
        <w:rPr>
          <w:lang w:val="es-EC"/>
        </w:rPr>
      </w:pPr>
      <w:r w:rsidRPr="00207427">
        <w:rPr>
          <w:lang w:val="es-EC"/>
        </w:rPr>
        <w:t>Cabe resaltar que ante el riesgo de desarrollar las alteraciones mencionadas en este estudio es necesario establecer una corresponsabilidad entre las instituciones de salud que trabajan con radiaciones ionizantes y los trabajadores. Las primeras deben proveer las condiciones y los equipos de protección personal para minimizar los riesgos de desarrollar enfermedades ocupacionales y los trabajadores comprometerse a utilizar los equipos de protección personal para cuidarse a sí mismos.</w:t>
      </w:r>
    </w:p>
    <w:p w14:paraId="1A945F61" w14:textId="77777777" w:rsidR="00941F3B" w:rsidRPr="00941F3B" w:rsidRDefault="00941F3B" w:rsidP="00941F3B">
      <w:pPr>
        <w:rPr>
          <w:lang w:val="es-EC"/>
        </w:rPr>
      </w:pPr>
    </w:p>
    <w:p w14:paraId="63B099FB" w14:textId="77777777" w:rsidR="00941F3B" w:rsidRDefault="00941F3B" w:rsidP="00FF5626">
      <w:pPr>
        <w:rPr>
          <w:lang w:val="es-EC"/>
        </w:rPr>
      </w:pPr>
    </w:p>
    <w:p w14:paraId="7C27FAFD" w14:textId="10D8DE80" w:rsidR="00F7739A" w:rsidRDefault="00F7739A">
      <w:pPr>
        <w:rPr>
          <w:lang w:val="es-EC"/>
        </w:rPr>
      </w:pPr>
    </w:p>
    <w:p w14:paraId="6ADC8E6B" w14:textId="2A50885F" w:rsidR="002634DF" w:rsidRDefault="002634DF">
      <w:pPr>
        <w:rPr>
          <w:lang w:val="es-EC"/>
        </w:rPr>
      </w:pPr>
    </w:p>
    <w:p w14:paraId="6E8C74C2" w14:textId="1D6824EC" w:rsidR="002634DF" w:rsidRDefault="002634DF">
      <w:pPr>
        <w:rPr>
          <w:lang w:val="es-EC"/>
        </w:rPr>
      </w:pPr>
    </w:p>
    <w:p w14:paraId="7876C962" w14:textId="0810854F" w:rsidR="002634DF" w:rsidRDefault="002634DF" w:rsidP="002634DF">
      <w:pPr>
        <w:pStyle w:val="Ttulo2"/>
      </w:pPr>
      <w:bookmarkStart w:id="46" w:name="_Toc79421804"/>
      <w:r>
        <w:lastRenderedPageBreak/>
        <w:t>Resumen de los artículos</w:t>
      </w:r>
      <w:bookmarkEnd w:id="46"/>
    </w:p>
    <w:p w14:paraId="4BC9728A" w14:textId="77777777" w:rsidR="00D3373F" w:rsidRPr="000E5351" w:rsidRDefault="00D3373F" w:rsidP="00D3373F">
      <w:pPr>
        <w:rPr>
          <w:lang w:val="es-EC"/>
        </w:rPr>
      </w:pPr>
      <w:r w:rsidRPr="000E5351">
        <w:rPr>
          <w:lang w:val="es-EC"/>
        </w:rPr>
        <w:t>Estudio 1:</w:t>
      </w:r>
    </w:p>
    <w:p w14:paraId="0A3C00A0" w14:textId="7373615E" w:rsidR="00D3373F" w:rsidRPr="000E5351" w:rsidRDefault="00D3373F" w:rsidP="00D3373F">
      <w:pPr>
        <w:rPr>
          <w:lang w:val="es-EC"/>
        </w:rPr>
      </w:pPr>
      <w:r w:rsidRPr="000E5351">
        <w:rPr>
          <w:lang w:val="es-EC"/>
        </w:rPr>
        <w:t xml:space="preserve">País: </w:t>
      </w:r>
      <w:r w:rsidR="00B03A46">
        <w:rPr>
          <w:lang w:val="es-EC"/>
        </w:rPr>
        <w:t>Colombia</w:t>
      </w:r>
    </w:p>
    <w:p w14:paraId="3AF0A5E2" w14:textId="2BA2326F" w:rsidR="00D3373F" w:rsidRDefault="00D3373F" w:rsidP="00D3373F">
      <w:pPr>
        <w:rPr>
          <w:lang w:val="es-EC"/>
        </w:rPr>
      </w:pPr>
      <w:r w:rsidRPr="000E5351">
        <w:rPr>
          <w:lang w:val="es-EC"/>
        </w:rPr>
        <w:t xml:space="preserve">Autores: </w:t>
      </w:r>
      <w:proofErr w:type="spellStart"/>
      <w:r w:rsidR="00B03A46">
        <w:rPr>
          <w:lang w:val="es-EC"/>
        </w:rPr>
        <w:t>Aristizábal</w:t>
      </w:r>
      <w:proofErr w:type="spellEnd"/>
      <w:r w:rsidR="00B03A46">
        <w:rPr>
          <w:lang w:val="es-EC"/>
        </w:rPr>
        <w:t xml:space="preserve">, </w:t>
      </w:r>
      <w:r w:rsidR="000F28F2">
        <w:rPr>
          <w:lang w:val="es-EC"/>
        </w:rPr>
        <w:t>J.</w:t>
      </w:r>
    </w:p>
    <w:p w14:paraId="08758CC4" w14:textId="4B77A205" w:rsidR="000F28F2" w:rsidRPr="000E5351" w:rsidRDefault="000F28F2" w:rsidP="00D3373F">
      <w:pPr>
        <w:rPr>
          <w:lang w:val="es-EC"/>
        </w:rPr>
      </w:pPr>
      <w:r>
        <w:rPr>
          <w:lang w:val="es-EC"/>
        </w:rPr>
        <w:t>Año: 2020</w:t>
      </w:r>
    </w:p>
    <w:p w14:paraId="3D18ABF0" w14:textId="16982D38" w:rsidR="00D3373F" w:rsidRPr="00B03A46" w:rsidRDefault="00D3373F" w:rsidP="00D3373F">
      <w:pPr>
        <w:rPr>
          <w:lang w:val="es-EC"/>
        </w:rPr>
      </w:pPr>
      <w:r w:rsidRPr="000E5351">
        <w:rPr>
          <w:lang w:val="es-EC"/>
        </w:rPr>
        <w:t xml:space="preserve">Título: </w:t>
      </w:r>
      <w:r w:rsidR="00B03A46" w:rsidRPr="00B03A46">
        <w:rPr>
          <w:rFonts w:cs="Arial"/>
          <w:noProof/>
          <w:szCs w:val="24"/>
          <w:lang w:val="es-EC"/>
        </w:rPr>
        <w:t>Riesgo cardiovascular relacionado con la radiación ionizante</w:t>
      </w:r>
    </w:p>
    <w:p w14:paraId="7688F20C" w14:textId="1CCC7542" w:rsidR="00D3373F" w:rsidRDefault="00D3373F" w:rsidP="00D3373F">
      <w:r>
        <w:t xml:space="preserve">Enlace: </w:t>
      </w:r>
      <w:hyperlink r:id="rId12" w:history="1">
        <w:r w:rsidR="00B03A46" w:rsidRPr="00041A74">
          <w:rPr>
            <w:rStyle w:val="Hipervnculo"/>
          </w:rPr>
          <w:t>https://rccardiologia.com/previos/RCC%202020%20Vol.%2027/RCC_2020_27_S1/RCC_2020_27_S1_021-024.pdf</w:t>
        </w:r>
      </w:hyperlink>
      <w:r w:rsidR="00B03A46">
        <w:t xml:space="preserve"> </w:t>
      </w:r>
    </w:p>
    <w:p w14:paraId="7EBAAAB8" w14:textId="339F9897" w:rsidR="00D3373F" w:rsidRPr="000F28F2" w:rsidRDefault="000F28F2" w:rsidP="00D3373F">
      <w:pPr>
        <w:rPr>
          <w:lang w:val="es-EC"/>
        </w:rPr>
      </w:pPr>
      <w:r>
        <w:rPr>
          <w:lang w:val="es-EC"/>
        </w:rPr>
        <w:t>Hallazgos</w:t>
      </w:r>
      <w:r w:rsidR="00D3373F" w:rsidRPr="00795AB1">
        <w:rPr>
          <w:lang w:val="es-EC"/>
        </w:rPr>
        <w:t xml:space="preserve">: </w:t>
      </w:r>
      <w:r>
        <w:rPr>
          <w:lang w:val="es-EC"/>
        </w:rPr>
        <w:t>L</w:t>
      </w:r>
      <w:r w:rsidRPr="000F28F2">
        <w:rPr>
          <w:lang w:val="es-EC"/>
        </w:rPr>
        <w:t xml:space="preserve">a exposición a la radioterapia </w:t>
      </w:r>
      <w:r>
        <w:rPr>
          <w:lang w:val="es-EC"/>
        </w:rPr>
        <w:t>en la región del tórax</w:t>
      </w:r>
      <w:r w:rsidRPr="000F28F2">
        <w:rPr>
          <w:lang w:val="es-EC"/>
        </w:rPr>
        <w:t xml:space="preserve"> </w:t>
      </w:r>
      <w:r>
        <w:rPr>
          <w:lang w:val="es-EC"/>
        </w:rPr>
        <w:t>se</w:t>
      </w:r>
      <w:r w:rsidRPr="000F28F2">
        <w:rPr>
          <w:lang w:val="es-EC"/>
        </w:rPr>
        <w:t xml:space="preserve"> asocia con enfermedad coronaria </w:t>
      </w:r>
      <w:r>
        <w:rPr>
          <w:lang w:val="es-EC"/>
        </w:rPr>
        <w:t>y con el</w:t>
      </w:r>
      <w:r w:rsidRPr="000F28F2">
        <w:rPr>
          <w:lang w:val="es-EC"/>
        </w:rPr>
        <w:t xml:space="preserve"> </w:t>
      </w:r>
      <w:r>
        <w:rPr>
          <w:lang w:val="es-EC"/>
        </w:rPr>
        <w:t>au</w:t>
      </w:r>
      <w:r w:rsidRPr="000F28F2">
        <w:rPr>
          <w:lang w:val="es-EC"/>
        </w:rPr>
        <w:t xml:space="preserve">mento del riesgo de eventos cardiovasculares. </w:t>
      </w:r>
      <w:r>
        <w:rPr>
          <w:lang w:val="es-EC"/>
        </w:rPr>
        <w:t>Comienza a</w:t>
      </w:r>
      <w:r w:rsidRPr="000F28F2">
        <w:rPr>
          <w:lang w:val="es-EC"/>
        </w:rPr>
        <w:t xml:space="preserve"> evidencia</w:t>
      </w:r>
      <w:r>
        <w:rPr>
          <w:lang w:val="es-EC"/>
        </w:rPr>
        <w:t>rse una</w:t>
      </w:r>
      <w:r w:rsidRPr="000F28F2">
        <w:rPr>
          <w:lang w:val="es-EC"/>
        </w:rPr>
        <w:t xml:space="preserve"> relación entre exposición crónica a dosis moderadas o bajas de radiación y enfermedad cardiovascular.</w:t>
      </w:r>
    </w:p>
    <w:p w14:paraId="75BA328F" w14:textId="5FEC61AF" w:rsidR="00D3373F" w:rsidRPr="000E5351" w:rsidRDefault="00D3373F" w:rsidP="00D3373F">
      <w:pPr>
        <w:rPr>
          <w:lang w:val="es-EC"/>
        </w:rPr>
      </w:pPr>
      <w:r w:rsidRPr="000E5351">
        <w:rPr>
          <w:lang w:val="es-EC"/>
        </w:rPr>
        <w:t xml:space="preserve">Estudio </w:t>
      </w:r>
      <w:r>
        <w:rPr>
          <w:lang w:val="es-EC"/>
        </w:rPr>
        <w:t>2</w:t>
      </w:r>
      <w:r w:rsidRPr="000E5351">
        <w:rPr>
          <w:lang w:val="es-EC"/>
        </w:rPr>
        <w:t>:</w:t>
      </w:r>
    </w:p>
    <w:p w14:paraId="033286EC" w14:textId="4681995B" w:rsidR="00D3373F" w:rsidRPr="000E5351" w:rsidRDefault="00D3373F" w:rsidP="00D3373F">
      <w:pPr>
        <w:rPr>
          <w:lang w:val="es-EC"/>
        </w:rPr>
      </w:pPr>
      <w:r w:rsidRPr="000E5351">
        <w:rPr>
          <w:lang w:val="es-EC"/>
        </w:rPr>
        <w:t xml:space="preserve">País: </w:t>
      </w:r>
      <w:r w:rsidR="00582680">
        <w:rPr>
          <w:lang w:val="es-EC"/>
        </w:rPr>
        <w:t>Rusia</w:t>
      </w:r>
    </w:p>
    <w:p w14:paraId="446EBFA9" w14:textId="4EB8C37C" w:rsidR="00D3373F" w:rsidRDefault="00D3373F" w:rsidP="00D3373F">
      <w:pPr>
        <w:rPr>
          <w:rFonts w:cs="Arial"/>
          <w:noProof/>
          <w:szCs w:val="24"/>
          <w:lang w:val="es-EC"/>
        </w:rPr>
      </w:pPr>
      <w:r w:rsidRPr="000E5351">
        <w:rPr>
          <w:lang w:val="es-EC"/>
        </w:rPr>
        <w:t xml:space="preserve">Autores: </w:t>
      </w:r>
      <w:r w:rsidR="00582680" w:rsidRPr="00582680">
        <w:rPr>
          <w:rFonts w:cs="Arial"/>
          <w:noProof/>
          <w:szCs w:val="24"/>
          <w:lang w:val="es-EC"/>
        </w:rPr>
        <w:t>Azizova, T. V., Bannikova, M. V., Grigoryeva, E. S., Rybkina, V. L., &amp; Hamada, N.</w:t>
      </w:r>
    </w:p>
    <w:p w14:paraId="213045AA" w14:textId="4F83E235" w:rsidR="00582680" w:rsidRPr="00582680" w:rsidRDefault="00582680" w:rsidP="00D3373F">
      <w:r w:rsidRPr="00582680">
        <w:rPr>
          <w:rFonts w:cs="Arial"/>
          <w:noProof/>
          <w:szCs w:val="24"/>
        </w:rPr>
        <w:t>Año: 2021</w:t>
      </w:r>
    </w:p>
    <w:p w14:paraId="67BB8B83" w14:textId="74E52154" w:rsidR="00D3373F" w:rsidRPr="00582680" w:rsidRDefault="00D3373F" w:rsidP="00D3373F">
      <w:proofErr w:type="spellStart"/>
      <w:r w:rsidRPr="00582680">
        <w:t>Título</w:t>
      </w:r>
      <w:proofErr w:type="spellEnd"/>
      <w:r w:rsidRPr="00582680">
        <w:t xml:space="preserve">: </w:t>
      </w:r>
      <w:r w:rsidR="00582680" w:rsidRPr="004E7FAB">
        <w:rPr>
          <w:rFonts w:cs="Arial"/>
          <w:noProof/>
          <w:szCs w:val="24"/>
        </w:rPr>
        <w:t>Occupational exposure to chronic ionizing radiation increases risk of Parkinson’s disease incidence in Russian Mayak workers</w:t>
      </w:r>
    </w:p>
    <w:p w14:paraId="20E41E9F" w14:textId="20130900" w:rsidR="00D3373F" w:rsidRPr="00582680" w:rsidRDefault="00D3373F" w:rsidP="00D3373F">
      <w:r w:rsidRPr="00582680">
        <w:t xml:space="preserve">Enlace: </w:t>
      </w:r>
      <w:hyperlink r:id="rId13" w:history="1">
        <w:r w:rsidR="00582680" w:rsidRPr="00041A74">
          <w:rPr>
            <w:rStyle w:val="Hipervnculo"/>
          </w:rPr>
          <w:t>https://sci-hub.do/https://doi.org/10.1093/IJE/DYZ230</w:t>
        </w:r>
      </w:hyperlink>
      <w:r w:rsidR="00582680">
        <w:t xml:space="preserve"> </w:t>
      </w:r>
    </w:p>
    <w:p w14:paraId="6A77812B" w14:textId="471C332D" w:rsidR="00D3373F" w:rsidRDefault="00C23E6C" w:rsidP="00D3373F">
      <w:pPr>
        <w:rPr>
          <w:lang w:val="es-EC"/>
        </w:rPr>
      </w:pPr>
      <w:r>
        <w:rPr>
          <w:lang w:val="es-EC"/>
        </w:rPr>
        <w:t>Metodología y h</w:t>
      </w:r>
      <w:r w:rsidR="00582680">
        <w:rPr>
          <w:lang w:val="es-EC"/>
        </w:rPr>
        <w:t>allazgos</w:t>
      </w:r>
      <w:r w:rsidR="00D3373F" w:rsidRPr="00795AB1">
        <w:rPr>
          <w:lang w:val="es-EC"/>
        </w:rPr>
        <w:t xml:space="preserve">: </w:t>
      </w:r>
      <w:r w:rsidR="007D2E8C" w:rsidRPr="007D2E8C">
        <w:rPr>
          <w:lang w:val="es-EC"/>
        </w:rPr>
        <w:t xml:space="preserve">Este estudio tuvo como objetivo evaluar el riesgo de incidencia de la enfermedad de Parkinson (EP) en una cohorte de trabajadores expuestos ocupacionalmente a radiación. Este estudio es el primero en sugerir </w:t>
      </w:r>
      <w:r w:rsidR="007D2E8C" w:rsidRPr="007D2E8C">
        <w:rPr>
          <w:lang w:val="es-EC"/>
        </w:rPr>
        <w:lastRenderedPageBreak/>
        <w:t xml:space="preserve">que la EP está asociada con una exposición ocupacional prolongada a </w:t>
      </w:r>
      <w:r w:rsidR="007D2E8C">
        <w:rPr>
          <w:lang w:val="es-EC"/>
        </w:rPr>
        <w:t>las radiaciones ionizantes</w:t>
      </w:r>
      <w:r w:rsidR="007D2E8C" w:rsidRPr="007D2E8C">
        <w:rPr>
          <w:lang w:val="es-EC"/>
        </w:rPr>
        <w:t>.</w:t>
      </w:r>
    </w:p>
    <w:p w14:paraId="18DC6798" w14:textId="19742439" w:rsidR="00D3373F" w:rsidRPr="000E5351" w:rsidRDefault="00D3373F" w:rsidP="00D3373F">
      <w:pPr>
        <w:rPr>
          <w:lang w:val="es-EC"/>
        </w:rPr>
      </w:pPr>
      <w:r w:rsidRPr="000E5351">
        <w:rPr>
          <w:lang w:val="es-EC"/>
        </w:rPr>
        <w:t xml:space="preserve">Estudio </w:t>
      </w:r>
      <w:r>
        <w:rPr>
          <w:lang w:val="es-EC"/>
        </w:rPr>
        <w:t>3</w:t>
      </w:r>
      <w:r w:rsidRPr="000E5351">
        <w:rPr>
          <w:lang w:val="es-EC"/>
        </w:rPr>
        <w:t>:</w:t>
      </w:r>
    </w:p>
    <w:p w14:paraId="5A7EEC49" w14:textId="2F80B6E9" w:rsidR="00D3373F" w:rsidRPr="000E5351" w:rsidRDefault="00D3373F" w:rsidP="00D3373F">
      <w:pPr>
        <w:rPr>
          <w:lang w:val="es-EC"/>
        </w:rPr>
      </w:pPr>
      <w:r w:rsidRPr="000E5351">
        <w:rPr>
          <w:lang w:val="es-EC"/>
        </w:rPr>
        <w:t xml:space="preserve">País: </w:t>
      </w:r>
      <w:r w:rsidR="003E3AFC">
        <w:rPr>
          <w:lang w:val="es-EC"/>
        </w:rPr>
        <w:t>Brasil</w:t>
      </w:r>
    </w:p>
    <w:p w14:paraId="523BA3F4" w14:textId="1B50B9A7" w:rsidR="00D3373F" w:rsidRPr="003E3AFC" w:rsidRDefault="00D3373F" w:rsidP="00D3373F">
      <w:pPr>
        <w:rPr>
          <w:lang w:val="es-EC"/>
        </w:rPr>
      </w:pPr>
      <w:r w:rsidRPr="000E5351">
        <w:rPr>
          <w:lang w:val="es-EC"/>
        </w:rPr>
        <w:t xml:space="preserve">Autores: </w:t>
      </w:r>
      <w:r w:rsidR="003E3AFC" w:rsidRPr="003E3AFC">
        <w:rPr>
          <w:rFonts w:cs="Arial"/>
          <w:noProof/>
          <w:szCs w:val="24"/>
          <w:lang w:val="es-EC"/>
        </w:rPr>
        <w:t>Barbosa, A. H. P., Medeiros, R. B., Corpa, A. M. R., Higa, F. S., Souza, M. T. de, Barbosa, P. L., Moreira, A. C., Quadros, A. S. de, Lemke, V. de M. G., &amp; Cantarelli, M. J. de C.</w:t>
      </w:r>
    </w:p>
    <w:p w14:paraId="5B810685" w14:textId="42E464AA" w:rsidR="003E3AFC" w:rsidRPr="00295B3A" w:rsidRDefault="003E3AFC" w:rsidP="00D3373F">
      <w:proofErr w:type="spellStart"/>
      <w:r w:rsidRPr="00295B3A">
        <w:t>Año</w:t>
      </w:r>
      <w:proofErr w:type="spellEnd"/>
      <w:r w:rsidRPr="00295B3A">
        <w:t>: 2019</w:t>
      </w:r>
    </w:p>
    <w:p w14:paraId="550DB602" w14:textId="77F5C961" w:rsidR="00D3373F" w:rsidRPr="003E3AFC" w:rsidRDefault="00D3373F" w:rsidP="00D3373F">
      <w:proofErr w:type="spellStart"/>
      <w:r w:rsidRPr="003E3AFC">
        <w:t>Título</w:t>
      </w:r>
      <w:proofErr w:type="spellEnd"/>
      <w:r w:rsidRPr="003E3AFC">
        <w:t xml:space="preserve">: </w:t>
      </w:r>
      <w:r w:rsidR="003E3AFC" w:rsidRPr="004E7FAB">
        <w:rPr>
          <w:rFonts w:cs="Arial"/>
          <w:noProof/>
          <w:szCs w:val="24"/>
        </w:rPr>
        <w:t>Prevalence of Lens Opacity in Interventional Cardiologists and Professional Working in the Hemodynamics in Brazil</w:t>
      </w:r>
    </w:p>
    <w:p w14:paraId="0A0C59EC" w14:textId="70A18692" w:rsidR="00D3373F" w:rsidRPr="003E3AFC" w:rsidRDefault="00D3373F" w:rsidP="00D3373F">
      <w:r w:rsidRPr="003E3AFC">
        <w:t xml:space="preserve">Enlace: </w:t>
      </w:r>
      <w:hyperlink r:id="rId14" w:history="1">
        <w:r w:rsidR="003E3AFC" w:rsidRPr="00041A74">
          <w:rPr>
            <w:rStyle w:val="Hipervnculo"/>
          </w:rPr>
          <w:t>https://www.scielo.br/j/abc/a/CQBQRLzv4JMQqy8FY5X3WQN/?lang=en</w:t>
        </w:r>
      </w:hyperlink>
      <w:r w:rsidR="003E3AFC">
        <w:t xml:space="preserve"> </w:t>
      </w:r>
    </w:p>
    <w:p w14:paraId="16E27B7E" w14:textId="37E36613" w:rsidR="00D3373F" w:rsidRDefault="00D3373F" w:rsidP="00D3373F">
      <w:pPr>
        <w:rPr>
          <w:lang w:val="es-EC"/>
        </w:rPr>
      </w:pPr>
      <w:r w:rsidRPr="00795AB1">
        <w:rPr>
          <w:lang w:val="es-EC"/>
        </w:rPr>
        <w:t xml:space="preserve">Resumen: </w:t>
      </w:r>
      <w:r w:rsidR="00103D66">
        <w:rPr>
          <w:lang w:val="es-EC"/>
        </w:rPr>
        <w:t xml:space="preserve">Estudio de casos y controles en el que se evaluaron trabajadores expuestos y no expuestos a radiaciones ionizantes. Hubo más prevalencia de cataratas en los trabajadores expuestos y el principal tipo fue la catarata </w:t>
      </w:r>
      <w:proofErr w:type="spellStart"/>
      <w:r w:rsidR="00103D66">
        <w:rPr>
          <w:lang w:val="es-EC"/>
        </w:rPr>
        <w:t>subcapsular</w:t>
      </w:r>
      <w:proofErr w:type="spellEnd"/>
      <w:r w:rsidR="00BF0D37">
        <w:rPr>
          <w:lang w:val="es-EC"/>
        </w:rPr>
        <w:t xml:space="preserve"> posterior</w:t>
      </w:r>
      <w:r w:rsidR="00103D66">
        <w:rPr>
          <w:lang w:val="es-EC"/>
        </w:rPr>
        <w:t>.</w:t>
      </w:r>
    </w:p>
    <w:p w14:paraId="502A766D" w14:textId="77F5B021" w:rsidR="00D3373F" w:rsidRPr="000E5351" w:rsidRDefault="00D3373F" w:rsidP="00D3373F">
      <w:pPr>
        <w:rPr>
          <w:lang w:val="es-EC"/>
        </w:rPr>
      </w:pPr>
      <w:r w:rsidRPr="000E5351">
        <w:rPr>
          <w:lang w:val="es-EC"/>
        </w:rPr>
        <w:t xml:space="preserve">Estudio </w:t>
      </w:r>
      <w:r>
        <w:rPr>
          <w:lang w:val="es-EC"/>
        </w:rPr>
        <w:t>4</w:t>
      </w:r>
      <w:r w:rsidRPr="000E5351">
        <w:rPr>
          <w:lang w:val="es-EC"/>
        </w:rPr>
        <w:t>:</w:t>
      </w:r>
    </w:p>
    <w:p w14:paraId="080E0F63" w14:textId="7B980E25" w:rsidR="00D3373F" w:rsidRPr="000E5351" w:rsidRDefault="00D3373F" w:rsidP="00D3373F">
      <w:pPr>
        <w:rPr>
          <w:lang w:val="es-EC"/>
        </w:rPr>
      </w:pPr>
      <w:r w:rsidRPr="000E5351">
        <w:rPr>
          <w:lang w:val="es-EC"/>
        </w:rPr>
        <w:t xml:space="preserve">País: </w:t>
      </w:r>
      <w:r w:rsidR="001E5155">
        <w:rPr>
          <w:lang w:val="es-EC"/>
        </w:rPr>
        <w:t>Panamá</w:t>
      </w:r>
    </w:p>
    <w:p w14:paraId="1E711000" w14:textId="2772F684" w:rsidR="00D3373F" w:rsidRDefault="00D3373F" w:rsidP="00D3373F">
      <w:pPr>
        <w:rPr>
          <w:rFonts w:cs="Arial"/>
          <w:noProof/>
          <w:szCs w:val="24"/>
          <w:lang w:val="es-EC"/>
        </w:rPr>
      </w:pPr>
      <w:r w:rsidRPr="000E5351">
        <w:rPr>
          <w:lang w:val="es-EC"/>
        </w:rPr>
        <w:t xml:space="preserve">Autor: </w:t>
      </w:r>
      <w:r w:rsidR="001E5155" w:rsidRPr="001E5155">
        <w:rPr>
          <w:rFonts w:cs="Arial"/>
          <w:noProof/>
          <w:szCs w:val="24"/>
          <w:lang w:val="es-EC"/>
        </w:rPr>
        <w:t>Bernal Troetsch, R</w:t>
      </w:r>
    </w:p>
    <w:p w14:paraId="0067FA04" w14:textId="5EC38303" w:rsidR="001E5155" w:rsidRPr="000E5351" w:rsidRDefault="001E5155" w:rsidP="00D3373F">
      <w:pPr>
        <w:rPr>
          <w:lang w:val="es-EC"/>
        </w:rPr>
      </w:pPr>
      <w:r>
        <w:rPr>
          <w:rFonts w:cs="Arial"/>
          <w:noProof/>
          <w:szCs w:val="24"/>
          <w:lang w:val="es-EC"/>
        </w:rPr>
        <w:t>Año: 2019</w:t>
      </w:r>
    </w:p>
    <w:p w14:paraId="727F8AF7" w14:textId="132773CD" w:rsidR="00D3373F" w:rsidRPr="001E5155" w:rsidRDefault="00D3373F" w:rsidP="00D3373F">
      <w:pPr>
        <w:rPr>
          <w:lang w:val="es-EC"/>
        </w:rPr>
      </w:pPr>
      <w:r w:rsidRPr="000E5351">
        <w:rPr>
          <w:lang w:val="es-EC"/>
        </w:rPr>
        <w:t xml:space="preserve">Título: </w:t>
      </w:r>
      <w:r w:rsidR="001E5155" w:rsidRPr="001E5155">
        <w:rPr>
          <w:rFonts w:cs="Arial"/>
          <w:noProof/>
          <w:szCs w:val="24"/>
          <w:lang w:val="es-EC"/>
        </w:rPr>
        <w:t>Nivel de conocimientos en protección radiológica del personal expuesto a radiaciones ionizantes en un complejo hospitalario</w:t>
      </w:r>
    </w:p>
    <w:p w14:paraId="22032410" w14:textId="738DBF49" w:rsidR="00D3373F" w:rsidRPr="00BF0D37" w:rsidRDefault="00D3373F" w:rsidP="00BF0D37">
      <w:pPr>
        <w:jc w:val="left"/>
      </w:pPr>
      <w:r w:rsidRPr="00BF0D37">
        <w:t>Enlace:</w:t>
      </w:r>
      <w:r w:rsidR="00BF0D37">
        <w:t xml:space="preserve"> </w:t>
      </w:r>
      <w:hyperlink r:id="rId15" w:history="1">
        <w:r w:rsidR="00BF0D37" w:rsidRPr="000F5906">
          <w:rPr>
            <w:rStyle w:val="Hipervnculo"/>
          </w:rPr>
          <w:t>http://revistaintervencionismo.com/wp-content/uploads/3.19_original1.pdf</w:t>
        </w:r>
      </w:hyperlink>
      <w:r w:rsidR="00BF0D37">
        <w:t xml:space="preserve"> </w:t>
      </w:r>
    </w:p>
    <w:p w14:paraId="2E816F38" w14:textId="77777777" w:rsidR="001E5155" w:rsidRDefault="00D3373F" w:rsidP="00D3373F">
      <w:pPr>
        <w:rPr>
          <w:lang w:val="es-EC"/>
        </w:rPr>
      </w:pPr>
      <w:r w:rsidRPr="00795AB1">
        <w:rPr>
          <w:lang w:val="es-EC"/>
        </w:rPr>
        <w:t xml:space="preserve">Resumen: </w:t>
      </w:r>
    </w:p>
    <w:p w14:paraId="6D8B36E0" w14:textId="29421F72" w:rsidR="00D3373F" w:rsidRPr="00795AB1" w:rsidRDefault="001E5155" w:rsidP="00D3373F">
      <w:pPr>
        <w:rPr>
          <w:lang w:val="es-EC"/>
        </w:rPr>
      </w:pPr>
      <w:r>
        <w:rPr>
          <w:lang w:val="es-EC"/>
        </w:rPr>
        <w:lastRenderedPageBreak/>
        <w:t>Fue un e</w:t>
      </w:r>
      <w:r w:rsidRPr="001E5155">
        <w:rPr>
          <w:lang w:val="es-EC"/>
        </w:rPr>
        <w:t>studio descriptivo</w:t>
      </w:r>
      <w:r>
        <w:rPr>
          <w:lang w:val="es-EC"/>
        </w:rPr>
        <w:t xml:space="preserve">, con diseño </w:t>
      </w:r>
      <w:r w:rsidRPr="001E5155">
        <w:rPr>
          <w:lang w:val="es-EC"/>
        </w:rPr>
        <w:t>transversal</w:t>
      </w:r>
      <w:r>
        <w:rPr>
          <w:lang w:val="es-EC"/>
        </w:rPr>
        <w:t>.</w:t>
      </w:r>
      <w:r w:rsidRPr="001E5155">
        <w:rPr>
          <w:lang w:val="es-EC"/>
        </w:rPr>
        <w:t xml:space="preserve"> </w:t>
      </w:r>
      <w:r>
        <w:rPr>
          <w:lang w:val="es-EC"/>
        </w:rPr>
        <w:t>Se</w:t>
      </w:r>
      <w:r w:rsidRPr="001E5155">
        <w:rPr>
          <w:lang w:val="es-EC"/>
        </w:rPr>
        <w:t xml:space="preserve"> aplicó una encuesta al personal de la salud que trabaja en un área de exposición a radiaciones ionizantes. El 56 % (n=73) de los encuestados eran médicos. El nivel de conocimientos global osciló entre el 11 % y el 100 % con un promedio del 67 % (regular) y se categorizó como deficiente a un 40 % (n=51) de los participantes. Las preguntas con mayor porcentaje de error fueron sobre la fuente de radiación dispersa en la sala de </w:t>
      </w:r>
      <w:proofErr w:type="spellStart"/>
      <w:r w:rsidRPr="001E5155">
        <w:rPr>
          <w:lang w:val="es-EC"/>
        </w:rPr>
        <w:t>fluoroscopia</w:t>
      </w:r>
      <w:proofErr w:type="spellEnd"/>
      <w:r w:rsidRPr="001E5155">
        <w:rPr>
          <w:lang w:val="es-EC"/>
        </w:rPr>
        <w:t xml:space="preserve"> (55 %). El 33 % de los participantes no contaba con un dosímetro personal y solo el 28 % afirmaba contar con cursos de capacitación continua. El 89 % de los participantes posee entre 0 a 9 horas de entrenamiento formal en protección radiológica. </w:t>
      </w:r>
      <w:r>
        <w:rPr>
          <w:lang w:val="es-EC"/>
        </w:rPr>
        <w:t>El autor considera que</w:t>
      </w:r>
      <w:r w:rsidRPr="001E5155">
        <w:rPr>
          <w:lang w:val="es-EC"/>
        </w:rPr>
        <w:t xml:space="preserve"> los participantes del estudio poseen poca o nula capacitación en protección radiológica. Se sugiere mejorar el sistema de vigilancia y la educación en nociones de </w:t>
      </w:r>
      <w:proofErr w:type="spellStart"/>
      <w:r w:rsidRPr="001E5155">
        <w:rPr>
          <w:lang w:val="es-EC"/>
        </w:rPr>
        <w:t>radioprotección</w:t>
      </w:r>
      <w:proofErr w:type="spellEnd"/>
      <w:r>
        <w:rPr>
          <w:lang w:val="es-EC"/>
        </w:rPr>
        <w:t>.</w:t>
      </w:r>
    </w:p>
    <w:p w14:paraId="2772C7BE" w14:textId="222D36D7" w:rsidR="00D3373F" w:rsidRPr="000E5351" w:rsidRDefault="00D3373F" w:rsidP="00D3373F">
      <w:pPr>
        <w:rPr>
          <w:lang w:val="es-EC"/>
        </w:rPr>
      </w:pPr>
      <w:r w:rsidRPr="000E5351">
        <w:rPr>
          <w:lang w:val="es-EC"/>
        </w:rPr>
        <w:t xml:space="preserve">Estudio </w:t>
      </w:r>
      <w:r>
        <w:rPr>
          <w:lang w:val="es-EC"/>
        </w:rPr>
        <w:t>5</w:t>
      </w:r>
      <w:r w:rsidRPr="000E5351">
        <w:rPr>
          <w:lang w:val="es-EC"/>
        </w:rPr>
        <w:t>:</w:t>
      </w:r>
    </w:p>
    <w:p w14:paraId="79659145" w14:textId="3E7FC509" w:rsidR="00D3373F" w:rsidRPr="000E5351" w:rsidRDefault="00D3373F" w:rsidP="00D3373F">
      <w:pPr>
        <w:rPr>
          <w:lang w:val="es-EC"/>
        </w:rPr>
      </w:pPr>
      <w:r w:rsidRPr="000E5351">
        <w:rPr>
          <w:lang w:val="es-EC"/>
        </w:rPr>
        <w:t xml:space="preserve">País: </w:t>
      </w:r>
      <w:r w:rsidR="001E5155">
        <w:rPr>
          <w:lang w:val="es-EC"/>
        </w:rPr>
        <w:t>Estados Unidos</w:t>
      </w:r>
    </w:p>
    <w:p w14:paraId="48830EAF" w14:textId="6652F419" w:rsidR="00D3373F" w:rsidRPr="00295B3A" w:rsidRDefault="00D3373F" w:rsidP="00D3373F">
      <w:pPr>
        <w:rPr>
          <w:lang w:val="es-EC"/>
        </w:rPr>
      </w:pPr>
      <w:r w:rsidRPr="001E5155">
        <w:rPr>
          <w:lang w:val="es-EC"/>
        </w:rPr>
        <w:t>Autores</w:t>
      </w:r>
      <w:r w:rsidRPr="00295B3A">
        <w:rPr>
          <w:lang w:val="es-EC"/>
        </w:rPr>
        <w:t xml:space="preserve">: </w:t>
      </w:r>
      <w:r w:rsidR="001E5155" w:rsidRPr="00295B3A">
        <w:rPr>
          <w:rFonts w:cs="Arial"/>
          <w:noProof/>
          <w:szCs w:val="24"/>
          <w:lang w:val="es-EC"/>
        </w:rPr>
        <w:t>Bernier, M.-O., Journy, N., Villoing, D., Doody, M. M., Alexander, B. H., Linet, M. S., &amp; Kitahara, C. M.</w:t>
      </w:r>
    </w:p>
    <w:p w14:paraId="3560CE07" w14:textId="0979F9DB" w:rsidR="001E5155" w:rsidRPr="00295B3A" w:rsidRDefault="001E5155" w:rsidP="00D3373F">
      <w:proofErr w:type="spellStart"/>
      <w:r w:rsidRPr="00295B3A">
        <w:t>Año</w:t>
      </w:r>
      <w:proofErr w:type="spellEnd"/>
      <w:r w:rsidRPr="00295B3A">
        <w:t>: 2018</w:t>
      </w:r>
    </w:p>
    <w:p w14:paraId="66D72AE9" w14:textId="276D2B21" w:rsidR="00D3373F" w:rsidRPr="001E5155" w:rsidRDefault="00D3373F" w:rsidP="00D3373F">
      <w:proofErr w:type="spellStart"/>
      <w:r w:rsidRPr="00295B3A">
        <w:t>Título</w:t>
      </w:r>
      <w:proofErr w:type="spellEnd"/>
      <w:r w:rsidRPr="001E5155">
        <w:t xml:space="preserve">: </w:t>
      </w:r>
      <w:r w:rsidR="001E5155" w:rsidRPr="004E7FAB">
        <w:rPr>
          <w:rFonts w:cs="Arial"/>
          <w:noProof/>
          <w:szCs w:val="24"/>
        </w:rPr>
        <w:t>Cataract risk in a cohort of US radiologic technologists performing nuclear medicine procedures</w:t>
      </w:r>
    </w:p>
    <w:p w14:paraId="67961697" w14:textId="58E6C377" w:rsidR="00D3373F" w:rsidRPr="00BF0D37" w:rsidRDefault="00D3373F" w:rsidP="00D3373F">
      <w:r w:rsidRPr="00BF0D37">
        <w:t xml:space="preserve">Enlace: </w:t>
      </w:r>
      <w:hyperlink r:id="rId16" w:history="1">
        <w:r w:rsidR="00BF0D37" w:rsidRPr="000F5906">
          <w:rPr>
            <w:rStyle w:val="Hipervnculo"/>
          </w:rPr>
          <w:t>https://pubs.rsna.org/doi/full/10.1148/radiol.2017170683</w:t>
        </w:r>
      </w:hyperlink>
      <w:r w:rsidR="00BF0D37">
        <w:t xml:space="preserve"> </w:t>
      </w:r>
    </w:p>
    <w:p w14:paraId="03ED98EB" w14:textId="0A1F98A4" w:rsidR="00D3373F" w:rsidRPr="00795AB1" w:rsidRDefault="00D3373F" w:rsidP="00D3373F">
      <w:pPr>
        <w:rPr>
          <w:lang w:val="es-EC"/>
        </w:rPr>
      </w:pPr>
      <w:r w:rsidRPr="00795AB1">
        <w:rPr>
          <w:lang w:val="es-EC"/>
        </w:rPr>
        <w:t xml:space="preserve">Resumen: </w:t>
      </w:r>
      <w:r w:rsidR="00BF0D37">
        <w:rPr>
          <w:lang w:val="es-EC"/>
        </w:rPr>
        <w:t xml:space="preserve">Estudio de cohorte que indagó la historia laboral y la historia de cataratas de técnicos radiólogos en Estados Unidos. </w:t>
      </w:r>
      <w:r w:rsidR="001757F9">
        <w:rPr>
          <w:lang w:val="es-EC"/>
        </w:rPr>
        <w:t>Hubo mayor incidencia de cataratas entre los trabajadores que desempeñaron sus funciones en procedimientos de medicina nuclear.</w:t>
      </w:r>
    </w:p>
    <w:p w14:paraId="3B9D8B4E" w14:textId="4139FADC" w:rsidR="00D3373F" w:rsidRPr="000E5351" w:rsidRDefault="00D3373F" w:rsidP="00D3373F">
      <w:pPr>
        <w:rPr>
          <w:lang w:val="es-EC"/>
        </w:rPr>
      </w:pPr>
      <w:r w:rsidRPr="000E5351">
        <w:rPr>
          <w:lang w:val="es-EC"/>
        </w:rPr>
        <w:t xml:space="preserve">Estudio </w:t>
      </w:r>
      <w:r>
        <w:rPr>
          <w:lang w:val="es-EC"/>
        </w:rPr>
        <w:t>6</w:t>
      </w:r>
      <w:r w:rsidRPr="000E5351">
        <w:rPr>
          <w:lang w:val="es-EC"/>
        </w:rPr>
        <w:t>:</w:t>
      </w:r>
    </w:p>
    <w:p w14:paraId="25F607D4" w14:textId="1E3311FA" w:rsidR="00D3373F" w:rsidRPr="000E5351" w:rsidRDefault="00D3373F" w:rsidP="00D3373F">
      <w:pPr>
        <w:rPr>
          <w:lang w:val="es-EC"/>
        </w:rPr>
      </w:pPr>
      <w:r w:rsidRPr="000E5351">
        <w:rPr>
          <w:lang w:val="es-EC"/>
        </w:rPr>
        <w:t xml:space="preserve">País: </w:t>
      </w:r>
      <w:r w:rsidR="00736982">
        <w:rPr>
          <w:lang w:val="es-EC"/>
        </w:rPr>
        <w:t>Colombia</w:t>
      </w:r>
    </w:p>
    <w:p w14:paraId="6A971758" w14:textId="25A0659E" w:rsidR="00D3373F" w:rsidRPr="00736982" w:rsidRDefault="00D3373F" w:rsidP="00D3373F">
      <w:pPr>
        <w:rPr>
          <w:lang w:val="es-EC"/>
        </w:rPr>
      </w:pPr>
      <w:r w:rsidRPr="000E5351">
        <w:rPr>
          <w:lang w:val="es-EC"/>
        </w:rPr>
        <w:lastRenderedPageBreak/>
        <w:t xml:space="preserve">Autores: </w:t>
      </w:r>
      <w:r w:rsidR="00736982" w:rsidRPr="00736982">
        <w:rPr>
          <w:rFonts w:cs="Arial"/>
          <w:noProof/>
          <w:szCs w:val="24"/>
          <w:lang w:val="es-EC"/>
        </w:rPr>
        <w:t>Bueno, J. A., Uribe, M. R., Corpas-, U. J. N., Chac, L. A., &amp; Bola, A.</w:t>
      </w:r>
    </w:p>
    <w:p w14:paraId="08079237" w14:textId="5C1DD108" w:rsidR="00736982" w:rsidRPr="000E5351" w:rsidRDefault="00736982" w:rsidP="00D3373F">
      <w:pPr>
        <w:rPr>
          <w:lang w:val="es-EC"/>
        </w:rPr>
      </w:pPr>
      <w:r>
        <w:rPr>
          <w:lang w:val="es-EC"/>
        </w:rPr>
        <w:t>Año: 2020</w:t>
      </w:r>
    </w:p>
    <w:p w14:paraId="4167882D" w14:textId="1773B8C6" w:rsidR="00D3373F" w:rsidRPr="00736982" w:rsidRDefault="00D3373F" w:rsidP="00D3373F">
      <w:pPr>
        <w:rPr>
          <w:lang w:val="es-EC"/>
        </w:rPr>
      </w:pPr>
      <w:r w:rsidRPr="000E5351">
        <w:rPr>
          <w:lang w:val="es-EC"/>
        </w:rPr>
        <w:t xml:space="preserve">Título: </w:t>
      </w:r>
      <w:r w:rsidR="00736982" w:rsidRPr="00736982">
        <w:rPr>
          <w:rFonts w:cs="Arial"/>
          <w:noProof/>
          <w:szCs w:val="24"/>
          <w:lang w:val="es-EC"/>
        </w:rPr>
        <w:t>Una mirada real y actualizada sobre los efectos de las dosis de radiación percibidas por los pacientes y los trabajadores del área de radiología</w:t>
      </w:r>
    </w:p>
    <w:p w14:paraId="3BDFEDD4" w14:textId="5975F187" w:rsidR="00D3373F" w:rsidRPr="009B061F" w:rsidRDefault="00D3373F" w:rsidP="00D3373F">
      <w:r w:rsidRPr="009B061F">
        <w:t xml:space="preserve">Enlace: </w:t>
      </w:r>
      <w:hyperlink r:id="rId17" w:history="1">
        <w:r w:rsidR="009B061F" w:rsidRPr="000F5906">
          <w:rPr>
            <w:rStyle w:val="Hipervnculo"/>
          </w:rPr>
          <w:t>http://eduneuro.com/revista/index.php/revistaneuronum/article/view/238</w:t>
        </w:r>
      </w:hyperlink>
      <w:r w:rsidR="009B061F">
        <w:t xml:space="preserve"> </w:t>
      </w:r>
    </w:p>
    <w:p w14:paraId="18B3C2CC" w14:textId="36E9EC90" w:rsidR="00D3373F" w:rsidRPr="009B061F" w:rsidRDefault="00D3373F" w:rsidP="00D3373F">
      <w:pPr>
        <w:rPr>
          <w:lang w:val="es-EC"/>
        </w:rPr>
      </w:pPr>
      <w:r w:rsidRPr="00795AB1">
        <w:rPr>
          <w:lang w:val="es-EC"/>
        </w:rPr>
        <w:t xml:space="preserve">Resumen: </w:t>
      </w:r>
      <w:r w:rsidR="009B061F">
        <w:rPr>
          <w:lang w:val="es-EC"/>
        </w:rPr>
        <w:t xml:space="preserve">Revisión sistemática en la que los autores concluyeron que </w:t>
      </w:r>
      <w:r w:rsidR="009B061F" w:rsidRPr="009B061F">
        <w:rPr>
          <w:lang w:val="es-EC"/>
        </w:rPr>
        <w:t xml:space="preserve">los efectos de las dosis de radiación percibidas por las personas del área de radiología (Trabajadores y pacientes) pueden variar dependiendo del conocimiento previo, de la educación recibida y de las experiencias vividas de cada sujeto. Así mismo, el nivel de lesión está ligado al tipo de tecnología disponible en los centros </w:t>
      </w:r>
      <w:proofErr w:type="spellStart"/>
      <w:r w:rsidR="009B061F" w:rsidRPr="009B061F">
        <w:rPr>
          <w:lang w:val="es-EC"/>
        </w:rPr>
        <w:t>imagen</w:t>
      </w:r>
      <w:r w:rsidR="009B061F">
        <w:rPr>
          <w:lang w:val="es-EC"/>
        </w:rPr>
        <w:t>o</w:t>
      </w:r>
      <w:r w:rsidR="009B061F" w:rsidRPr="009B061F">
        <w:rPr>
          <w:lang w:val="es-EC"/>
        </w:rPr>
        <w:t>l</w:t>
      </w:r>
      <w:r w:rsidR="009B061F">
        <w:rPr>
          <w:lang w:val="es-EC"/>
        </w:rPr>
        <w:t>ó</w:t>
      </w:r>
      <w:r w:rsidR="009B061F" w:rsidRPr="009B061F">
        <w:rPr>
          <w:lang w:val="es-EC"/>
        </w:rPr>
        <w:t>gicos</w:t>
      </w:r>
      <w:proofErr w:type="spellEnd"/>
    </w:p>
    <w:p w14:paraId="12EE2718" w14:textId="74DA44B6" w:rsidR="00D3373F" w:rsidRPr="000E5351" w:rsidRDefault="00D3373F" w:rsidP="00D3373F">
      <w:pPr>
        <w:rPr>
          <w:lang w:val="es-EC"/>
        </w:rPr>
      </w:pPr>
      <w:r w:rsidRPr="000E5351">
        <w:rPr>
          <w:lang w:val="es-EC"/>
        </w:rPr>
        <w:t xml:space="preserve">Estudio </w:t>
      </w:r>
      <w:r>
        <w:rPr>
          <w:lang w:val="es-EC"/>
        </w:rPr>
        <w:t>7</w:t>
      </w:r>
      <w:r w:rsidRPr="000E5351">
        <w:rPr>
          <w:lang w:val="es-EC"/>
        </w:rPr>
        <w:t>:</w:t>
      </w:r>
    </w:p>
    <w:p w14:paraId="555E832F" w14:textId="13EF940B" w:rsidR="00D3373F" w:rsidRPr="000E5351" w:rsidRDefault="00D3373F" w:rsidP="00D3373F">
      <w:pPr>
        <w:rPr>
          <w:lang w:val="es-EC"/>
        </w:rPr>
      </w:pPr>
      <w:r w:rsidRPr="000E5351">
        <w:rPr>
          <w:lang w:val="es-EC"/>
        </w:rPr>
        <w:t xml:space="preserve">País: </w:t>
      </w:r>
      <w:r w:rsidR="00FA20F6">
        <w:rPr>
          <w:lang w:val="es-EC"/>
        </w:rPr>
        <w:t>Chile</w:t>
      </w:r>
    </w:p>
    <w:p w14:paraId="25DB7625" w14:textId="229FFE53" w:rsidR="00D3373F" w:rsidRPr="00FA20F6" w:rsidRDefault="00D3373F" w:rsidP="00D3373F">
      <w:pPr>
        <w:rPr>
          <w:lang w:val="es-EC"/>
        </w:rPr>
      </w:pPr>
      <w:r w:rsidRPr="000E5351">
        <w:rPr>
          <w:lang w:val="es-EC"/>
        </w:rPr>
        <w:t xml:space="preserve">Autores: </w:t>
      </w:r>
      <w:r w:rsidR="00FA20F6" w:rsidRPr="00FA20F6">
        <w:rPr>
          <w:rFonts w:cs="Arial"/>
          <w:noProof/>
          <w:szCs w:val="24"/>
          <w:lang w:val="es-EC"/>
        </w:rPr>
        <w:t>Ubeda de la C, C., Nocetti G., D., Inzulza C., A., Oyarzún C., C., &amp; Alarcón E., R.</w:t>
      </w:r>
    </w:p>
    <w:p w14:paraId="46533B40" w14:textId="05343976" w:rsidR="00081629" w:rsidRPr="000E5351" w:rsidRDefault="00081629" w:rsidP="00D3373F">
      <w:pPr>
        <w:rPr>
          <w:lang w:val="es-EC"/>
        </w:rPr>
      </w:pPr>
      <w:r>
        <w:rPr>
          <w:lang w:val="es-EC"/>
        </w:rPr>
        <w:t>Año: 201</w:t>
      </w:r>
      <w:r w:rsidR="00FA20F6">
        <w:rPr>
          <w:lang w:val="es-EC"/>
        </w:rPr>
        <w:t>8</w:t>
      </w:r>
    </w:p>
    <w:p w14:paraId="23F6425B" w14:textId="77777777" w:rsidR="00FA20F6" w:rsidRDefault="00D3373F" w:rsidP="00D3373F">
      <w:pPr>
        <w:rPr>
          <w:rFonts w:cs="Arial"/>
          <w:noProof/>
          <w:szCs w:val="24"/>
          <w:lang w:val="es-EC"/>
        </w:rPr>
      </w:pPr>
      <w:r w:rsidRPr="000E5351">
        <w:rPr>
          <w:lang w:val="es-EC"/>
        </w:rPr>
        <w:t xml:space="preserve">Título: </w:t>
      </w:r>
      <w:r w:rsidR="00FA20F6" w:rsidRPr="00FA20F6">
        <w:rPr>
          <w:rFonts w:cs="Arial"/>
          <w:noProof/>
          <w:szCs w:val="24"/>
          <w:lang w:val="es-EC"/>
        </w:rPr>
        <w:t>Magnitudes y unidades para dosimetría del personal ocupacionalmente expuesto en radiodiagnóstico e intervencionismo.</w:t>
      </w:r>
    </w:p>
    <w:p w14:paraId="740CC004" w14:textId="631366EC" w:rsidR="00D3373F" w:rsidRPr="00F03E0F" w:rsidRDefault="00D3373F" w:rsidP="00D3373F">
      <w:r w:rsidRPr="00F03E0F">
        <w:t xml:space="preserve">Enlace: </w:t>
      </w:r>
      <w:hyperlink r:id="rId18" w:history="1">
        <w:r w:rsidR="00F03E0F" w:rsidRPr="000F5906">
          <w:rPr>
            <w:rStyle w:val="Hipervnculo"/>
          </w:rPr>
          <w:t>https://scielo.conicyt.cl/scielo.php?pid=S0717-93082018000100005&amp;script=sci_arttext&amp;tlng=e</w:t>
        </w:r>
      </w:hyperlink>
      <w:r w:rsidR="00F03E0F">
        <w:t xml:space="preserve"> </w:t>
      </w:r>
    </w:p>
    <w:p w14:paraId="282F578F" w14:textId="30CB8E4C" w:rsidR="00D3373F" w:rsidRDefault="00D3373F" w:rsidP="00D3373F">
      <w:pPr>
        <w:rPr>
          <w:lang w:val="es-EC"/>
        </w:rPr>
      </w:pPr>
      <w:r w:rsidRPr="00795AB1">
        <w:rPr>
          <w:lang w:val="es-EC"/>
        </w:rPr>
        <w:t xml:space="preserve">Resumen: </w:t>
      </w:r>
      <w:r w:rsidR="009C54FC">
        <w:rPr>
          <w:lang w:val="es-EC"/>
        </w:rPr>
        <w:t xml:space="preserve">Revisión de la literatura que describe </w:t>
      </w:r>
      <w:r w:rsidR="009C54FC" w:rsidRPr="009C54FC">
        <w:rPr>
          <w:lang w:val="es-EC"/>
        </w:rPr>
        <w:t>las principales magnitudes y unidades que se deben conocer y utilizar en la dosimetría ocupacional de los trabajadores que participan en procedimientos de Radiodiagnóstico e Intervencionismo.</w:t>
      </w:r>
    </w:p>
    <w:p w14:paraId="0AADBB79" w14:textId="388C430B" w:rsidR="00D3373F" w:rsidRPr="000E5351" w:rsidRDefault="00D3373F" w:rsidP="00D3373F">
      <w:pPr>
        <w:rPr>
          <w:lang w:val="es-EC"/>
        </w:rPr>
      </w:pPr>
      <w:r w:rsidRPr="000E5351">
        <w:rPr>
          <w:lang w:val="es-EC"/>
        </w:rPr>
        <w:t xml:space="preserve">Estudio </w:t>
      </w:r>
      <w:r>
        <w:rPr>
          <w:lang w:val="es-EC"/>
        </w:rPr>
        <w:t>8</w:t>
      </w:r>
      <w:r w:rsidRPr="000E5351">
        <w:rPr>
          <w:lang w:val="es-EC"/>
        </w:rPr>
        <w:t>:</w:t>
      </w:r>
    </w:p>
    <w:p w14:paraId="45FDD1FF" w14:textId="1234E49A" w:rsidR="00D3373F" w:rsidRPr="000E5351" w:rsidRDefault="00D3373F" w:rsidP="00D3373F">
      <w:pPr>
        <w:rPr>
          <w:lang w:val="es-EC"/>
        </w:rPr>
      </w:pPr>
      <w:r w:rsidRPr="000E5351">
        <w:rPr>
          <w:lang w:val="es-EC"/>
        </w:rPr>
        <w:lastRenderedPageBreak/>
        <w:t xml:space="preserve">País: </w:t>
      </w:r>
      <w:r w:rsidR="004D7316">
        <w:rPr>
          <w:lang w:val="es-EC"/>
        </w:rPr>
        <w:t>Italia</w:t>
      </w:r>
    </w:p>
    <w:p w14:paraId="356DF097" w14:textId="61217BAD" w:rsidR="00D3373F" w:rsidRPr="004D7316" w:rsidRDefault="00D3373F" w:rsidP="00D3373F">
      <w:pPr>
        <w:rPr>
          <w:lang w:val="es-EC"/>
        </w:rPr>
      </w:pPr>
      <w:r w:rsidRPr="000E5351">
        <w:rPr>
          <w:lang w:val="es-EC"/>
        </w:rPr>
        <w:t xml:space="preserve">Autores: </w:t>
      </w:r>
      <w:r w:rsidR="004D7316" w:rsidRPr="004D7316">
        <w:rPr>
          <w:rFonts w:cs="Arial"/>
          <w:noProof/>
          <w:szCs w:val="24"/>
          <w:lang w:val="es-EC"/>
        </w:rPr>
        <w:t>Della Vecchia, E., Modenese, A., Loney, T., Muscatello, M., Silva Paulo, M., Rossi, G., &amp; Gobba, F.</w:t>
      </w:r>
    </w:p>
    <w:p w14:paraId="32F2922C" w14:textId="506D572C" w:rsidR="004D7316" w:rsidRPr="00295B3A" w:rsidRDefault="004D7316" w:rsidP="00D3373F">
      <w:proofErr w:type="spellStart"/>
      <w:r w:rsidRPr="00295B3A">
        <w:t>Año</w:t>
      </w:r>
      <w:proofErr w:type="spellEnd"/>
      <w:r w:rsidRPr="00295B3A">
        <w:t>: 2020</w:t>
      </w:r>
    </w:p>
    <w:p w14:paraId="55B3993C" w14:textId="1D58AB66" w:rsidR="00D3373F" w:rsidRPr="004D7316" w:rsidRDefault="00D3373F" w:rsidP="00D3373F">
      <w:proofErr w:type="spellStart"/>
      <w:r w:rsidRPr="00295B3A">
        <w:t>Título</w:t>
      </w:r>
      <w:proofErr w:type="spellEnd"/>
      <w:r w:rsidRPr="004D7316">
        <w:t xml:space="preserve">: </w:t>
      </w:r>
      <w:r w:rsidR="004D7316" w:rsidRPr="004E7FAB">
        <w:rPr>
          <w:rFonts w:cs="Arial"/>
          <w:noProof/>
          <w:szCs w:val="24"/>
        </w:rPr>
        <w:t>Risk of cataract in health care workers exposed to ionizing radiation: a systematic review</w:t>
      </w:r>
    </w:p>
    <w:p w14:paraId="660A7E78" w14:textId="4640F3D0" w:rsidR="00D3373F" w:rsidRPr="00A21C7C" w:rsidRDefault="00D3373F" w:rsidP="00D3373F">
      <w:r w:rsidRPr="00A21C7C">
        <w:t xml:space="preserve">Enlace: </w:t>
      </w:r>
      <w:hyperlink r:id="rId19" w:history="1">
        <w:r w:rsidR="00A21C7C" w:rsidRPr="00A21C7C">
          <w:rPr>
            <w:rStyle w:val="Hipervnculo"/>
          </w:rPr>
          <w:t>https://www.ncbi.nlm.nih.gov/pmc/articles/PMC7809955/</w:t>
        </w:r>
      </w:hyperlink>
      <w:r w:rsidR="00A21C7C" w:rsidRPr="00A21C7C">
        <w:t xml:space="preserve"> </w:t>
      </w:r>
    </w:p>
    <w:p w14:paraId="3BA29C1C" w14:textId="060C3C75" w:rsidR="00D3373F" w:rsidRPr="00795AB1" w:rsidRDefault="00D3373F" w:rsidP="00D3373F">
      <w:pPr>
        <w:rPr>
          <w:lang w:val="es-EC"/>
        </w:rPr>
      </w:pPr>
      <w:r w:rsidRPr="00795AB1">
        <w:rPr>
          <w:lang w:val="es-EC"/>
        </w:rPr>
        <w:t xml:space="preserve">Resumen: </w:t>
      </w:r>
      <w:r w:rsidR="00A21C7C">
        <w:rPr>
          <w:lang w:val="es-EC"/>
        </w:rPr>
        <w:t xml:space="preserve">Revisión sistemática que </w:t>
      </w:r>
      <w:r w:rsidR="00A21C7C" w:rsidRPr="00A21C7C">
        <w:rPr>
          <w:lang w:val="es-EC"/>
        </w:rPr>
        <w:t xml:space="preserve">sintetiza la evidencia más reciente para respaldar la hipótesis de un riesgo significativamente mayor de cataratas ocupacionales en los trabajadores de la salud que están expuestos a </w:t>
      </w:r>
      <w:r w:rsidR="00A21C7C">
        <w:rPr>
          <w:lang w:val="es-EC"/>
        </w:rPr>
        <w:t>radiaciones ionizantes</w:t>
      </w:r>
      <w:r w:rsidR="00A21C7C" w:rsidRPr="00A21C7C">
        <w:rPr>
          <w:lang w:val="es-EC"/>
        </w:rPr>
        <w:t xml:space="preserve">, especialmente en cardiólogos intervencionistas. Los datos también apoyan una relación dosis-respuesta entre la exposición a </w:t>
      </w:r>
      <w:r w:rsidR="00A21C7C">
        <w:rPr>
          <w:lang w:val="es-EC"/>
        </w:rPr>
        <w:t>radiaciones ionizantes</w:t>
      </w:r>
      <w:r w:rsidR="00A21C7C" w:rsidRPr="00A21C7C">
        <w:rPr>
          <w:lang w:val="es-EC"/>
        </w:rPr>
        <w:t xml:space="preserve"> y la prevalencia de opacidades, especialmente opacidades </w:t>
      </w:r>
      <w:proofErr w:type="spellStart"/>
      <w:r w:rsidR="00A21C7C" w:rsidRPr="00A21C7C">
        <w:rPr>
          <w:lang w:val="es-EC"/>
        </w:rPr>
        <w:t>subcapsulares</w:t>
      </w:r>
      <w:proofErr w:type="spellEnd"/>
      <w:r w:rsidR="00A21C7C" w:rsidRPr="00A21C7C">
        <w:rPr>
          <w:lang w:val="es-EC"/>
        </w:rPr>
        <w:t xml:space="preserve"> posteriores.</w:t>
      </w:r>
    </w:p>
    <w:p w14:paraId="77F4CE97" w14:textId="2F95897F" w:rsidR="00D3373F" w:rsidRPr="000E5351" w:rsidRDefault="00D3373F" w:rsidP="00D3373F">
      <w:pPr>
        <w:rPr>
          <w:lang w:val="es-EC"/>
        </w:rPr>
      </w:pPr>
      <w:r w:rsidRPr="000E5351">
        <w:rPr>
          <w:lang w:val="es-EC"/>
        </w:rPr>
        <w:t xml:space="preserve">Estudio </w:t>
      </w:r>
      <w:r>
        <w:rPr>
          <w:lang w:val="es-EC"/>
        </w:rPr>
        <w:t>9</w:t>
      </w:r>
      <w:r w:rsidRPr="000E5351">
        <w:rPr>
          <w:lang w:val="es-EC"/>
        </w:rPr>
        <w:t>:</w:t>
      </w:r>
    </w:p>
    <w:p w14:paraId="05A66FA5" w14:textId="23883C6B" w:rsidR="00D3373F" w:rsidRPr="000E5351" w:rsidRDefault="00D3373F" w:rsidP="00D3373F">
      <w:pPr>
        <w:rPr>
          <w:lang w:val="es-EC"/>
        </w:rPr>
      </w:pPr>
      <w:r w:rsidRPr="000E5351">
        <w:rPr>
          <w:lang w:val="es-EC"/>
        </w:rPr>
        <w:t xml:space="preserve">País: </w:t>
      </w:r>
      <w:r w:rsidR="00FB50BF">
        <w:rPr>
          <w:lang w:val="es-EC"/>
        </w:rPr>
        <w:t>Venezuela</w:t>
      </w:r>
    </w:p>
    <w:p w14:paraId="5D15B8EC" w14:textId="269B12CF" w:rsidR="00D3373F" w:rsidRDefault="00D3373F" w:rsidP="00D3373F">
      <w:pPr>
        <w:rPr>
          <w:rFonts w:cs="Arial"/>
          <w:noProof/>
          <w:szCs w:val="24"/>
          <w:lang w:val="es-EC"/>
        </w:rPr>
      </w:pPr>
      <w:r w:rsidRPr="000E5351">
        <w:rPr>
          <w:lang w:val="es-EC"/>
        </w:rPr>
        <w:t xml:space="preserve">Autores: </w:t>
      </w:r>
      <w:r w:rsidR="00FB50BF" w:rsidRPr="00FB50BF">
        <w:rPr>
          <w:rFonts w:cs="Arial"/>
          <w:noProof/>
          <w:szCs w:val="24"/>
          <w:lang w:val="es-EC"/>
        </w:rPr>
        <w:t>Escobar, A., &amp; Coronel, C.</w:t>
      </w:r>
    </w:p>
    <w:p w14:paraId="262D57E2" w14:textId="39F8A5D7" w:rsidR="00FB50BF" w:rsidRPr="00FB50BF" w:rsidRDefault="00FB50BF" w:rsidP="00D3373F">
      <w:pPr>
        <w:rPr>
          <w:lang w:val="es-EC"/>
        </w:rPr>
      </w:pPr>
      <w:r>
        <w:rPr>
          <w:rFonts w:cs="Arial"/>
          <w:noProof/>
          <w:szCs w:val="24"/>
          <w:lang w:val="es-EC"/>
        </w:rPr>
        <w:t>Año: 2019</w:t>
      </w:r>
    </w:p>
    <w:p w14:paraId="2564277A" w14:textId="59D61C61" w:rsidR="00D3373F" w:rsidRPr="00FB50BF" w:rsidRDefault="00D3373F" w:rsidP="00D3373F">
      <w:pPr>
        <w:rPr>
          <w:lang w:val="es-EC"/>
        </w:rPr>
      </w:pPr>
      <w:r w:rsidRPr="000E5351">
        <w:rPr>
          <w:lang w:val="es-EC"/>
        </w:rPr>
        <w:t xml:space="preserve">Título: </w:t>
      </w:r>
      <w:r w:rsidR="00FB50BF" w:rsidRPr="00FB50BF">
        <w:rPr>
          <w:rFonts w:cs="Arial"/>
          <w:noProof/>
          <w:szCs w:val="24"/>
          <w:lang w:val="es-EC"/>
        </w:rPr>
        <w:t>Hallazgos ecográficos de la glándula tiroides en el personal técnico ocupacionalmente expuesto y no expuesto a radiaciones ionizantes del Hospital Central Universitario Dr. Antonio María Pineda</w:t>
      </w:r>
    </w:p>
    <w:p w14:paraId="0E4B42D3" w14:textId="53091C5B" w:rsidR="00D3373F" w:rsidRPr="002823B8" w:rsidRDefault="00D3373F" w:rsidP="00D3373F">
      <w:r w:rsidRPr="002823B8">
        <w:t xml:space="preserve">Enlace: </w:t>
      </w:r>
      <w:hyperlink r:id="rId20" w:history="1">
        <w:r w:rsidR="002823B8" w:rsidRPr="000F5906">
          <w:rPr>
            <w:rStyle w:val="Hipervnculo"/>
          </w:rPr>
          <w:t>https://revistas.uclave.org/index.php/bmp/article/view/2563</w:t>
        </w:r>
      </w:hyperlink>
      <w:r w:rsidR="002823B8">
        <w:t xml:space="preserve"> </w:t>
      </w:r>
    </w:p>
    <w:p w14:paraId="784F4169" w14:textId="0EE2BD96" w:rsidR="00D3373F" w:rsidRPr="002823B8" w:rsidRDefault="00D3373F" w:rsidP="00D3373F">
      <w:pPr>
        <w:rPr>
          <w:lang w:val="es-EC"/>
        </w:rPr>
      </w:pPr>
      <w:r w:rsidRPr="00795AB1">
        <w:rPr>
          <w:lang w:val="es-EC"/>
        </w:rPr>
        <w:t xml:space="preserve">Resumen: </w:t>
      </w:r>
      <w:r w:rsidR="002823B8">
        <w:rPr>
          <w:lang w:val="es-EC"/>
        </w:rPr>
        <w:t xml:space="preserve">Estudio de casos y controles en el que se obtuvo como resultado que </w:t>
      </w:r>
      <w:r w:rsidR="002823B8" w:rsidRPr="002823B8">
        <w:rPr>
          <w:lang w:val="es-EC"/>
        </w:rPr>
        <w:t>el 63% del personal expuesto present</w:t>
      </w:r>
      <w:r w:rsidR="002823B8">
        <w:rPr>
          <w:lang w:val="es-EC"/>
        </w:rPr>
        <w:t>ó</w:t>
      </w:r>
      <w:r w:rsidR="002823B8" w:rsidRPr="002823B8">
        <w:rPr>
          <w:lang w:val="es-EC"/>
        </w:rPr>
        <w:t xml:space="preserve"> algún tipo de alteración en el ultrasonido tiroideo en comparación con el 43% del personal no ocupacionalmente expuesto; los hallazgos permiten concluir que el porcentaje del personal con afectación de </w:t>
      </w:r>
      <w:r w:rsidR="002823B8" w:rsidRPr="002823B8">
        <w:rPr>
          <w:lang w:val="es-EC"/>
        </w:rPr>
        <w:lastRenderedPageBreak/>
        <w:t>la glándula tiroides fue mayor en personal expuesto y que los hallazgos ecográficos difieren entre los grupos estudiados.</w:t>
      </w:r>
    </w:p>
    <w:p w14:paraId="2C489C24" w14:textId="307777B5" w:rsidR="00D3373F" w:rsidRPr="000E5351" w:rsidRDefault="00D3373F" w:rsidP="00D3373F">
      <w:pPr>
        <w:rPr>
          <w:lang w:val="es-EC"/>
        </w:rPr>
      </w:pPr>
      <w:r w:rsidRPr="000E5351">
        <w:rPr>
          <w:lang w:val="es-EC"/>
        </w:rPr>
        <w:t>Estudio 1</w:t>
      </w:r>
      <w:r>
        <w:rPr>
          <w:lang w:val="es-EC"/>
        </w:rPr>
        <w:t>0</w:t>
      </w:r>
      <w:r w:rsidRPr="000E5351">
        <w:rPr>
          <w:lang w:val="es-EC"/>
        </w:rPr>
        <w:t>:</w:t>
      </w:r>
    </w:p>
    <w:p w14:paraId="789AC8BF" w14:textId="1855169A" w:rsidR="00D3373F" w:rsidRPr="000E5351" w:rsidRDefault="00D3373F" w:rsidP="00D3373F">
      <w:pPr>
        <w:rPr>
          <w:lang w:val="es-EC"/>
        </w:rPr>
      </w:pPr>
      <w:r w:rsidRPr="000E5351">
        <w:rPr>
          <w:lang w:val="es-EC"/>
        </w:rPr>
        <w:t xml:space="preserve">País: </w:t>
      </w:r>
      <w:r w:rsidR="008E3A88">
        <w:rPr>
          <w:lang w:val="es-EC"/>
        </w:rPr>
        <w:t>Inglaterra</w:t>
      </w:r>
    </w:p>
    <w:p w14:paraId="65144603" w14:textId="196A8A51" w:rsidR="00D3373F" w:rsidRPr="00F462C3" w:rsidRDefault="00D3373F" w:rsidP="00D3373F">
      <w:pPr>
        <w:rPr>
          <w:rFonts w:cs="Arial"/>
          <w:noProof/>
          <w:szCs w:val="24"/>
          <w:lang w:val="es-EC"/>
        </w:rPr>
      </w:pPr>
      <w:r w:rsidRPr="00F462C3">
        <w:rPr>
          <w:lang w:val="es-EC"/>
        </w:rPr>
        <w:t xml:space="preserve">Autores: </w:t>
      </w:r>
      <w:r w:rsidR="00295B3A" w:rsidRPr="00F462C3">
        <w:rPr>
          <w:rFonts w:cs="Arial"/>
          <w:noProof/>
          <w:szCs w:val="24"/>
          <w:lang w:val="es-EC"/>
        </w:rPr>
        <w:t>Gillies, M., Haylock, R., Hunter, N., &amp; Zhang, W.</w:t>
      </w:r>
    </w:p>
    <w:p w14:paraId="274902CB" w14:textId="6A51DE1D" w:rsidR="00295B3A" w:rsidRPr="00F462C3" w:rsidRDefault="00295B3A" w:rsidP="00D3373F">
      <w:pPr>
        <w:rPr>
          <w:lang w:val="es-EC"/>
        </w:rPr>
      </w:pPr>
      <w:r w:rsidRPr="00F462C3">
        <w:rPr>
          <w:rFonts w:cs="Arial"/>
          <w:noProof/>
          <w:szCs w:val="24"/>
          <w:lang w:val="es-EC"/>
        </w:rPr>
        <w:t>Año: 2019</w:t>
      </w:r>
    </w:p>
    <w:p w14:paraId="55CEE064" w14:textId="40D729C7" w:rsidR="00D3373F" w:rsidRPr="00295B3A" w:rsidRDefault="00D3373F" w:rsidP="00D3373F">
      <w:proofErr w:type="spellStart"/>
      <w:r w:rsidRPr="00295B3A">
        <w:t>Título</w:t>
      </w:r>
      <w:proofErr w:type="spellEnd"/>
      <w:r w:rsidRPr="00295B3A">
        <w:t xml:space="preserve">: </w:t>
      </w:r>
      <w:r w:rsidR="00295B3A" w:rsidRPr="004E7FAB">
        <w:rPr>
          <w:rFonts w:cs="Arial"/>
          <w:noProof/>
          <w:szCs w:val="24"/>
        </w:rPr>
        <w:t>Risk of Leukemia Associated with Protracted Low-Dose Radiation Exposure: Updated  Results from the National Registry for Radiation Workers Study.</w:t>
      </w:r>
    </w:p>
    <w:p w14:paraId="7C834D77" w14:textId="1065FC87" w:rsidR="00D3373F" w:rsidRPr="008E3A88" w:rsidRDefault="00D3373F" w:rsidP="00D3373F">
      <w:r w:rsidRPr="008E3A88">
        <w:t>Enlace:</w:t>
      </w:r>
      <w:r w:rsidR="008E3A88" w:rsidRPr="008E3A88">
        <w:t xml:space="preserve"> </w:t>
      </w:r>
      <w:hyperlink r:id="rId21" w:history="1">
        <w:r w:rsidR="008E3A88" w:rsidRPr="000F5906">
          <w:rPr>
            <w:rStyle w:val="Hipervnculo"/>
          </w:rPr>
          <w:t>https://meridian.allenpress.com/radiation-research/article-abstract/192/5/527/434516</w:t>
        </w:r>
      </w:hyperlink>
      <w:r w:rsidR="008E3A88">
        <w:t xml:space="preserve"> </w:t>
      </w:r>
      <w:r w:rsidRPr="008E3A88">
        <w:t xml:space="preserve"> </w:t>
      </w:r>
    </w:p>
    <w:p w14:paraId="543FD912" w14:textId="5F207183" w:rsidR="00D3373F" w:rsidRPr="00795AB1" w:rsidRDefault="00D3373F" w:rsidP="00D3373F">
      <w:pPr>
        <w:rPr>
          <w:lang w:val="es-EC"/>
        </w:rPr>
      </w:pPr>
      <w:r w:rsidRPr="00795AB1">
        <w:rPr>
          <w:lang w:val="es-EC"/>
        </w:rPr>
        <w:t xml:space="preserve">Resumen: </w:t>
      </w:r>
      <w:r w:rsidR="008E3A88">
        <w:rPr>
          <w:lang w:val="es-EC"/>
        </w:rPr>
        <w:t xml:space="preserve">Estudio de cohorte que </w:t>
      </w:r>
      <w:r w:rsidR="008E3A88" w:rsidRPr="008E3A88">
        <w:rPr>
          <w:lang w:val="es-EC"/>
        </w:rPr>
        <w:t>proporciona evidencia de que los riesgos de leucemia pueden aumentar con la exposición prolongada y a dosis bajas a la radiación externa. Los riesgos son generalmente consistentes con los observados en los estudios de sobrevivientes de bombas atómicas, así como con los coeficientes de riesgo en los que se basan las normas internacionales de seguridad radiológica, incluidos los límites de dosis y las restricciones utilizadas para controlar las exposiciones.</w:t>
      </w:r>
    </w:p>
    <w:p w14:paraId="7238315E" w14:textId="4E748C18" w:rsidR="00D3373F" w:rsidRPr="000E5351" w:rsidRDefault="00D3373F" w:rsidP="00D3373F">
      <w:pPr>
        <w:rPr>
          <w:lang w:val="es-EC"/>
        </w:rPr>
      </w:pPr>
      <w:r w:rsidRPr="000E5351">
        <w:rPr>
          <w:lang w:val="es-EC"/>
        </w:rPr>
        <w:t>Estudio 1</w:t>
      </w:r>
      <w:r>
        <w:rPr>
          <w:lang w:val="es-EC"/>
        </w:rPr>
        <w:t>1</w:t>
      </w:r>
      <w:r w:rsidRPr="000E5351">
        <w:rPr>
          <w:lang w:val="es-EC"/>
        </w:rPr>
        <w:t>:</w:t>
      </w:r>
    </w:p>
    <w:p w14:paraId="70CAE273" w14:textId="70C86915" w:rsidR="00D3373F" w:rsidRPr="000E5351" w:rsidRDefault="00D3373F" w:rsidP="00D3373F">
      <w:pPr>
        <w:rPr>
          <w:lang w:val="es-EC"/>
        </w:rPr>
      </w:pPr>
      <w:r w:rsidRPr="000E5351">
        <w:rPr>
          <w:lang w:val="es-EC"/>
        </w:rPr>
        <w:t xml:space="preserve">País: </w:t>
      </w:r>
      <w:r w:rsidR="00CB2D48">
        <w:rPr>
          <w:lang w:val="es-EC"/>
        </w:rPr>
        <w:t>Canadá</w:t>
      </w:r>
    </w:p>
    <w:p w14:paraId="325E46FF" w14:textId="0754D045" w:rsidR="00D3373F" w:rsidRPr="00F462C3" w:rsidRDefault="00D3373F" w:rsidP="00D3373F">
      <w:pPr>
        <w:rPr>
          <w:rFonts w:cs="Arial"/>
          <w:noProof/>
          <w:szCs w:val="24"/>
          <w:lang w:val="es-EC"/>
        </w:rPr>
      </w:pPr>
      <w:r w:rsidRPr="00F462C3">
        <w:rPr>
          <w:lang w:val="es-EC"/>
        </w:rPr>
        <w:t xml:space="preserve">Autores: </w:t>
      </w:r>
      <w:r w:rsidR="0011068B" w:rsidRPr="00F462C3">
        <w:rPr>
          <w:rFonts w:cs="Arial"/>
          <w:noProof/>
          <w:szCs w:val="24"/>
          <w:lang w:val="es-EC"/>
        </w:rPr>
        <w:t>Demeter, S., Goertzen, A. L., &amp; Patterson, J.</w:t>
      </w:r>
    </w:p>
    <w:p w14:paraId="5BC6A302" w14:textId="1B575DDA" w:rsidR="0011068B" w:rsidRPr="0011068B" w:rsidRDefault="0011068B" w:rsidP="00D3373F">
      <w:r>
        <w:rPr>
          <w:rFonts w:cs="Arial"/>
          <w:noProof/>
          <w:szCs w:val="24"/>
        </w:rPr>
        <w:t>Año: 2019</w:t>
      </w:r>
    </w:p>
    <w:p w14:paraId="65D669CB" w14:textId="2BC6DE8F" w:rsidR="00D3373F" w:rsidRPr="0011068B" w:rsidRDefault="00D3373F" w:rsidP="00D3373F">
      <w:proofErr w:type="spellStart"/>
      <w:r w:rsidRPr="0011068B">
        <w:t>Título</w:t>
      </w:r>
      <w:proofErr w:type="spellEnd"/>
      <w:r w:rsidRPr="0011068B">
        <w:t xml:space="preserve">: </w:t>
      </w:r>
      <w:r w:rsidR="0011068B" w:rsidRPr="003D3D88">
        <w:rPr>
          <w:rFonts w:cs="Arial"/>
          <w:noProof/>
          <w:szCs w:val="24"/>
        </w:rPr>
        <w:t>Demonstrating Compliance With Proposed Reduced Lens of Eye Dose Limits in Nuclear  Medicine Settings.</w:t>
      </w:r>
    </w:p>
    <w:p w14:paraId="6DA583AF" w14:textId="5C2F999B" w:rsidR="00D3373F" w:rsidRPr="00771D24" w:rsidRDefault="00D3373F" w:rsidP="00D3373F">
      <w:r w:rsidRPr="00771D24">
        <w:lastRenderedPageBreak/>
        <w:t xml:space="preserve">Enlace: </w:t>
      </w:r>
      <w:hyperlink r:id="rId22" w:history="1">
        <w:r w:rsidR="00771D24" w:rsidRPr="000F5906">
          <w:rPr>
            <w:rStyle w:val="Hipervnculo"/>
          </w:rPr>
          <w:t>https://journals.lww.com/health-physics/Abstract/2019/09000/Demonstrating_Compliance_With_Proposed_Reduced.11.aspx</w:t>
        </w:r>
      </w:hyperlink>
      <w:r w:rsidR="00771D24">
        <w:t xml:space="preserve"> </w:t>
      </w:r>
    </w:p>
    <w:p w14:paraId="01B9C2D8" w14:textId="256AD449" w:rsidR="00D3373F" w:rsidRDefault="00D3373F" w:rsidP="00D3373F">
      <w:pPr>
        <w:rPr>
          <w:lang w:val="es-EC"/>
        </w:rPr>
      </w:pPr>
      <w:r w:rsidRPr="00795AB1">
        <w:rPr>
          <w:lang w:val="es-EC"/>
        </w:rPr>
        <w:t xml:space="preserve">Resumen: </w:t>
      </w:r>
      <w:r w:rsidR="00771D24" w:rsidRPr="00771D24">
        <w:rPr>
          <w:lang w:val="es-EC"/>
        </w:rPr>
        <w:t xml:space="preserve">Una cohorte prospectiva (n = 19) de tecnólogos en medicina nuclear usó lentes dedicados de dosímetros oculares durante un período de 3 meses sincronizados con sus programas de dosímetros corporales. Se validó la lente de los dosímetros oculares para tener una respuesta lineal en los rangos de dosis previstos. Los participantes trabajaron en una práctica de medicina nuclear de volumen relativamente alto, que incluía operaciones generales y cardíacas, tomografía por emisión de positrones / tomografía computarizada, </w:t>
      </w:r>
      <w:proofErr w:type="spellStart"/>
      <w:r w:rsidR="00771D24" w:rsidRPr="00771D24">
        <w:rPr>
          <w:lang w:val="es-EC"/>
        </w:rPr>
        <w:t>radiofarmacia</w:t>
      </w:r>
      <w:proofErr w:type="spellEnd"/>
      <w:r w:rsidR="00771D24" w:rsidRPr="00771D24">
        <w:rPr>
          <w:lang w:val="es-EC"/>
        </w:rPr>
        <w:t xml:space="preserve"> y ciclotrón. Los rangos de dosis anualizados fueron 0.0-3.68 </w:t>
      </w:r>
      <w:proofErr w:type="spellStart"/>
      <w:r w:rsidR="00771D24" w:rsidRPr="00771D24">
        <w:rPr>
          <w:lang w:val="es-EC"/>
        </w:rPr>
        <w:t>mSv</w:t>
      </w:r>
      <w:proofErr w:type="spellEnd"/>
      <w:r w:rsidR="00771D24" w:rsidRPr="00771D24">
        <w:rPr>
          <w:lang w:val="es-EC"/>
        </w:rPr>
        <w:t xml:space="preserve"> (cristalino del ojo) y 0.48-4.72 </w:t>
      </w:r>
      <w:proofErr w:type="spellStart"/>
      <w:r w:rsidR="00771D24" w:rsidRPr="00771D24">
        <w:rPr>
          <w:lang w:val="es-EC"/>
        </w:rPr>
        <w:t>mSv</w:t>
      </w:r>
      <w:proofErr w:type="spellEnd"/>
      <w:r w:rsidR="00771D24" w:rsidRPr="00771D24">
        <w:rPr>
          <w:lang w:val="es-EC"/>
        </w:rPr>
        <w:t xml:space="preserve"> (cuerpo entero). Hubo una buena correlación entre el cristalino del ojo y las lecturas del dosímetro corporal (R = 0,67). No hubo diferencias significativas en la dosis de la lente del ojo por tipo de trabajo, sexo del trabajador o lado en el que se usó el dosímetro.</w:t>
      </w:r>
    </w:p>
    <w:p w14:paraId="264A2008" w14:textId="1EF454D5" w:rsidR="00D3373F" w:rsidRPr="000E5351" w:rsidRDefault="00D3373F" w:rsidP="00D3373F">
      <w:pPr>
        <w:rPr>
          <w:lang w:val="es-EC"/>
        </w:rPr>
      </w:pPr>
      <w:r w:rsidRPr="000E5351">
        <w:rPr>
          <w:lang w:val="es-EC"/>
        </w:rPr>
        <w:t>Estudio 1</w:t>
      </w:r>
      <w:r>
        <w:rPr>
          <w:lang w:val="es-EC"/>
        </w:rPr>
        <w:t>2</w:t>
      </w:r>
      <w:r w:rsidRPr="000E5351">
        <w:rPr>
          <w:lang w:val="es-EC"/>
        </w:rPr>
        <w:t>:</w:t>
      </w:r>
    </w:p>
    <w:p w14:paraId="04BB9885" w14:textId="02198F64" w:rsidR="00D3373F" w:rsidRPr="000E5351" w:rsidRDefault="00D3373F" w:rsidP="00D3373F">
      <w:pPr>
        <w:rPr>
          <w:lang w:val="es-EC"/>
        </w:rPr>
      </w:pPr>
      <w:r w:rsidRPr="000E5351">
        <w:rPr>
          <w:lang w:val="es-EC"/>
        </w:rPr>
        <w:t xml:space="preserve">País: </w:t>
      </w:r>
      <w:r w:rsidR="00CB2D48">
        <w:rPr>
          <w:lang w:val="es-EC"/>
        </w:rPr>
        <w:t>China</w:t>
      </w:r>
    </w:p>
    <w:p w14:paraId="2BD6CFFA" w14:textId="4EDB6779" w:rsidR="00D3373F" w:rsidRDefault="00D3373F" w:rsidP="00D3373F">
      <w:pPr>
        <w:rPr>
          <w:rFonts w:cs="Arial"/>
          <w:noProof/>
          <w:szCs w:val="24"/>
          <w:lang w:val="es-EC"/>
        </w:rPr>
      </w:pPr>
      <w:r w:rsidRPr="000E5351">
        <w:rPr>
          <w:lang w:val="es-EC"/>
        </w:rPr>
        <w:t xml:space="preserve">Autores: </w:t>
      </w:r>
      <w:r w:rsidR="00CB2D48" w:rsidRPr="00CB2D48">
        <w:rPr>
          <w:rFonts w:cs="Arial"/>
          <w:noProof/>
          <w:szCs w:val="24"/>
          <w:lang w:val="es-EC"/>
        </w:rPr>
        <w:t>Fang, L., Li, J., Li, W., Mao, X., Ma, Y., Hou, D., Zhu, W., Jia, X., &amp; Qiao, J.</w:t>
      </w:r>
    </w:p>
    <w:p w14:paraId="521D74CF" w14:textId="5CD7E30E" w:rsidR="00CB2D48" w:rsidRPr="00F462C3" w:rsidRDefault="00CB2D48" w:rsidP="00D3373F">
      <w:r w:rsidRPr="00F462C3">
        <w:rPr>
          <w:rFonts w:cs="Arial"/>
          <w:noProof/>
          <w:szCs w:val="24"/>
        </w:rPr>
        <w:t>Año: 2019</w:t>
      </w:r>
    </w:p>
    <w:p w14:paraId="6AF5835B" w14:textId="7CA4A2EA" w:rsidR="00D3373F" w:rsidRPr="00CB2D48" w:rsidRDefault="00D3373F" w:rsidP="00D3373F">
      <w:proofErr w:type="spellStart"/>
      <w:r w:rsidRPr="00CB2D48">
        <w:t>Título</w:t>
      </w:r>
      <w:proofErr w:type="spellEnd"/>
      <w:r w:rsidRPr="00CB2D48">
        <w:t xml:space="preserve">: </w:t>
      </w:r>
      <w:r w:rsidR="00CB2D48" w:rsidRPr="003D3D88">
        <w:rPr>
          <w:rFonts w:cs="Arial"/>
          <w:noProof/>
          <w:szCs w:val="24"/>
        </w:rPr>
        <w:t>Assessment of Genomic Instability in Medical Workers Exposed to Chronic Low-Dose X-Rays in Northern China.</w:t>
      </w:r>
    </w:p>
    <w:p w14:paraId="67BD3C95" w14:textId="75345F3F" w:rsidR="00D3373F" w:rsidRPr="00771D24" w:rsidRDefault="00D3373F" w:rsidP="00D3373F">
      <w:r w:rsidRPr="00771D24">
        <w:t xml:space="preserve">Enlace: </w:t>
      </w:r>
      <w:hyperlink r:id="rId23" w:history="1">
        <w:r w:rsidR="00771D24" w:rsidRPr="000F5906">
          <w:rPr>
            <w:rStyle w:val="Hipervnculo"/>
          </w:rPr>
          <w:t>https://www.ncbi.nlm.nih.gov/pmc/articles/PMC6883363/</w:t>
        </w:r>
      </w:hyperlink>
      <w:r w:rsidR="00771D24">
        <w:t xml:space="preserve"> </w:t>
      </w:r>
    </w:p>
    <w:p w14:paraId="61CA0A27" w14:textId="1F9804EB" w:rsidR="00D3373F" w:rsidRPr="00795AB1" w:rsidRDefault="00D3373F" w:rsidP="00D3373F">
      <w:pPr>
        <w:rPr>
          <w:lang w:val="es-EC"/>
        </w:rPr>
      </w:pPr>
      <w:r w:rsidRPr="00795AB1">
        <w:rPr>
          <w:lang w:val="es-EC"/>
        </w:rPr>
        <w:t xml:space="preserve">Resumen: </w:t>
      </w:r>
      <w:r w:rsidR="00771D24">
        <w:rPr>
          <w:lang w:val="es-EC"/>
        </w:rPr>
        <w:t>E</w:t>
      </w:r>
      <w:r w:rsidR="00771D24" w:rsidRPr="00771D24">
        <w:rPr>
          <w:lang w:val="es-EC"/>
        </w:rPr>
        <w:t xml:space="preserve">studio </w:t>
      </w:r>
      <w:r w:rsidR="00771D24">
        <w:rPr>
          <w:lang w:val="es-EC"/>
        </w:rPr>
        <w:t xml:space="preserve">que </w:t>
      </w:r>
      <w:r w:rsidR="00771D24" w:rsidRPr="00771D24">
        <w:rPr>
          <w:lang w:val="es-EC"/>
        </w:rPr>
        <w:t xml:space="preserve">evaluó el daño genómico potencial en trabajadores expuestos ocupacionalmente a rayos X de dosis baja. Se llevaron a cabo una variedad de análisis, incluida la evaluación del nivel de daño del ADN y las aberraciones cromosómicas (CA), así como el ensayo de </w:t>
      </w:r>
      <w:proofErr w:type="spellStart"/>
      <w:r w:rsidR="00771D24" w:rsidRPr="00771D24">
        <w:rPr>
          <w:lang w:val="es-EC"/>
        </w:rPr>
        <w:t>micronúcleos</w:t>
      </w:r>
      <w:proofErr w:type="spellEnd"/>
      <w:r w:rsidR="00771D24" w:rsidRPr="00771D24">
        <w:rPr>
          <w:lang w:val="es-EC"/>
        </w:rPr>
        <w:t xml:space="preserve"> de bloqueo de citocinesis (CBMN), el perfil de expresión génica y la determinación </w:t>
      </w:r>
      <w:r w:rsidR="00771D24" w:rsidRPr="00771D24">
        <w:rPr>
          <w:lang w:val="es-EC"/>
        </w:rPr>
        <w:lastRenderedPageBreak/>
        <w:t xml:space="preserve">del nivel de antioxidantes. Aquí, informamos que el nivel de daño del ADN, CA y CBMN </w:t>
      </w:r>
      <w:proofErr w:type="gramStart"/>
      <w:r w:rsidR="00771D24" w:rsidRPr="00771D24">
        <w:rPr>
          <w:lang w:val="es-EC"/>
        </w:rPr>
        <w:t>aumentaron</w:t>
      </w:r>
      <w:proofErr w:type="gramEnd"/>
      <w:r w:rsidR="00771D24" w:rsidRPr="00771D24">
        <w:rPr>
          <w:lang w:val="es-EC"/>
        </w:rPr>
        <w:t xml:space="preserve"> significativamente. Además, la expresión génica y las actividades antioxidantes se modificaron en la sangre periférica de los hombres expuestos a rayos X de dosis baja. </w:t>
      </w:r>
      <w:r w:rsidR="00771D24">
        <w:rPr>
          <w:lang w:val="es-EC"/>
        </w:rPr>
        <w:t xml:space="preserve">Los </w:t>
      </w:r>
      <w:r w:rsidR="00771D24" w:rsidRPr="00771D24">
        <w:rPr>
          <w:lang w:val="es-EC"/>
        </w:rPr>
        <w:t xml:space="preserve">hallazgos indicaron una fuerte correlación entre la inestabilidad genómica y la duración de la exposición a dosis bajas de IR. </w:t>
      </w:r>
      <w:r w:rsidR="00771D24">
        <w:rPr>
          <w:lang w:val="es-EC"/>
        </w:rPr>
        <w:t>Los</w:t>
      </w:r>
      <w:r w:rsidR="00771D24" w:rsidRPr="00771D24">
        <w:rPr>
          <w:lang w:val="es-EC"/>
        </w:rPr>
        <w:t xml:space="preserve"> datos también revelaron la reparación del daño del ADN y los mecanismos antioxidantes que podrían resultar en la inestabilidad genómica observada en los trabajadores de la salud expuestos a dosis bajas crónicas de IR.</w:t>
      </w:r>
    </w:p>
    <w:p w14:paraId="1E6740FA" w14:textId="59E06DED" w:rsidR="00D3373F" w:rsidRPr="000E5351" w:rsidRDefault="00D3373F" w:rsidP="00D3373F">
      <w:pPr>
        <w:rPr>
          <w:lang w:val="es-EC"/>
        </w:rPr>
      </w:pPr>
      <w:r w:rsidRPr="000E5351">
        <w:rPr>
          <w:lang w:val="es-EC"/>
        </w:rPr>
        <w:t>Estudio 1</w:t>
      </w:r>
      <w:r>
        <w:rPr>
          <w:lang w:val="es-EC"/>
        </w:rPr>
        <w:t>3</w:t>
      </w:r>
      <w:r w:rsidRPr="000E5351">
        <w:rPr>
          <w:lang w:val="es-EC"/>
        </w:rPr>
        <w:t>:</w:t>
      </w:r>
    </w:p>
    <w:p w14:paraId="7A34893D" w14:textId="721C582B" w:rsidR="00D3373F" w:rsidRPr="000E5351" w:rsidRDefault="00D3373F" w:rsidP="00D3373F">
      <w:pPr>
        <w:rPr>
          <w:lang w:val="es-EC"/>
        </w:rPr>
      </w:pPr>
      <w:r w:rsidRPr="000E5351">
        <w:rPr>
          <w:lang w:val="es-EC"/>
        </w:rPr>
        <w:t xml:space="preserve">País: </w:t>
      </w:r>
      <w:r w:rsidR="005E550C">
        <w:rPr>
          <w:lang w:val="es-EC"/>
        </w:rPr>
        <w:t>Japón</w:t>
      </w:r>
    </w:p>
    <w:p w14:paraId="4C81E1DF" w14:textId="446F6148" w:rsidR="00D3373F" w:rsidRPr="005E550C" w:rsidRDefault="00D3373F" w:rsidP="00D3373F">
      <w:pPr>
        <w:rPr>
          <w:lang w:val="es-EC"/>
        </w:rPr>
      </w:pPr>
      <w:r w:rsidRPr="000E5351">
        <w:rPr>
          <w:lang w:val="es-EC"/>
        </w:rPr>
        <w:t xml:space="preserve">Autores: </w:t>
      </w:r>
      <w:r w:rsidR="005E550C" w:rsidRPr="005E550C">
        <w:rPr>
          <w:rFonts w:cs="Arial"/>
          <w:noProof/>
          <w:szCs w:val="24"/>
          <w:lang w:val="es-EC"/>
        </w:rPr>
        <w:t>Hamada, N., Azizova, T. V, &amp; Little, M. P.</w:t>
      </w:r>
    </w:p>
    <w:p w14:paraId="2DC2F377" w14:textId="4A3AD77F" w:rsidR="00D3373F" w:rsidRPr="005E550C" w:rsidRDefault="00D3373F" w:rsidP="00D3373F">
      <w:proofErr w:type="spellStart"/>
      <w:r w:rsidRPr="005E550C">
        <w:t>Título</w:t>
      </w:r>
      <w:proofErr w:type="spellEnd"/>
      <w:r w:rsidRPr="005E550C">
        <w:t xml:space="preserve">: </w:t>
      </w:r>
      <w:r w:rsidR="005E550C" w:rsidRPr="003D3D88">
        <w:rPr>
          <w:rFonts w:cs="Arial"/>
          <w:noProof/>
          <w:szCs w:val="24"/>
        </w:rPr>
        <w:t>An update on effects of ionizing radiation exposure on the eye.</w:t>
      </w:r>
    </w:p>
    <w:p w14:paraId="2B02F2B3" w14:textId="449511AB" w:rsidR="00D3373F" w:rsidRPr="00771D24" w:rsidRDefault="00D3373F" w:rsidP="00D3373F">
      <w:r w:rsidRPr="00771D24">
        <w:t xml:space="preserve">Enlace: </w:t>
      </w:r>
      <w:hyperlink r:id="rId24" w:history="1">
        <w:r w:rsidR="00771D24" w:rsidRPr="000F5906">
          <w:rPr>
            <w:rStyle w:val="Hipervnculo"/>
          </w:rPr>
          <w:t>https://www.birpublications.org/doi/abs/10.1259/bjr.20190829</w:t>
        </w:r>
      </w:hyperlink>
      <w:r w:rsidR="00771D24">
        <w:t xml:space="preserve"> </w:t>
      </w:r>
    </w:p>
    <w:p w14:paraId="2B258808" w14:textId="3EDB71A7" w:rsidR="00D3373F" w:rsidRDefault="00D3373F" w:rsidP="00D3373F">
      <w:pPr>
        <w:rPr>
          <w:lang w:val="es-EC"/>
        </w:rPr>
      </w:pPr>
      <w:r w:rsidRPr="00795AB1">
        <w:rPr>
          <w:lang w:val="es-EC"/>
        </w:rPr>
        <w:t xml:space="preserve">Resumen: </w:t>
      </w:r>
      <w:r w:rsidR="00771D24" w:rsidRPr="00771D24">
        <w:rPr>
          <w:lang w:val="es-EC"/>
        </w:rPr>
        <w:t>Desde 2011, ha habido un creciente cuerpo de evidencia epidemiológica relacionada con las cataratas y otras enfermedades oculares (es decir, glaucoma y degeneración macular), particularmente en dosis bajas y tasas de dosis bajas</w:t>
      </w:r>
      <w:r w:rsidR="00771D24">
        <w:rPr>
          <w:lang w:val="es-EC"/>
        </w:rPr>
        <w:t xml:space="preserve"> de radiaciones</w:t>
      </w:r>
      <w:r w:rsidR="00771D24" w:rsidRPr="00771D24">
        <w:rPr>
          <w:lang w:val="es-EC"/>
        </w:rPr>
        <w:t>. Est</w:t>
      </w:r>
      <w:r w:rsidR="00771D24">
        <w:rPr>
          <w:lang w:val="es-EC"/>
        </w:rPr>
        <w:t>a</w:t>
      </w:r>
      <w:r w:rsidR="00771D24" w:rsidRPr="00771D24">
        <w:rPr>
          <w:lang w:val="es-EC"/>
        </w:rPr>
        <w:t xml:space="preserve"> revisión ofrece una descripción general de la base científica </w:t>
      </w:r>
      <w:r w:rsidR="00771D24">
        <w:rPr>
          <w:lang w:val="es-EC"/>
        </w:rPr>
        <w:t xml:space="preserve">que </w:t>
      </w:r>
      <w:r w:rsidR="00771D24" w:rsidRPr="00771D24">
        <w:rPr>
          <w:lang w:val="es-EC"/>
        </w:rPr>
        <w:t xml:space="preserve">analiza la plausibilidad de estos dos supuestos a la luz de la evidencia científica emergente y considera la </w:t>
      </w:r>
      <w:proofErr w:type="spellStart"/>
      <w:r w:rsidR="00771D24" w:rsidRPr="00771D24">
        <w:rPr>
          <w:lang w:val="es-EC"/>
        </w:rPr>
        <w:t>radiosensibilidad</w:t>
      </w:r>
      <w:proofErr w:type="spellEnd"/>
      <w:r w:rsidR="00771D24" w:rsidRPr="00771D24">
        <w:rPr>
          <w:lang w:val="es-EC"/>
        </w:rPr>
        <w:t xml:space="preserve"> del cristalino entre las estructuras oculares.</w:t>
      </w:r>
    </w:p>
    <w:p w14:paraId="741138E0" w14:textId="315EEE8C" w:rsidR="00D3373F" w:rsidRPr="000E5351" w:rsidRDefault="00D3373F" w:rsidP="00D3373F">
      <w:pPr>
        <w:rPr>
          <w:lang w:val="es-EC"/>
        </w:rPr>
      </w:pPr>
      <w:r w:rsidRPr="000E5351">
        <w:rPr>
          <w:lang w:val="es-EC"/>
        </w:rPr>
        <w:t>Estudio 1</w:t>
      </w:r>
      <w:r>
        <w:rPr>
          <w:lang w:val="es-EC"/>
        </w:rPr>
        <w:t>4</w:t>
      </w:r>
      <w:r w:rsidRPr="000E5351">
        <w:rPr>
          <w:lang w:val="es-EC"/>
        </w:rPr>
        <w:t>:</w:t>
      </w:r>
    </w:p>
    <w:p w14:paraId="53BFE90D" w14:textId="0C96B21E" w:rsidR="00D3373F" w:rsidRPr="000E5351" w:rsidRDefault="00D3373F" w:rsidP="00D3373F">
      <w:pPr>
        <w:rPr>
          <w:lang w:val="es-EC"/>
        </w:rPr>
      </w:pPr>
      <w:r w:rsidRPr="000E5351">
        <w:rPr>
          <w:lang w:val="es-EC"/>
        </w:rPr>
        <w:t xml:space="preserve">País: </w:t>
      </w:r>
      <w:r w:rsidR="00761B55">
        <w:rPr>
          <w:lang w:val="es-EC"/>
        </w:rPr>
        <w:t>Inglaterra</w:t>
      </w:r>
    </w:p>
    <w:p w14:paraId="045C8559" w14:textId="3C35C385" w:rsidR="00D3373F" w:rsidRDefault="00D3373F" w:rsidP="00D3373F">
      <w:pPr>
        <w:rPr>
          <w:rFonts w:cs="Arial"/>
          <w:noProof/>
          <w:szCs w:val="24"/>
          <w:lang w:val="es-EC"/>
        </w:rPr>
      </w:pPr>
      <w:r w:rsidRPr="000E5351">
        <w:rPr>
          <w:lang w:val="es-EC"/>
        </w:rPr>
        <w:t xml:space="preserve">Autores: </w:t>
      </w:r>
      <w:r w:rsidR="00761B55" w:rsidRPr="00761B55">
        <w:rPr>
          <w:rFonts w:cs="Arial"/>
          <w:noProof/>
          <w:szCs w:val="24"/>
          <w:lang w:val="es-EC"/>
        </w:rPr>
        <w:t>Harbron, R. W., &amp; Pasqual, E.</w:t>
      </w:r>
    </w:p>
    <w:p w14:paraId="759A8CA5" w14:textId="489FB484" w:rsidR="0086154A" w:rsidRPr="00F462C3" w:rsidRDefault="0086154A" w:rsidP="00D3373F">
      <w:r w:rsidRPr="00F462C3">
        <w:rPr>
          <w:rFonts w:cs="Arial"/>
          <w:noProof/>
          <w:szCs w:val="24"/>
        </w:rPr>
        <w:t>Año: 2020</w:t>
      </w:r>
    </w:p>
    <w:p w14:paraId="6C7450D7" w14:textId="604107ED" w:rsidR="00D3373F" w:rsidRPr="00761B55" w:rsidRDefault="00D3373F" w:rsidP="00D3373F">
      <w:proofErr w:type="spellStart"/>
      <w:r w:rsidRPr="00761B55">
        <w:t>Título</w:t>
      </w:r>
      <w:proofErr w:type="spellEnd"/>
      <w:r w:rsidRPr="00761B55">
        <w:t xml:space="preserve">: </w:t>
      </w:r>
      <w:r w:rsidR="00761B55" w:rsidRPr="003D3D88">
        <w:rPr>
          <w:rFonts w:cs="Arial"/>
          <w:noProof/>
          <w:szCs w:val="24"/>
        </w:rPr>
        <w:t>Ionising radiation as a risk factor for lymphoma: A review.</w:t>
      </w:r>
    </w:p>
    <w:p w14:paraId="454E3A12" w14:textId="4B514738" w:rsidR="00D3373F" w:rsidRPr="00771D24" w:rsidRDefault="00D3373F" w:rsidP="00D3373F">
      <w:r w:rsidRPr="00771D24">
        <w:lastRenderedPageBreak/>
        <w:t xml:space="preserve">Enlace: </w:t>
      </w:r>
      <w:hyperlink r:id="rId25" w:history="1">
        <w:r w:rsidR="00771D24" w:rsidRPr="000F5906">
          <w:rPr>
            <w:rStyle w:val="Hipervnculo"/>
          </w:rPr>
          <w:t>https://iopscience.iop.org/article/10.1088/1361-6498/abbe37/meta</w:t>
        </w:r>
      </w:hyperlink>
      <w:r w:rsidR="00771D24">
        <w:t xml:space="preserve"> </w:t>
      </w:r>
    </w:p>
    <w:p w14:paraId="6516A904" w14:textId="07D245C5" w:rsidR="00D3373F" w:rsidRDefault="00D3373F" w:rsidP="00D3373F">
      <w:pPr>
        <w:rPr>
          <w:lang w:val="es-EC"/>
        </w:rPr>
      </w:pPr>
      <w:r w:rsidRPr="00795AB1">
        <w:rPr>
          <w:lang w:val="es-EC"/>
        </w:rPr>
        <w:t xml:space="preserve">Resumen: </w:t>
      </w:r>
      <w:r w:rsidR="00E52868" w:rsidRPr="00E52868">
        <w:rPr>
          <w:lang w:val="es-EC"/>
        </w:rPr>
        <w:t xml:space="preserve">No está clara la capacidad de la radiación ionizante para inducir linfoma. </w:t>
      </w:r>
      <w:r w:rsidR="00E52868">
        <w:rPr>
          <w:lang w:val="es-EC"/>
        </w:rPr>
        <w:t>Esta</w:t>
      </w:r>
      <w:r w:rsidR="00E52868" w:rsidRPr="00E52868">
        <w:rPr>
          <w:lang w:val="es-EC"/>
        </w:rPr>
        <w:t xml:space="preserve"> revisión narrativa </w:t>
      </w:r>
      <w:r w:rsidR="00E52868">
        <w:rPr>
          <w:lang w:val="es-EC"/>
        </w:rPr>
        <w:t xml:space="preserve">investiga </w:t>
      </w:r>
      <w:r w:rsidR="00E52868" w:rsidRPr="00E52868">
        <w:rPr>
          <w:lang w:val="es-EC"/>
        </w:rPr>
        <w:t xml:space="preserve">la evidencia epidemiológica del riesgo de linfoma, incluida la leucemia linfocítica crónica (LLC) y el mieloma múltiple (MM), entre varias poblaciones expuestas, incluidos los sobrevivientes del bombardeo atómico, los trabajadores de la radiación industrial y médica y las personas expuestas para fines médicos. </w:t>
      </w:r>
      <w:proofErr w:type="gramStart"/>
      <w:r w:rsidR="00E52868" w:rsidRPr="00E52868">
        <w:rPr>
          <w:lang w:val="es-EC"/>
        </w:rPr>
        <w:t>propósitos</w:t>
      </w:r>
      <w:proofErr w:type="gramEnd"/>
      <w:r w:rsidR="00E52868" w:rsidRPr="00E52868">
        <w:rPr>
          <w:lang w:val="es-EC"/>
        </w:rPr>
        <w:t xml:space="preserve">. En general, existe una sugerencia de una asociación dependiente de la dosis positiva entre la exposición a la radiación y el linfoma. Sin embargo, la magnitud de esta asociación es muy imprecisa, con amplios intervalos de confianza que a menudo incluyen riesgo cero. Las comparaciones externas tienden a mostrar tasas de incidencia y mortalidad similares a las de la población general. Actualmente, no hay información suficiente sobre el impacto de la edad en el momento de la exposición, la radiación de transferencia de energía lineal alta versus baja, las exposiciones externas versus internas o las exposiciones agudas versus crónicas. Las asociaciones son más fuertes para los hombres que para las mujeres, y más fuertes para el linfoma no </w:t>
      </w:r>
      <w:proofErr w:type="spellStart"/>
      <w:r w:rsidR="00E52868" w:rsidRPr="00E52868">
        <w:rPr>
          <w:lang w:val="es-EC"/>
        </w:rPr>
        <w:t>Hodgkin</w:t>
      </w:r>
      <w:proofErr w:type="spellEnd"/>
      <w:r w:rsidR="00E52868" w:rsidRPr="00E52868">
        <w:rPr>
          <w:lang w:val="es-EC"/>
        </w:rPr>
        <w:t xml:space="preserve"> y el MM que para el linfoma de </w:t>
      </w:r>
      <w:proofErr w:type="spellStart"/>
      <w:r w:rsidR="00E52868" w:rsidRPr="00E52868">
        <w:rPr>
          <w:lang w:val="es-EC"/>
        </w:rPr>
        <w:t>Hodgkin</w:t>
      </w:r>
      <w:proofErr w:type="spellEnd"/>
      <w:r w:rsidR="00E52868" w:rsidRPr="00E52868">
        <w:rPr>
          <w:lang w:val="es-EC"/>
        </w:rPr>
        <w:t xml:space="preserve">, mientras que el riesgo de </w:t>
      </w:r>
      <w:r w:rsidR="00E52868">
        <w:rPr>
          <w:lang w:val="es-EC"/>
        </w:rPr>
        <w:t>LLC</w:t>
      </w:r>
      <w:r w:rsidR="00E52868" w:rsidRPr="00E52868">
        <w:rPr>
          <w:lang w:val="es-EC"/>
        </w:rPr>
        <w:t xml:space="preserve"> inducida por radiación puede ser inexistente.</w:t>
      </w:r>
    </w:p>
    <w:p w14:paraId="035C194A" w14:textId="6DA5C26F" w:rsidR="00D3373F" w:rsidRPr="000E5351" w:rsidRDefault="00D3373F" w:rsidP="00D3373F">
      <w:pPr>
        <w:rPr>
          <w:lang w:val="es-EC"/>
        </w:rPr>
      </w:pPr>
      <w:r w:rsidRPr="000E5351">
        <w:rPr>
          <w:lang w:val="es-EC"/>
        </w:rPr>
        <w:t>Estudio 1</w:t>
      </w:r>
      <w:r>
        <w:rPr>
          <w:lang w:val="es-EC"/>
        </w:rPr>
        <w:t>5</w:t>
      </w:r>
      <w:r w:rsidRPr="000E5351">
        <w:rPr>
          <w:lang w:val="es-EC"/>
        </w:rPr>
        <w:t>:</w:t>
      </w:r>
    </w:p>
    <w:p w14:paraId="7F42ED84" w14:textId="2D12F835" w:rsidR="00D3373F" w:rsidRPr="00F462C3" w:rsidRDefault="00D3373F" w:rsidP="00D3373F">
      <w:pPr>
        <w:rPr>
          <w:lang w:val="es-EC"/>
        </w:rPr>
      </w:pPr>
      <w:r w:rsidRPr="00F462C3">
        <w:rPr>
          <w:lang w:val="es-EC"/>
        </w:rPr>
        <w:t xml:space="preserve">País: </w:t>
      </w:r>
      <w:r w:rsidR="0086154A" w:rsidRPr="00F462C3">
        <w:rPr>
          <w:lang w:val="es-EC"/>
        </w:rPr>
        <w:t>Estados Unidos</w:t>
      </w:r>
    </w:p>
    <w:p w14:paraId="459EE5A7" w14:textId="783F9350" w:rsidR="00D3373F" w:rsidRPr="00F462C3" w:rsidRDefault="00D3373F" w:rsidP="00D3373F">
      <w:pPr>
        <w:rPr>
          <w:rFonts w:cs="Arial"/>
          <w:noProof/>
          <w:szCs w:val="24"/>
          <w:lang w:val="es-EC"/>
        </w:rPr>
      </w:pPr>
      <w:r w:rsidRPr="00F462C3">
        <w:rPr>
          <w:lang w:val="es-EC"/>
        </w:rPr>
        <w:t xml:space="preserve">Autores: </w:t>
      </w:r>
      <w:r w:rsidR="0086154A" w:rsidRPr="00F462C3">
        <w:rPr>
          <w:rFonts w:cs="Arial"/>
          <w:noProof/>
          <w:szCs w:val="24"/>
          <w:lang w:val="es-EC"/>
        </w:rPr>
        <w:t>Hauptmann, M., Daniels, R. D., Cardis, E., Cullings, H. M., Kendall, G., Laurier, D., Linet, M. S., Little, M. P., Lubin, J. H., Preston, D. L., Richardson, D. B., Stram, D. O., Thierry-Chef, I., Schubauer-Berigan, M. K., Gilbert, E. S., &amp; Berrington de Gonzalez, A.</w:t>
      </w:r>
    </w:p>
    <w:p w14:paraId="3A034F6F" w14:textId="52EA6362" w:rsidR="0085746C" w:rsidRPr="0086154A" w:rsidRDefault="0085746C" w:rsidP="00D3373F">
      <w:r>
        <w:rPr>
          <w:rFonts w:cs="Arial"/>
          <w:noProof/>
          <w:szCs w:val="24"/>
        </w:rPr>
        <w:t>Año: 2020</w:t>
      </w:r>
    </w:p>
    <w:p w14:paraId="7BDD0584" w14:textId="5C3D0CF2" w:rsidR="00D3373F" w:rsidRPr="0086154A" w:rsidRDefault="00D3373F" w:rsidP="00D3373F">
      <w:proofErr w:type="spellStart"/>
      <w:r w:rsidRPr="0086154A">
        <w:t>Título</w:t>
      </w:r>
      <w:proofErr w:type="spellEnd"/>
      <w:r w:rsidRPr="0086154A">
        <w:t xml:space="preserve">: </w:t>
      </w:r>
      <w:r w:rsidR="0086154A" w:rsidRPr="003D3D88">
        <w:rPr>
          <w:rFonts w:cs="Arial"/>
          <w:noProof/>
          <w:szCs w:val="24"/>
        </w:rPr>
        <w:t>Epidemiological Studies of Low-Dose Ionizing Radiation and Cancer: Summary Bias  Assessment and Meta-Analysis.</w:t>
      </w:r>
    </w:p>
    <w:p w14:paraId="69298E97" w14:textId="495C6F08" w:rsidR="00D3373F" w:rsidRPr="00820DAC" w:rsidRDefault="00D3373F" w:rsidP="00D3373F">
      <w:r w:rsidRPr="00820DAC">
        <w:lastRenderedPageBreak/>
        <w:t xml:space="preserve">Enlace: </w:t>
      </w:r>
      <w:hyperlink r:id="rId26" w:history="1">
        <w:r w:rsidR="00820DAC" w:rsidRPr="000F5906">
          <w:rPr>
            <w:rStyle w:val="Hipervnculo"/>
          </w:rPr>
          <w:t>https://academic.oup.com/jncimono/article/2020/56/188/5869934?login=true</w:t>
        </w:r>
      </w:hyperlink>
      <w:r w:rsidR="00820DAC">
        <w:t xml:space="preserve"> </w:t>
      </w:r>
    </w:p>
    <w:p w14:paraId="7A501796" w14:textId="2DC6376F" w:rsidR="00D3373F" w:rsidRDefault="00D3373F" w:rsidP="00D3373F">
      <w:pPr>
        <w:rPr>
          <w:lang w:val="es-EC"/>
        </w:rPr>
      </w:pPr>
      <w:r w:rsidRPr="00795AB1">
        <w:rPr>
          <w:lang w:val="es-EC"/>
        </w:rPr>
        <w:t xml:space="preserve">Resumen: </w:t>
      </w:r>
      <w:r w:rsidR="00820DAC">
        <w:rPr>
          <w:lang w:val="es-EC"/>
        </w:rPr>
        <w:t>Revisión sistemática en la que los autores</w:t>
      </w:r>
      <w:r w:rsidR="00820DAC" w:rsidRPr="00820DAC">
        <w:rPr>
          <w:lang w:val="es-EC"/>
        </w:rPr>
        <w:t xml:space="preserve"> </w:t>
      </w:r>
      <w:r w:rsidR="00820DAC">
        <w:rPr>
          <w:lang w:val="es-EC"/>
        </w:rPr>
        <w:t>concluyeron</w:t>
      </w:r>
      <w:r w:rsidR="00820DAC" w:rsidRPr="00820DAC">
        <w:rPr>
          <w:lang w:val="es-EC"/>
        </w:rPr>
        <w:t xml:space="preserve"> que </w:t>
      </w:r>
      <w:r w:rsidR="00820DAC">
        <w:rPr>
          <w:lang w:val="es-EC"/>
        </w:rPr>
        <w:t>los</w:t>
      </w:r>
      <w:r w:rsidR="00820DAC" w:rsidRPr="00820DAC">
        <w:rPr>
          <w:lang w:val="es-EC"/>
        </w:rPr>
        <w:t xml:space="preserve"> nuevos estudios epidemiológicos apoyan directamente el </w:t>
      </w:r>
      <w:r w:rsidR="00820DAC">
        <w:rPr>
          <w:lang w:val="es-EC"/>
        </w:rPr>
        <w:t>aumento</w:t>
      </w:r>
      <w:r w:rsidR="00820DAC" w:rsidRPr="00820DAC">
        <w:rPr>
          <w:lang w:val="es-EC"/>
        </w:rPr>
        <w:t xml:space="preserve"> de riesgo de cáncer por radiación ionizante de baja dosis. Además, la magnitud de los riesgos de cáncer de estas exposiciones de radiación de dosis baja fue estadísticamente compatible con los riesgos de cáncer relacionados con la dosis de radiación de los supervivientes de la bomba atómica.</w:t>
      </w:r>
    </w:p>
    <w:p w14:paraId="1006A79F" w14:textId="2F86F8D2" w:rsidR="00D3373F" w:rsidRPr="000E5351" w:rsidRDefault="00D3373F" w:rsidP="00D3373F">
      <w:pPr>
        <w:rPr>
          <w:lang w:val="es-EC"/>
        </w:rPr>
      </w:pPr>
      <w:r w:rsidRPr="000E5351">
        <w:rPr>
          <w:lang w:val="es-EC"/>
        </w:rPr>
        <w:t>Estudio 1</w:t>
      </w:r>
      <w:r>
        <w:rPr>
          <w:lang w:val="es-EC"/>
        </w:rPr>
        <w:t>6</w:t>
      </w:r>
      <w:r w:rsidRPr="000E5351">
        <w:rPr>
          <w:lang w:val="es-EC"/>
        </w:rPr>
        <w:t>:</w:t>
      </w:r>
    </w:p>
    <w:p w14:paraId="6A59377B" w14:textId="18AFCB15" w:rsidR="00D3373F" w:rsidRPr="000E5351" w:rsidRDefault="00D3373F" w:rsidP="00D3373F">
      <w:pPr>
        <w:rPr>
          <w:lang w:val="es-EC"/>
        </w:rPr>
      </w:pPr>
      <w:r w:rsidRPr="000E5351">
        <w:rPr>
          <w:lang w:val="es-EC"/>
        </w:rPr>
        <w:t xml:space="preserve">País: </w:t>
      </w:r>
      <w:r w:rsidR="0085746C">
        <w:rPr>
          <w:lang w:val="es-EC"/>
        </w:rPr>
        <w:t>Colombia</w:t>
      </w:r>
    </w:p>
    <w:p w14:paraId="7BB256C7" w14:textId="6D9FCAEE" w:rsidR="00D3373F" w:rsidRDefault="00D3373F" w:rsidP="00D3373F">
      <w:pPr>
        <w:rPr>
          <w:rFonts w:cs="Arial"/>
          <w:noProof/>
          <w:szCs w:val="24"/>
          <w:lang w:val="es-EC"/>
        </w:rPr>
      </w:pPr>
      <w:r w:rsidRPr="000E5351">
        <w:rPr>
          <w:lang w:val="es-EC"/>
        </w:rPr>
        <w:t xml:space="preserve">Autores: </w:t>
      </w:r>
      <w:r w:rsidR="0085746C" w:rsidRPr="0085746C">
        <w:rPr>
          <w:rFonts w:cs="Arial"/>
          <w:noProof/>
          <w:szCs w:val="24"/>
          <w:lang w:val="es-EC"/>
        </w:rPr>
        <w:t>Hernández, C., Durán, A., &amp; Cortés, M. C.</w:t>
      </w:r>
    </w:p>
    <w:p w14:paraId="2638FF1A" w14:textId="6C147DBD" w:rsidR="0085746C" w:rsidRPr="0085746C" w:rsidRDefault="0085746C" w:rsidP="00D3373F">
      <w:pPr>
        <w:rPr>
          <w:lang w:val="es-EC"/>
        </w:rPr>
      </w:pPr>
      <w:r>
        <w:rPr>
          <w:rFonts w:cs="Arial"/>
          <w:noProof/>
          <w:szCs w:val="24"/>
          <w:lang w:val="es-EC"/>
        </w:rPr>
        <w:t>Año: 2020</w:t>
      </w:r>
    </w:p>
    <w:p w14:paraId="03B7FC1E" w14:textId="29B3F5B3" w:rsidR="00D3373F" w:rsidRPr="0085746C" w:rsidRDefault="00D3373F" w:rsidP="00D3373F">
      <w:pPr>
        <w:rPr>
          <w:lang w:val="es-EC"/>
        </w:rPr>
      </w:pPr>
      <w:r w:rsidRPr="000E5351">
        <w:rPr>
          <w:lang w:val="es-EC"/>
        </w:rPr>
        <w:t xml:space="preserve">Título: </w:t>
      </w:r>
      <w:r w:rsidR="0085746C" w:rsidRPr="0085746C">
        <w:rPr>
          <w:rFonts w:cs="Arial"/>
          <w:noProof/>
          <w:szCs w:val="24"/>
          <w:lang w:val="es-EC"/>
        </w:rPr>
        <w:t>Lesiones oculares y radiación ionizante.</w:t>
      </w:r>
    </w:p>
    <w:p w14:paraId="444FCD0F" w14:textId="3D92FD33" w:rsidR="00D3373F" w:rsidRPr="00A314AD" w:rsidRDefault="00D3373F" w:rsidP="00D3373F">
      <w:r w:rsidRPr="00A314AD">
        <w:t xml:space="preserve">Enlace: </w:t>
      </w:r>
      <w:hyperlink r:id="rId27" w:history="1">
        <w:r w:rsidR="00A314AD" w:rsidRPr="000F5906">
          <w:rPr>
            <w:rStyle w:val="Hipervnculo"/>
          </w:rPr>
          <w:t>https://www.sciencedirect.com/science/article/pii/S0120563319301822</w:t>
        </w:r>
      </w:hyperlink>
      <w:r w:rsidR="00A314AD">
        <w:t xml:space="preserve"> </w:t>
      </w:r>
    </w:p>
    <w:p w14:paraId="1EF56E63" w14:textId="77777777" w:rsidR="00A314AD" w:rsidRPr="00A314AD" w:rsidRDefault="00D3373F" w:rsidP="00A314AD">
      <w:pPr>
        <w:rPr>
          <w:lang w:val="es-EC"/>
        </w:rPr>
      </w:pPr>
      <w:r w:rsidRPr="00795AB1">
        <w:rPr>
          <w:lang w:val="es-EC"/>
        </w:rPr>
        <w:t xml:space="preserve">Resumen: </w:t>
      </w:r>
      <w:r w:rsidR="00A314AD" w:rsidRPr="00A314AD">
        <w:rPr>
          <w:lang w:val="es-EC"/>
        </w:rPr>
        <w:t xml:space="preserve">Existen varios estudios que han evaluado los efectos de la exposición ocupacional por radiación ionizante en el cristalino en cardiólogos intervencionistas, comparándolos con controles no expuestos. Concluyen que hay mayor prevalencia de opacidades </w:t>
      </w:r>
      <w:proofErr w:type="spellStart"/>
      <w:r w:rsidR="00A314AD" w:rsidRPr="00A314AD">
        <w:rPr>
          <w:lang w:val="es-EC"/>
        </w:rPr>
        <w:t>subcapsulares</w:t>
      </w:r>
      <w:proofErr w:type="spellEnd"/>
      <w:r w:rsidR="00A314AD" w:rsidRPr="00A314AD">
        <w:rPr>
          <w:lang w:val="es-EC"/>
        </w:rPr>
        <w:t xml:space="preserve"> posteriores en el personal expuesto a radiación ionizante, especialmente en los cardiólogos intervencionistas (por trabajar muy cerca del generador de rayos X), las cuales están relacionadas con la duración de la práctica del intervencionismo cardíaco y disminuyen con el uso regular de los lentes plomados.</w:t>
      </w:r>
    </w:p>
    <w:p w14:paraId="447AA133" w14:textId="09F8E96D" w:rsidR="00D3373F" w:rsidRDefault="00EB49C1" w:rsidP="00A314AD">
      <w:pPr>
        <w:rPr>
          <w:lang w:val="es-EC"/>
        </w:rPr>
      </w:pPr>
      <w:r>
        <w:rPr>
          <w:lang w:val="es-EC"/>
        </w:rPr>
        <w:t>Los investigadores encontraron que</w:t>
      </w:r>
      <w:r w:rsidR="00A314AD" w:rsidRPr="00A314AD">
        <w:rPr>
          <w:lang w:val="es-EC"/>
        </w:rPr>
        <w:t xml:space="preserve"> es bajo </w:t>
      </w:r>
      <w:r>
        <w:rPr>
          <w:lang w:val="es-EC"/>
        </w:rPr>
        <w:t xml:space="preserve">el </w:t>
      </w:r>
      <w:r w:rsidR="00A314AD" w:rsidRPr="00A314AD">
        <w:rPr>
          <w:lang w:val="es-EC"/>
        </w:rPr>
        <w:t xml:space="preserve">uso por parte de </w:t>
      </w:r>
      <w:proofErr w:type="gramStart"/>
      <w:r w:rsidR="00A314AD" w:rsidRPr="00A314AD">
        <w:rPr>
          <w:lang w:val="es-EC"/>
        </w:rPr>
        <w:t>los cardiólogos intervencionistas de los elementos de protección radiológica, especialmente gafas</w:t>
      </w:r>
      <w:proofErr w:type="gramEnd"/>
      <w:r w:rsidR="00A314AD" w:rsidRPr="00A314AD">
        <w:rPr>
          <w:lang w:val="es-EC"/>
        </w:rPr>
        <w:t xml:space="preserve"> y mampara plomada, las cuales han demostrado efectividad en la reducción de la radiación ionizante recibida por el personal de la sala de cateterismo cardiaco.</w:t>
      </w:r>
    </w:p>
    <w:p w14:paraId="5E88ED8A" w14:textId="069FB96A" w:rsidR="00D3373F" w:rsidRPr="000E5351" w:rsidRDefault="00D3373F" w:rsidP="00D3373F">
      <w:pPr>
        <w:rPr>
          <w:lang w:val="es-EC"/>
        </w:rPr>
      </w:pPr>
      <w:r w:rsidRPr="000E5351">
        <w:rPr>
          <w:lang w:val="es-EC"/>
        </w:rPr>
        <w:lastRenderedPageBreak/>
        <w:t>Estudio 1</w:t>
      </w:r>
      <w:r>
        <w:rPr>
          <w:lang w:val="es-EC"/>
        </w:rPr>
        <w:t>7</w:t>
      </w:r>
      <w:r w:rsidRPr="000E5351">
        <w:rPr>
          <w:lang w:val="es-EC"/>
        </w:rPr>
        <w:t>:</w:t>
      </w:r>
    </w:p>
    <w:p w14:paraId="460DBDE5" w14:textId="34D16E63" w:rsidR="00D3373F" w:rsidRPr="000E5351" w:rsidRDefault="00D3373F" w:rsidP="00D3373F">
      <w:pPr>
        <w:rPr>
          <w:lang w:val="es-EC"/>
        </w:rPr>
      </w:pPr>
      <w:r w:rsidRPr="000E5351">
        <w:rPr>
          <w:lang w:val="es-EC"/>
        </w:rPr>
        <w:t xml:space="preserve">País: </w:t>
      </w:r>
      <w:r w:rsidR="00B45624">
        <w:rPr>
          <w:lang w:val="es-EC"/>
        </w:rPr>
        <w:t>Venezuela</w:t>
      </w:r>
    </w:p>
    <w:p w14:paraId="183AD036" w14:textId="09D28DB1" w:rsidR="00D3373F" w:rsidRPr="00B45624" w:rsidRDefault="00D3373F" w:rsidP="00D3373F">
      <w:pPr>
        <w:rPr>
          <w:lang w:val="es-EC"/>
        </w:rPr>
      </w:pPr>
      <w:r w:rsidRPr="000E5351">
        <w:rPr>
          <w:lang w:val="es-EC"/>
        </w:rPr>
        <w:t xml:space="preserve">Autores: </w:t>
      </w:r>
      <w:r w:rsidR="00B45624" w:rsidRPr="00B45624">
        <w:rPr>
          <w:rFonts w:cs="Arial"/>
          <w:noProof/>
          <w:szCs w:val="24"/>
          <w:lang w:val="es-EC"/>
        </w:rPr>
        <w:t>Hernández Piñero, A., &amp; Pernalete Ruiz, M.</w:t>
      </w:r>
    </w:p>
    <w:p w14:paraId="3949BC77" w14:textId="7290F57A" w:rsidR="00B45624" w:rsidRPr="000E5351" w:rsidRDefault="00B45624" w:rsidP="00D3373F">
      <w:pPr>
        <w:rPr>
          <w:lang w:val="es-EC"/>
        </w:rPr>
      </w:pPr>
      <w:r>
        <w:rPr>
          <w:lang w:val="es-EC"/>
        </w:rPr>
        <w:t>Año: 2017</w:t>
      </w:r>
    </w:p>
    <w:p w14:paraId="23526F2D" w14:textId="3E262B7A" w:rsidR="00D3373F" w:rsidRPr="00B45624" w:rsidRDefault="00D3373F" w:rsidP="00D3373F">
      <w:pPr>
        <w:rPr>
          <w:lang w:val="es-EC"/>
        </w:rPr>
      </w:pPr>
      <w:r w:rsidRPr="000E5351">
        <w:rPr>
          <w:lang w:val="es-EC"/>
        </w:rPr>
        <w:t xml:space="preserve">Título: </w:t>
      </w:r>
      <w:r w:rsidR="00B45624" w:rsidRPr="00B45624">
        <w:rPr>
          <w:rFonts w:cs="Arial"/>
          <w:noProof/>
          <w:szCs w:val="24"/>
          <w:lang w:val="es-EC"/>
        </w:rPr>
        <w:t>Leucemia ocupacional: importancia de la prevención.</w:t>
      </w:r>
    </w:p>
    <w:p w14:paraId="2C7FD6BC" w14:textId="294AE80A" w:rsidR="00D3373F" w:rsidRPr="00EB49C1" w:rsidRDefault="00D3373F" w:rsidP="00D3373F">
      <w:r w:rsidRPr="00EB49C1">
        <w:t xml:space="preserve">Enlace: </w:t>
      </w:r>
      <w:hyperlink r:id="rId28" w:history="1">
        <w:r w:rsidR="00EB49C1" w:rsidRPr="000F5906">
          <w:rPr>
            <w:rStyle w:val="Hipervnculo"/>
          </w:rPr>
          <w:t>http://ve.scielo.org/scielo.php?pid=S1690-32932017000100010&amp;script=sci_arttext</w:t>
        </w:r>
      </w:hyperlink>
      <w:r w:rsidR="00EB49C1">
        <w:t xml:space="preserve"> </w:t>
      </w:r>
    </w:p>
    <w:p w14:paraId="3F5DA56A" w14:textId="0C57A815" w:rsidR="00D3373F" w:rsidRDefault="00D3373F" w:rsidP="00D3373F">
      <w:pPr>
        <w:rPr>
          <w:lang w:val="es-EC"/>
        </w:rPr>
      </w:pPr>
      <w:r w:rsidRPr="00795AB1">
        <w:rPr>
          <w:lang w:val="es-EC"/>
        </w:rPr>
        <w:t xml:space="preserve">Resumen: </w:t>
      </w:r>
      <w:r w:rsidR="00EB49C1" w:rsidRPr="00EB49C1">
        <w:rPr>
          <w:lang w:val="es-EC"/>
        </w:rPr>
        <w:t>Los principales efectos biológicos que producen</w:t>
      </w:r>
      <w:r w:rsidR="00EB49C1">
        <w:rPr>
          <w:lang w:val="es-EC"/>
        </w:rPr>
        <w:t xml:space="preserve"> las radiaciones ionizantes</w:t>
      </w:r>
      <w:r w:rsidR="00EB49C1" w:rsidRPr="00EB49C1">
        <w:rPr>
          <w:lang w:val="es-EC"/>
        </w:rPr>
        <w:t xml:space="preserve"> corresponden a cambios bioquímicos intracelulares, que pueden desencadenar diversas alteraciones. Incluso los daños activan los mecanismos de reparación celular para tratar de superarlo. La exposición crónica a dosis bajas puede desencadenar aberraciones cromosómicas y el riesgo a leucemia aumenta linealmente con las dosis acumuladas de radiación ionizante. El </w:t>
      </w:r>
      <w:r w:rsidR="00EB49C1">
        <w:rPr>
          <w:lang w:val="es-EC"/>
        </w:rPr>
        <w:t>objetivo de esta revisión fue</w:t>
      </w:r>
      <w:r w:rsidR="00EB49C1" w:rsidRPr="00EB49C1">
        <w:rPr>
          <w:lang w:val="es-EC"/>
        </w:rPr>
        <w:t xml:space="preserve"> reflexionar sobre la necesidad del uso correcto de las radiaciones ionizantes artificiales, así como la necesidad de actualizar los protocolos de prevención, en materia de riesgo ocupacional, contempladas en las normas básicas relativas a la protección sanitaria del personal en riesgo, con la intención de proporcionar alternativas para el cuidado de la salud y contribuir a evitar las alteraciones derivadas de dichas exposiciones.</w:t>
      </w:r>
    </w:p>
    <w:p w14:paraId="561296FC" w14:textId="0CD4498C" w:rsidR="00D3373F" w:rsidRPr="000E5351" w:rsidRDefault="00D3373F" w:rsidP="00D3373F">
      <w:pPr>
        <w:rPr>
          <w:lang w:val="es-EC"/>
        </w:rPr>
      </w:pPr>
      <w:r w:rsidRPr="000E5351">
        <w:rPr>
          <w:lang w:val="es-EC"/>
        </w:rPr>
        <w:t>Estudio 1</w:t>
      </w:r>
      <w:r>
        <w:rPr>
          <w:lang w:val="es-EC"/>
        </w:rPr>
        <w:t>8</w:t>
      </w:r>
      <w:r w:rsidRPr="000E5351">
        <w:rPr>
          <w:lang w:val="es-EC"/>
        </w:rPr>
        <w:t>:</w:t>
      </w:r>
    </w:p>
    <w:p w14:paraId="223715C5" w14:textId="584B5E0D" w:rsidR="00D3373F" w:rsidRPr="000E5351" w:rsidRDefault="00D3373F" w:rsidP="00D3373F">
      <w:pPr>
        <w:rPr>
          <w:lang w:val="es-EC"/>
        </w:rPr>
      </w:pPr>
      <w:r w:rsidRPr="000E5351">
        <w:rPr>
          <w:lang w:val="es-EC"/>
        </w:rPr>
        <w:t xml:space="preserve">País: </w:t>
      </w:r>
      <w:r w:rsidR="00365F62">
        <w:rPr>
          <w:lang w:val="es-EC"/>
        </w:rPr>
        <w:t>Irlanda</w:t>
      </w:r>
    </w:p>
    <w:p w14:paraId="364AE056" w14:textId="3A96F8E9" w:rsidR="00D3373F" w:rsidRPr="00F462C3" w:rsidRDefault="00D3373F" w:rsidP="00D3373F">
      <w:pPr>
        <w:rPr>
          <w:rFonts w:cs="Arial"/>
          <w:noProof/>
          <w:szCs w:val="24"/>
          <w:lang w:val="es-EC"/>
        </w:rPr>
      </w:pPr>
      <w:r w:rsidRPr="000E5351">
        <w:rPr>
          <w:lang w:val="es-EC"/>
        </w:rPr>
        <w:t xml:space="preserve">Autores: </w:t>
      </w:r>
      <w:r w:rsidR="00365F62" w:rsidRPr="00F462C3">
        <w:rPr>
          <w:rFonts w:cs="Arial"/>
          <w:noProof/>
          <w:szCs w:val="24"/>
          <w:lang w:val="es-EC"/>
        </w:rPr>
        <w:t>Kelly, R., McMahon, A., &amp; Hegarty, D.</w:t>
      </w:r>
    </w:p>
    <w:p w14:paraId="4CD7C57B" w14:textId="7AC5E0DE" w:rsidR="00365F62" w:rsidRPr="00365F62" w:rsidRDefault="00365F62" w:rsidP="00D3373F">
      <w:r>
        <w:rPr>
          <w:rFonts w:cs="Arial"/>
          <w:noProof/>
          <w:szCs w:val="24"/>
        </w:rPr>
        <w:t>Año: 2018</w:t>
      </w:r>
    </w:p>
    <w:p w14:paraId="718D1ECD" w14:textId="1450A587" w:rsidR="00D3373F" w:rsidRPr="00365F62" w:rsidRDefault="00D3373F" w:rsidP="00D3373F">
      <w:proofErr w:type="spellStart"/>
      <w:r w:rsidRPr="00365F62">
        <w:t>Título</w:t>
      </w:r>
      <w:proofErr w:type="spellEnd"/>
      <w:r w:rsidRPr="00365F62">
        <w:t xml:space="preserve">: </w:t>
      </w:r>
      <w:r w:rsidR="00365F62" w:rsidRPr="003D3D88">
        <w:rPr>
          <w:rFonts w:cs="Arial"/>
          <w:noProof/>
          <w:szCs w:val="24"/>
        </w:rPr>
        <w:t>Ionizing radiation dose exposure to the ocular region of pain physicians during c-arm guided pain interventions.</w:t>
      </w:r>
    </w:p>
    <w:p w14:paraId="4DE39D53" w14:textId="79263E83" w:rsidR="00D3373F" w:rsidRPr="00F36077" w:rsidRDefault="00D3373F" w:rsidP="00D3373F">
      <w:r w:rsidRPr="00F36077">
        <w:t xml:space="preserve">Enlace: </w:t>
      </w:r>
      <w:hyperlink r:id="rId29" w:history="1">
        <w:r w:rsidR="00F36077" w:rsidRPr="000F5906">
          <w:rPr>
            <w:rStyle w:val="Hipervnculo"/>
          </w:rPr>
          <w:t>https://cora.ucc.ie/handle/10468/7216</w:t>
        </w:r>
      </w:hyperlink>
      <w:r w:rsidR="00F36077">
        <w:t xml:space="preserve"> </w:t>
      </w:r>
    </w:p>
    <w:p w14:paraId="301766EC" w14:textId="4DDC877B" w:rsidR="00D3373F" w:rsidRDefault="00D3373F" w:rsidP="00D3373F">
      <w:pPr>
        <w:rPr>
          <w:lang w:val="es-EC"/>
        </w:rPr>
      </w:pPr>
      <w:r w:rsidRPr="00795AB1">
        <w:rPr>
          <w:lang w:val="es-EC"/>
        </w:rPr>
        <w:lastRenderedPageBreak/>
        <w:t xml:space="preserve">Resumen: </w:t>
      </w:r>
      <w:r w:rsidR="00B22E59">
        <w:rPr>
          <w:lang w:val="es-EC"/>
        </w:rPr>
        <w:t>Estudio realizado en unidades de control del dolor. Las radiaciones ionizantes</w:t>
      </w:r>
      <w:r w:rsidR="00B22E59" w:rsidRPr="00B22E59">
        <w:rPr>
          <w:lang w:val="es-EC"/>
        </w:rPr>
        <w:t xml:space="preserve"> </w:t>
      </w:r>
      <w:r w:rsidR="00B22E59">
        <w:rPr>
          <w:lang w:val="es-EC"/>
        </w:rPr>
        <w:t>e</w:t>
      </w:r>
      <w:r w:rsidR="00B22E59" w:rsidRPr="00B22E59">
        <w:rPr>
          <w:lang w:val="es-EC"/>
        </w:rPr>
        <w:t>n la región ocular fue</w:t>
      </w:r>
      <w:r w:rsidR="00B22E59">
        <w:rPr>
          <w:lang w:val="es-EC"/>
        </w:rPr>
        <w:t>ron</w:t>
      </w:r>
      <w:r w:rsidR="00B22E59" w:rsidRPr="00B22E59">
        <w:rPr>
          <w:lang w:val="es-EC"/>
        </w:rPr>
        <w:t xml:space="preserve"> significativamente menor</w:t>
      </w:r>
      <w:r w:rsidR="00B22E59">
        <w:rPr>
          <w:lang w:val="es-EC"/>
        </w:rPr>
        <w:t>es</w:t>
      </w:r>
      <w:r w:rsidR="00B22E59" w:rsidRPr="00B22E59">
        <w:rPr>
          <w:lang w:val="es-EC"/>
        </w:rPr>
        <w:t xml:space="preserve"> que las pautas de seguridad europeas recomendadas, </w:t>
      </w:r>
      <w:r w:rsidR="00B22E59">
        <w:rPr>
          <w:lang w:val="es-EC"/>
        </w:rPr>
        <w:t xml:space="preserve">pero </w:t>
      </w:r>
      <w:r w:rsidR="00B22E59" w:rsidRPr="00B22E59">
        <w:rPr>
          <w:lang w:val="es-EC"/>
        </w:rPr>
        <w:t>la dosis anual debe confirmarse en médicos del dolor con un menor grado de experiencia clínica.</w:t>
      </w:r>
    </w:p>
    <w:p w14:paraId="57A30A37" w14:textId="4E25EAA6" w:rsidR="00D3373F" w:rsidRPr="000E5351" w:rsidRDefault="00D3373F" w:rsidP="00D3373F">
      <w:pPr>
        <w:rPr>
          <w:lang w:val="es-EC"/>
        </w:rPr>
      </w:pPr>
      <w:r w:rsidRPr="000E5351">
        <w:rPr>
          <w:lang w:val="es-EC"/>
        </w:rPr>
        <w:t>Estudio 1</w:t>
      </w:r>
      <w:r>
        <w:rPr>
          <w:lang w:val="es-EC"/>
        </w:rPr>
        <w:t>9</w:t>
      </w:r>
      <w:r w:rsidRPr="000E5351">
        <w:rPr>
          <w:lang w:val="es-EC"/>
        </w:rPr>
        <w:t>:</w:t>
      </w:r>
    </w:p>
    <w:p w14:paraId="24CBD745" w14:textId="401D427A" w:rsidR="00D3373F" w:rsidRPr="000E5351" w:rsidRDefault="00D3373F" w:rsidP="00D3373F">
      <w:pPr>
        <w:rPr>
          <w:lang w:val="es-EC"/>
        </w:rPr>
      </w:pPr>
      <w:r w:rsidRPr="000E5351">
        <w:rPr>
          <w:lang w:val="es-EC"/>
        </w:rPr>
        <w:t xml:space="preserve">País: </w:t>
      </w:r>
      <w:r w:rsidR="00E65C6B">
        <w:rPr>
          <w:lang w:val="es-EC"/>
        </w:rPr>
        <w:t>Estados Unidos</w:t>
      </w:r>
    </w:p>
    <w:p w14:paraId="3B0E2C23" w14:textId="02D7A3FB" w:rsidR="00D3373F" w:rsidRDefault="00D3373F" w:rsidP="00D3373F">
      <w:pPr>
        <w:rPr>
          <w:lang w:val="es-EC"/>
        </w:rPr>
      </w:pPr>
      <w:r w:rsidRPr="000E5351">
        <w:rPr>
          <w:lang w:val="es-EC"/>
        </w:rPr>
        <w:t xml:space="preserve">Autores: </w:t>
      </w:r>
      <w:r w:rsidR="00E65C6B" w:rsidRPr="00E65C6B">
        <w:rPr>
          <w:rFonts w:cs="Arial"/>
          <w:noProof/>
          <w:szCs w:val="24"/>
          <w:lang w:val="es-EC"/>
        </w:rPr>
        <w:t>Kesari, K. K., Agarwal, A., &amp; Henkel, R.</w:t>
      </w:r>
    </w:p>
    <w:p w14:paraId="6BA22317" w14:textId="0BEF5FBB" w:rsidR="00E65C6B" w:rsidRPr="00E65C6B" w:rsidRDefault="00E65C6B" w:rsidP="00D3373F">
      <w:proofErr w:type="spellStart"/>
      <w:r w:rsidRPr="00E65C6B">
        <w:t>Año</w:t>
      </w:r>
      <w:proofErr w:type="spellEnd"/>
      <w:r w:rsidRPr="00E65C6B">
        <w:t>: 2018</w:t>
      </w:r>
    </w:p>
    <w:p w14:paraId="29C00BCA" w14:textId="79384326" w:rsidR="00D3373F" w:rsidRPr="00E65C6B" w:rsidRDefault="00D3373F" w:rsidP="00D3373F">
      <w:proofErr w:type="spellStart"/>
      <w:r w:rsidRPr="00E65C6B">
        <w:t>Título</w:t>
      </w:r>
      <w:proofErr w:type="spellEnd"/>
      <w:r w:rsidRPr="00E65C6B">
        <w:t xml:space="preserve">: </w:t>
      </w:r>
      <w:r w:rsidR="00E65C6B" w:rsidRPr="003D3D88">
        <w:rPr>
          <w:rFonts w:cs="Arial"/>
          <w:noProof/>
          <w:szCs w:val="24"/>
        </w:rPr>
        <w:t>Radiations and male fertility.</w:t>
      </w:r>
    </w:p>
    <w:p w14:paraId="47910C64" w14:textId="54E88B47" w:rsidR="00D3373F" w:rsidRPr="00B22E59" w:rsidRDefault="00D3373F" w:rsidP="00D3373F">
      <w:r w:rsidRPr="00B22E59">
        <w:t xml:space="preserve">Enlace: </w:t>
      </w:r>
      <w:hyperlink r:id="rId30" w:history="1">
        <w:r w:rsidR="00B22E59" w:rsidRPr="000F5906">
          <w:rPr>
            <w:rStyle w:val="Hipervnculo"/>
          </w:rPr>
          <w:t>https://rbej.biomedcentral.com/articles/10.1186/s12958-018-0431-1?fbclid=IwAR0aqwxv7G1lPyGDhcYQOYpIZ4G_761W8P_1rMUbugLj3UG3Uwh2D5_-Amw</w:t>
        </w:r>
      </w:hyperlink>
      <w:r w:rsidR="00B22E59">
        <w:t xml:space="preserve"> </w:t>
      </w:r>
    </w:p>
    <w:p w14:paraId="22952129" w14:textId="40187608" w:rsidR="00D3373F" w:rsidRDefault="00D3373F" w:rsidP="00D3373F">
      <w:pPr>
        <w:rPr>
          <w:lang w:val="es-EC"/>
        </w:rPr>
      </w:pPr>
      <w:r w:rsidRPr="00795AB1">
        <w:rPr>
          <w:lang w:val="es-EC"/>
        </w:rPr>
        <w:t xml:space="preserve">Resumen: </w:t>
      </w:r>
      <w:r w:rsidR="00FD4037" w:rsidRPr="00FD4037">
        <w:rPr>
          <w:lang w:val="es-EC"/>
        </w:rPr>
        <w:t xml:space="preserve">Es probable que la infertilidad masculina se vea afectada por la intensa exposición al calor y la exposición extrema a pesticidas, radiaciones, radiactividad y otras sustancias peligrosas. Estamos rodeados de varios tipos de radiaciones ionizantes y no ionizantes y ambos tienen efectos causales reconocidos sobre la espermatogénesis. Dado que es imposible abarcar todos los tipos de fuentes de radiación y sus efectos biológicos bajo un solo título, esta revisión se centra en la radiación proveniente de teléfonos celulares, computadoras portátiles, </w:t>
      </w:r>
      <w:proofErr w:type="spellStart"/>
      <w:r w:rsidR="00FD4037" w:rsidRPr="00FD4037">
        <w:rPr>
          <w:lang w:val="es-EC"/>
        </w:rPr>
        <w:t>Wi</w:t>
      </w:r>
      <w:proofErr w:type="spellEnd"/>
      <w:r w:rsidR="00FD4037" w:rsidRPr="00FD4037">
        <w:rPr>
          <w:lang w:val="es-EC"/>
        </w:rPr>
        <w:t>-Fi y hornos microondas, ya que estas son las fuentes más comunes de no- Radiaciones ionizantes, que pueden contribuir a la causa de la infertilidad al explorar el efecto de la exposición a las radiaciones de radiofrecuencia en el patrón de fertilidad masculina.</w:t>
      </w:r>
    </w:p>
    <w:p w14:paraId="6592980A" w14:textId="12306C9B" w:rsidR="00D3373F" w:rsidRPr="000E5351" w:rsidRDefault="00D3373F" w:rsidP="00D3373F">
      <w:pPr>
        <w:rPr>
          <w:lang w:val="es-EC"/>
        </w:rPr>
      </w:pPr>
      <w:r w:rsidRPr="000E5351">
        <w:rPr>
          <w:lang w:val="es-EC"/>
        </w:rPr>
        <w:t xml:space="preserve">Estudio </w:t>
      </w:r>
      <w:r>
        <w:rPr>
          <w:lang w:val="es-EC"/>
        </w:rPr>
        <w:t>20</w:t>
      </w:r>
      <w:r w:rsidRPr="000E5351">
        <w:rPr>
          <w:lang w:val="es-EC"/>
        </w:rPr>
        <w:t>:</w:t>
      </w:r>
    </w:p>
    <w:p w14:paraId="43DFA70E" w14:textId="1DCF4301" w:rsidR="00D3373F" w:rsidRPr="000E5351" w:rsidRDefault="00D3373F" w:rsidP="00D3373F">
      <w:pPr>
        <w:rPr>
          <w:lang w:val="es-EC"/>
        </w:rPr>
      </w:pPr>
      <w:r w:rsidRPr="000E5351">
        <w:rPr>
          <w:lang w:val="es-EC"/>
        </w:rPr>
        <w:t xml:space="preserve">País: </w:t>
      </w:r>
      <w:r w:rsidR="00EE06DD">
        <w:rPr>
          <w:lang w:val="es-EC"/>
        </w:rPr>
        <w:t>Tailandia</w:t>
      </w:r>
    </w:p>
    <w:p w14:paraId="76189262" w14:textId="596ABAE6" w:rsidR="00D3373F" w:rsidRPr="00EE06DD" w:rsidRDefault="00D3373F" w:rsidP="00D3373F">
      <w:pPr>
        <w:rPr>
          <w:lang w:val="es-EC"/>
        </w:rPr>
      </w:pPr>
      <w:r w:rsidRPr="000E5351">
        <w:rPr>
          <w:lang w:val="es-EC"/>
        </w:rPr>
        <w:t xml:space="preserve">Autores: </w:t>
      </w:r>
      <w:r w:rsidR="00EE06DD" w:rsidRPr="00EE06DD">
        <w:rPr>
          <w:rFonts w:cs="Arial"/>
          <w:noProof/>
          <w:szCs w:val="24"/>
          <w:lang w:val="es-EC"/>
        </w:rPr>
        <w:t>Krisanachinda, A., Srimahachota, S., &amp; Matsubara, K.</w:t>
      </w:r>
    </w:p>
    <w:p w14:paraId="418DEAC7" w14:textId="37EC76D4" w:rsidR="00EE06DD" w:rsidRPr="00EE06DD" w:rsidRDefault="00EE06DD" w:rsidP="00D3373F">
      <w:proofErr w:type="spellStart"/>
      <w:r w:rsidRPr="00EE06DD">
        <w:t>Año</w:t>
      </w:r>
      <w:proofErr w:type="spellEnd"/>
      <w:r w:rsidRPr="00EE06DD">
        <w:t>: 2017</w:t>
      </w:r>
    </w:p>
    <w:p w14:paraId="27B4B2B0" w14:textId="059767CE" w:rsidR="00D3373F" w:rsidRPr="00EE06DD" w:rsidRDefault="00D3373F" w:rsidP="00D3373F">
      <w:proofErr w:type="spellStart"/>
      <w:r w:rsidRPr="00EE06DD">
        <w:lastRenderedPageBreak/>
        <w:t>Título</w:t>
      </w:r>
      <w:proofErr w:type="spellEnd"/>
      <w:r w:rsidRPr="00EE06DD">
        <w:t xml:space="preserve">: </w:t>
      </w:r>
      <w:r w:rsidR="00EE06DD" w:rsidRPr="003D3D88">
        <w:rPr>
          <w:rFonts w:cs="Arial"/>
          <w:noProof/>
          <w:szCs w:val="24"/>
        </w:rPr>
        <w:t>The current status of eye lens dose measurement in interventional cardiology  personnel in Thailand.</w:t>
      </w:r>
    </w:p>
    <w:p w14:paraId="5A37D1CB" w14:textId="2E0528C9" w:rsidR="00D3373F" w:rsidRPr="00FD4037" w:rsidRDefault="00D3373F" w:rsidP="00D3373F">
      <w:r w:rsidRPr="00FD4037">
        <w:t xml:space="preserve">Enlace: </w:t>
      </w:r>
      <w:hyperlink r:id="rId31" w:history="1">
        <w:r w:rsidR="00FD4037" w:rsidRPr="000F5906">
          <w:rPr>
            <w:rStyle w:val="Hipervnculo"/>
          </w:rPr>
          <w:t>https://pubmed.ncbi.nlm.nih.gov/28551839/</w:t>
        </w:r>
      </w:hyperlink>
      <w:r w:rsidR="00FD4037">
        <w:t xml:space="preserve"> </w:t>
      </w:r>
    </w:p>
    <w:p w14:paraId="2A783A01" w14:textId="1ACDDA72" w:rsidR="00D3373F" w:rsidRDefault="00D3373F" w:rsidP="00D3373F">
      <w:pPr>
        <w:rPr>
          <w:lang w:val="es-EC"/>
        </w:rPr>
      </w:pPr>
      <w:r w:rsidRPr="00795AB1">
        <w:rPr>
          <w:lang w:val="es-EC"/>
        </w:rPr>
        <w:t xml:space="preserve">Resumen: </w:t>
      </w:r>
      <w:r w:rsidR="00FD4037" w:rsidRPr="00FD4037">
        <w:rPr>
          <w:lang w:val="es-EC"/>
        </w:rPr>
        <w:t>En Tailandia, las dosis equivalentes de lentes oculares en términos de Hp (3) de los cardiólogos intervencionistas, enfermeras y radió</w:t>
      </w:r>
      <w:r w:rsidR="00FD4037">
        <w:rPr>
          <w:lang w:val="es-EC"/>
        </w:rPr>
        <w:t>logos</w:t>
      </w:r>
      <w:r w:rsidR="00FD4037" w:rsidRPr="00FD4037">
        <w:rPr>
          <w:lang w:val="es-EC"/>
        </w:rPr>
        <w:t xml:space="preserve"> que participan en procedimientos de cardiología intervencionista se han medido en 12 centros desde 2015 en el estudio piloto. El dosímetro de luminiscencia ópticamente estimulada (OSL) se utilizó para medir la exposición ocupacional y la dosis de la lente ocular de 42 miembros del personal de cardiología intervencionista</w:t>
      </w:r>
      <w:r w:rsidR="00FD4037">
        <w:rPr>
          <w:lang w:val="es-EC"/>
        </w:rPr>
        <w:t xml:space="preserve">. </w:t>
      </w:r>
      <w:r w:rsidR="00FD4037" w:rsidRPr="00FD4037">
        <w:rPr>
          <w:lang w:val="es-EC"/>
        </w:rPr>
        <w:t xml:space="preserve">El dosímetro Nano </w:t>
      </w:r>
      <w:proofErr w:type="spellStart"/>
      <w:r w:rsidR="00FD4037" w:rsidRPr="00FD4037">
        <w:rPr>
          <w:lang w:val="es-EC"/>
        </w:rPr>
        <w:t>Dots</w:t>
      </w:r>
      <w:proofErr w:type="spellEnd"/>
      <w:r w:rsidR="00FD4037" w:rsidRPr="00FD4037">
        <w:rPr>
          <w:lang w:val="es-EC"/>
        </w:rPr>
        <w:t xml:space="preserve"> OSL se ha utilizado como dosímetro de lente ocular para 16 miembros del personal de cardiología intervencionista, con y sin anteojos de vidrio de plomo. La dosis media efectiva en el cuerpo, la dosis equivalente en el collar y la dosis estimada del cristalino fueron 0,801, 5,88 y 5,70 </w:t>
      </w:r>
      <w:proofErr w:type="spellStart"/>
      <w:r w:rsidR="00FD4037" w:rsidRPr="00FD4037">
        <w:rPr>
          <w:lang w:val="es-EC"/>
        </w:rPr>
        <w:t>mSv</w:t>
      </w:r>
      <w:proofErr w:type="spellEnd"/>
      <w:r w:rsidR="00FD4037" w:rsidRPr="00FD4037">
        <w:rPr>
          <w:lang w:val="es-EC"/>
        </w:rPr>
        <w:t xml:space="preserve"> por año, respectivamente. La dosis media de la lente ocular medida por el dosímetro Nano </w:t>
      </w:r>
      <w:proofErr w:type="spellStart"/>
      <w:r w:rsidR="00FD4037" w:rsidRPr="00FD4037">
        <w:rPr>
          <w:lang w:val="es-EC"/>
        </w:rPr>
        <w:t>Dots</w:t>
      </w:r>
      <w:proofErr w:type="spellEnd"/>
      <w:r w:rsidR="00FD4037" w:rsidRPr="00FD4037">
        <w:rPr>
          <w:lang w:val="es-EC"/>
        </w:rPr>
        <w:t xml:space="preserve"> fue de 8.059 </w:t>
      </w:r>
      <w:proofErr w:type="spellStart"/>
      <w:r w:rsidR="00FD4037" w:rsidRPr="00FD4037">
        <w:rPr>
          <w:lang w:val="es-EC"/>
        </w:rPr>
        <w:t>mSv</w:t>
      </w:r>
      <w:proofErr w:type="spellEnd"/>
      <w:r w:rsidR="00FD4037" w:rsidRPr="00FD4037">
        <w:rPr>
          <w:lang w:val="es-EC"/>
        </w:rPr>
        <w:t xml:space="preserve"> por año en el ojo izquierdo y 3.552 </w:t>
      </w:r>
      <w:proofErr w:type="spellStart"/>
      <w:r w:rsidR="00FD4037" w:rsidRPr="00FD4037">
        <w:rPr>
          <w:lang w:val="es-EC"/>
        </w:rPr>
        <w:t>mSv</w:t>
      </w:r>
      <w:proofErr w:type="spellEnd"/>
      <w:r w:rsidR="00FD4037" w:rsidRPr="00FD4037">
        <w:rPr>
          <w:lang w:val="es-EC"/>
        </w:rPr>
        <w:t xml:space="preserve"> por año en el ojo derecho. Dos de los 16 cardiólogos intervencionistas recibieron dosis anuales de lentes oculares en el lado izquierdo sin vidrio de plomo superiores a 20 </w:t>
      </w:r>
      <w:proofErr w:type="spellStart"/>
      <w:r w:rsidR="00FD4037" w:rsidRPr="00FD4037">
        <w:rPr>
          <w:lang w:val="es-EC"/>
        </w:rPr>
        <w:t>mSv</w:t>
      </w:r>
      <w:proofErr w:type="spellEnd"/>
      <w:r w:rsidR="00FD4037" w:rsidRPr="00FD4037">
        <w:rPr>
          <w:lang w:val="es-EC"/>
        </w:rPr>
        <w:t xml:space="preserve"> por año, el nuevo límite de dosis de lentes oculares recomendado por la CIPR con el riesgo de opacidad del cristalino y cataratas.</w:t>
      </w:r>
    </w:p>
    <w:p w14:paraId="639E282F" w14:textId="2529156E" w:rsidR="00D3373F" w:rsidRPr="000E5351" w:rsidRDefault="00D3373F" w:rsidP="00D3373F">
      <w:pPr>
        <w:rPr>
          <w:lang w:val="es-EC"/>
        </w:rPr>
      </w:pPr>
      <w:r w:rsidRPr="000E5351">
        <w:rPr>
          <w:lang w:val="es-EC"/>
        </w:rPr>
        <w:t xml:space="preserve">Estudio </w:t>
      </w:r>
      <w:r>
        <w:rPr>
          <w:lang w:val="es-EC"/>
        </w:rPr>
        <w:t>2</w:t>
      </w:r>
      <w:r w:rsidRPr="000E5351">
        <w:rPr>
          <w:lang w:val="es-EC"/>
        </w:rPr>
        <w:t>1:</w:t>
      </w:r>
    </w:p>
    <w:p w14:paraId="45787D19" w14:textId="55BBB735" w:rsidR="00D3373F" w:rsidRPr="000E5351" w:rsidRDefault="00D3373F" w:rsidP="00D3373F">
      <w:pPr>
        <w:rPr>
          <w:lang w:val="es-EC"/>
        </w:rPr>
      </w:pPr>
      <w:r w:rsidRPr="000E5351">
        <w:rPr>
          <w:lang w:val="es-EC"/>
        </w:rPr>
        <w:t xml:space="preserve">País: </w:t>
      </w:r>
      <w:r w:rsidR="00562E81">
        <w:rPr>
          <w:lang w:val="es-EC"/>
        </w:rPr>
        <w:t>India</w:t>
      </w:r>
    </w:p>
    <w:p w14:paraId="3A6402BF" w14:textId="7A5454D3" w:rsidR="00D3373F" w:rsidRDefault="00D3373F" w:rsidP="00D3373F">
      <w:pPr>
        <w:rPr>
          <w:rFonts w:cs="Arial"/>
          <w:noProof/>
          <w:szCs w:val="24"/>
          <w:lang w:val="es-EC"/>
        </w:rPr>
      </w:pPr>
      <w:r w:rsidRPr="000E5351">
        <w:rPr>
          <w:lang w:val="es-EC"/>
        </w:rPr>
        <w:t xml:space="preserve">Autores: </w:t>
      </w:r>
      <w:r w:rsidR="00562E81" w:rsidRPr="00562E81">
        <w:rPr>
          <w:rFonts w:cs="Arial"/>
          <w:noProof/>
          <w:szCs w:val="24"/>
          <w:lang w:val="es-EC"/>
        </w:rPr>
        <w:t>Kumar, S., Sharma, A., &amp; Kshetrimayum, C.</w:t>
      </w:r>
    </w:p>
    <w:p w14:paraId="10470DA7" w14:textId="0163073F" w:rsidR="00562E81" w:rsidRPr="00437A28" w:rsidRDefault="00562E81" w:rsidP="00D3373F">
      <w:r w:rsidRPr="00437A28">
        <w:rPr>
          <w:rFonts w:cs="Arial"/>
          <w:noProof/>
          <w:szCs w:val="24"/>
        </w:rPr>
        <w:t>Año: 2019</w:t>
      </w:r>
    </w:p>
    <w:p w14:paraId="29CA2AFC" w14:textId="4E43D6A5" w:rsidR="00D3373F" w:rsidRPr="00437A28" w:rsidRDefault="00D3373F" w:rsidP="00D3373F">
      <w:proofErr w:type="spellStart"/>
      <w:r w:rsidRPr="00437A28">
        <w:t>Título</w:t>
      </w:r>
      <w:proofErr w:type="spellEnd"/>
      <w:r w:rsidRPr="00437A28">
        <w:t xml:space="preserve">: </w:t>
      </w:r>
      <w:r w:rsidR="00562E81" w:rsidRPr="003D3D88">
        <w:rPr>
          <w:rFonts w:cs="Arial"/>
          <w:noProof/>
          <w:szCs w:val="24"/>
        </w:rPr>
        <w:t>Environmental &amp; occupational exposure &amp; female reproductive dysfunction.</w:t>
      </w:r>
    </w:p>
    <w:p w14:paraId="4BDFD7F8" w14:textId="02814F8E" w:rsidR="00D3373F" w:rsidRPr="00437A28" w:rsidRDefault="00D3373F" w:rsidP="00D3373F">
      <w:r w:rsidRPr="00437A28">
        <w:t xml:space="preserve">Enlace: </w:t>
      </w:r>
      <w:hyperlink r:id="rId32" w:history="1">
        <w:r w:rsidR="00437A28" w:rsidRPr="000F5906">
          <w:rPr>
            <w:rStyle w:val="Hipervnculo"/>
          </w:rPr>
          <w:t>https://www.ncbi.nlm.nih.gov/pmc/articles/PMC7038808/</w:t>
        </w:r>
      </w:hyperlink>
      <w:r w:rsidR="00437A28">
        <w:t xml:space="preserve"> </w:t>
      </w:r>
    </w:p>
    <w:p w14:paraId="656D1770" w14:textId="577475A7" w:rsidR="00D3373F" w:rsidRPr="00795AB1" w:rsidRDefault="00D3373F" w:rsidP="00D3373F">
      <w:pPr>
        <w:rPr>
          <w:lang w:val="es-EC"/>
        </w:rPr>
      </w:pPr>
      <w:r w:rsidRPr="00795AB1">
        <w:rPr>
          <w:lang w:val="es-EC"/>
        </w:rPr>
        <w:t xml:space="preserve">Resumen: </w:t>
      </w:r>
      <w:r w:rsidR="00437A28">
        <w:rPr>
          <w:lang w:val="es-EC"/>
        </w:rPr>
        <w:t>E</w:t>
      </w:r>
      <w:r w:rsidR="00437A28" w:rsidRPr="00437A28">
        <w:rPr>
          <w:lang w:val="es-EC"/>
        </w:rPr>
        <w:t xml:space="preserve">xiste la necesidad de un programa de concientización y prevención sobre los efectos adversos de estos factores y el deterioro de la salud </w:t>
      </w:r>
      <w:r w:rsidR="00437A28" w:rsidRPr="00437A28">
        <w:rPr>
          <w:lang w:val="es-EC"/>
        </w:rPr>
        <w:lastRenderedPageBreak/>
        <w:t xml:space="preserve">reproductiva femenina, el resultado del embarazo y el desarrollo de la descendencia, ya que </w:t>
      </w:r>
      <w:r w:rsidR="00437A28">
        <w:rPr>
          <w:lang w:val="es-EC"/>
        </w:rPr>
        <w:t>las radiaciones ionizantes y otras</w:t>
      </w:r>
      <w:r w:rsidR="00437A28" w:rsidRPr="00437A28">
        <w:rPr>
          <w:lang w:val="es-EC"/>
        </w:rPr>
        <w:t xml:space="preserve"> sustancias químicas podrían afectar al feto en desarrollo en dosis muy bajas mediante un mecanismo disruptivo endocrino.</w:t>
      </w:r>
    </w:p>
    <w:p w14:paraId="2EB00E16" w14:textId="6FC4666A" w:rsidR="00675398" w:rsidRPr="000E5351" w:rsidRDefault="00675398" w:rsidP="00675398">
      <w:pPr>
        <w:rPr>
          <w:lang w:val="es-EC"/>
        </w:rPr>
      </w:pPr>
      <w:r w:rsidRPr="000E5351">
        <w:rPr>
          <w:lang w:val="es-EC"/>
        </w:rPr>
        <w:t xml:space="preserve">Estudio </w:t>
      </w:r>
      <w:r>
        <w:rPr>
          <w:lang w:val="es-EC"/>
        </w:rPr>
        <w:t>22</w:t>
      </w:r>
      <w:r w:rsidRPr="000E5351">
        <w:rPr>
          <w:lang w:val="es-EC"/>
        </w:rPr>
        <w:t>:</w:t>
      </w:r>
    </w:p>
    <w:p w14:paraId="33193577" w14:textId="4F054D7D" w:rsidR="00675398" w:rsidRPr="00F462C3" w:rsidRDefault="00675398" w:rsidP="00675398">
      <w:pPr>
        <w:rPr>
          <w:lang w:val="es-EC"/>
        </w:rPr>
      </w:pPr>
      <w:r w:rsidRPr="00F462C3">
        <w:rPr>
          <w:lang w:val="es-EC"/>
        </w:rPr>
        <w:t xml:space="preserve">País: </w:t>
      </w:r>
      <w:r w:rsidR="00A608FE" w:rsidRPr="00F462C3">
        <w:rPr>
          <w:lang w:val="es-EC"/>
        </w:rPr>
        <w:t>Italia</w:t>
      </w:r>
    </w:p>
    <w:p w14:paraId="6924D70B" w14:textId="46E4101D" w:rsidR="00675398" w:rsidRDefault="00675398" w:rsidP="00675398">
      <w:pPr>
        <w:rPr>
          <w:rFonts w:cs="Arial"/>
          <w:noProof/>
          <w:szCs w:val="24"/>
          <w:lang w:val="es-EC"/>
        </w:rPr>
      </w:pPr>
      <w:r w:rsidRPr="00A608FE">
        <w:rPr>
          <w:lang w:val="es-EC"/>
        </w:rPr>
        <w:t xml:space="preserve">Autores: </w:t>
      </w:r>
      <w:r w:rsidR="00A608FE" w:rsidRPr="00A608FE">
        <w:rPr>
          <w:rFonts w:cs="Arial"/>
          <w:noProof/>
          <w:szCs w:val="24"/>
          <w:lang w:val="es-EC"/>
        </w:rPr>
        <w:t>Luigi, D., Fontana, L., Leso, V., Dolce, P., Vitale, R., Vetrani, I., Galdi, A., &amp; Iavicoli, I.</w:t>
      </w:r>
    </w:p>
    <w:p w14:paraId="364AF1F7" w14:textId="48B561F3" w:rsidR="00A608FE" w:rsidRPr="00F462C3" w:rsidRDefault="00A608FE" w:rsidP="00675398">
      <w:r w:rsidRPr="00F462C3">
        <w:rPr>
          <w:rFonts w:cs="Arial"/>
          <w:noProof/>
          <w:szCs w:val="24"/>
        </w:rPr>
        <w:t>Año: 2020</w:t>
      </w:r>
    </w:p>
    <w:p w14:paraId="455A9F68" w14:textId="7FB965F6" w:rsidR="00675398" w:rsidRPr="00A608FE" w:rsidRDefault="00675398" w:rsidP="00675398">
      <w:proofErr w:type="spellStart"/>
      <w:r w:rsidRPr="00A608FE">
        <w:t>Título</w:t>
      </w:r>
      <w:proofErr w:type="spellEnd"/>
      <w:r w:rsidRPr="00A608FE">
        <w:t xml:space="preserve">: </w:t>
      </w:r>
      <w:r w:rsidR="00A608FE" w:rsidRPr="003D3D88">
        <w:rPr>
          <w:rFonts w:cs="Arial"/>
          <w:noProof/>
          <w:szCs w:val="24"/>
        </w:rPr>
        <w:t>Low dose ionizing radiation exposure and risk of thyroid functional alterations in healthcare workers.</w:t>
      </w:r>
    </w:p>
    <w:p w14:paraId="40A22D87" w14:textId="362B2F81" w:rsidR="00675398" w:rsidRPr="00761A41" w:rsidRDefault="00675398" w:rsidP="00675398">
      <w:r w:rsidRPr="00761A41">
        <w:t xml:space="preserve">Enlace: </w:t>
      </w:r>
      <w:hyperlink r:id="rId33" w:history="1">
        <w:r w:rsidR="00761A41" w:rsidRPr="000F5906">
          <w:rPr>
            <w:rStyle w:val="Hipervnculo"/>
          </w:rPr>
          <w:t>https://www.sciencedirect.com/science/article/abs/pii/S0720048X2030468X</w:t>
        </w:r>
      </w:hyperlink>
      <w:r w:rsidR="00761A41">
        <w:t xml:space="preserve"> </w:t>
      </w:r>
    </w:p>
    <w:p w14:paraId="28B9583B" w14:textId="4393206A" w:rsidR="00675398" w:rsidRDefault="00675398" w:rsidP="00761A41">
      <w:pPr>
        <w:rPr>
          <w:lang w:val="es-EC"/>
        </w:rPr>
      </w:pPr>
      <w:r w:rsidRPr="00795AB1">
        <w:rPr>
          <w:lang w:val="es-EC"/>
        </w:rPr>
        <w:t xml:space="preserve">Resumen: </w:t>
      </w:r>
      <w:r w:rsidR="00761A41" w:rsidRPr="00761A41">
        <w:rPr>
          <w:lang w:val="es-EC"/>
        </w:rPr>
        <w:t xml:space="preserve">Los trabajadores expuestos mostraron niveles promedio significativamente más altos de hormona estimulante de la tiroides y niveles promedio más bajos de </w:t>
      </w:r>
      <w:proofErr w:type="spellStart"/>
      <w:r w:rsidR="00761A41" w:rsidRPr="00761A41">
        <w:rPr>
          <w:lang w:val="es-EC"/>
        </w:rPr>
        <w:t>triyodotironina</w:t>
      </w:r>
      <w:proofErr w:type="spellEnd"/>
      <w:r w:rsidR="00761A41" w:rsidRPr="00761A41">
        <w:rPr>
          <w:lang w:val="es-EC"/>
        </w:rPr>
        <w:t xml:space="preserve"> libre y tiroxina libre que los trabajadores no expuestos, aunque se observaron diferencias no significativas entre las dos categorías de exposición diferentes. Según los valores de las hormonas tiroideas, se ha considerado una condición de hipotiroidismo en 11 trabajadores expuestos (9.2%) y, curiosamente, esta condición clínica se asoció significativamente con la exposición a radiaciones ionizantes.</w:t>
      </w:r>
      <w:r w:rsidR="00761A41">
        <w:rPr>
          <w:lang w:val="es-EC"/>
        </w:rPr>
        <w:t xml:space="preserve"> </w:t>
      </w:r>
      <w:r w:rsidR="00761A41" w:rsidRPr="00761A41">
        <w:rPr>
          <w:lang w:val="es-EC"/>
        </w:rPr>
        <w:t xml:space="preserve">La exposición a dosis bajas de radiación ionizante parecería influir significativamente en los niveles de </w:t>
      </w:r>
      <w:proofErr w:type="spellStart"/>
      <w:r w:rsidR="00761A41" w:rsidRPr="00761A41">
        <w:rPr>
          <w:lang w:val="es-EC"/>
        </w:rPr>
        <w:t>triyodotironina</w:t>
      </w:r>
      <w:proofErr w:type="spellEnd"/>
      <w:r w:rsidR="00761A41" w:rsidRPr="00761A41">
        <w:rPr>
          <w:lang w:val="es-EC"/>
        </w:rPr>
        <w:t xml:space="preserve"> libre, tiroxina libre, hormona estimulante de la tiroides, lo que sugiere un posible aumento del riesgo de hipotiroidismo en los trabajadores de la salud, aunque no se pudo determinar una relación con la categoría de exposición.</w:t>
      </w:r>
    </w:p>
    <w:p w14:paraId="0B39366C" w14:textId="13FF38CE" w:rsidR="00675398" w:rsidRPr="000E5351" w:rsidRDefault="00675398" w:rsidP="00675398">
      <w:pPr>
        <w:rPr>
          <w:lang w:val="es-EC"/>
        </w:rPr>
      </w:pPr>
      <w:r w:rsidRPr="000E5351">
        <w:rPr>
          <w:lang w:val="es-EC"/>
        </w:rPr>
        <w:t xml:space="preserve">Estudio </w:t>
      </w:r>
      <w:r>
        <w:rPr>
          <w:lang w:val="es-EC"/>
        </w:rPr>
        <w:t>23</w:t>
      </w:r>
      <w:r w:rsidRPr="000E5351">
        <w:rPr>
          <w:lang w:val="es-EC"/>
        </w:rPr>
        <w:t>:</w:t>
      </w:r>
    </w:p>
    <w:p w14:paraId="2CE98BF3" w14:textId="73EF1860" w:rsidR="00675398" w:rsidRPr="00F462C3" w:rsidRDefault="00675398" w:rsidP="00675398">
      <w:pPr>
        <w:rPr>
          <w:lang w:val="es-EC"/>
        </w:rPr>
      </w:pPr>
      <w:r w:rsidRPr="00F462C3">
        <w:rPr>
          <w:lang w:val="es-EC"/>
        </w:rPr>
        <w:t xml:space="preserve">País: </w:t>
      </w:r>
      <w:r w:rsidR="00312303" w:rsidRPr="00F462C3">
        <w:rPr>
          <w:lang w:val="es-EC"/>
        </w:rPr>
        <w:t>España</w:t>
      </w:r>
    </w:p>
    <w:p w14:paraId="16AAC465" w14:textId="5D1ADCA9" w:rsidR="00675398" w:rsidRDefault="00675398" w:rsidP="00675398">
      <w:pPr>
        <w:rPr>
          <w:rFonts w:cs="Arial"/>
          <w:noProof/>
          <w:szCs w:val="24"/>
          <w:lang w:val="es-EC"/>
        </w:rPr>
      </w:pPr>
      <w:r w:rsidRPr="00312303">
        <w:rPr>
          <w:lang w:val="es-EC"/>
        </w:rPr>
        <w:lastRenderedPageBreak/>
        <w:t xml:space="preserve">Autores: </w:t>
      </w:r>
      <w:r w:rsidR="00312303" w:rsidRPr="00312303">
        <w:rPr>
          <w:rFonts w:cs="Arial"/>
          <w:noProof/>
          <w:szCs w:val="24"/>
          <w:lang w:val="es-EC"/>
        </w:rPr>
        <w:t>Luna-Sánchez, S., Del Campo, M. T., Morán, J. V., Fernández, I. M., Checa, F. J. S., &amp; de la Hoz, R. E.</w:t>
      </w:r>
    </w:p>
    <w:p w14:paraId="6A901E8D" w14:textId="5E663FA2" w:rsidR="00312303" w:rsidRPr="00F462C3" w:rsidRDefault="00312303" w:rsidP="00675398">
      <w:r w:rsidRPr="00F462C3">
        <w:rPr>
          <w:rFonts w:cs="Arial"/>
          <w:noProof/>
          <w:szCs w:val="24"/>
        </w:rPr>
        <w:t>Año: 2019</w:t>
      </w:r>
    </w:p>
    <w:p w14:paraId="303D055F" w14:textId="540FE27C" w:rsidR="00675398" w:rsidRPr="00312303" w:rsidRDefault="00675398" w:rsidP="00675398">
      <w:proofErr w:type="spellStart"/>
      <w:r w:rsidRPr="00312303">
        <w:t>Título</w:t>
      </w:r>
      <w:proofErr w:type="spellEnd"/>
      <w:r w:rsidRPr="00312303">
        <w:t xml:space="preserve">: </w:t>
      </w:r>
      <w:r w:rsidR="00312303" w:rsidRPr="003D3D88">
        <w:rPr>
          <w:rFonts w:cs="Arial"/>
          <w:noProof/>
          <w:szCs w:val="24"/>
        </w:rPr>
        <w:t>Thyroid Function in Health Care Workers Exposed to Ionizing Radiation.</w:t>
      </w:r>
    </w:p>
    <w:p w14:paraId="3003ED92" w14:textId="633F7034" w:rsidR="00675398" w:rsidRPr="0087107C" w:rsidRDefault="00675398" w:rsidP="00675398">
      <w:r w:rsidRPr="0087107C">
        <w:t xml:space="preserve">Enlace: </w:t>
      </w:r>
      <w:hyperlink r:id="rId34" w:history="1">
        <w:r w:rsidR="0087107C" w:rsidRPr="000F5906">
          <w:rPr>
            <w:rStyle w:val="Hipervnculo"/>
          </w:rPr>
          <w:t>https://journals.lww.com/health-physics/Abstract/2019/10000/Thyroid_Function_in_Health_Care_Workers_Exposed_to.7.aspx</w:t>
        </w:r>
      </w:hyperlink>
      <w:r w:rsidR="0087107C">
        <w:t xml:space="preserve"> </w:t>
      </w:r>
    </w:p>
    <w:p w14:paraId="21BDCEA3" w14:textId="6543CF12" w:rsidR="00675398" w:rsidRPr="00795AB1" w:rsidRDefault="00675398" w:rsidP="0087107C">
      <w:pPr>
        <w:rPr>
          <w:lang w:val="es-EC"/>
        </w:rPr>
      </w:pPr>
      <w:r w:rsidRPr="00795AB1">
        <w:rPr>
          <w:lang w:val="es-EC"/>
        </w:rPr>
        <w:t xml:space="preserve">Resumen: </w:t>
      </w:r>
      <w:r w:rsidR="0087107C" w:rsidRPr="0087107C">
        <w:rPr>
          <w:lang w:val="es-EC"/>
        </w:rPr>
        <w:t>El 7,1% de los trabajadores mostró un aumento de la hormona estimulante de la tiroides en suero sin alteración de T3 libre o T4 libre. Una relación significativa entre los trabajadores con aumento de la hormona estimulante de la tiroides y los valores dosimétricos del año anterior y el período de exposición a la radiación de 5 años anterior.</w:t>
      </w:r>
      <w:r w:rsidR="00CF2635">
        <w:rPr>
          <w:lang w:val="es-EC"/>
        </w:rPr>
        <w:t xml:space="preserve"> </w:t>
      </w:r>
      <w:r w:rsidR="0087107C" w:rsidRPr="0087107C">
        <w:rPr>
          <w:lang w:val="es-EC"/>
        </w:rPr>
        <w:t>En este estudio piloto en un grupo de trabajadores de la salud expuestos a radiación ionizante se observó un mayor riesgo de hipotiroidismo subclínico relacionado con las dosis de radiación.</w:t>
      </w:r>
    </w:p>
    <w:p w14:paraId="4132EC8F" w14:textId="72B83D68" w:rsidR="00675398" w:rsidRPr="000E5351" w:rsidRDefault="00675398" w:rsidP="00675398">
      <w:pPr>
        <w:rPr>
          <w:lang w:val="es-EC"/>
        </w:rPr>
      </w:pPr>
      <w:r w:rsidRPr="000E5351">
        <w:rPr>
          <w:lang w:val="es-EC"/>
        </w:rPr>
        <w:t xml:space="preserve">Estudio </w:t>
      </w:r>
      <w:r>
        <w:rPr>
          <w:lang w:val="es-EC"/>
        </w:rPr>
        <w:t>24</w:t>
      </w:r>
      <w:r w:rsidRPr="000E5351">
        <w:rPr>
          <w:lang w:val="es-EC"/>
        </w:rPr>
        <w:t>:</w:t>
      </w:r>
    </w:p>
    <w:p w14:paraId="59AA0CDA" w14:textId="68DBA57E" w:rsidR="00675398" w:rsidRPr="000E5351" w:rsidRDefault="00675398" w:rsidP="00675398">
      <w:pPr>
        <w:rPr>
          <w:lang w:val="es-EC"/>
        </w:rPr>
      </w:pPr>
      <w:r w:rsidRPr="000E5351">
        <w:rPr>
          <w:lang w:val="es-EC"/>
        </w:rPr>
        <w:t xml:space="preserve">País: </w:t>
      </w:r>
      <w:r w:rsidR="0058716F">
        <w:rPr>
          <w:lang w:val="es-EC"/>
        </w:rPr>
        <w:t>Colombia</w:t>
      </w:r>
    </w:p>
    <w:p w14:paraId="6BBBFE67" w14:textId="1191D9DC" w:rsidR="00675398" w:rsidRPr="0058716F" w:rsidRDefault="00675398" w:rsidP="00675398">
      <w:pPr>
        <w:rPr>
          <w:lang w:val="es-EC"/>
        </w:rPr>
      </w:pPr>
      <w:r w:rsidRPr="000E5351">
        <w:rPr>
          <w:lang w:val="es-EC"/>
        </w:rPr>
        <w:t xml:space="preserve">Autores: </w:t>
      </w:r>
      <w:r w:rsidR="0058716F" w:rsidRPr="0058716F">
        <w:rPr>
          <w:rFonts w:cs="Arial"/>
          <w:noProof/>
          <w:szCs w:val="24"/>
          <w:lang w:val="es-EC"/>
        </w:rPr>
        <w:t>Puerta-Ortiz, J., &amp; Morales-Aramburo, J.</w:t>
      </w:r>
    </w:p>
    <w:p w14:paraId="714149DF" w14:textId="1FDB7A43" w:rsidR="0058716F" w:rsidRPr="000E5351" w:rsidRDefault="0058716F" w:rsidP="00675398">
      <w:pPr>
        <w:rPr>
          <w:lang w:val="es-EC"/>
        </w:rPr>
      </w:pPr>
      <w:r>
        <w:rPr>
          <w:lang w:val="es-EC"/>
        </w:rPr>
        <w:t>Año: 2020</w:t>
      </w:r>
    </w:p>
    <w:p w14:paraId="261BB53F" w14:textId="4D68C20B" w:rsidR="00675398" w:rsidRPr="0058716F" w:rsidRDefault="00675398" w:rsidP="00675398">
      <w:pPr>
        <w:rPr>
          <w:lang w:val="es-EC"/>
        </w:rPr>
      </w:pPr>
      <w:r w:rsidRPr="000E5351">
        <w:rPr>
          <w:lang w:val="es-EC"/>
        </w:rPr>
        <w:t xml:space="preserve">Título: </w:t>
      </w:r>
      <w:r w:rsidR="0058716F" w:rsidRPr="0058716F">
        <w:rPr>
          <w:rFonts w:cs="Arial"/>
          <w:noProof/>
          <w:szCs w:val="24"/>
          <w:lang w:val="es-EC"/>
        </w:rPr>
        <w:t>Efectos biológicos de las radiaciones ionizantes.</w:t>
      </w:r>
    </w:p>
    <w:p w14:paraId="1005073C" w14:textId="17B3D678" w:rsidR="00675398" w:rsidRPr="00816413" w:rsidRDefault="00675398" w:rsidP="00675398">
      <w:r w:rsidRPr="00816413">
        <w:t xml:space="preserve">Enlace: </w:t>
      </w:r>
      <w:hyperlink r:id="rId35" w:history="1">
        <w:r w:rsidR="00816413" w:rsidRPr="000F5906">
          <w:rPr>
            <w:rStyle w:val="Hipervnculo"/>
          </w:rPr>
          <w:t>https://www.sciencedirect.com/science/article/pii/S0120563320300061</w:t>
        </w:r>
      </w:hyperlink>
      <w:r w:rsidR="00816413">
        <w:t xml:space="preserve"> </w:t>
      </w:r>
    </w:p>
    <w:p w14:paraId="2BF33801" w14:textId="6ED3EA5A" w:rsidR="00675398" w:rsidRPr="00816413" w:rsidRDefault="00675398" w:rsidP="00675398">
      <w:pPr>
        <w:rPr>
          <w:lang w:val="es-EC"/>
        </w:rPr>
      </w:pPr>
      <w:r w:rsidRPr="00795AB1">
        <w:rPr>
          <w:lang w:val="es-EC"/>
        </w:rPr>
        <w:t xml:space="preserve">Resumen: </w:t>
      </w:r>
      <w:r w:rsidR="00816413" w:rsidRPr="00816413">
        <w:rPr>
          <w:lang w:val="es-EC"/>
        </w:rPr>
        <w:t>En esta revisión se resumen los principales efectos producidos por las radiaciones ionizantes en el ámbito celular y se describe la inactivación celular a través de curvas de sobrevivencia. Posteriormente se hace una descripción de los principales efectos deterministas producidos por las radiaciones ionizantes, efectos que son generados a altas dosis y que, por tanto, son bien conocidos. Finalmente, se discuten los efectos probabilísticos, que son la base fundamental de la protección radiológica.</w:t>
      </w:r>
    </w:p>
    <w:p w14:paraId="4851C205" w14:textId="6C046C27" w:rsidR="00675398" w:rsidRPr="000E5351" w:rsidRDefault="00675398" w:rsidP="00675398">
      <w:pPr>
        <w:rPr>
          <w:lang w:val="es-EC"/>
        </w:rPr>
      </w:pPr>
      <w:r w:rsidRPr="000E5351">
        <w:rPr>
          <w:lang w:val="es-EC"/>
        </w:rPr>
        <w:lastRenderedPageBreak/>
        <w:t xml:space="preserve">Estudio </w:t>
      </w:r>
      <w:r>
        <w:rPr>
          <w:lang w:val="es-EC"/>
        </w:rPr>
        <w:t>25</w:t>
      </w:r>
      <w:r w:rsidRPr="000E5351">
        <w:rPr>
          <w:lang w:val="es-EC"/>
        </w:rPr>
        <w:t>:</w:t>
      </w:r>
    </w:p>
    <w:p w14:paraId="038D0C51" w14:textId="037BFC0D" w:rsidR="00675398" w:rsidRPr="000E5351" w:rsidRDefault="00675398" w:rsidP="00675398">
      <w:pPr>
        <w:rPr>
          <w:lang w:val="es-EC"/>
        </w:rPr>
      </w:pPr>
      <w:r w:rsidRPr="000E5351">
        <w:rPr>
          <w:lang w:val="es-EC"/>
        </w:rPr>
        <w:t xml:space="preserve">País: </w:t>
      </w:r>
      <w:r w:rsidR="007C089B">
        <w:rPr>
          <w:lang w:val="es-EC"/>
        </w:rPr>
        <w:t>Chile</w:t>
      </w:r>
    </w:p>
    <w:p w14:paraId="551E3260" w14:textId="417A070D" w:rsidR="00675398" w:rsidRPr="00D22AAE" w:rsidRDefault="00675398" w:rsidP="00675398">
      <w:pPr>
        <w:rPr>
          <w:lang w:val="es-EC"/>
        </w:rPr>
      </w:pPr>
      <w:r w:rsidRPr="000E5351">
        <w:rPr>
          <w:lang w:val="es-EC"/>
        </w:rPr>
        <w:t xml:space="preserve">Autores: </w:t>
      </w:r>
      <w:r w:rsidR="00D22AAE" w:rsidRPr="00D22AAE">
        <w:rPr>
          <w:rFonts w:cs="Arial"/>
          <w:noProof/>
          <w:szCs w:val="24"/>
          <w:lang w:val="es-EC"/>
        </w:rPr>
        <w:t>Ramos-Avasola, S., Rivera, D., Segura, K., Thraves, E., Durán, A., Soto, V., Gamarra, J., &amp; Ojeda, M. I.</w:t>
      </w:r>
    </w:p>
    <w:p w14:paraId="65C5DC51" w14:textId="3BBD3940" w:rsidR="007C089B" w:rsidRPr="000E5351" w:rsidRDefault="007C089B" w:rsidP="00675398">
      <w:pPr>
        <w:rPr>
          <w:lang w:val="es-EC"/>
        </w:rPr>
      </w:pPr>
      <w:r>
        <w:rPr>
          <w:lang w:val="es-EC"/>
        </w:rPr>
        <w:t>Año: 2020</w:t>
      </w:r>
    </w:p>
    <w:p w14:paraId="027F7A80" w14:textId="654A0F16" w:rsidR="00675398" w:rsidRPr="007C089B" w:rsidRDefault="00675398" w:rsidP="00675398">
      <w:pPr>
        <w:rPr>
          <w:lang w:val="es-EC"/>
        </w:rPr>
      </w:pPr>
      <w:r w:rsidRPr="000E5351">
        <w:rPr>
          <w:lang w:val="es-EC"/>
        </w:rPr>
        <w:t xml:space="preserve">Título: </w:t>
      </w:r>
      <w:r w:rsidR="007C089B" w:rsidRPr="007C089B">
        <w:rPr>
          <w:rFonts w:cs="Arial"/>
          <w:noProof/>
          <w:szCs w:val="24"/>
          <w:lang w:val="es-EC"/>
        </w:rPr>
        <w:t>Análisis citogenético en linfocitos de trabajadores expuestos a radiación ionizante en una unidad de cardiología intervencional de Chile: Estudio piloto y revisión de la literatura.</w:t>
      </w:r>
    </w:p>
    <w:p w14:paraId="6F8B2A02" w14:textId="644204FF" w:rsidR="00675398" w:rsidRPr="00E14FFE" w:rsidRDefault="00675398" w:rsidP="00675398">
      <w:r w:rsidRPr="00E14FFE">
        <w:t xml:space="preserve">Enlace: </w:t>
      </w:r>
      <w:hyperlink r:id="rId36" w:history="1">
        <w:r w:rsidR="00E14FFE" w:rsidRPr="000F5906">
          <w:rPr>
            <w:rStyle w:val="Hipervnculo"/>
          </w:rPr>
          <w:t>https://scielo.conicyt.cl/scielo.php?pid=S0718-85602020000100008&amp;script=sci_arttext&amp;tlng=n</w:t>
        </w:r>
      </w:hyperlink>
      <w:r w:rsidR="00E14FFE">
        <w:t xml:space="preserve"> </w:t>
      </w:r>
    </w:p>
    <w:p w14:paraId="48D780B2" w14:textId="41651E00" w:rsidR="00675398" w:rsidRPr="00795AB1" w:rsidRDefault="00675398" w:rsidP="00E14FFE">
      <w:pPr>
        <w:rPr>
          <w:lang w:val="es-EC"/>
        </w:rPr>
      </w:pPr>
      <w:r w:rsidRPr="00795AB1">
        <w:rPr>
          <w:lang w:val="es-EC"/>
        </w:rPr>
        <w:t xml:space="preserve">Resumen: </w:t>
      </w:r>
      <w:r w:rsidR="00E14FFE" w:rsidRPr="00E14FFE">
        <w:rPr>
          <w:lang w:val="es-EC"/>
        </w:rPr>
        <w:t xml:space="preserve">Se </w:t>
      </w:r>
      <w:r w:rsidR="00E14FFE">
        <w:rPr>
          <w:lang w:val="es-EC"/>
        </w:rPr>
        <w:t>realizó</w:t>
      </w:r>
      <w:r w:rsidR="00E14FFE" w:rsidRPr="00E14FFE">
        <w:rPr>
          <w:lang w:val="es-EC"/>
        </w:rPr>
        <w:t xml:space="preserve"> un análisis </w:t>
      </w:r>
      <w:proofErr w:type="spellStart"/>
      <w:r w:rsidR="00E14FFE" w:rsidRPr="00E14FFE">
        <w:rPr>
          <w:lang w:val="es-EC"/>
        </w:rPr>
        <w:t>citogenético</w:t>
      </w:r>
      <w:proofErr w:type="spellEnd"/>
      <w:r w:rsidR="00E14FFE" w:rsidRPr="00E14FFE">
        <w:rPr>
          <w:lang w:val="es-EC"/>
        </w:rPr>
        <w:t xml:space="preserve"> destinado a cuantificar las aberraciones cromosómicas en sangre periférica de linfocitos de 6 </w:t>
      </w:r>
      <w:r w:rsidR="00E14FFE">
        <w:rPr>
          <w:lang w:val="es-EC"/>
        </w:rPr>
        <w:t>trabajadores expuestos a radiaciones ionizantes</w:t>
      </w:r>
      <w:r w:rsidR="00E14FFE" w:rsidRPr="00E14FFE">
        <w:rPr>
          <w:lang w:val="es-EC"/>
        </w:rPr>
        <w:t xml:space="preserve"> de la unidad de Cardiología </w:t>
      </w:r>
      <w:proofErr w:type="spellStart"/>
      <w:r w:rsidR="00E14FFE" w:rsidRPr="00E14FFE">
        <w:rPr>
          <w:lang w:val="es-EC"/>
        </w:rPr>
        <w:t>Intervencional</w:t>
      </w:r>
      <w:proofErr w:type="spellEnd"/>
      <w:r w:rsidR="00E14FFE" w:rsidRPr="00E14FFE">
        <w:rPr>
          <w:lang w:val="es-EC"/>
        </w:rPr>
        <w:t xml:space="preserve"> y, como controles, 6 muestras de sujetos de la población general fueron analizadas.</w:t>
      </w:r>
      <w:r w:rsidR="00E14FFE">
        <w:rPr>
          <w:lang w:val="es-EC"/>
        </w:rPr>
        <w:t xml:space="preserve"> </w:t>
      </w:r>
      <w:r w:rsidR="00E14FFE" w:rsidRPr="00E14FFE">
        <w:rPr>
          <w:lang w:val="es-EC"/>
        </w:rPr>
        <w:t xml:space="preserve">Se observó un importante contraste en el número de aberraciones cromosómicas presentadas en los </w:t>
      </w:r>
      <w:r w:rsidR="00E14FFE">
        <w:rPr>
          <w:lang w:val="es-EC"/>
        </w:rPr>
        <w:t>trabajadores expuestos en comparación con</w:t>
      </w:r>
      <w:r w:rsidR="00E14FFE" w:rsidRPr="00E14FFE">
        <w:rPr>
          <w:lang w:val="es-EC"/>
        </w:rPr>
        <w:t xml:space="preserve"> la población general no expuesta a radiaciones ionizantes, siendo esta de una relación de 6:1, respectivamente.</w:t>
      </w:r>
      <w:r w:rsidR="004179E7">
        <w:rPr>
          <w:lang w:val="es-EC"/>
        </w:rPr>
        <w:t xml:space="preserve"> </w:t>
      </w:r>
      <w:r w:rsidR="00E14FFE" w:rsidRPr="00E14FFE">
        <w:rPr>
          <w:lang w:val="es-EC"/>
        </w:rPr>
        <w:t xml:space="preserve">Los resultados preliminares indican una mayor frecuencia de aberraciones cromosómicas en los </w:t>
      </w:r>
      <w:r w:rsidR="00BF2EE0">
        <w:rPr>
          <w:lang w:val="es-EC"/>
        </w:rPr>
        <w:t>trabajadores</w:t>
      </w:r>
      <w:r w:rsidR="00E14FFE" w:rsidRPr="00E14FFE">
        <w:rPr>
          <w:lang w:val="es-EC"/>
        </w:rPr>
        <w:t xml:space="preserve"> versus la población general, sin embargo, se deberá esperar los resultados de la segunda fase de investigación, donde al ampliar la muestra en análisis se podrán obtener conclusiones estadísticamente significativas.</w:t>
      </w:r>
    </w:p>
    <w:p w14:paraId="00B61726" w14:textId="624FEF60" w:rsidR="00675398" w:rsidRPr="000E5351" w:rsidRDefault="00675398" w:rsidP="00675398">
      <w:pPr>
        <w:rPr>
          <w:lang w:val="es-EC"/>
        </w:rPr>
      </w:pPr>
      <w:r w:rsidRPr="000E5351">
        <w:rPr>
          <w:lang w:val="es-EC"/>
        </w:rPr>
        <w:t xml:space="preserve">Estudio </w:t>
      </w:r>
      <w:r>
        <w:rPr>
          <w:lang w:val="es-EC"/>
        </w:rPr>
        <w:t>26</w:t>
      </w:r>
      <w:r w:rsidRPr="000E5351">
        <w:rPr>
          <w:lang w:val="es-EC"/>
        </w:rPr>
        <w:t>:</w:t>
      </w:r>
    </w:p>
    <w:p w14:paraId="64A2AD66" w14:textId="43718AF8" w:rsidR="00675398" w:rsidRPr="000E5351" w:rsidRDefault="00675398" w:rsidP="00675398">
      <w:pPr>
        <w:rPr>
          <w:lang w:val="es-EC"/>
        </w:rPr>
      </w:pPr>
      <w:r w:rsidRPr="000E5351">
        <w:rPr>
          <w:lang w:val="es-EC"/>
        </w:rPr>
        <w:t xml:space="preserve">País: </w:t>
      </w:r>
      <w:r w:rsidR="00D22AAE">
        <w:rPr>
          <w:lang w:val="es-EC"/>
        </w:rPr>
        <w:t>Chile</w:t>
      </w:r>
    </w:p>
    <w:p w14:paraId="4FE2FC6B" w14:textId="55895AD7" w:rsidR="00675398" w:rsidRDefault="00675398" w:rsidP="00675398">
      <w:pPr>
        <w:rPr>
          <w:lang w:val="es-EC"/>
        </w:rPr>
      </w:pPr>
      <w:r w:rsidRPr="000E5351">
        <w:rPr>
          <w:lang w:val="es-EC"/>
        </w:rPr>
        <w:t>Autores:</w:t>
      </w:r>
      <w:r w:rsidR="00D22AAE">
        <w:rPr>
          <w:lang w:val="es-EC"/>
        </w:rPr>
        <w:t xml:space="preserve"> </w:t>
      </w:r>
      <w:r w:rsidR="00D22AAE" w:rsidRPr="00D22AAE">
        <w:rPr>
          <w:rFonts w:cs="Arial"/>
          <w:noProof/>
          <w:szCs w:val="24"/>
          <w:lang w:val="es-EC"/>
        </w:rPr>
        <w:t>Ramos-Avasola, S., Uribe, J., Orsi, F., Alarcón, T., Álvarez, J., Angelis, F. de, Gamarra, J., Mora, A., Prieto, A., Godoy, M., León, B., Tapia, A., Robles, I., Arredondo, V., Aguilar, T., Vergara, F., &amp; Sabini, D.</w:t>
      </w:r>
      <w:r w:rsidRPr="000E5351">
        <w:rPr>
          <w:lang w:val="es-EC"/>
        </w:rPr>
        <w:t xml:space="preserve"> </w:t>
      </w:r>
    </w:p>
    <w:p w14:paraId="2650ADF0" w14:textId="7E8AB81B" w:rsidR="00D22AAE" w:rsidRPr="000E5351" w:rsidRDefault="00D22AAE" w:rsidP="00675398">
      <w:pPr>
        <w:rPr>
          <w:lang w:val="es-EC"/>
        </w:rPr>
      </w:pPr>
      <w:r>
        <w:rPr>
          <w:lang w:val="es-EC"/>
        </w:rPr>
        <w:lastRenderedPageBreak/>
        <w:t>Año: 2020</w:t>
      </w:r>
    </w:p>
    <w:p w14:paraId="51FA7C6C" w14:textId="59905809" w:rsidR="00675398" w:rsidRPr="00D22AAE" w:rsidRDefault="00675398" w:rsidP="00675398">
      <w:pPr>
        <w:rPr>
          <w:lang w:val="es-EC"/>
        </w:rPr>
      </w:pPr>
      <w:r w:rsidRPr="000E5351">
        <w:rPr>
          <w:lang w:val="es-EC"/>
        </w:rPr>
        <w:t xml:space="preserve">Título: </w:t>
      </w:r>
      <w:r w:rsidR="00D22AAE" w:rsidRPr="00D22AAE">
        <w:rPr>
          <w:rFonts w:cs="Arial"/>
          <w:noProof/>
          <w:szCs w:val="24"/>
          <w:lang w:val="es-EC"/>
        </w:rPr>
        <w:t>Descripción de elementos de radioprotección y dosimetría en Unidades de Cardiología Intervencionista Sudamericanas: Un estudio piloto.</w:t>
      </w:r>
    </w:p>
    <w:p w14:paraId="11841620" w14:textId="140965EC" w:rsidR="00675398" w:rsidRPr="00C5143C" w:rsidRDefault="00675398" w:rsidP="00675398">
      <w:r w:rsidRPr="00C5143C">
        <w:t xml:space="preserve">Enlace: </w:t>
      </w:r>
      <w:hyperlink r:id="rId37" w:history="1">
        <w:r w:rsidR="00C5143C" w:rsidRPr="000F5906">
          <w:rPr>
            <w:rStyle w:val="Hipervnculo"/>
          </w:rPr>
          <w:t>https://scielo.conicyt.cl/scielo.php?pid=S0718-85602020000200105&amp;script=sci_arttext</w:t>
        </w:r>
      </w:hyperlink>
      <w:r w:rsidR="00C5143C">
        <w:t xml:space="preserve"> </w:t>
      </w:r>
    </w:p>
    <w:p w14:paraId="135189C4" w14:textId="54E0A43C" w:rsidR="00675398" w:rsidRPr="00795AB1" w:rsidRDefault="00675398" w:rsidP="002C355E">
      <w:pPr>
        <w:rPr>
          <w:lang w:val="es-EC"/>
        </w:rPr>
      </w:pPr>
      <w:r w:rsidRPr="00795AB1">
        <w:rPr>
          <w:lang w:val="es-EC"/>
        </w:rPr>
        <w:t xml:space="preserve">Resumen: </w:t>
      </w:r>
      <w:r w:rsidR="002C355E" w:rsidRPr="002C355E">
        <w:rPr>
          <w:lang w:val="es-EC"/>
        </w:rPr>
        <w:t xml:space="preserve">Se realizó una encuesta </w:t>
      </w:r>
      <w:proofErr w:type="spellStart"/>
      <w:r w:rsidR="002C355E" w:rsidRPr="002C355E">
        <w:rPr>
          <w:lang w:val="es-EC"/>
        </w:rPr>
        <w:t>autoaplicada</w:t>
      </w:r>
      <w:proofErr w:type="spellEnd"/>
      <w:r w:rsidR="002C355E" w:rsidRPr="002C355E">
        <w:rPr>
          <w:lang w:val="es-EC"/>
        </w:rPr>
        <w:t xml:space="preserve"> a 139 </w:t>
      </w:r>
      <w:r w:rsidR="00C5143C">
        <w:rPr>
          <w:lang w:val="es-EC"/>
        </w:rPr>
        <w:t>trabajadores de salud expuestos a radiaciones ionizantes</w:t>
      </w:r>
      <w:r w:rsidR="002C355E" w:rsidRPr="002C355E">
        <w:rPr>
          <w:lang w:val="es-EC"/>
        </w:rPr>
        <w:t xml:space="preserve">, de ambos sexos de 7 países, a través de una plataforma on-line, se les consultó sobre características demográficas, dosimétricas y de </w:t>
      </w:r>
      <w:proofErr w:type="spellStart"/>
      <w:r w:rsidR="002C355E" w:rsidRPr="002C355E">
        <w:rPr>
          <w:lang w:val="es-EC"/>
        </w:rPr>
        <w:t>radioprotección</w:t>
      </w:r>
      <w:proofErr w:type="spellEnd"/>
      <w:r w:rsidR="002C355E" w:rsidRPr="002C355E">
        <w:rPr>
          <w:lang w:val="es-EC"/>
        </w:rPr>
        <w:t>.</w:t>
      </w:r>
      <w:r w:rsidR="00C5143C">
        <w:rPr>
          <w:lang w:val="es-EC"/>
        </w:rPr>
        <w:t xml:space="preserve"> </w:t>
      </w:r>
      <w:r w:rsidR="002C355E" w:rsidRPr="002C355E">
        <w:rPr>
          <w:lang w:val="es-EC"/>
        </w:rPr>
        <w:t xml:space="preserve">Los elementos de </w:t>
      </w:r>
      <w:proofErr w:type="spellStart"/>
      <w:r w:rsidR="002C355E" w:rsidRPr="002C355E">
        <w:rPr>
          <w:lang w:val="es-EC"/>
        </w:rPr>
        <w:t>radioprotección</w:t>
      </w:r>
      <w:proofErr w:type="spellEnd"/>
      <w:r w:rsidR="002C355E" w:rsidRPr="002C355E">
        <w:rPr>
          <w:lang w:val="es-EC"/>
        </w:rPr>
        <w:t xml:space="preserve"> más tradicionales; delantales y cuellos plomados se utilizaron un 99,5 % y 98,4 % respectivamente, aquellos elementos más recientes como gafas, gorros y paños plomados solo alcanzaron un 36,8 %, 6,8 % y 34,2%, de utilización respectivamente, en cuanto a la utilización de los dosímetros, solo un 7,9 % lo hace apegado a las normas de la Organización Internacional de Energía Atómica (OIEA).</w:t>
      </w:r>
      <w:r w:rsidR="00C5143C">
        <w:rPr>
          <w:lang w:val="es-EC"/>
        </w:rPr>
        <w:t xml:space="preserve"> </w:t>
      </w:r>
      <w:r w:rsidR="002C355E" w:rsidRPr="002C355E">
        <w:rPr>
          <w:lang w:val="es-EC"/>
        </w:rPr>
        <w:t xml:space="preserve">Se constató en la muestra analizada una falta de elementos de </w:t>
      </w:r>
      <w:proofErr w:type="spellStart"/>
      <w:r w:rsidR="002C355E" w:rsidRPr="002C355E">
        <w:rPr>
          <w:lang w:val="es-EC"/>
        </w:rPr>
        <w:t>radioprotección</w:t>
      </w:r>
      <w:proofErr w:type="spellEnd"/>
      <w:r w:rsidR="002C355E" w:rsidRPr="002C355E">
        <w:rPr>
          <w:lang w:val="es-EC"/>
        </w:rPr>
        <w:t xml:space="preserve"> y un uso inadecuado de ellos, urge realizar intervenciones educativas y técnicas para mejorar estos datos.</w:t>
      </w:r>
    </w:p>
    <w:p w14:paraId="2F9F1449" w14:textId="0417D030" w:rsidR="00675398" w:rsidRPr="000E5351" w:rsidRDefault="00675398" w:rsidP="00675398">
      <w:pPr>
        <w:rPr>
          <w:lang w:val="es-EC"/>
        </w:rPr>
      </w:pPr>
      <w:r w:rsidRPr="000E5351">
        <w:rPr>
          <w:lang w:val="es-EC"/>
        </w:rPr>
        <w:t xml:space="preserve">Estudio </w:t>
      </w:r>
      <w:r>
        <w:rPr>
          <w:lang w:val="es-EC"/>
        </w:rPr>
        <w:t>27</w:t>
      </w:r>
      <w:r w:rsidRPr="000E5351">
        <w:rPr>
          <w:lang w:val="es-EC"/>
        </w:rPr>
        <w:t>:</w:t>
      </w:r>
    </w:p>
    <w:p w14:paraId="04DA0944" w14:textId="60721A13" w:rsidR="00675398" w:rsidRPr="000E5351" w:rsidRDefault="00675398" w:rsidP="00675398">
      <w:pPr>
        <w:rPr>
          <w:lang w:val="es-EC"/>
        </w:rPr>
      </w:pPr>
      <w:r w:rsidRPr="000E5351">
        <w:rPr>
          <w:lang w:val="es-EC"/>
        </w:rPr>
        <w:t xml:space="preserve">País: </w:t>
      </w:r>
      <w:r w:rsidR="001A3E7D" w:rsidRPr="001A3E7D">
        <w:rPr>
          <w:lang w:val="es-EC"/>
        </w:rPr>
        <w:t>6 países europeos: República Checa, Francia, Alemania, Irlanda, Italia y España</w:t>
      </w:r>
    </w:p>
    <w:p w14:paraId="79B864BD" w14:textId="77777777" w:rsidR="001A3E7D" w:rsidRDefault="00675398" w:rsidP="00675398">
      <w:pPr>
        <w:rPr>
          <w:rFonts w:cs="Arial"/>
          <w:noProof/>
          <w:szCs w:val="24"/>
          <w:lang w:val="es-EC"/>
        </w:rPr>
      </w:pPr>
      <w:r w:rsidRPr="000E5351">
        <w:rPr>
          <w:lang w:val="es-EC"/>
        </w:rPr>
        <w:t>Autores:</w:t>
      </w:r>
      <w:r w:rsidR="001A3E7D">
        <w:rPr>
          <w:lang w:val="es-EC"/>
        </w:rPr>
        <w:t xml:space="preserve"> </w:t>
      </w:r>
      <w:r w:rsidR="001A3E7D" w:rsidRPr="001A3E7D">
        <w:rPr>
          <w:rFonts w:cs="Arial"/>
          <w:noProof/>
          <w:szCs w:val="24"/>
          <w:lang w:val="es-EC"/>
        </w:rPr>
        <w:t>Satta, G., Loi, M., Becker, N., Benavente, Y., De Sanjose, S., Foretova, L., Staines, A., Maynadie, M., Nieters, A., Meloni, F., Pilia, I., Campagna, M., Pau, M., Zablotska, L. B., &amp; Cocco, P.</w:t>
      </w:r>
    </w:p>
    <w:p w14:paraId="3BA239E3" w14:textId="39E41ADB" w:rsidR="00675398" w:rsidRPr="001A3E7D" w:rsidRDefault="001A3E7D" w:rsidP="00675398">
      <w:r w:rsidRPr="001A3E7D">
        <w:rPr>
          <w:rFonts w:cs="Arial"/>
          <w:noProof/>
          <w:szCs w:val="24"/>
        </w:rPr>
        <w:t>Año: 2020</w:t>
      </w:r>
      <w:r w:rsidR="00675398" w:rsidRPr="001A3E7D">
        <w:t xml:space="preserve"> </w:t>
      </w:r>
    </w:p>
    <w:p w14:paraId="59939E8B" w14:textId="7EE71DEB" w:rsidR="00675398" w:rsidRPr="001A3E7D" w:rsidRDefault="00675398" w:rsidP="00675398">
      <w:proofErr w:type="spellStart"/>
      <w:r w:rsidRPr="001A3E7D">
        <w:t>Título</w:t>
      </w:r>
      <w:proofErr w:type="spellEnd"/>
      <w:r w:rsidRPr="001A3E7D">
        <w:t xml:space="preserve">: </w:t>
      </w:r>
      <w:r w:rsidR="001A3E7D" w:rsidRPr="003D3D88">
        <w:rPr>
          <w:rFonts w:cs="Arial"/>
          <w:noProof/>
          <w:szCs w:val="24"/>
        </w:rPr>
        <w:t>Occupational exposure to ionizing radiation and risk of lymphoma subtypes: Results of the Epilymph European case-control study.</w:t>
      </w:r>
    </w:p>
    <w:p w14:paraId="0F36159D" w14:textId="50E6E40E" w:rsidR="00675398" w:rsidRDefault="00675398" w:rsidP="00675398">
      <w:r>
        <w:t xml:space="preserve">Enlace: </w:t>
      </w:r>
      <w:hyperlink r:id="rId38" w:history="1">
        <w:r w:rsidR="00C5143C" w:rsidRPr="000F5906">
          <w:rPr>
            <w:rStyle w:val="Hipervnculo"/>
          </w:rPr>
          <w:t>https://ehjournal.biomedcentral.com/articles/10.1186/s12940-020-00596-9</w:t>
        </w:r>
      </w:hyperlink>
      <w:r w:rsidR="00C5143C">
        <w:t xml:space="preserve"> </w:t>
      </w:r>
    </w:p>
    <w:p w14:paraId="28E7D6B8" w14:textId="5897B867" w:rsidR="00675398" w:rsidRPr="00C5143C" w:rsidRDefault="00675398" w:rsidP="00C5143C">
      <w:pPr>
        <w:rPr>
          <w:lang w:val="es-EC"/>
        </w:rPr>
      </w:pPr>
      <w:r w:rsidRPr="00C5143C">
        <w:rPr>
          <w:lang w:val="es-EC"/>
        </w:rPr>
        <w:lastRenderedPageBreak/>
        <w:t>Resumen:</w:t>
      </w:r>
      <w:r w:rsidR="00C5143C" w:rsidRPr="00C5143C">
        <w:rPr>
          <w:lang w:val="es-EC"/>
        </w:rPr>
        <w:t xml:space="preserve"> No </w:t>
      </w:r>
      <w:r w:rsidR="00C5143C">
        <w:rPr>
          <w:lang w:val="es-EC"/>
        </w:rPr>
        <w:t xml:space="preserve">se </w:t>
      </w:r>
      <w:r w:rsidR="00C5143C" w:rsidRPr="00C5143C">
        <w:rPr>
          <w:lang w:val="es-EC"/>
        </w:rPr>
        <w:t>observ</w:t>
      </w:r>
      <w:r w:rsidR="00C5143C">
        <w:rPr>
          <w:lang w:val="es-EC"/>
        </w:rPr>
        <w:t>ó</w:t>
      </w:r>
      <w:r w:rsidR="00C5143C" w:rsidRPr="00C5143C">
        <w:rPr>
          <w:lang w:val="es-EC"/>
        </w:rPr>
        <w:t xml:space="preserve"> una asociación entre las métricas de exposición a la radiación externa e interna y el riesgo de linfoma (todos los subtipos), ni con el linfoma de células B, o sus subtipos principales, en los niveles que se experimentan regularmente en entornos ocupacionales. Se observó un riesgo elevado de linfoma difuso de células B grandes entre los sujetos del estudio más probablemente expuestos con una intensidad de exposición relativamente más alta, lo que valdría la pena investigar más a fondo.</w:t>
      </w:r>
      <w:r w:rsidR="00C5143C">
        <w:rPr>
          <w:lang w:val="es-EC"/>
        </w:rPr>
        <w:t xml:space="preserve"> </w:t>
      </w:r>
      <w:r w:rsidR="00C5143C" w:rsidRPr="00C5143C">
        <w:rPr>
          <w:lang w:val="es-EC"/>
        </w:rPr>
        <w:t>Se justifica una mayor investigación sobre el riesgo de subtipos de linfoma de células B asociados con la exposición ocupacional de bajo nivel a la radiación ionizante externa, y para aclarar si el linfoma debe incluirse entre los resultados del cáncer relacionados con la radiación ionizante.</w:t>
      </w:r>
      <w:r w:rsidRPr="00C5143C">
        <w:rPr>
          <w:lang w:val="es-EC"/>
        </w:rPr>
        <w:t xml:space="preserve"> </w:t>
      </w:r>
    </w:p>
    <w:p w14:paraId="330994F7" w14:textId="5DA5E032" w:rsidR="009D5BB9" w:rsidRPr="000E5351" w:rsidRDefault="009D5BB9" w:rsidP="009D5BB9">
      <w:pPr>
        <w:rPr>
          <w:lang w:val="es-EC"/>
        </w:rPr>
      </w:pPr>
      <w:r w:rsidRPr="000E5351">
        <w:rPr>
          <w:lang w:val="es-EC"/>
        </w:rPr>
        <w:t xml:space="preserve">Estudio </w:t>
      </w:r>
      <w:r>
        <w:rPr>
          <w:lang w:val="es-EC"/>
        </w:rPr>
        <w:t>28</w:t>
      </w:r>
      <w:r w:rsidRPr="000E5351">
        <w:rPr>
          <w:lang w:val="es-EC"/>
        </w:rPr>
        <w:t>:</w:t>
      </w:r>
    </w:p>
    <w:p w14:paraId="11A4883F" w14:textId="299EF116" w:rsidR="009D5BB9" w:rsidRPr="000E5351" w:rsidRDefault="009D5BB9" w:rsidP="009D5BB9">
      <w:pPr>
        <w:rPr>
          <w:lang w:val="es-EC"/>
        </w:rPr>
      </w:pPr>
      <w:r w:rsidRPr="000E5351">
        <w:rPr>
          <w:lang w:val="es-EC"/>
        </w:rPr>
        <w:t xml:space="preserve">País: </w:t>
      </w:r>
      <w:r>
        <w:rPr>
          <w:lang w:val="es-EC"/>
        </w:rPr>
        <w:t>Brasil</w:t>
      </w:r>
    </w:p>
    <w:p w14:paraId="700B9B6C" w14:textId="3820D2A6" w:rsidR="009D5BB9" w:rsidRPr="009D5BB9" w:rsidRDefault="009D5BB9" w:rsidP="009D5BB9">
      <w:pPr>
        <w:rPr>
          <w:rFonts w:cs="Arial"/>
          <w:noProof/>
          <w:szCs w:val="24"/>
          <w:lang w:val="es-EC"/>
        </w:rPr>
      </w:pPr>
      <w:r w:rsidRPr="000E5351">
        <w:rPr>
          <w:lang w:val="es-EC"/>
        </w:rPr>
        <w:t>Autores:</w:t>
      </w:r>
      <w:r>
        <w:rPr>
          <w:lang w:val="es-EC"/>
        </w:rPr>
        <w:t xml:space="preserve"> </w:t>
      </w:r>
      <w:r w:rsidRPr="009D5BB9">
        <w:rPr>
          <w:rFonts w:cs="Arial"/>
          <w:noProof/>
          <w:szCs w:val="24"/>
          <w:lang w:val="es-EC"/>
        </w:rPr>
        <w:t>Silva-Júnior, F. M. R. da, Tavella, R. A., Fernandes, C. L. F., Mortola, A. S., Peraza, G. G., &amp; Garcia, E. M.</w:t>
      </w:r>
    </w:p>
    <w:p w14:paraId="08566377" w14:textId="21B497E8" w:rsidR="009D5BB9" w:rsidRPr="00F462C3" w:rsidRDefault="009D5BB9" w:rsidP="009D5BB9">
      <w:r w:rsidRPr="00F462C3">
        <w:rPr>
          <w:rFonts w:cs="Arial"/>
          <w:noProof/>
          <w:szCs w:val="24"/>
        </w:rPr>
        <w:t>Año: 2020</w:t>
      </w:r>
    </w:p>
    <w:p w14:paraId="75328EFD" w14:textId="5193B215" w:rsidR="009D5BB9" w:rsidRPr="001A3E7D" w:rsidRDefault="009D5BB9" w:rsidP="009D5BB9">
      <w:proofErr w:type="spellStart"/>
      <w:r w:rsidRPr="001A3E7D">
        <w:t>Título</w:t>
      </w:r>
      <w:proofErr w:type="spellEnd"/>
      <w:r w:rsidRPr="001A3E7D">
        <w:t xml:space="preserve">: </w:t>
      </w:r>
      <w:r w:rsidRPr="003D3D88">
        <w:rPr>
          <w:rFonts w:cs="Arial"/>
          <w:noProof/>
          <w:szCs w:val="24"/>
        </w:rPr>
        <w:t>Genotoxic risk in health-care professionals occupationally exposed to low doses of  ionizing radiation.</w:t>
      </w:r>
    </w:p>
    <w:p w14:paraId="2FA47A0B" w14:textId="41678C00" w:rsidR="009D5BB9" w:rsidRPr="009D5BB9" w:rsidRDefault="009D5BB9" w:rsidP="009D5BB9">
      <w:r w:rsidRPr="009D5BB9">
        <w:t xml:space="preserve">Enlace: </w:t>
      </w:r>
      <w:hyperlink r:id="rId39" w:history="1">
        <w:r w:rsidR="003504A6" w:rsidRPr="000F5906">
          <w:rPr>
            <w:rStyle w:val="Hipervnculo"/>
          </w:rPr>
          <w:t>https://pubmed.ncbi.nlm.nih.gov/32539670/</w:t>
        </w:r>
      </w:hyperlink>
      <w:r w:rsidR="003504A6">
        <w:t xml:space="preserve"> </w:t>
      </w:r>
    </w:p>
    <w:p w14:paraId="53EAD4D5" w14:textId="36321EDA" w:rsidR="009D5BB9" w:rsidRPr="00795AB1" w:rsidRDefault="009D5BB9" w:rsidP="009D5BB9">
      <w:pPr>
        <w:rPr>
          <w:lang w:val="es-EC"/>
        </w:rPr>
      </w:pPr>
      <w:r w:rsidRPr="00795AB1">
        <w:rPr>
          <w:lang w:val="es-EC"/>
        </w:rPr>
        <w:t xml:space="preserve">Resumen: </w:t>
      </w:r>
      <w:r w:rsidR="003504A6" w:rsidRPr="003504A6">
        <w:rPr>
          <w:lang w:val="es-EC"/>
        </w:rPr>
        <w:t xml:space="preserve">Se recolectaron muestras de sangre y bucales de 36 trabajadores, que participaron activamente en un sector de </w:t>
      </w:r>
      <w:proofErr w:type="spellStart"/>
      <w:r w:rsidR="003504A6" w:rsidRPr="003504A6">
        <w:rPr>
          <w:lang w:val="es-EC"/>
        </w:rPr>
        <w:t>imagenología</w:t>
      </w:r>
      <w:proofErr w:type="spellEnd"/>
      <w:r w:rsidR="003504A6" w:rsidRPr="003504A6">
        <w:rPr>
          <w:lang w:val="es-EC"/>
        </w:rPr>
        <w:t xml:space="preserve"> de un hospital, que estuvieron expuestos a RI directa o indirectamente (9 control interno y 27 expuestos), y 27 individuos que viven en la misma ciudad pero sin exposición ocupacional (control externo, no expuesto / saludable). Todas las dosis de radiación aplicadas a los 36 trabajadores fueron inferiores a 20 </w:t>
      </w:r>
      <w:proofErr w:type="spellStart"/>
      <w:r w:rsidR="003504A6" w:rsidRPr="003504A6">
        <w:rPr>
          <w:lang w:val="es-EC"/>
        </w:rPr>
        <w:t>mSv</w:t>
      </w:r>
      <w:proofErr w:type="spellEnd"/>
      <w:r w:rsidR="003504A6" w:rsidRPr="003504A6">
        <w:rPr>
          <w:lang w:val="es-EC"/>
        </w:rPr>
        <w:t xml:space="preserve"> / año, sin exceder el límite de dosis efectiva para la exposición ocupacional. Un cuestionario identificó factores socioeconómicos y de estilo de vida asociados con los resultados. Los resultados del ensayo MN mostraron una diferencia significativa entre el control interno y el grupo expuesto en comparación con el </w:t>
      </w:r>
      <w:r w:rsidR="003504A6" w:rsidRPr="003504A6">
        <w:rPr>
          <w:lang w:val="es-EC"/>
        </w:rPr>
        <w:lastRenderedPageBreak/>
        <w:t>control externo.</w:t>
      </w:r>
      <w:r w:rsidR="003504A6">
        <w:rPr>
          <w:lang w:val="es-EC"/>
        </w:rPr>
        <w:t xml:space="preserve"> </w:t>
      </w:r>
      <w:proofErr w:type="gramStart"/>
      <w:r w:rsidR="003504A6" w:rsidRPr="003504A6">
        <w:rPr>
          <w:lang w:val="es-EC"/>
        </w:rPr>
        <w:t>hubo</w:t>
      </w:r>
      <w:proofErr w:type="gramEnd"/>
      <w:r w:rsidR="003504A6" w:rsidRPr="003504A6">
        <w:rPr>
          <w:lang w:val="es-EC"/>
        </w:rPr>
        <w:t xml:space="preserve"> diferencias significativas entre el porcentaje de ADN de la cola del grupo expuesto y los controles externos, pero no se encontraron diferencias entre el grupo expuesto y los controles internos. Se encontraron asociaciones de riesgo relativo en el tiempo de exposición, las horas trabajadas por semana y el estrés percibido. Se encontraron correlaciones entre los resultados y la edad, el consumo de alcohol y la frecuencia de las radiografías durante la vida. Las variables que resultaron significativas en el análisis ajustado fueron el color de la piel y la exposición reciente a la radiación. Aunque limitados, los hallazgos de este estudio sugieren </w:t>
      </w:r>
      <w:proofErr w:type="spellStart"/>
      <w:r w:rsidR="003504A6" w:rsidRPr="003504A6">
        <w:rPr>
          <w:lang w:val="es-EC"/>
        </w:rPr>
        <w:t>genotoxicidad</w:t>
      </w:r>
      <w:proofErr w:type="spellEnd"/>
      <w:r w:rsidR="003504A6" w:rsidRPr="003504A6">
        <w:rPr>
          <w:lang w:val="es-EC"/>
        </w:rPr>
        <w:t xml:space="preserve"> tanto en la sangre como en las células de la mucosa bucal de los trabajadores expuestos directa o indirectamente a la </w:t>
      </w:r>
      <w:r w:rsidR="003504A6">
        <w:rPr>
          <w:lang w:val="es-EC"/>
        </w:rPr>
        <w:t>radiación ionizante.</w:t>
      </w:r>
    </w:p>
    <w:p w14:paraId="72F3CB3D" w14:textId="3CB92387" w:rsidR="009D5BB9" w:rsidRPr="000E5351" w:rsidRDefault="009D5BB9" w:rsidP="009D5BB9">
      <w:pPr>
        <w:rPr>
          <w:lang w:val="es-EC"/>
        </w:rPr>
      </w:pPr>
      <w:r w:rsidRPr="000E5351">
        <w:rPr>
          <w:lang w:val="es-EC"/>
        </w:rPr>
        <w:t xml:space="preserve">Estudio </w:t>
      </w:r>
      <w:r>
        <w:rPr>
          <w:lang w:val="es-EC"/>
        </w:rPr>
        <w:t>29</w:t>
      </w:r>
      <w:r w:rsidRPr="000E5351">
        <w:rPr>
          <w:lang w:val="es-EC"/>
        </w:rPr>
        <w:t>:</w:t>
      </w:r>
    </w:p>
    <w:p w14:paraId="0DC8D787" w14:textId="0A07C0EA" w:rsidR="009D5BB9" w:rsidRPr="000E5351" w:rsidRDefault="009D5BB9" w:rsidP="009D5BB9">
      <w:pPr>
        <w:rPr>
          <w:lang w:val="es-EC"/>
        </w:rPr>
      </w:pPr>
      <w:r w:rsidRPr="000E5351">
        <w:rPr>
          <w:lang w:val="es-EC"/>
        </w:rPr>
        <w:t xml:space="preserve">País: </w:t>
      </w:r>
      <w:r w:rsidR="00FA20F6">
        <w:rPr>
          <w:lang w:val="es-EC"/>
        </w:rPr>
        <w:t>Polonia</w:t>
      </w:r>
    </w:p>
    <w:p w14:paraId="6D010CF7" w14:textId="54A3927B" w:rsidR="009D5BB9" w:rsidRPr="00FA20F6" w:rsidRDefault="009D5BB9" w:rsidP="009D5BB9">
      <w:pPr>
        <w:rPr>
          <w:rFonts w:cs="Arial"/>
          <w:noProof/>
          <w:szCs w:val="24"/>
          <w:lang w:val="es-EC"/>
        </w:rPr>
      </w:pPr>
      <w:r w:rsidRPr="000E5351">
        <w:rPr>
          <w:lang w:val="es-EC"/>
        </w:rPr>
        <w:t>Autores:</w:t>
      </w:r>
      <w:r>
        <w:rPr>
          <w:lang w:val="es-EC"/>
        </w:rPr>
        <w:t xml:space="preserve"> </w:t>
      </w:r>
      <w:r w:rsidR="00FA20F6" w:rsidRPr="00FA20F6">
        <w:rPr>
          <w:rFonts w:cs="Arial"/>
          <w:noProof/>
          <w:szCs w:val="24"/>
          <w:lang w:val="es-EC"/>
        </w:rPr>
        <w:t>Skrzypek, M., Wdowiak, A., Panasiuk, L., Stec, M., Szczygieł, K., Zybała, M., &amp; Filip, M.</w:t>
      </w:r>
    </w:p>
    <w:p w14:paraId="5C5B3F0A" w14:textId="1C4C1068" w:rsidR="009D5BB9" w:rsidRPr="00F462C3" w:rsidRDefault="009D5BB9" w:rsidP="009D5BB9">
      <w:r w:rsidRPr="00F462C3">
        <w:rPr>
          <w:rFonts w:cs="Arial"/>
          <w:noProof/>
          <w:szCs w:val="24"/>
        </w:rPr>
        <w:t xml:space="preserve">Año: </w:t>
      </w:r>
      <w:r w:rsidR="00FA20F6" w:rsidRPr="00F462C3">
        <w:rPr>
          <w:rFonts w:cs="Arial"/>
          <w:noProof/>
          <w:szCs w:val="24"/>
        </w:rPr>
        <w:t>2019</w:t>
      </w:r>
    </w:p>
    <w:p w14:paraId="338E3E45" w14:textId="66809664" w:rsidR="009D5BB9" w:rsidRPr="001A3E7D" w:rsidRDefault="009D5BB9" w:rsidP="009D5BB9">
      <w:proofErr w:type="spellStart"/>
      <w:r w:rsidRPr="001A3E7D">
        <w:t>Título</w:t>
      </w:r>
      <w:proofErr w:type="spellEnd"/>
      <w:r w:rsidRPr="001A3E7D">
        <w:t xml:space="preserve">: </w:t>
      </w:r>
      <w:r w:rsidR="00FA20F6" w:rsidRPr="003D3D88">
        <w:rPr>
          <w:rFonts w:cs="Arial"/>
          <w:noProof/>
          <w:szCs w:val="24"/>
        </w:rPr>
        <w:t>Effect of ionizing radiation on the female reproductive system.</w:t>
      </w:r>
    </w:p>
    <w:p w14:paraId="72F7BC86" w14:textId="2D086A2E" w:rsidR="009D5BB9" w:rsidRPr="00FA20F6" w:rsidRDefault="009D5BB9" w:rsidP="009D5BB9">
      <w:r w:rsidRPr="00FA20F6">
        <w:t xml:space="preserve">Enlace: </w:t>
      </w:r>
      <w:hyperlink r:id="rId40" w:history="1">
        <w:r w:rsidR="006D703F" w:rsidRPr="000F5906">
          <w:rPr>
            <w:rStyle w:val="Hipervnculo"/>
          </w:rPr>
          <w:t>http://www.aaem.pl/Effect-of-ionizing-radiation-on-the-female-reproductive-system,112837,0,2.html</w:t>
        </w:r>
      </w:hyperlink>
      <w:r w:rsidR="006D703F">
        <w:t xml:space="preserve"> </w:t>
      </w:r>
    </w:p>
    <w:p w14:paraId="25084A41" w14:textId="32DE94CE" w:rsidR="009D5BB9" w:rsidRPr="00795AB1" w:rsidRDefault="009D5BB9" w:rsidP="009D5BB9">
      <w:pPr>
        <w:rPr>
          <w:lang w:val="es-EC"/>
        </w:rPr>
      </w:pPr>
      <w:r w:rsidRPr="00795AB1">
        <w:rPr>
          <w:lang w:val="es-EC"/>
        </w:rPr>
        <w:t xml:space="preserve">Resumen: </w:t>
      </w:r>
      <w:r w:rsidR="006D703F" w:rsidRPr="006D703F">
        <w:rPr>
          <w:lang w:val="es-EC"/>
        </w:rPr>
        <w:t>Dentro del rango de dosis bajas recibidas como resultado de la exposición ambiental a la RI, no hay evidencia de la ocurrencia de resultados adversos del embarazo ni de trastornos de la fertilidad en las mujeres. Estos efectos pueden estar relacionados con la radioterapia del cáncer o la exposición a altas dosis de IR durante accidentes nucleares.</w:t>
      </w:r>
    </w:p>
    <w:p w14:paraId="4A1576E8" w14:textId="21F20CA6" w:rsidR="009D5BB9" w:rsidRPr="000E5351" w:rsidRDefault="009D5BB9" w:rsidP="009D5BB9">
      <w:pPr>
        <w:rPr>
          <w:lang w:val="es-EC"/>
        </w:rPr>
      </w:pPr>
      <w:r w:rsidRPr="000E5351">
        <w:rPr>
          <w:lang w:val="es-EC"/>
        </w:rPr>
        <w:t xml:space="preserve">Estudio </w:t>
      </w:r>
      <w:r>
        <w:rPr>
          <w:lang w:val="es-EC"/>
        </w:rPr>
        <w:t>30</w:t>
      </w:r>
      <w:r w:rsidRPr="000E5351">
        <w:rPr>
          <w:lang w:val="es-EC"/>
        </w:rPr>
        <w:t>:</w:t>
      </w:r>
    </w:p>
    <w:p w14:paraId="347F6D36" w14:textId="075F1EE9" w:rsidR="009D5BB9" w:rsidRPr="000E5351" w:rsidRDefault="009D5BB9" w:rsidP="009D5BB9">
      <w:pPr>
        <w:rPr>
          <w:lang w:val="es-EC"/>
        </w:rPr>
      </w:pPr>
      <w:r w:rsidRPr="000E5351">
        <w:rPr>
          <w:lang w:val="es-EC"/>
        </w:rPr>
        <w:t xml:space="preserve">País: </w:t>
      </w:r>
      <w:r w:rsidR="00FA20F6">
        <w:rPr>
          <w:lang w:val="es-EC"/>
        </w:rPr>
        <w:t>Polonia</w:t>
      </w:r>
    </w:p>
    <w:p w14:paraId="178D7CAC" w14:textId="0C2EFEE8" w:rsidR="009D5BB9" w:rsidRPr="00FA20F6" w:rsidRDefault="009D5BB9" w:rsidP="009D5BB9">
      <w:pPr>
        <w:rPr>
          <w:rFonts w:cs="Arial"/>
          <w:noProof/>
          <w:szCs w:val="24"/>
          <w:lang w:val="es-EC"/>
        </w:rPr>
      </w:pPr>
      <w:r w:rsidRPr="000E5351">
        <w:rPr>
          <w:lang w:val="es-EC"/>
        </w:rPr>
        <w:t>Autores:</w:t>
      </w:r>
      <w:r>
        <w:rPr>
          <w:lang w:val="es-EC"/>
        </w:rPr>
        <w:t xml:space="preserve"> </w:t>
      </w:r>
      <w:r w:rsidR="00FA20F6" w:rsidRPr="00FA20F6">
        <w:rPr>
          <w:rFonts w:cs="Arial"/>
          <w:noProof/>
          <w:szCs w:val="24"/>
          <w:lang w:val="es-EC"/>
        </w:rPr>
        <w:t>Wdowiak, A., Skrzypek, M., Stec, M., &amp; Panasiuk, L.</w:t>
      </w:r>
    </w:p>
    <w:p w14:paraId="29F493F9" w14:textId="6701C90D" w:rsidR="009D5BB9" w:rsidRPr="001A3E7D" w:rsidRDefault="009D5BB9" w:rsidP="009D5BB9">
      <w:r w:rsidRPr="001A3E7D">
        <w:rPr>
          <w:rFonts w:cs="Arial"/>
          <w:noProof/>
          <w:szCs w:val="24"/>
        </w:rPr>
        <w:lastRenderedPageBreak/>
        <w:t xml:space="preserve">Año: </w:t>
      </w:r>
      <w:r w:rsidR="00FA20F6">
        <w:rPr>
          <w:rFonts w:cs="Arial"/>
          <w:noProof/>
          <w:szCs w:val="24"/>
        </w:rPr>
        <w:t>2019</w:t>
      </w:r>
    </w:p>
    <w:p w14:paraId="26DD87DB" w14:textId="4BEDD7B0" w:rsidR="009D5BB9" w:rsidRPr="001A3E7D" w:rsidRDefault="009D5BB9" w:rsidP="009D5BB9">
      <w:proofErr w:type="spellStart"/>
      <w:r w:rsidRPr="001A3E7D">
        <w:t>Título</w:t>
      </w:r>
      <w:proofErr w:type="spellEnd"/>
      <w:r w:rsidRPr="001A3E7D">
        <w:t xml:space="preserve">: </w:t>
      </w:r>
      <w:r w:rsidR="00FA20F6" w:rsidRPr="003D3D88">
        <w:rPr>
          <w:rFonts w:cs="Arial"/>
          <w:noProof/>
          <w:szCs w:val="24"/>
        </w:rPr>
        <w:t>Effect of ionizing radiation on the male reproductive system.</w:t>
      </w:r>
    </w:p>
    <w:p w14:paraId="1BB1B294" w14:textId="6E1C781D" w:rsidR="009D5BB9" w:rsidRDefault="009D5BB9" w:rsidP="009D5BB9">
      <w:r>
        <w:t xml:space="preserve">Enlace: </w:t>
      </w:r>
      <w:hyperlink r:id="rId41" w:history="1">
        <w:r w:rsidR="006D703F" w:rsidRPr="000F5906">
          <w:rPr>
            <w:rStyle w:val="Hipervnculo"/>
          </w:rPr>
          <w:t>http://www.aaem.pl/Effect-of-ionizing-radiation-on-the-male-reproductive-system,106085,0,2.html</w:t>
        </w:r>
      </w:hyperlink>
      <w:r w:rsidR="006D703F">
        <w:t xml:space="preserve"> </w:t>
      </w:r>
    </w:p>
    <w:p w14:paraId="0B1C9F53" w14:textId="4C2E4CFF" w:rsidR="009D5BB9" w:rsidRPr="006D703F" w:rsidRDefault="009D5BB9" w:rsidP="009D5BB9">
      <w:pPr>
        <w:rPr>
          <w:lang w:val="es-EC"/>
        </w:rPr>
      </w:pPr>
      <w:r w:rsidRPr="006D703F">
        <w:rPr>
          <w:lang w:val="es-EC"/>
        </w:rPr>
        <w:t xml:space="preserve">Resumen: </w:t>
      </w:r>
      <w:r w:rsidR="006D703F" w:rsidRPr="006D703F">
        <w:rPr>
          <w:lang w:val="es-EC"/>
        </w:rPr>
        <w:t xml:space="preserve">En el contexto de la situación epidemiológica relativa a la prevalencia de la infertilidad, mientras se evalúan los efectos en la salud de la exposición a la radiación infrarroja de origen artificial, incluidas las fuentes médicas, se debe considerar </w:t>
      </w:r>
      <w:r w:rsidR="006D703F">
        <w:rPr>
          <w:lang w:val="es-EC"/>
        </w:rPr>
        <w:t>que estas representan un</w:t>
      </w:r>
      <w:r w:rsidR="006D703F" w:rsidRPr="006D703F">
        <w:rPr>
          <w:lang w:val="es-EC"/>
        </w:rPr>
        <w:t xml:space="preserve"> riesgo reproductivo.</w:t>
      </w:r>
    </w:p>
    <w:p w14:paraId="05052FDB" w14:textId="77777777" w:rsidR="009D5BB9" w:rsidRPr="006D703F" w:rsidRDefault="009D5BB9" w:rsidP="00675398">
      <w:pPr>
        <w:rPr>
          <w:lang w:val="es-EC"/>
        </w:rPr>
      </w:pPr>
    </w:p>
    <w:p w14:paraId="4C9D444B" w14:textId="77777777" w:rsidR="00675398" w:rsidRPr="006D703F" w:rsidRDefault="00675398" w:rsidP="00675398">
      <w:pPr>
        <w:rPr>
          <w:lang w:val="es-EC"/>
        </w:rPr>
      </w:pPr>
    </w:p>
    <w:p w14:paraId="13E31F6C" w14:textId="77777777" w:rsidR="00675398" w:rsidRPr="006D703F" w:rsidRDefault="00675398" w:rsidP="00675398">
      <w:pPr>
        <w:rPr>
          <w:lang w:val="es-EC"/>
        </w:rPr>
      </w:pPr>
    </w:p>
    <w:p w14:paraId="6B48D19B" w14:textId="77777777" w:rsidR="00D3373F" w:rsidRPr="006D703F" w:rsidRDefault="00D3373F" w:rsidP="00D3373F">
      <w:pPr>
        <w:rPr>
          <w:lang w:val="es-EC"/>
        </w:rPr>
      </w:pPr>
    </w:p>
    <w:p w14:paraId="030EB06B" w14:textId="77777777" w:rsidR="00D3373F" w:rsidRPr="006D703F" w:rsidRDefault="00D3373F" w:rsidP="00D3373F">
      <w:pPr>
        <w:rPr>
          <w:lang w:val="es-EC"/>
        </w:rPr>
      </w:pPr>
    </w:p>
    <w:p w14:paraId="3C1DA07F" w14:textId="77777777" w:rsidR="00D3373F" w:rsidRPr="006D703F" w:rsidRDefault="00D3373F" w:rsidP="00D3373F">
      <w:pPr>
        <w:rPr>
          <w:lang w:val="es-EC"/>
        </w:rPr>
      </w:pPr>
    </w:p>
    <w:p w14:paraId="58DDF526" w14:textId="77777777" w:rsidR="00D3373F" w:rsidRPr="006D703F" w:rsidRDefault="00D3373F" w:rsidP="00D3373F">
      <w:pPr>
        <w:rPr>
          <w:lang w:val="es-EC"/>
        </w:rPr>
      </w:pPr>
    </w:p>
    <w:p w14:paraId="0A2C3F66" w14:textId="77777777" w:rsidR="00D3373F" w:rsidRPr="006D703F" w:rsidRDefault="00D3373F" w:rsidP="00D3373F">
      <w:pPr>
        <w:rPr>
          <w:lang w:val="es-EC"/>
        </w:rPr>
      </w:pPr>
    </w:p>
    <w:p w14:paraId="10F1318D" w14:textId="77777777" w:rsidR="00D3373F" w:rsidRPr="006D703F" w:rsidRDefault="00D3373F" w:rsidP="00D3373F">
      <w:pPr>
        <w:rPr>
          <w:lang w:val="es-EC"/>
        </w:rPr>
      </w:pPr>
    </w:p>
    <w:p w14:paraId="65A19849" w14:textId="77777777" w:rsidR="00D3373F" w:rsidRPr="006D703F" w:rsidRDefault="00D3373F" w:rsidP="00D3373F">
      <w:pPr>
        <w:rPr>
          <w:lang w:val="es-EC"/>
        </w:rPr>
      </w:pPr>
    </w:p>
    <w:p w14:paraId="3FBA95CA" w14:textId="77777777" w:rsidR="00D3373F" w:rsidRPr="006D703F" w:rsidRDefault="00D3373F" w:rsidP="00D3373F">
      <w:pPr>
        <w:rPr>
          <w:lang w:val="es-EC"/>
        </w:rPr>
      </w:pPr>
    </w:p>
    <w:p w14:paraId="7AC302AA" w14:textId="77777777" w:rsidR="00D3373F" w:rsidRPr="006D703F" w:rsidRDefault="00D3373F" w:rsidP="00D3373F">
      <w:pPr>
        <w:rPr>
          <w:lang w:val="es-EC"/>
        </w:rPr>
      </w:pPr>
    </w:p>
    <w:p w14:paraId="27C0D8C4" w14:textId="77777777" w:rsidR="00D3373F" w:rsidRPr="006D703F" w:rsidRDefault="00D3373F" w:rsidP="00D3373F">
      <w:pPr>
        <w:rPr>
          <w:lang w:val="es-EC"/>
        </w:rPr>
      </w:pPr>
    </w:p>
    <w:p w14:paraId="0EC3DACE" w14:textId="77777777" w:rsidR="00D3373F" w:rsidRPr="006D703F" w:rsidRDefault="00D3373F" w:rsidP="00D3373F">
      <w:pPr>
        <w:rPr>
          <w:lang w:val="es-EC"/>
        </w:rPr>
      </w:pPr>
    </w:p>
    <w:p w14:paraId="52A1595D" w14:textId="77777777" w:rsidR="00D3373F" w:rsidRPr="006D703F" w:rsidRDefault="00D3373F" w:rsidP="00D3373F">
      <w:pPr>
        <w:rPr>
          <w:lang w:val="es-EC"/>
        </w:rPr>
      </w:pPr>
    </w:p>
    <w:p w14:paraId="32786794" w14:textId="2C06417B" w:rsidR="00D3373F" w:rsidRPr="006D703F" w:rsidRDefault="004A22B6" w:rsidP="00D3373F">
      <w:pPr>
        <w:rPr>
          <w:lang w:val="es-EC"/>
        </w:rPr>
      </w:pPr>
      <w:r>
        <w:rPr>
          <w:noProof/>
          <w:lang w:val="es-EC" w:eastAsia="es-EC"/>
        </w:rPr>
        <w:lastRenderedPageBreak/>
        <w:drawing>
          <wp:inline distT="0" distB="0" distL="0" distR="0" wp14:anchorId="070AC562" wp14:editId="03EF1BCC">
            <wp:extent cx="5349240" cy="7176958"/>
            <wp:effectExtent l="0" t="0" r="381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7280" t="16596" r="35364" b="6558"/>
                    <a:stretch/>
                  </pic:blipFill>
                  <pic:spPr bwMode="auto">
                    <a:xfrm>
                      <a:off x="0" y="0"/>
                      <a:ext cx="5378488" cy="7216199"/>
                    </a:xfrm>
                    <a:prstGeom prst="rect">
                      <a:avLst/>
                    </a:prstGeom>
                    <a:ln>
                      <a:noFill/>
                    </a:ln>
                    <a:extLst>
                      <a:ext uri="{53640926-AAD7-44D8-BBD7-CCE9431645EC}">
                        <a14:shadowObscured xmlns:a14="http://schemas.microsoft.com/office/drawing/2010/main"/>
                      </a:ext>
                    </a:extLst>
                  </pic:spPr>
                </pic:pic>
              </a:graphicData>
            </a:graphic>
          </wp:inline>
        </w:drawing>
      </w:r>
    </w:p>
    <w:p w14:paraId="7A07D0A6" w14:textId="77777777" w:rsidR="00D3373F" w:rsidRPr="006D703F" w:rsidRDefault="00D3373F" w:rsidP="00D3373F">
      <w:pPr>
        <w:rPr>
          <w:lang w:val="es-EC"/>
        </w:rPr>
      </w:pPr>
    </w:p>
    <w:p w14:paraId="4443BD19" w14:textId="77777777" w:rsidR="00D3373F" w:rsidRPr="006D703F" w:rsidRDefault="00D3373F" w:rsidP="00D3373F">
      <w:pPr>
        <w:rPr>
          <w:lang w:val="es-EC"/>
        </w:rPr>
      </w:pPr>
    </w:p>
    <w:p w14:paraId="4D56262C" w14:textId="77777777" w:rsidR="002634DF" w:rsidRPr="006D703F" w:rsidRDefault="002634DF">
      <w:pPr>
        <w:rPr>
          <w:lang w:val="es-EC"/>
        </w:rPr>
      </w:pPr>
    </w:p>
    <w:sectPr w:rsidR="002634DF" w:rsidRPr="006D703F" w:rsidSect="009B12B4">
      <w:footerReference w:type="default" r:id="rId43"/>
      <w:pgSz w:w="11906" w:h="16838" w:code="9"/>
      <w:pgMar w:top="1701" w:right="1418" w:bottom="1418" w:left="1985" w:header="283" w:footer="283"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C5F2B3" w14:textId="77777777" w:rsidR="00E562C0" w:rsidRDefault="00E562C0" w:rsidP="00595C05">
      <w:pPr>
        <w:spacing w:after="0" w:line="240" w:lineRule="auto"/>
      </w:pPr>
      <w:r>
        <w:separator/>
      </w:r>
    </w:p>
  </w:endnote>
  <w:endnote w:type="continuationSeparator" w:id="0">
    <w:p w14:paraId="686FC11B" w14:textId="77777777" w:rsidR="00E562C0" w:rsidRDefault="00E562C0" w:rsidP="00595C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8958019"/>
      <w:docPartObj>
        <w:docPartGallery w:val="Page Numbers (Bottom of Page)"/>
        <w:docPartUnique/>
      </w:docPartObj>
    </w:sdtPr>
    <w:sdtEndPr/>
    <w:sdtContent>
      <w:p w14:paraId="317FAB41" w14:textId="7ECF221B" w:rsidR="00FB5DF1" w:rsidRDefault="00FB5DF1">
        <w:pPr>
          <w:pStyle w:val="Piedepgina"/>
          <w:jc w:val="center"/>
        </w:pPr>
        <w:r>
          <w:fldChar w:fldCharType="begin"/>
        </w:r>
        <w:r>
          <w:instrText>PAGE   \* MERGEFORMAT</w:instrText>
        </w:r>
        <w:r>
          <w:fldChar w:fldCharType="separate"/>
        </w:r>
        <w:r w:rsidR="0083312F" w:rsidRPr="0083312F">
          <w:rPr>
            <w:noProof/>
            <w:lang w:val="es-ES"/>
          </w:rPr>
          <w:t>22</w:t>
        </w:r>
        <w:r>
          <w:fldChar w:fldCharType="end"/>
        </w:r>
      </w:p>
    </w:sdtContent>
  </w:sdt>
  <w:p w14:paraId="76F9E195" w14:textId="77777777" w:rsidR="00FB5DF1" w:rsidRDefault="00FB5DF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C842F6" w14:textId="77777777" w:rsidR="00E562C0" w:rsidRDefault="00E562C0" w:rsidP="00595C05">
      <w:pPr>
        <w:spacing w:after="0" w:line="240" w:lineRule="auto"/>
      </w:pPr>
      <w:r>
        <w:separator/>
      </w:r>
    </w:p>
  </w:footnote>
  <w:footnote w:type="continuationSeparator" w:id="0">
    <w:p w14:paraId="091C28C3" w14:textId="77777777" w:rsidR="00E562C0" w:rsidRDefault="00E562C0" w:rsidP="00595C0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47509"/>
    <w:multiLevelType w:val="multilevel"/>
    <w:tmpl w:val="4C34D7BE"/>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3D12"/>
    <w:rsid w:val="00025CF7"/>
    <w:rsid w:val="00081629"/>
    <w:rsid w:val="00086610"/>
    <w:rsid w:val="000B2EA9"/>
    <w:rsid w:val="000D0CC9"/>
    <w:rsid w:val="000F28F2"/>
    <w:rsid w:val="00103D66"/>
    <w:rsid w:val="0011068B"/>
    <w:rsid w:val="00174E11"/>
    <w:rsid w:val="001757F9"/>
    <w:rsid w:val="001A3E7D"/>
    <w:rsid w:val="001E0093"/>
    <w:rsid w:val="001E5155"/>
    <w:rsid w:val="00201AD2"/>
    <w:rsid w:val="00207427"/>
    <w:rsid w:val="002634DF"/>
    <w:rsid w:val="002823B8"/>
    <w:rsid w:val="00295B3A"/>
    <w:rsid w:val="002C355E"/>
    <w:rsid w:val="002D76EB"/>
    <w:rsid w:val="002E7365"/>
    <w:rsid w:val="002F266F"/>
    <w:rsid w:val="00311B04"/>
    <w:rsid w:val="00312303"/>
    <w:rsid w:val="00332B38"/>
    <w:rsid w:val="00332E0E"/>
    <w:rsid w:val="003504A6"/>
    <w:rsid w:val="0035798B"/>
    <w:rsid w:val="00365F62"/>
    <w:rsid w:val="003679B4"/>
    <w:rsid w:val="003755D0"/>
    <w:rsid w:val="003E3AFC"/>
    <w:rsid w:val="004179E7"/>
    <w:rsid w:val="00437A28"/>
    <w:rsid w:val="004A22B6"/>
    <w:rsid w:val="004D7316"/>
    <w:rsid w:val="00562E81"/>
    <w:rsid w:val="00582680"/>
    <w:rsid w:val="0058716F"/>
    <w:rsid w:val="00595C05"/>
    <w:rsid w:val="005E550C"/>
    <w:rsid w:val="00635CA4"/>
    <w:rsid w:val="006570AA"/>
    <w:rsid w:val="00675398"/>
    <w:rsid w:val="006B3540"/>
    <w:rsid w:val="006D703F"/>
    <w:rsid w:val="00720A91"/>
    <w:rsid w:val="00736982"/>
    <w:rsid w:val="0074213C"/>
    <w:rsid w:val="00761A41"/>
    <w:rsid w:val="00761B55"/>
    <w:rsid w:val="00771D24"/>
    <w:rsid w:val="007A6748"/>
    <w:rsid w:val="007C089B"/>
    <w:rsid w:val="007C42EF"/>
    <w:rsid w:val="007D2E8C"/>
    <w:rsid w:val="007E314D"/>
    <w:rsid w:val="00816413"/>
    <w:rsid w:val="00820DAC"/>
    <w:rsid w:val="00826434"/>
    <w:rsid w:val="0083312F"/>
    <w:rsid w:val="0085746C"/>
    <w:rsid w:val="0086154A"/>
    <w:rsid w:val="0087107C"/>
    <w:rsid w:val="008E3A88"/>
    <w:rsid w:val="009305AF"/>
    <w:rsid w:val="00941F3B"/>
    <w:rsid w:val="00944646"/>
    <w:rsid w:val="009511A9"/>
    <w:rsid w:val="00983443"/>
    <w:rsid w:val="0099189C"/>
    <w:rsid w:val="00993D12"/>
    <w:rsid w:val="009B061F"/>
    <w:rsid w:val="009B12B4"/>
    <w:rsid w:val="009C54FC"/>
    <w:rsid w:val="009D5BB9"/>
    <w:rsid w:val="00A21C7C"/>
    <w:rsid w:val="00A314AD"/>
    <w:rsid w:val="00A608FE"/>
    <w:rsid w:val="00AA1F0B"/>
    <w:rsid w:val="00AF42EC"/>
    <w:rsid w:val="00B03A46"/>
    <w:rsid w:val="00B22E59"/>
    <w:rsid w:val="00B45624"/>
    <w:rsid w:val="00BD3086"/>
    <w:rsid w:val="00BE7874"/>
    <w:rsid w:val="00BF0D37"/>
    <w:rsid w:val="00BF2EE0"/>
    <w:rsid w:val="00C23E6C"/>
    <w:rsid w:val="00C40B27"/>
    <w:rsid w:val="00C44F94"/>
    <w:rsid w:val="00C465AD"/>
    <w:rsid w:val="00C47631"/>
    <w:rsid w:val="00C5143C"/>
    <w:rsid w:val="00C709C8"/>
    <w:rsid w:val="00CA026B"/>
    <w:rsid w:val="00CB2D48"/>
    <w:rsid w:val="00CF2635"/>
    <w:rsid w:val="00D03568"/>
    <w:rsid w:val="00D16C7E"/>
    <w:rsid w:val="00D22AAE"/>
    <w:rsid w:val="00D3373F"/>
    <w:rsid w:val="00D7328F"/>
    <w:rsid w:val="00E14FFE"/>
    <w:rsid w:val="00E52868"/>
    <w:rsid w:val="00E562C0"/>
    <w:rsid w:val="00E65C6B"/>
    <w:rsid w:val="00EA37AC"/>
    <w:rsid w:val="00EB49C1"/>
    <w:rsid w:val="00EB73A5"/>
    <w:rsid w:val="00EE06DD"/>
    <w:rsid w:val="00F03E0F"/>
    <w:rsid w:val="00F1485C"/>
    <w:rsid w:val="00F36077"/>
    <w:rsid w:val="00F462C3"/>
    <w:rsid w:val="00F54235"/>
    <w:rsid w:val="00F7739A"/>
    <w:rsid w:val="00F82CFA"/>
    <w:rsid w:val="00FA20F6"/>
    <w:rsid w:val="00FB50BF"/>
    <w:rsid w:val="00FB5DF1"/>
    <w:rsid w:val="00FD4037"/>
    <w:rsid w:val="00FF0782"/>
    <w:rsid w:val="00FF5626"/>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A5CBCB"/>
  <w15:chartTrackingRefBased/>
  <w15:docId w15:val="{753324C4-6EB7-441B-8B92-58643EA7F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485C"/>
    <w:pPr>
      <w:spacing w:after="240" w:line="360" w:lineRule="auto"/>
      <w:jc w:val="both"/>
    </w:pPr>
    <w:rPr>
      <w:rFonts w:ascii="Arial" w:hAnsi="Arial"/>
      <w:sz w:val="24"/>
      <w:lang w:val="en-US"/>
    </w:rPr>
  </w:style>
  <w:style w:type="paragraph" w:styleId="Ttulo1">
    <w:name w:val="heading 1"/>
    <w:basedOn w:val="Normal"/>
    <w:next w:val="Normal"/>
    <w:link w:val="Ttulo1Car"/>
    <w:autoRedefine/>
    <w:uiPriority w:val="9"/>
    <w:qFormat/>
    <w:rsid w:val="00C465AD"/>
    <w:pPr>
      <w:keepNext/>
      <w:keepLines/>
      <w:jc w:val="center"/>
      <w:outlineLvl w:val="0"/>
    </w:pPr>
    <w:rPr>
      <w:rFonts w:eastAsiaTheme="majorEastAsia" w:cstheme="majorBidi"/>
      <w:b/>
      <w:szCs w:val="36"/>
      <w:lang w:val="es-EC"/>
    </w:rPr>
  </w:style>
  <w:style w:type="paragraph" w:styleId="Ttulo2">
    <w:name w:val="heading 2"/>
    <w:basedOn w:val="Normal"/>
    <w:next w:val="Normal"/>
    <w:link w:val="Ttulo2Car"/>
    <w:autoRedefine/>
    <w:uiPriority w:val="9"/>
    <w:unhideWhenUsed/>
    <w:qFormat/>
    <w:rsid w:val="00720A91"/>
    <w:pPr>
      <w:keepNext/>
      <w:keepLines/>
      <w:outlineLvl w:val="1"/>
    </w:pPr>
    <w:rPr>
      <w:rFonts w:eastAsiaTheme="majorEastAsia" w:cstheme="majorBidi"/>
      <w:b/>
      <w:bCs/>
      <w:szCs w:val="26"/>
      <w:lang w:val="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465AD"/>
    <w:rPr>
      <w:rFonts w:ascii="Arial" w:eastAsiaTheme="majorEastAsia" w:hAnsi="Arial" w:cstheme="majorBidi"/>
      <w:b/>
      <w:sz w:val="24"/>
      <w:szCs w:val="36"/>
    </w:rPr>
  </w:style>
  <w:style w:type="character" w:customStyle="1" w:styleId="Ttulo2Car">
    <w:name w:val="Título 2 Car"/>
    <w:basedOn w:val="Fuentedeprrafopredeter"/>
    <w:link w:val="Ttulo2"/>
    <w:uiPriority w:val="9"/>
    <w:rsid w:val="00720A91"/>
    <w:rPr>
      <w:rFonts w:ascii="Arial" w:eastAsiaTheme="majorEastAsia" w:hAnsi="Arial" w:cstheme="majorBidi"/>
      <w:b/>
      <w:bCs/>
      <w:sz w:val="24"/>
      <w:szCs w:val="26"/>
    </w:rPr>
  </w:style>
  <w:style w:type="paragraph" w:styleId="TtulodeTDC">
    <w:name w:val="TOC Heading"/>
    <w:basedOn w:val="Ttulo1"/>
    <w:next w:val="Normal"/>
    <w:uiPriority w:val="39"/>
    <w:unhideWhenUsed/>
    <w:qFormat/>
    <w:rsid w:val="00F1485C"/>
    <w:pPr>
      <w:spacing w:before="240" w:after="0" w:line="259" w:lineRule="auto"/>
      <w:jc w:val="left"/>
      <w:outlineLvl w:val="9"/>
    </w:pPr>
    <w:rPr>
      <w:rFonts w:asciiTheme="majorHAnsi" w:hAnsiTheme="majorHAnsi"/>
      <w:b w:val="0"/>
      <w:color w:val="2F5496" w:themeColor="accent1" w:themeShade="BF"/>
      <w:sz w:val="32"/>
      <w:szCs w:val="32"/>
      <w:lang w:val="en-US"/>
    </w:rPr>
  </w:style>
  <w:style w:type="paragraph" w:styleId="TDC1">
    <w:name w:val="toc 1"/>
    <w:basedOn w:val="Normal"/>
    <w:next w:val="Normal"/>
    <w:autoRedefine/>
    <w:uiPriority w:val="39"/>
    <w:unhideWhenUsed/>
    <w:rsid w:val="00F1485C"/>
    <w:pPr>
      <w:spacing w:after="100"/>
    </w:pPr>
  </w:style>
  <w:style w:type="paragraph" w:styleId="TDC2">
    <w:name w:val="toc 2"/>
    <w:basedOn w:val="Normal"/>
    <w:next w:val="Normal"/>
    <w:autoRedefine/>
    <w:uiPriority w:val="39"/>
    <w:unhideWhenUsed/>
    <w:rsid w:val="00F1485C"/>
    <w:pPr>
      <w:spacing w:after="100"/>
      <w:ind w:left="240"/>
    </w:pPr>
  </w:style>
  <w:style w:type="character" w:styleId="Hipervnculo">
    <w:name w:val="Hyperlink"/>
    <w:basedOn w:val="Fuentedeprrafopredeter"/>
    <w:uiPriority w:val="99"/>
    <w:unhideWhenUsed/>
    <w:rsid w:val="00F1485C"/>
    <w:rPr>
      <w:color w:val="0563C1" w:themeColor="hyperlink"/>
      <w:u w:val="single"/>
    </w:rPr>
  </w:style>
  <w:style w:type="table" w:styleId="Tablaconcuadrcula">
    <w:name w:val="Table Grid"/>
    <w:basedOn w:val="Tablanormal"/>
    <w:uiPriority w:val="39"/>
    <w:rsid w:val="00F1485C"/>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anormal2">
    <w:name w:val="Plain Table 2"/>
    <w:basedOn w:val="Tablanormal"/>
    <w:uiPriority w:val="42"/>
    <w:rsid w:val="00720A9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rrafodelista">
    <w:name w:val="List Paragraph"/>
    <w:basedOn w:val="Normal"/>
    <w:uiPriority w:val="34"/>
    <w:qFormat/>
    <w:rsid w:val="006B3540"/>
    <w:pPr>
      <w:ind w:left="720"/>
      <w:contextualSpacing/>
    </w:pPr>
  </w:style>
  <w:style w:type="character" w:customStyle="1" w:styleId="UnresolvedMention">
    <w:name w:val="Unresolved Mention"/>
    <w:basedOn w:val="Fuentedeprrafopredeter"/>
    <w:uiPriority w:val="99"/>
    <w:semiHidden/>
    <w:unhideWhenUsed/>
    <w:rsid w:val="00B03A46"/>
    <w:rPr>
      <w:color w:val="605E5C"/>
      <w:shd w:val="clear" w:color="auto" w:fill="E1DFDD"/>
    </w:rPr>
  </w:style>
  <w:style w:type="paragraph" w:styleId="Encabezado">
    <w:name w:val="header"/>
    <w:basedOn w:val="Normal"/>
    <w:link w:val="EncabezadoCar"/>
    <w:uiPriority w:val="99"/>
    <w:unhideWhenUsed/>
    <w:rsid w:val="00595C0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95C05"/>
    <w:rPr>
      <w:rFonts w:ascii="Arial" w:hAnsi="Arial"/>
      <w:sz w:val="24"/>
      <w:lang w:val="en-US"/>
    </w:rPr>
  </w:style>
  <w:style w:type="paragraph" w:styleId="Piedepgina">
    <w:name w:val="footer"/>
    <w:basedOn w:val="Normal"/>
    <w:link w:val="PiedepginaCar"/>
    <w:uiPriority w:val="99"/>
    <w:unhideWhenUsed/>
    <w:rsid w:val="00595C0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95C05"/>
    <w:rPr>
      <w:rFonts w:ascii="Arial" w:hAnsi="Arial"/>
      <w:sz w:val="24"/>
      <w:lang w:val="en-US"/>
    </w:rPr>
  </w:style>
  <w:style w:type="table" w:customStyle="1" w:styleId="TableGrid">
    <w:name w:val="TableGrid"/>
    <w:rsid w:val="004A22B6"/>
    <w:pPr>
      <w:spacing w:after="0" w:line="240" w:lineRule="auto"/>
    </w:pPr>
    <w:rPr>
      <w:rFonts w:eastAsiaTheme="minorEastAsia"/>
      <w:lang w:eastAsia="es-EC"/>
    </w:rPr>
    <w:tblPr>
      <w:tblCellMar>
        <w:top w:w="0" w:type="dxa"/>
        <w:left w:w="0" w:type="dxa"/>
        <w:bottom w:w="0" w:type="dxa"/>
        <w:right w:w="0" w:type="dxa"/>
      </w:tblCellMar>
    </w:tblPr>
  </w:style>
  <w:style w:type="paragraph" w:styleId="Sinespaciado">
    <w:name w:val="No Spacing"/>
    <w:uiPriority w:val="1"/>
    <w:qFormat/>
    <w:rsid w:val="009B12B4"/>
    <w:pPr>
      <w:spacing w:after="0" w:line="240" w:lineRule="auto"/>
      <w:jc w:val="both"/>
    </w:pPr>
    <w:rPr>
      <w:rFonts w:ascii="Arial" w:hAnsi="Arial"/>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5882484">
      <w:bodyDiv w:val="1"/>
      <w:marLeft w:val="0"/>
      <w:marRight w:val="0"/>
      <w:marTop w:val="0"/>
      <w:marBottom w:val="0"/>
      <w:divBdr>
        <w:top w:val="none" w:sz="0" w:space="0" w:color="auto"/>
        <w:left w:val="none" w:sz="0" w:space="0" w:color="auto"/>
        <w:bottom w:val="none" w:sz="0" w:space="0" w:color="auto"/>
        <w:right w:val="none" w:sz="0" w:space="0" w:color="auto"/>
      </w:divBdr>
    </w:div>
    <w:div w:id="2139183636">
      <w:bodyDiv w:val="1"/>
      <w:marLeft w:val="0"/>
      <w:marRight w:val="0"/>
      <w:marTop w:val="0"/>
      <w:marBottom w:val="0"/>
      <w:divBdr>
        <w:top w:val="none" w:sz="0" w:space="0" w:color="auto"/>
        <w:left w:val="none" w:sz="0" w:space="0" w:color="auto"/>
        <w:bottom w:val="none" w:sz="0" w:space="0" w:color="auto"/>
        <w:right w:val="none" w:sz="0" w:space="0" w:color="auto"/>
      </w:divBdr>
      <w:divsChild>
        <w:div w:id="695231865">
          <w:marLeft w:val="0"/>
          <w:marRight w:val="0"/>
          <w:marTop w:val="0"/>
          <w:marBottom w:val="0"/>
          <w:divBdr>
            <w:top w:val="none" w:sz="0" w:space="0" w:color="auto"/>
            <w:left w:val="none" w:sz="0" w:space="0" w:color="auto"/>
            <w:bottom w:val="none" w:sz="0" w:space="0" w:color="auto"/>
            <w:right w:val="none" w:sz="0" w:space="0" w:color="auto"/>
          </w:divBdr>
        </w:div>
        <w:div w:id="1717002035">
          <w:marLeft w:val="0"/>
          <w:marRight w:val="0"/>
          <w:marTop w:val="0"/>
          <w:marBottom w:val="0"/>
          <w:divBdr>
            <w:top w:val="none" w:sz="0" w:space="0" w:color="auto"/>
            <w:left w:val="none" w:sz="0" w:space="0" w:color="auto"/>
            <w:bottom w:val="none" w:sz="0" w:space="0" w:color="auto"/>
            <w:right w:val="none" w:sz="0" w:space="0" w:color="auto"/>
          </w:divBdr>
        </w:div>
        <w:div w:id="14307404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ci-hub.do/https://doi.org/10.1093/IJE/DYZ230" TargetMode="External"/><Relationship Id="rId18" Type="http://schemas.openxmlformats.org/officeDocument/2006/relationships/hyperlink" Target="https://scielo.conicyt.cl/scielo.php?pid=S0717-93082018000100005&amp;script=sci_arttext&amp;tlng=e" TargetMode="External"/><Relationship Id="rId26" Type="http://schemas.openxmlformats.org/officeDocument/2006/relationships/hyperlink" Target="https://academic.oup.com/jncimono/article/2020/56/188/5869934?login=true" TargetMode="External"/><Relationship Id="rId39" Type="http://schemas.openxmlformats.org/officeDocument/2006/relationships/hyperlink" Target="https://pubmed.ncbi.nlm.nih.gov/32539670/" TargetMode="External"/><Relationship Id="rId21" Type="http://schemas.openxmlformats.org/officeDocument/2006/relationships/hyperlink" Target="https://meridian.allenpress.com/radiation-research/article-abstract/192/5/527/434516" TargetMode="External"/><Relationship Id="rId34" Type="http://schemas.openxmlformats.org/officeDocument/2006/relationships/hyperlink" Target="https://journals.lww.com/health-physics/Abstract/2019/10000/Thyroid_Function_in_Health_Care_Workers_Exposed_to.7.aspx" TargetMode="External"/><Relationship Id="rId42"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pubs.rsna.org/doi/full/10.1148/radiol.2017170683" TargetMode="External"/><Relationship Id="rId29" Type="http://schemas.openxmlformats.org/officeDocument/2006/relationships/hyperlink" Target="https://cora.ucc.ie/handle/10468/721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avila808@gmail.com" TargetMode="External"/><Relationship Id="rId24" Type="http://schemas.openxmlformats.org/officeDocument/2006/relationships/hyperlink" Target="https://www.birpublications.org/doi/abs/10.1259/bjr.20190829" TargetMode="External"/><Relationship Id="rId32" Type="http://schemas.openxmlformats.org/officeDocument/2006/relationships/hyperlink" Target="https://www.ncbi.nlm.nih.gov/pmc/articles/PMC7038808/" TargetMode="External"/><Relationship Id="rId37" Type="http://schemas.openxmlformats.org/officeDocument/2006/relationships/hyperlink" Target="https://scielo.conicyt.cl/scielo.php?pid=S0718-85602020000200105&amp;script=sci_arttext" TargetMode="External"/><Relationship Id="rId40" Type="http://schemas.openxmlformats.org/officeDocument/2006/relationships/hyperlink" Target="http://www.aaem.pl/Effect-of-ionizing-radiation-on-the-female-reproductive-system,112837,0,2.html"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revistaintervencionismo.com/wp-content/uploads/3.19_original1.pdf" TargetMode="External"/><Relationship Id="rId23" Type="http://schemas.openxmlformats.org/officeDocument/2006/relationships/hyperlink" Target="https://www.ncbi.nlm.nih.gov/pmc/articles/PMC6883363/" TargetMode="External"/><Relationship Id="rId28" Type="http://schemas.openxmlformats.org/officeDocument/2006/relationships/hyperlink" Target="http://ve.scielo.org/scielo.php?pid=S1690-32932017000100010&amp;script=sci_arttext" TargetMode="External"/><Relationship Id="rId36" Type="http://schemas.openxmlformats.org/officeDocument/2006/relationships/hyperlink" Target="https://scielo.conicyt.cl/scielo.php?pid=S0718-85602020000100008&amp;script=sci_arttext&amp;tlng=n" TargetMode="External"/><Relationship Id="rId10" Type="http://schemas.openxmlformats.org/officeDocument/2006/relationships/image" Target="media/image3.png"/><Relationship Id="rId19" Type="http://schemas.openxmlformats.org/officeDocument/2006/relationships/hyperlink" Target="https://www.ncbi.nlm.nih.gov/pmc/articles/PMC7809955/" TargetMode="External"/><Relationship Id="rId31" Type="http://schemas.openxmlformats.org/officeDocument/2006/relationships/hyperlink" Target="https://pubmed.ncbi.nlm.nih.gov/28551839/"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scielo.br/j/abc/a/CQBQRLzv4JMQqy8FY5X3WQN/?lang=en" TargetMode="External"/><Relationship Id="rId22" Type="http://schemas.openxmlformats.org/officeDocument/2006/relationships/hyperlink" Target="https://journals.lww.com/health-physics/Abstract/2019/09000/Demonstrating_Compliance_With_Proposed_Reduced.11.aspx" TargetMode="External"/><Relationship Id="rId27" Type="http://schemas.openxmlformats.org/officeDocument/2006/relationships/hyperlink" Target="https://www.sciencedirect.com/science/article/pii/S0120563319301822" TargetMode="External"/><Relationship Id="rId30" Type="http://schemas.openxmlformats.org/officeDocument/2006/relationships/hyperlink" Target="https://rbej.biomedcentral.com/articles/10.1186/s12958-018-0431-1?fbclid=IwAR0aqwxv7G1lPyGDhcYQOYpIZ4G_761W8P_1rMUbugLj3UG3Uwh2D5_-Amw" TargetMode="External"/><Relationship Id="rId35" Type="http://schemas.openxmlformats.org/officeDocument/2006/relationships/hyperlink" Target="https://www.sciencedirect.com/science/article/pii/S0120563320300061" TargetMode="External"/><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rccardiologia.com/previos/RCC%202020%20Vol.%2027/RCC_2020_27_S1/RCC_2020_27_S1_021-024.pdf" TargetMode="External"/><Relationship Id="rId17" Type="http://schemas.openxmlformats.org/officeDocument/2006/relationships/hyperlink" Target="http://eduneuro.com/revista/index.php/revistaneuronum/article/view/238" TargetMode="External"/><Relationship Id="rId25" Type="http://schemas.openxmlformats.org/officeDocument/2006/relationships/hyperlink" Target="https://iopscience.iop.org/article/10.1088/1361-6498/abbe37/meta" TargetMode="External"/><Relationship Id="rId33" Type="http://schemas.openxmlformats.org/officeDocument/2006/relationships/hyperlink" Target="https://www.sciencedirect.com/science/article/abs/pii/S0720048X2030468X" TargetMode="External"/><Relationship Id="rId38" Type="http://schemas.openxmlformats.org/officeDocument/2006/relationships/hyperlink" Target="https://ehjournal.biomedcentral.com/articles/10.1186/s12940-020-00596-9" TargetMode="External"/><Relationship Id="rId20" Type="http://schemas.openxmlformats.org/officeDocument/2006/relationships/hyperlink" Target="https://revistas.uclave.org/index.php/bmp/article/view/2563" TargetMode="External"/><Relationship Id="rId41" Type="http://schemas.openxmlformats.org/officeDocument/2006/relationships/hyperlink" Target="http://www.aaem.pl/Effect-of-ionizing-radiation-on-the-male-reproductive-system,106085,0,2.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260D83-4256-45B4-9544-CDD772AD3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60</Pages>
  <Words>93406</Words>
  <Characters>513738</Characters>
  <Application>Microsoft Office Word</Application>
  <DocSecurity>0</DocSecurity>
  <Lines>4281</Lines>
  <Paragraphs>12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5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a Avila</dc:creator>
  <cp:keywords/>
  <dc:description/>
  <cp:lastModifiedBy>Valeria Avila</cp:lastModifiedBy>
  <cp:revision>13</cp:revision>
  <cp:lastPrinted>2021-08-12T13:37:00Z</cp:lastPrinted>
  <dcterms:created xsi:type="dcterms:W3CDTF">2021-08-10T05:01:00Z</dcterms:created>
  <dcterms:modified xsi:type="dcterms:W3CDTF">2021-08-12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